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D2242C" w14:textId="77777777" w:rsidR="0013128E" w:rsidRDefault="0013128E" w:rsidP="0065572F">
      <w:pPr>
        <w:spacing w:line="259" w:lineRule="auto"/>
        <w:jc w:val="center"/>
        <w:rPr>
          <w:sz w:val="32"/>
        </w:rPr>
      </w:pPr>
    </w:p>
    <w:p w14:paraId="4EB7EDD0" w14:textId="77777777" w:rsidR="0013128E" w:rsidRDefault="0013128E" w:rsidP="0065572F">
      <w:pPr>
        <w:spacing w:line="259" w:lineRule="auto"/>
        <w:jc w:val="center"/>
        <w:rPr>
          <w:sz w:val="32"/>
        </w:rPr>
      </w:pPr>
    </w:p>
    <w:p w14:paraId="6DE3EAF8" w14:textId="77777777" w:rsidR="0013128E" w:rsidRDefault="0013128E" w:rsidP="0065572F">
      <w:pPr>
        <w:spacing w:line="259" w:lineRule="auto"/>
        <w:jc w:val="center"/>
        <w:rPr>
          <w:sz w:val="32"/>
        </w:rPr>
      </w:pPr>
    </w:p>
    <w:p w14:paraId="233763EF" w14:textId="012B1C28" w:rsidR="0065572F" w:rsidRPr="0065572F" w:rsidRDefault="0065572F" w:rsidP="0065572F">
      <w:pPr>
        <w:spacing w:line="259" w:lineRule="auto"/>
        <w:jc w:val="center"/>
        <w:rPr>
          <w:sz w:val="32"/>
        </w:rPr>
      </w:pPr>
      <w:r w:rsidRPr="0065572F">
        <w:rPr>
          <w:sz w:val="32"/>
        </w:rPr>
        <w:t>Informatics Institute of Technology</w:t>
      </w:r>
    </w:p>
    <w:p w14:paraId="47CBA36A" w14:textId="093F8AF1" w:rsidR="0065572F" w:rsidRPr="0065572F" w:rsidRDefault="0065572F" w:rsidP="0065572F">
      <w:pPr>
        <w:spacing w:line="259" w:lineRule="auto"/>
        <w:jc w:val="center"/>
        <w:rPr>
          <w:sz w:val="32"/>
        </w:rPr>
      </w:pPr>
      <w:r w:rsidRPr="0065572F">
        <w:rPr>
          <w:sz w:val="32"/>
        </w:rPr>
        <w:t>In Collaboration With</w:t>
      </w:r>
    </w:p>
    <w:p w14:paraId="1C506C2F" w14:textId="65C1FA5E" w:rsidR="0065572F" w:rsidRDefault="0065572F" w:rsidP="0065572F">
      <w:pPr>
        <w:spacing w:line="259" w:lineRule="auto"/>
        <w:jc w:val="center"/>
        <w:rPr>
          <w:sz w:val="32"/>
        </w:rPr>
      </w:pPr>
      <w:r w:rsidRPr="0065572F">
        <w:rPr>
          <w:sz w:val="32"/>
        </w:rPr>
        <w:t>University of Westminster, UK</w:t>
      </w:r>
    </w:p>
    <w:p w14:paraId="5DAED88A" w14:textId="77777777" w:rsidR="0065572F" w:rsidRPr="0065572F" w:rsidRDefault="0065572F" w:rsidP="0065572F">
      <w:pPr>
        <w:spacing w:line="259" w:lineRule="auto"/>
        <w:jc w:val="center"/>
        <w:rPr>
          <w:sz w:val="32"/>
        </w:rPr>
      </w:pPr>
    </w:p>
    <w:p w14:paraId="5452FE85" w14:textId="7C362E8C" w:rsidR="0065572F" w:rsidRPr="0065572F" w:rsidRDefault="0065572F" w:rsidP="0065572F">
      <w:pPr>
        <w:spacing w:line="259" w:lineRule="auto"/>
        <w:jc w:val="center"/>
        <w:rPr>
          <w:b/>
          <w:sz w:val="32"/>
        </w:rPr>
      </w:pPr>
      <w:r w:rsidRPr="0065572F">
        <w:rPr>
          <w:b/>
          <w:sz w:val="32"/>
        </w:rPr>
        <w:t>“</w:t>
      </w:r>
      <w:proofErr w:type="spellStart"/>
      <w:r w:rsidRPr="0065572F">
        <w:rPr>
          <w:b/>
          <w:sz w:val="32"/>
        </w:rPr>
        <w:t>TransformVector</w:t>
      </w:r>
      <w:proofErr w:type="spellEnd"/>
      <w:r w:rsidRPr="0065572F">
        <w:rPr>
          <w:b/>
          <w:sz w:val="32"/>
        </w:rPr>
        <w:t>”</w:t>
      </w:r>
    </w:p>
    <w:p w14:paraId="4DC2DBF0" w14:textId="17B611A8" w:rsidR="0065572F" w:rsidRDefault="0065572F" w:rsidP="0065572F">
      <w:pPr>
        <w:spacing w:line="259" w:lineRule="auto"/>
        <w:jc w:val="center"/>
        <w:rPr>
          <w:b/>
          <w:sz w:val="32"/>
        </w:rPr>
      </w:pPr>
      <w:r w:rsidRPr="0065572F">
        <w:rPr>
          <w:b/>
          <w:sz w:val="32"/>
        </w:rPr>
        <w:t>An automated raster to vector conversion platform for GIS (Geographical Information Systems)</w:t>
      </w:r>
    </w:p>
    <w:p w14:paraId="3ED0269C" w14:textId="77777777" w:rsidR="0065572F" w:rsidRPr="0065572F" w:rsidRDefault="0065572F" w:rsidP="0065572F">
      <w:pPr>
        <w:spacing w:line="259" w:lineRule="auto"/>
        <w:jc w:val="center"/>
        <w:rPr>
          <w:b/>
          <w:sz w:val="32"/>
        </w:rPr>
      </w:pPr>
    </w:p>
    <w:p w14:paraId="1C8DE31A" w14:textId="165B75CC" w:rsidR="0065572F" w:rsidRPr="0065572F" w:rsidRDefault="0065572F" w:rsidP="0065572F">
      <w:pPr>
        <w:spacing w:line="259" w:lineRule="auto"/>
        <w:jc w:val="center"/>
        <w:rPr>
          <w:sz w:val="32"/>
        </w:rPr>
      </w:pPr>
      <w:r w:rsidRPr="0065572F">
        <w:rPr>
          <w:sz w:val="32"/>
        </w:rPr>
        <w:t>A dissertation by</w:t>
      </w:r>
    </w:p>
    <w:p w14:paraId="0A4E2D5F" w14:textId="5265FA93" w:rsidR="0065572F" w:rsidRDefault="0065572F" w:rsidP="0065572F">
      <w:pPr>
        <w:spacing w:line="259" w:lineRule="auto"/>
        <w:jc w:val="center"/>
        <w:rPr>
          <w:sz w:val="32"/>
        </w:rPr>
      </w:pPr>
      <w:r w:rsidRPr="0065572F">
        <w:rPr>
          <w:sz w:val="32"/>
        </w:rPr>
        <w:t>Damodaran Dillon Thisaru Lakshman</w:t>
      </w:r>
    </w:p>
    <w:p w14:paraId="2D4AB351" w14:textId="77777777" w:rsidR="0065572F" w:rsidRPr="0065572F" w:rsidRDefault="0065572F" w:rsidP="0065572F">
      <w:pPr>
        <w:spacing w:line="259" w:lineRule="auto"/>
        <w:jc w:val="center"/>
        <w:rPr>
          <w:sz w:val="32"/>
        </w:rPr>
      </w:pPr>
    </w:p>
    <w:p w14:paraId="742F4F94" w14:textId="77777777" w:rsidR="0065572F" w:rsidRPr="0065572F" w:rsidRDefault="0065572F" w:rsidP="0065572F">
      <w:pPr>
        <w:spacing w:line="259" w:lineRule="auto"/>
        <w:jc w:val="center"/>
        <w:rPr>
          <w:sz w:val="32"/>
        </w:rPr>
      </w:pPr>
      <w:r w:rsidRPr="0065572F">
        <w:rPr>
          <w:sz w:val="32"/>
        </w:rPr>
        <w:t>Supervised By</w:t>
      </w:r>
    </w:p>
    <w:p w14:paraId="560CD833" w14:textId="19542F79" w:rsidR="0065572F" w:rsidRDefault="0065572F" w:rsidP="0065572F">
      <w:pPr>
        <w:spacing w:line="259" w:lineRule="auto"/>
        <w:jc w:val="center"/>
        <w:rPr>
          <w:sz w:val="32"/>
        </w:rPr>
      </w:pPr>
      <w:r w:rsidRPr="0065572F">
        <w:rPr>
          <w:sz w:val="32"/>
        </w:rPr>
        <w:t xml:space="preserve">Mr. </w:t>
      </w:r>
      <w:proofErr w:type="spellStart"/>
      <w:r w:rsidRPr="0065572F">
        <w:rPr>
          <w:sz w:val="32"/>
        </w:rPr>
        <w:t>Pumudu</w:t>
      </w:r>
      <w:proofErr w:type="spellEnd"/>
      <w:r w:rsidRPr="0065572F">
        <w:rPr>
          <w:sz w:val="32"/>
        </w:rPr>
        <w:t xml:space="preserve"> Fernando</w:t>
      </w:r>
    </w:p>
    <w:p w14:paraId="4DADF58B" w14:textId="77777777" w:rsidR="0065572F" w:rsidRPr="0065572F" w:rsidRDefault="0065572F" w:rsidP="0065572F">
      <w:pPr>
        <w:spacing w:line="259" w:lineRule="auto"/>
        <w:jc w:val="center"/>
        <w:rPr>
          <w:sz w:val="32"/>
        </w:rPr>
      </w:pPr>
    </w:p>
    <w:p w14:paraId="45CF0B0C" w14:textId="77777777" w:rsidR="0065572F" w:rsidRPr="0065572F" w:rsidRDefault="0065572F" w:rsidP="0065572F">
      <w:pPr>
        <w:spacing w:line="259" w:lineRule="auto"/>
        <w:jc w:val="center"/>
        <w:rPr>
          <w:sz w:val="32"/>
        </w:rPr>
      </w:pPr>
      <w:r w:rsidRPr="0065572F">
        <w:rPr>
          <w:sz w:val="32"/>
        </w:rPr>
        <w:t>Submitted in partial fulfilment of the requirements for the</w:t>
      </w:r>
    </w:p>
    <w:p w14:paraId="32E7A221" w14:textId="75EED7DD" w:rsidR="0065572F" w:rsidRPr="0065572F" w:rsidRDefault="0065572F" w:rsidP="0065572F">
      <w:pPr>
        <w:spacing w:line="259" w:lineRule="auto"/>
        <w:jc w:val="center"/>
        <w:rPr>
          <w:sz w:val="32"/>
        </w:rPr>
      </w:pPr>
      <w:r w:rsidRPr="0065572F">
        <w:rPr>
          <w:sz w:val="32"/>
        </w:rPr>
        <w:t>BSc (Hons) Computer Science</w:t>
      </w:r>
    </w:p>
    <w:p w14:paraId="7B438C80" w14:textId="77777777" w:rsidR="0065572F" w:rsidRPr="0065572F" w:rsidRDefault="0065572F" w:rsidP="0065572F">
      <w:pPr>
        <w:spacing w:line="259" w:lineRule="auto"/>
        <w:jc w:val="center"/>
        <w:rPr>
          <w:sz w:val="32"/>
        </w:rPr>
      </w:pPr>
      <w:r w:rsidRPr="0065572F">
        <w:rPr>
          <w:sz w:val="32"/>
        </w:rPr>
        <w:t>Department of Computing</w:t>
      </w:r>
    </w:p>
    <w:p w14:paraId="58727CD2" w14:textId="66DC2A0D" w:rsidR="00651276" w:rsidRDefault="00651276" w:rsidP="0065572F">
      <w:pPr>
        <w:spacing w:line="259" w:lineRule="auto"/>
        <w:jc w:val="center"/>
      </w:pPr>
      <w:r>
        <w:br w:type="page"/>
      </w:r>
    </w:p>
    <w:p w14:paraId="3B2B6D6A" w14:textId="77777777" w:rsidR="00651276" w:rsidRPr="00803013" w:rsidRDefault="00651276" w:rsidP="00803013">
      <w:pPr>
        <w:rPr>
          <w:b/>
          <w:sz w:val="32"/>
        </w:rPr>
      </w:pPr>
      <w:r w:rsidRPr="00803013">
        <w:rPr>
          <w:b/>
          <w:sz w:val="32"/>
        </w:rPr>
        <w:lastRenderedPageBreak/>
        <w:t>Declaration</w:t>
      </w:r>
    </w:p>
    <w:p w14:paraId="467C1C58" w14:textId="77777777" w:rsidR="00803013" w:rsidRDefault="00803013" w:rsidP="00803013">
      <w:r>
        <w:t xml:space="preserve">I hereby certify that this project report and all the artefacts associated with it is my own work and it has not been submitted before nor is currently being submitted for any degree programme. </w:t>
      </w:r>
    </w:p>
    <w:p w14:paraId="303E86FA" w14:textId="77777777" w:rsidR="00803013" w:rsidRDefault="00803013" w:rsidP="00803013"/>
    <w:p w14:paraId="6C468B98" w14:textId="2C2E09D2" w:rsidR="00803013" w:rsidRDefault="00803013" w:rsidP="00803013">
      <w:r>
        <w:t>Full Name of Student: Damodaran Dillon Thisaru Lakshman</w:t>
      </w:r>
    </w:p>
    <w:p w14:paraId="1A6BF457" w14:textId="77777777" w:rsidR="00803013" w:rsidRDefault="00803013" w:rsidP="00803013">
      <w:r>
        <w:t>Registration No: w1626703/ 2016086</w:t>
      </w:r>
    </w:p>
    <w:p w14:paraId="78F7C324" w14:textId="77777777" w:rsidR="00803013" w:rsidRDefault="00803013" w:rsidP="00803013"/>
    <w:p w14:paraId="6EEBD1F5" w14:textId="77777777" w:rsidR="00803013" w:rsidRDefault="00803013" w:rsidP="00803013"/>
    <w:p w14:paraId="56257AC7" w14:textId="3F9B2EAF" w:rsidR="00803013" w:rsidRDefault="00803013" w:rsidP="00803013">
      <w:pPr>
        <w:tabs>
          <w:tab w:val="left" w:pos="6237"/>
        </w:tabs>
      </w:pPr>
      <w:r>
        <w:t>……………………………………</w:t>
      </w:r>
      <w:r>
        <w:tab/>
        <w:t>………………………………..</w:t>
      </w:r>
    </w:p>
    <w:p w14:paraId="0C114F48" w14:textId="348BF5F7" w:rsidR="00651276" w:rsidRDefault="00803013" w:rsidP="00803013">
      <w:pPr>
        <w:tabs>
          <w:tab w:val="left" w:pos="6237"/>
        </w:tabs>
      </w:pPr>
      <w:r>
        <w:t>Signature</w:t>
      </w:r>
      <w:r>
        <w:tab/>
        <w:t>Date</w:t>
      </w:r>
      <w:r w:rsidR="00651276">
        <w:br w:type="page"/>
      </w:r>
    </w:p>
    <w:p w14:paraId="0F1B337C" w14:textId="646E473B" w:rsidR="00651276" w:rsidRDefault="00651276" w:rsidP="00651276">
      <w:pPr>
        <w:rPr>
          <w:b/>
          <w:sz w:val="32"/>
        </w:rPr>
      </w:pPr>
      <w:r w:rsidRPr="00803013">
        <w:rPr>
          <w:b/>
          <w:sz w:val="32"/>
        </w:rPr>
        <w:lastRenderedPageBreak/>
        <w:t>Abstract</w:t>
      </w:r>
    </w:p>
    <w:p w14:paraId="75AF9C44" w14:textId="3D513C07" w:rsidR="000C1CE6" w:rsidRDefault="000C1CE6" w:rsidP="000C1CE6">
      <w:r>
        <w:t>Raster images and Vector images are two popular formats that can be used to store image type data. Raster images are created using an array of pixels with values in a set range to depict images when arranged to a grid. Vector images are images that are created employing mathematical functions to draw straight lines and quadratic lines between points on a coordinate system to create polygons that combine together to form an image. A Raster to Vector conversion tool, converts Raster images to this polygon based vector image format by using various algorithms such as Line Thinning, Gap Removal etc. It traces the paths identified using these algorithms; that process the pixels of images to convert the final output into a composition of polygons. Raster graphics and Vector graphics are used widely in Geographical Information System for their processing.</w:t>
      </w:r>
    </w:p>
    <w:p w14:paraId="23DDC841" w14:textId="0863BA34" w:rsidR="000C1CE6" w:rsidRDefault="000C1CE6" w:rsidP="00651276">
      <w:r>
        <w:t xml:space="preserve">When considering the various approaches used for raster to vector conversion used currently there seems to be a trend where the conversion tool or software that is used, converts the image without any considerations to the properties of the image being converted. Therefore, a system has been proposed that identifies this gap and allows the parameters of the algorithms that are used for conversion to be studied and </w:t>
      </w:r>
      <w:r w:rsidR="009E35D3">
        <w:t>used in a process to identify the best said parameters when converting a specific image. This can be achieved through an image classification system. And by training a model and creating data regarding how a parameter affects a certain classification of image so that when a new image of similar classification is to be converted uses parameters more suited to its structure.</w:t>
      </w:r>
    </w:p>
    <w:p w14:paraId="5CFA42B9" w14:textId="2903EB0E" w:rsidR="009E35D3" w:rsidRDefault="009E35D3" w:rsidP="009E35D3">
      <w:r>
        <w:t xml:space="preserve">This project is name </w:t>
      </w:r>
      <w:proofErr w:type="spellStart"/>
      <w:r>
        <w:t>TransformVector</w:t>
      </w:r>
      <w:proofErr w:type="spellEnd"/>
      <w:r>
        <w:t>. The research is carried out for the parameter identification component of the project and for pre-processing of images before conversion to optimize the process of conversion. An API base approach will be used to access the functionality of the project by the front end application that is to be developed. The project converts GIS imagery of selected classifications from Raster into Vector after pre-processing it and analysing to determine the best fit parameters.</w:t>
      </w:r>
    </w:p>
    <w:p w14:paraId="515151D9" w14:textId="77777777" w:rsidR="009E35D3" w:rsidRDefault="009E35D3" w:rsidP="009E35D3">
      <w:r>
        <w:t xml:space="preserve">Keywords: </w:t>
      </w:r>
    </w:p>
    <w:p w14:paraId="3A32361E" w14:textId="17598058" w:rsidR="009E35D3" w:rsidRDefault="009E35D3" w:rsidP="009E35D3">
      <w:pPr>
        <w:rPr>
          <w:b/>
          <w:sz w:val="32"/>
        </w:rPr>
      </w:pPr>
      <w:r>
        <w:t>Image Pre-Processing</w:t>
      </w:r>
      <w:r>
        <w:t xml:space="preserve">, </w:t>
      </w:r>
      <w:r>
        <w:t>Raster to Vector Conversion</w:t>
      </w:r>
      <w:r>
        <w:t xml:space="preserve">, </w:t>
      </w:r>
      <w:r>
        <w:t>Image Classification</w:t>
      </w:r>
      <w:r>
        <w:t xml:space="preserve">, </w:t>
      </w:r>
      <w:r>
        <w:t>Convoluted Neural Networks</w:t>
      </w:r>
      <w:r>
        <w:t xml:space="preserve">, </w:t>
      </w:r>
      <w:r>
        <w:t>Application Programming Interfaces</w:t>
      </w:r>
    </w:p>
    <w:p w14:paraId="16670DEB" w14:textId="1A50450A" w:rsidR="003C3836" w:rsidRDefault="00651276" w:rsidP="00651276">
      <w:pPr>
        <w:rPr>
          <w:b/>
          <w:sz w:val="32"/>
        </w:rPr>
      </w:pPr>
      <w:r w:rsidRPr="00803013">
        <w:rPr>
          <w:b/>
          <w:sz w:val="32"/>
        </w:rPr>
        <w:lastRenderedPageBreak/>
        <w:t>Acknowledgement</w:t>
      </w:r>
    </w:p>
    <w:p w14:paraId="1F000687" w14:textId="7E10D19C" w:rsidR="00A145EA" w:rsidRDefault="00A145EA" w:rsidP="00A145EA">
      <w:r>
        <w:t>Throughout the final year project journey, I came across many challenging situations.</w:t>
      </w:r>
      <w:r>
        <w:t xml:space="preserve"> </w:t>
      </w:r>
      <w:r>
        <w:t xml:space="preserve">Nonetheless, it was a delightful experience all thanks to the people who stood beside me and supported me throughout the project being pillars of strength. </w:t>
      </w:r>
    </w:p>
    <w:p w14:paraId="146DB8ED" w14:textId="295E1C84" w:rsidR="00A145EA" w:rsidRDefault="00A145EA" w:rsidP="00A145EA">
      <w:pPr>
        <w:spacing w:line="259" w:lineRule="auto"/>
        <w:jc w:val="left"/>
      </w:pPr>
      <w:r>
        <w:t xml:space="preserve">First, I would like to express my sincere gratitude for my supervisor Mr. </w:t>
      </w:r>
      <w:proofErr w:type="spellStart"/>
      <w:r>
        <w:t>Pumudu</w:t>
      </w:r>
      <w:proofErr w:type="spellEnd"/>
      <w:r>
        <w:t xml:space="preserve"> </w:t>
      </w:r>
      <w:r>
        <w:t>Fernando</w:t>
      </w:r>
      <w:r>
        <w:t xml:space="preserve"> for the excellent guidance and the supervision during the project. </w:t>
      </w:r>
    </w:p>
    <w:p w14:paraId="29B03273" w14:textId="58A87D3A" w:rsidR="000E0D12" w:rsidRDefault="00A145EA" w:rsidP="00A145EA">
      <w:pPr>
        <w:spacing w:line="259" w:lineRule="auto"/>
        <w:jc w:val="left"/>
      </w:pPr>
      <w:r>
        <w:t xml:space="preserve">I want to express my gratitude for the Informatics Institute of Technology, the lecturers, industry experts and my colleagues who supported me in many ways to achieve my project. </w:t>
      </w:r>
    </w:p>
    <w:p w14:paraId="66463778" w14:textId="0C69AD1A" w:rsidR="00A145EA" w:rsidRDefault="00A145EA" w:rsidP="00A145EA">
      <w:r>
        <w:t xml:space="preserve">Most importantly I would like to thank my loving parents </w:t>
      </w:r>
      <w:r>
        <w:t>Lakshman</w:t>
      </w:r>
      <w:r>
        <w:t xml:space="preserve"> </w:t>
      </w:r>
      <w:r>
        <w:t>Damodaran</w:t>
      </w:r>
      <w:r>
        <w:t xml:space="preserve"> and </w:t>
      </w:r>
      <w:proofErr w:type="spellStart"/>
      <w:r>
        <w:t>Ruklanthi</w:t>
      </w:r>
      <w:proofErr w:type="spellEnd"/>
      <w:r>
        <w:t xml:space="preserve"> Damodaran for the tremendous support given to me throughout my life.</w:t>
      </w:r>
    </w:p>
    <w:p w14:paraId="0A8DA679" w14:textId="2EFD75BA" w:rsidR="002158A5" w:rsidRDefault="002158A5">
      <w:pPr>
        <w:spacing w:line="259" w:lineRule="auto"/>
        <w:jc w:val="left"/>
      </w:pPr>
      <w:r>
        <w:br w:type="page"/>
      </w:r>
    </w:p>
    <w:sdt>
      <w:sdtPr>
        <w:rPr>
          <w:rFonts w:ascii="Times New Roman" w:eastAsiaTheme="minorHAnsi" w:hAnsi="Times New Roman" w:cs="Times New Roman"/>
          <w:color w:val="auto"/>
          <w:sz w:val="24"/>
          <w:szCs w:val="24"/>
        </w:rPr>
        <w:id w:val="-868909950"/>
        <w:docPartObj>
          <w:docPartGallery w:val="Table of Contents"/>
          <w:docPartUnique/>
        </w:docPartObj>
      </w:sdtPr>
      <w:sdtEndPr>
        <w:rPr>
          <w:b/>
          <w:bCs/>
          <w:noProof/>
        </w:rPr>
      </w:sdtEndPr>
      <w:sdtContent>
        <w:p w14:paraId="773828F9" w14:textId="77777777" w:rsidR="00651276" w:rsidRPr="00651276" w:rsidRDefault="00651276">
          <w:pPr>
            <w:pStyle w:val="TOCHeading"/>
            <w:rPr>
              <w:rFonts w:ascii="Times New Roman" w:hAnsi="Times New Roman" w:cs="Times New Roman"/>
              <w:b/>
              <w:bCs/>
              <w:color w:val="auto"/>
            </w:rPr>
          </w:pPr>
          <w:r w:rsidRPr="00651276">
            <w:rPr>
              <w:rFonts w:ascii="Times New Roman" w:hAnsi="Times New Roman" w:cs="Times New Roman"/>
              <w:b/>
              <w:bCs/>
              <w:color w:val="auto"/>
            </w:rPr>
            <w:t>Table of Contents</w:t>
          </w:r>
        </w:p>
        <w:p w14:paraId="4088E16D" w14:textId="77777777" w:rsidR="00651276" w:rsidRPr="00651276" w:rsidRDefault="00651276" w:rsidP="00651276"/>
        <w:p w14:paraId="2B98349A" w14:textId="3A7E28F1" w:rsidR="004431BD" w:rsidRDefault="00651276">
          <w:pPr>
            <w:pStyle w:val="TOC1"/>
            <w:tabs>
              <w:tab w:val="left" w:pos="480"/>
              <w:tab w:val="right" w:leader="dot" w:pos="9350"/>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39684268" w:history="1">
            <w:r w:rsidR="004431BD" w:rsidRPr="00EF064C">
              <w:rPr>
                <w:rStyle w:val="Hyperlink"/>
                <w:noProof/>
                <w:lang w:bidi="si-LK"/>
              </w:rPr>
              <w:t>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1: Introduction</w:t>
            </w:r>
            <w:r w:rsidR="004431BD">
              <w:rPr>
                <w:noProof/>
                <w:webHidden/>
              </w:rPr>
              <w:tab/>
            </w:r>
            <w:r w:rsidR="004431BD">
              <w:rPr>
                <w:noProof/>
                <w:webHidden/>
              </w:rPr>
              <w:fldChar w:fldCharType="begin"/>
            </w:r>
            <w:r w:rsidR="004431BD">
              <w:rPr>
                <w:noProof/>
                <w:webHidden/>
              </w:rPr>
              <w:instrText xml:space="preserve"> PAGEREF _Toc39684268 \h </w:instrText>
            </w:r>
            <w:r w:rsidR="004431BD">
              <w:rPr>
                <w:noProof/>
                <w:webHidden/>
              </w:rPr>
            </w:r>
            <w:r w:rsidR="004431BD">
              <w:rPr>
                <w:noProof/>
                <w:webHidden/>
              </w:rPr>
              <w:fldChar w:fldCharType="separate"/>
            </w:r>
            <w:r w:rsidR="00A318BF">
              <w:rPr>
                <w:noProof/>
                <w:webHidden/>
              </w:rPr>
              <w:t>1</w:t>
            </w:r>
            <w:r w:rsidR="004431BD">
              <w:rPr>
                <w:noProof/>
                <w:webHidden/>
              </w:rPr>
              <w:fldChar w:fldCharType="end"/>
            </w:r>
          </w:hyperlink>
        </w:p>
        <w:p w14:paraId="0926B038" w14:textId="7227A31D"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69" w:history="1">
            <w:r w:rsidR="004431BD" w:rsidRPr="00EF064C">
              <w:rPr>
                <w:rStyle w:val="Hyperlink"/>
                <w:noProof/>
                <w:lang w:bidi="si-LK"/>
              </w:rPr>
              <w:t>1.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269 \h </w:instrText>
            </w:r>
            <w:r w:rsidR="004431BD">
              <w:rPr>
                <w:noProof/>
                <w:webHidden/>
              </w:rPr>
            </w:r>
            <w:r w:rsidR="004431BD">
              <w:rPr>
                <w:noProof/>
                <w:webHidden/>
              </w:rPr>
              <w:fldChar w:fldCharType="separate"/>
            </w:r>
            <w:r>
              <w:rPr>
                <w:noProof/>
                <w:webHidden/>
              </w:rPr>
              <w:t>1</w:t>
            </w:r>
            <w:r w:rsidR="004431BD">
              <w:rPr>
                <w:noProof/>
                <w:webHidden/>
              </w:rPr>
              <w:fldChar w:fldCharType="end"/>
            </w:r>
          </w:hyperlink>
        </w:p>
        <w:p w14:paraId="2C4317A2" w14:textId="01B1DD6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70" w:history="1">
            <w:r w:rsidR="004431BD" w:rsidRPr="00EF064C">
              <w:rPr>
                <w:rStyle w:val="Hyperlink"/>
                <w:noProof/>
                <w:lang w:bidi="si-LK"/>
              </w:rPr>
              <w:t>1.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ject Overview</w:t>
            </w:r>
            <w:r w:rsidR="004431BD">
              <w:rPr>
                <w:noProof/>
                <w:webHidden/>
              </w:rPr>
              <w:tab/>
            </w:r>
            <w:r w:rsidR="004431BD">
              <w:rPr>
                <w:noProof/>
                <w:webHidden/>
              </w:rPr>
              <w:fldChar w:fldCharType="begin"/>
            </w:r>
            <w:r w:rsidR="004431BD">
              <w:rPr>
                <w:noProof/>
                <w:webHidden/>
              </w:rPr>
              <w:instrText xml:space="preserve"> PAGEREF _Toc39684270 \h </w:instrText>
            </w:r>
            <w:r w:rsidR="004431BD">
              <w:rPr>
                <w:noProof/>
                <w:webHidden/>
              </w:rPr>
            </w:r>
            <w:r w:rsidR="004431BD">
              <w:rPr>
                <w:noProof/>
                <w:webHidden/>
              </w:rPr>
              <w:fldChar w:fldCharType="separate"/>
            </w:r>
            <w:r>
              <w:rPr>
                <w:noProof/>
                <w:webHidden/>
              </w:rPr>
              <w:t>1</w:t>
            </w:r>
            <w:r w:rsidR="004431BD">
              <w:rPr>
                <w:noProof/>
                <w:webHidden/>
              </w:rPr>
              <w:fldChar w:fldCharType="end"/>
            </w:r>
          </w:hyperlink>
        </w:p>
        <w:p w14:paraId="24EE59AD" w14:textId="05C79A8A"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1" w:history="1">
            <w:r w:rsidR="004431BD" w:rsidRPr="00EF064C">
              <w:rPr>
                <w:rStyle w:val="Hyperlink"/>
                <w:noProof/>
                <w:lang w:bidi="si-LK"/>
              </w:rPr>
              <w:t>1.2.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ject Background</w:t>
            </w:r>
            <w:r w:rsidR="004431BD">
              <w:rPr>
                <w:noProof/>
                <w:webHidden/>
              </w:rPr>
              <w:tab/>
            </w:r>
            <w:r w:rsidR="004431BD">
              <w:rPr>
                <w:noProof/>
                <w:webHidden/>
              </w:rPr>
              <w:fldChar w:fldCharType="begin"/>
            </w:r>
            <w:r w:rsidR="004431BD">
              <w:rPr>
                <w:noProof/>
                <w:webHidden/>
              </w:rPr>
              <w:instrText xml:space="preserve"> PAGEREF _Toc39684271 \h </w:instrText>
            </w:r>
            <w:r w:rsidR="004431BD">
              <w:rPr>
                <w:noProof/>
                <w:webHidden/>
              </w:rPr>
            </w:r>
            <w:r w:rsidR="004431BD">
              <w:rPr>
                <w:noProof/>
                <w:webHidden/>
              </w:rPr>
              <w:fldChar w:fldCharType="separate"/>
            </w:r>
            <w:r>
              <w:rPr>
                <w:noProof/>
                <w:webHidden/>
              </w:rPr>
              <w:t>1</w:t>
            </w:r>
            <w:r w:rsidR="004431BD">
              <w:rPr>
                <w:noProof/>
                <w:webHidden/>
              </w:rPr>
              <w:fldChar w:fldCharType="end"/>
            </w:r>
          </w:hyperlink>
        </w:p>
        <w:p w14:paraId="66F301AF" w14:textId="3750B6A1"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2" w:history="1">
            <w:r w:rsidR="004431BD" w:rsidRPr="00EF064C">
              <w:rPr>
                <w:rStyle w:val="Hyperlink"/>
                <w:noProof/>
                <w:lang w:bidi="si-LK"/>
              </w:rPr>
              <w:t>1.2.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blem Domain</w:t>
            </w:r>
            <w:r w:rsidR="004431BD">
              <w:rPr>
                <w:noProof/>
                <w:webHidden/>
              </w:rPr>
              <w:tab/>
            </w:r>
            <w:r w:rsidR="004431BD">
              <w:rPr>
                <w:noProof/>
                <w:webHidden/>
              </w:rPr>
              <w:fldChar w:fldCharType="begin"/>
            </w:r>
            <w:r w:rsidR="004431BD">
              <w:rPr>
                <w:noProof/>
                <w:webHidden/>
              </w:rPr>
              <w:instrText xml:space="preserve"> PAGEREF _Toc39684272 \h </w:instrText>
            </w:r>
            <w:r w:rsidR="004431BD">
              <w:rPr>
                <w:noProof/>
                <w:webHidden/>
              </w:rPr>
            </w:r>
            <w:r w:rsidR="004431BD">
              <w:rPr>
                <w:noProof/>
                <w:webHidden/>
              </w:rPr>
              <w:fldChar w:fldCharType="separate"/>
            </w:r>
            <w:r>
              <w:rPr>
                <w:noProof/>
                <w:webHidden/>
              </w:rPr>
              <w:t>2</w:t>
            </w:r>
            <w:r w:rsidR="004431BD">
              <w:rPr>
                <w:noProof/>
                <w:webHidden/>
              </w:rPr>
              <w:fldChar w:fldCharType="end"/>
            </w:r>
          </w:hyperlink>
        </w:p>
        <w:p w14:paraId="13948D7D" w14:textId="41D751E8"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3" w:history="1">
            <w:r w:rsidR="004431BD" w:rsidRPr="00EF064C">
              <w:rPr>
                <w:rStyle w:val="Hyperlink"/>
                <w:noProof/>
                <w:lang w:bidi="si-LK"/>
              </w:rPr>
              <w:t>1.2.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blem Justification</w:t>
            </w:r>
            <w:r w:rsidR="004431BD">
              <w:rPr>
                <w:noProof/>
                <w:webHidden/>
              </w:rPr>
              <w:tab/>
            </w:r>
            <w:r w:rsidR="004431BD">
              <w:rPr>
                <w:noProof/>
                <w:webHidden/>
              </w:rPr>
              <w:fldChar w:fldCharType="begin"/>
            </w:r>
            <w:r w:rsidR="004431BD">
              <w:rPr>
                <w:noProof/>
                <w:webHidden/>
              </w:rPr>
              <w:instrText xml:space="preserve"> PAGEREF _Toc39684273 \h </w:instrText>
            </w:r>
            <w:r w:rsidR="004431BD">
              <w:rPr>
                <w:noProof/>
                <w:webHidden/>
              </w:rPr>
            </w:r>
            <w:r w:rsidR="004431BD">
              <w:rPr>
                <w:noProof/>
                <w:webHidden/>
              </w:rPr>
              <w:fldChar w:fldCharType="separate"/>
            </w:r>
            <w:r>
              <w:rPr>
                <w:noProof/>
                <w:webHidden/>
              </w:rPr>
              <w:t>4</w:t>
            </w:r>
            <w:r w:rsidR="004431BD">
              <w:rPr>
                <w:noProof/>
                <w:webHidden/>
              </w:rPr>
              <w:fldChar w:fldCharType="end"/>
            </w:r>
          </w:hyperlink>
        </w:p>
        <w:p w14:paraId="4504B200" w14:textId="22FB697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4" w:history="1">
            <w:r w:rsidR="004431BD" w:rsidRPr="00EF064C">
              <w:rPr>
                <w:rStyle w:val="Hyperlink"/>
                <w:noProof/>
                <w:lang w:bidi="si-LK"/>
              </w:rPr>
              <w:t>1.2.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search Question</w:t>
            </w:r>
            <w:r w:rsidR="004431BD">
              <w:rPr>
                <w:noProof/>
                <w:webHidden/>
              </w:rPr>
              <w:tab/>
            </w:r>
            <w:r w:rsidR="004431BD">
              <w:rPr>
                <w:noProof/>
                <w:webHidden/>
              </w:rPr>
              <w:fldChar w:fldCharType="begin"/>
            </w:r>
            <w:r w:rsidR="004431BD">
              <w:rPr>
                <w:noProof/>
                <w:webHidden/>
              </w:rPr>
              <w:instrText xml:space="preserve"> PAGEREF _Toc39684274 \h </w:instrText>
            </w:r>
            <w:r w:rsidR="004431BD">
              <w:rPr>
                <w:noProof/>
                <w:webHidden/>
              </w:rPr>
            </w:r>
            <w:r w:rsidR="004431BD">
              <w:rPr>
                <w:noProof/>
                <w:webHidden/>
              </w:rPr>
              <w:fldChar w:fldCharType="separate"/>
            </w:r>
            <w:r>
              <w:rPr>
                <w:noProof/>
                <w:webHidden/>
              </w:rPr>
              <w:t>4</w:t>
            </w:r>
            <w:r w:rsidR="004431BD">
              <w:rPr>
                <w:noProof/>
                <w:webHidden/>
              </w:rPr>
              <w:fldChar w:fldCharType="end"/>
            </w:r>
          </w:hyperlink>
        </w:p>
        <w:p w14:paraId="602D8FAD" w14:textId="69903C75"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5" w:history="1">
            <w:r w:rsidR="004431BD" w:rsidRPr="00EF064C">
              <w:rPr>
                <w:rStyle w:val="Hyperlink"/>
                <w:noProof/>
                <w:lang w:bidi="si-LK"/>
              </w:rPr>
              <w:t>1.2.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Motivation</w:t>
            </w:r>
            <w:r w:rsidR="004431BD">
              <w:rPr>
                <w:noProof/>
                <w:webHidden/>
              </w:rPr>
              <w:tab/>
            </w:r>
            <w:r w:rsidR="004431BD">
              <w:rPr>
                <w:noProof/>
                <w:webHidden/>
              </w:rPr>
              <w:fldChar w:fldCharType="begin"/>
            </w:r>
            <w:r w:rsidR="004431BD">
              <w:rPr>
                <w:noProof/>
                <w:webHidden/>
              </w:rPr>
              <w:instrText xml:space="preserve"> PAGEREF _Toc39684275 \h </w:instrText>
            </w:r>
            <w:r w:rsidR="004431BD">
              <w:rPr>
                <w:noProof/>
                <w:webHidden/>
              </w:rPr>
            </w:r>
            <w:r w:rsidR="004431BD">
              <w:rPr>
                <w:noProof/>
                <w:webHidden/>
              </w:rPr>
              <w:fldChar w:fldCharType="separate"/>
            </w:r>
            <w:r>
              <w:rPr>
                <w:noProof/>
                <w:webHidden/>
              </w:rPr>
              <w:t>4</w:t>
            </w:r>
            <w:r w:rsidR="004431BD">
              <w:rPr>
                <w:noProof/>
                <w:webHidden/>
              </w:rPr>
              <w:fldChar w:fldCharType="end"/>
            </w:r>
          </w:hyperlink>
        </w:p>
        <w:p w14:paraId="4EEDCC58" w14:textId="1C73DE09"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76" w:history="1">
            <w:r w:rsidR="004431BD" w:rsidRPr="00EF064C">
              <w:rPr>
                <w:rStyle w:val="Hyperlink"/>
                <w:noProof/>
                <w:lang w:bidi="si-LK"/>
              </w:rPr>
              <w:t>1.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ject Aim and Scope</w:t>
            </w:r>
            <w:r w:rsidR="004431BD">
              <w:rPr>
                <w:noProof/>
                <w:webHidden/>
              </w:rPr>
              <w:tab/>
            </w:r>
            <w:r w:rsidR="004431BD">
              <w:rPr>
                <w:noProof/>
                <w:webHidden/>
              </w:rPr>
              <w:fldChar w:fldCharType="begin"/>
            </w:r>
            <w:r w:rsidR="004431BD">
              <w:rPr>
                <w:noProof/>
                <w:webHidden/>
              </w:rPr>
              <w:instrText xml:space="preserve"> PAGEREF _Toc39684276 \h </w:instrText>
            </w:r>
            <w:r w:rsidR="004431BD">
              <w:rPr>
                <w:noProof/>
                <w:webHidden/>
              </w:rPr>
            </w:r>
            <w:r w:rsidR="004431BD">
              <w:rPr>
                <w:noProof/>
                <w:webHidden/>
              </w:rPr>
              <w:fldChar w:fldCharType="separate"/>
            </w:r>
            <w:r>
              <w:rPr>
                <w:noProof/>
                <w:webHidden/>
              </w:rPr>
              <w:t>4</w:t>
            </w:r>
            <w:r w:rsidR="004431BD">
              <w:rPr>
                <w:noProof/>
                <w:webHidden/>
              </w:rPr>
              <w:fldChar w:fldCharType="end"/>
            </w:r>
          </w:hyperlink>
        </w:p>
        <w:p w14:paraId="13C52669" w14:textId="0D0CEB78"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7" w:history="1">
            <w:r w:rsidR="004431BD" w:rsidRPr="00EF064C">
              <w:rPr>
                <w:rStyle w:val="Hyperlink"/>
                <w:noProof/>
                <w:lang w:bidi="si-LK"/>
              </w:rPr>
              <w:t>1.3.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ject Aim</w:t>
            </w:r>
            <w:r w:rsidR="004431BD">
              <w:rPr>
                <w:noProof/>
                <w:webHidden/>
              </w:rPr>
              <w:tab/>
            </w:r>
            <w:r w:rsidR="004431BD">
              <w:rPr>
                <w:noProof/>
                <w:webHidden/>
              </w:rPr>
              <w:fldChar w:fldCharType="begin"/>
            </w:r>
            <w:r w:rsidR="004431BD">
              <w:rPr>
                <w:noProof/>
                <w:webHidden/>
              </w:rPr>
              <w:instrText xml:space="preserve"> PAGEREF _Toc39684277 \h </w:instrText>
            </w:r>
            <w:r w:rsidR="004431BD">
              <w:rPr>
                <w:noProof/>
                <w:webHidden/>
              </w:rPr>
            </w:r>
            <w:r w:rsidR="004431BD">
              <w:rPr>
                <w:noProof/>
                <w:webHidden/>
              </w:rPr>
              <w:fldChar w:fldCharType="separate"/>
            </w:r>
            <w:r>
              <w:rPr>
                <w:noProof/>
                <w:webHidden/>
              </w:rPr>
              <w:t>4</w:t>
            </w:r>
            <w:r w:rsidR="004431BD">
              <w:rPr>
                <w:noProof/>
                <w:webHidden/>
              </w:rPr>
              <w:fldChar w:fldCharType="end"/>
            </w:r>
          </w:hyperlink>
        </w:p>
        <w:p w14:paraId="0D5F46D7" w14:textId="23733BF3"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78" w:history="1">
            <w:r w:rsidR="004431BD" w:rsidRPr="00EF064C">
              <w:rPr>
                <w:rStyle w:val="Hyperlink"/>
                <w:noProof/>
                <w:lang w:bidi="si-LK"/>
              </w:rPr>
              <w:t>1.3.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ject Scope</w:t>
            </w:r>
            <w:r w:rsidR="004431BD">
              <w:rPr>
                <w:noProof/>
                <w:webHidden/>
              </w:rPr>
              <w:tab/>
            </w:r>
            <w:r w:rsidR="004431BD">
              <w:rPr>
                <w:noProof/>
                <w:webHidden/>
              </w:rPr>
              <w:fldChar w:fldCharType="begin"/>
            </w:r>
            <w:r w:rsidR="004431BD">
              <w:rPr>
                <w:noProof/>
                <w:webHidden/>
              </w:rPr>
              <w:instrText xml:space="preserve"> PAGEREF _Toc39684278 \h </w:instrText>
            </w:r>
            <w:r w:rsidR="004431BD">
              <w:rPr>
                <w:noProof/>
                <w:webHidden/>
              </w:rPr>
            </w:r>
            <w:r w:rsidR="004431BD">
              <w:rPr>
                <w:noProof/>
                <w:webHidden/>
              </w:rPr>
              <w:fldChar w:fldCharType="separate"/>
            </w:r>
            <w:r>
              <w:rPr>
                <w:noProof/>
                <w:webHidden/>
              </w:rPr>
              <w:t>5</w:t>
            </w:r>
            <w:r w:rsidR="004431BD">
              <w:rPr>
                <w:noProof/>
                <w:webHidden/>
              </w:rPr>
              <w:fldChar w:fldCharType="end"/>
            </w:r>
          </w:hyperlink>
        </w:p>
        <w:p w14:paraId="1B2D5E87" w14:textId="383CE166"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79" w:history="1">
            <w:r w:rsidR="004431BD" w:rsidRPr="00EF064C">
              <w:rPr>
                <w:rStyle w:val="Hyperlink"/>
                <w:noProof/>
                <w:lang w:bidi="si-LK"/>
              </w:rPr>
              <w:t>1.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Objectives</w:t>
            </w:r>
            <w:r w:rsidR="004431BD">
              <w:rPr>
                <w:noProof/>
                <w:webHidden/>
              </w:rPr>
              <w:tab/>
            </w:r>
            <w:r w:rsidR="004431BD">
              <w:rPr>
                <w:noProof/>
                <w:webHidden/>
              </w:rPr>
              <w:fldChar w:fldCharType="begin"/>
            </w:r>
            <w:r w:rsidR="004431BD">
              <w:rPr>
                <w:noProof/>
                <w:webHidden/>
              </w:rPr>
              <w:instrText xml:space="preserve"> PAGEREF _Toc39684279 \h </w:instrText>
            </w:r>
            <w:r w:rsidR="004431BD">
              <w:rPr>
                <w:noProof/>
                <w:webHidden/>
              </w:rPr>
            </w:r>
            <w:r w:rsidR="004431BD">
              <w:rPr>
                <w:noProof/>
                <w:webHidden/>
              </w:rPr>
              <w:fldChar w:fldCharType="separate"/>
            </w:r>
            <w:r>
              <w:rPr>
                <w:noProof/>
                <w:webHidden/>
              </w:rPr>
              <w:t>5</w:t>
            </w:r>
            <w:r w:rsidR="004431BD">
              <w:rPr>
                <w:noProof/>
                <w:webHidden/>
              </w:rPr>
              <w:fldChar w:fldCharType="end"/>
            </w:r>
          </w:hyperlink>
        </w:p>
        <w:p w14:paraId="36903244" w14:textId="1B3D5BC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0" w:history="1">
            <w:r w:rsidR="004431BD" w:rsidRPr="00EF064C">
              <w:rPr>
                <w:rStyle w:val="Hyperlink"/>
                <w:noProof/>
                <w:lang w:bidi="si-LK"/>
              </w:rPr>
              <w:t>1.4.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search Objectives</w:t>
            </w:r>
            <w:r w:rsidR="004431BD">
              <w:rPr>
                <w:noProof/>
                <w:webHidden/>
              </w:rPr>
              <w:tab/>
            </w:r>
            <w:r w:rsidR="004431BD">
              <w:rPr>
                <w:noProof/>
                <w:webHidden/>
              </w:rPr>
              <w:fldChar w:fldCharType="begin"/>
            </w:r>
            <w:r w:rsidR="004431BD">
              <w:rPr>
                <w:noProof/>
                <w:webHidden/>
              </w:rPr>
              <w:instrText xml:space="preserve"> PAGEREF _Toc39684280 \h </w:instrText>
            </w:r>
            <w:r w:rsidR="004431BD">
              <w:rPr>
                <w:noProof/>
                <w:webHidden/>
              </w:rPr>
            </w:r>
            <w:r w:rsidR="004431BD">
              <w:rPr>
                <w:noProof/>
                <w:webHidden/>
              </w:rPr>
              <w:fldChar w:fldCharType="separate"/>
            </w:r>
            <w:r>
              <w:rPr>
                <w:noProof/>
                <w:webHidden/>
              </w:rPr>
              <w:t>5</w:t>
            </w:r>
            <w:r w:rsidR="004431BD">
              <w:rPr>
                <w:noProof/>
                <w:webHidden/>
              </w:rPr>
              <w:fldChar w:fldCharType="end"/>
            </w:r>
          </w:hyperlink>
        </w:p>
        <w:p w14:paraId="54E530A5" w14:textId="6136F2E3"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1" w:history="1">
            <w:r w:rsidR="004431BD" w:rsidRPr="00EF064C">
              <w:rPr>
                <w:rStyle w:val="Hyperlink"/>
                <w:noProof/>
                <w:lang w:bidi="si-LK"/>
              </w:rPr>
              <w:t>1.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Overview of the Solution</w:t>
            </w:r>
            <w:r w:rsidR="004431BD">
              <w:rPr>
                <w:noProof/>
                <w:webHidden/>
              </w:rPr>
              <w:tab/>
            </w:r>
            <w:r w:rsidR="004431BD">
              <w:rPr>
                <w:noProof/>
                <w:webHidden/>
              </w:rPr>
              <w:fldChar w:fldCharType="begin"/>
            </w:r>
            <w:r w:rsidR="004431BD">
              <w:rPr>
                <w:noProof/>
                <w:webHidden/>
              </w:rPr>
              <w:instrText xml:space="preserve"> PAGEREF _Toc39684281 \h </w:instrText>
            </w:r>
            <w:r w:rsidR="004431BD">
              <w:rPr>
                <w:noProof/>
                <w:webHidden/>
              </w:rPr>
            </w:r>
            <w:r w:rsidR="004431BD">
              <w:rPr>
                <w:noProof/>
                <w:webHidden/>
              </w:rPr>
              <w:fldChar w:fldCharType="separate"/>
            </w:r>
            <w:r>
              <w:rPr>
                <w:noProof/>
                <w:webHidden/>
              </w:rPr>
              <w:t>6</w:t>
            </w:r>
            <w:r w:rsidR="004431BD">
              <w:rPr>
                <w:noProof/>
                <w:webHidden/>
              </w:rPr>
              <w:fldChar w:fldCharType="end"/>
            </w:r>
          </w:hyperlink>
        </w:p>
        <w:p w14:paraId="778810E4" w14:textId="6598CAB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2" w:history="1">
            <w:r w:rsidR="004431BD" w:rsidRPr="00EF064C">
              <w:rPr>
                <w:rStyle w:val="Hyperlink"/>
                <w:noProof/>
                <w:lang w:bidi="si-LK"/>
              </w:rPr>
              <w:t>1.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source Requirements</w:t>
            </w:r>
            <w:r w:rsidR="004431BD">
              <w:rPr>
                <w:noProof/>
                <w:webHidden/>
              </w:rPr>
              <w:tab/>
            </w:r>
            <w:r w:rsidR="004431BD">
              <w:rPr>
                <w:noProof/>
                <w:webHidden/>
              </w:rPr>
              <w:fldChar w:fldCharType="begin"/>
            </w:r>
            <w:r w:rsidR="004431BD">
              <w:rPr>
                <w:noProof/>
                <w:webHidden/>
              </w:rPr>
              <w:instrText xml:space="preserve"> PAGEREF _Toc39684282 \h </w:instrText>
            </w:r>
            <w:r w:rsidR="004431BD">
              <w:rPr>
                <w:noProof/>
                <w:webHidden/>
              </w:rPr>
            </w:r>
            <w:r w:rsidR="004431BD">
              <w:rPr>
                <w:noProof/>
                <w:webHidden/>
              </w:rPr>
              <w:fldChar w:fldCharType="separate"/>
            </w:r>
            <w:r>
              <w:rPr>
                <w:noProof/>
                <w:webHidden/>
              </w:rPr>
              <w:t>7</w:t>
            </w:r>
            <w:r w:rsidR="004431BD">
              <w:rPr>
                <w:noProof/>
                <w:webHidden/>
              </w:rPr>
              <w:fldChar w:fldCharType="end"/>
            </w:r>
          </w:hyperlink>
        </w:p>
        <w:p w14:paraId="39FCEAB2" w14:textId="356BE632"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3" w:history="1">
            <w:r w:rsidR="004431BD" w:rsidRPr="00EF064C">
              <w:rPr>
                <w:rStyle w:val="Hyperlink"/>
                <w:noProof/>
                <w:lang w:bidi="si-LK"/>
              </w:rPr>
              <w:t>1.7</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283 \h </w:instrText>
            </w:r>
            <w:r w:rsidR="004431BD">
              <w:rPr>
                <w:noProof/>
                <w:webHidden/>
              </w:rPr>
            </w:r>
            <w:r w:rsidR="004431BD">
              <w:rPr>
                <w:noProof/>
                <w:webHidden/>
              </w:rPr>
              <w:fldChar w:fldCharType="separate"/>
            </w:r>
            <w:r>
              <w:rPr>
                <w:noProof/>
                <w:webHidden/>
              </w:rPr>
              <w:t>7</w:t>
            </w:r>
            <w:r w:rsidR="004431BD">
              <w:rPr>
                <w:noProof/>
                <w:webHidden/>
              </w:rPr>
              <w:fldChar w:fldCharType="end"/>
            </w:r>
          </w:hyperlink>
        </w:p>
        <w:p w14:paraId="36C48FD9" w14:textId="27ADEC93"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284" w:history="1">
            <w:r w:rsidR="004431BD" w:rsidRPr="00EF064C">
              <w:rPr>
                <w:rStyle w:val="Hyperlink"/>
                <w:noProof/>
                <w:lang w:bidi="si-LK"/>
              </w:rPr>
              <w:t>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Literature Review</w:t>
            </w:r>
            <w:r w:rsidR="004431BD">
              <w:rPr>
                <w:noProof/>
                <w:webHidden/>
              </w:rPr>
              <w:tab/>
            </w:r>
            <w:r w:rsidR="004431BD">
              <w:rPr>
                <w:noProof/>
                <w:webHidden/>
              </w:rPr>
              <w:fldChar w:fldCharType="begin"/>
            </w:r>
            <w:r w:rsidR="004431BD">
              <w:rPr>
                <w:noProof/>
                <w:webHidden/>
              </w:rPr>
              <w:instrText xml:space="preserve"> PAGEREF _Toc39684284 \h </w:instrText>
            </w:r>
            <w:r w:rsidR="004431BD">
              <w:rPr>
                <w:noProof/>
                <w:webHidden/>
              </w:rPr>
            </w:r>
            <w:r w:rsidR="004431BD">
              <w:rPr>
                <w:noProof/>
                <w:webHidden/>
              </w:rPr>
              <w:fldChar w:fldCharType="separate"/>
            </w:r>
            <w:r>
              <w:rPr>
                <w:noProof/>
                <w:webHidden/>
              </w:rPr>
              <w:t>8</w:t>
            </w:r>
            <w:r w:rsidR="004431BD">
              <w:rPr>
                <w:noProof/>
                <w:webHidden/>
              </w:rPr>
              <w:fldChar w:fldCharType="end"/>
            </w:r>
          </w:hyperlink>
        </w:p>
        <w:p w14:paraId="2DCF41DD" w14:textId="46F22532"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5" w:history="1">
            <w:r w:rsidR="004431BD" w:rsidRPr="00EF064C">
              <w:rPr>
                <w:rStyle w:val="Hyperlink"/>
                <w:noProof/>
                <w:lang w:bidi="si-LK"/>
              </w:rPr>
              <w:t>2.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Overview</w:t>
            </w:r>
            <w:r w:rsidR="004431BD">
              <w:rPr>
                <w:noProof/>
                <w:webHidden/>
              </w:rPr>
              <w:tab/>
            </w:r>
            <w:r w:rsidR="004431BD">
              <w:rPr>
                <w:noProof/>
                <w:webHidden/>
              </w:rPr>
              <w:fldChar w:fldCharType="begin"/>
            </w:r>
            <w:r w:rsidR="004431BD">
              <w:rPr>
                <w:noProof/>
                <w:webHidden/>
              </w:rPr>
              <w:instrText xml:space="preserve"> PAGEREF _Toc39684285 \h </w:instrText>
            </w:r>
            <w:r w:rsidR="004431BD">
              <w:rPr>
                <w:noProof/>
                <w:webHidden/>
              </w:rPr>
            </w:r>
            <w:r w:rsidR="004431BD">
              <w:rPr>
                <w:noProof/>
                <w:webHidden/>
              </w:rPr>
              <w:fldChar w:fldCharType="separate"/>
            </w:r>
            <w:r>
              <w:rPr>
                <w:noProof/>
                <w:webHidden/>
              </w:rPr>
              <w:t>8</w:t>
            </w:r>
            <w:r w:rsidR="004431BD">
              <w:rPr>
                <w:noProof/>
                <w:webHidden/>
              </w:rPr>
              <w:fldChar w:fldCharType="end"/>
            </w:r>
          </w:hyperlink>
        </w:p>
        <w:p w14:paraId="031E8073" w14:textId="0ADFBDD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86" w:history="1">
            <w:r w:rsidR="004431BD" w:rsidRPr="00EF064C">
              <w:rPr>
                <w:rStyle w:val="Hyperlink"/>
                <w:noProof/>
                <w:lang w:bidi="si-LK"/>
              </w:rPr>
              <w:t>2.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blem Domain</w:t>
            </w:r>
            <w:r w:rsidR="004431BD">
              <w:rPr>
                <w:noProof/>
                <w:webHidden/>
              </w:rPr>
              <w:tab/>
            </w:r>
            <w:r w:rsidR="004431BD">
              <w:rPr>
                <w:noProof/>
                <w:webHidden/>
              </w:rPr>
              <w:fldChar w:fldCharType="begin"/>
            </w:r>
            <w:r w:rsidR="004431BD">
              <w:rPr>
                <w:noProof/>
                <w:webHidden/>
              </w:rPr>
              <w:instrText xml:space="preserve"> PAGEREF _Toc39684286 \h </w:instrText>
            </w:r>
            <w:r w:rsidR="004431BD">
              <w:rPr>
                <w:noProof/>
                <w:webHidden/>
              </w:rPr>
            </w:r>
            <w:r w:rsidR="004431BD">
              <w:rPr>
                <w:noProof/>
                <w:webHidden/>
              </w:rPr>
              <w:fldChar w:fldCharType="separate"/>
            </w:r>
            <w:r>
              <w:rPr>
                <w:noProof/>
                <w:webHidden/>
              </w:rPr>
              <w:t>8</w:t>
            </w:r>
            <w:r w:rsidR="004431BD">
              <w:rPr>
                <w:noProof/>
                <w:webHidden/>
              </w:rPr>
              <w:fldChar w:fldCharType="end"/>
            </w:r>
          </w:hyperlink>
        </w:p>
        <w:p w14:paraId="443261FE" w14:textId="3BF00F6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7" w:history="1">
            <w:r w:rsidR="004431BD" w:rsidRPr="00EF064C">
              <w:rPr>
                <w:rStyle w:val="Hyperlink"/>
                <w:noProof/>
                <w:lang w:bidi="si-LK"/>
              </w:rPr>
              <w:t>2.2.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Geographic Information Systems</w:t>
            </w:r>
            <w:r w:rsidR="004431BD">
              <w:rPr>
                <w:noProof/>
                <w:webHidden/>
              </w:rPr>
              <w:tab/>
            </w:r>
            <w:r w:rsidR="004431BD">
              <w:rPr>
                <w:noProof/>
                <w:webHidden/>
              </w:rPr>
              <w:fldChar w:fldCharType="begin"/>
            </w:r>
            <w:r w:rsidR="004431BD">
              <w:rPr>
                <w:noProof/>
                <w:webHidden/>
              </w:rPr>
              <w:instrText xml:space="preserve"> PAGEREF _Toc39684287 \h </w:instrText>
            </w:r>
            <w:r w:rsidR="004431BD">
              <w:rPr>
                <w:noProof/>
                <w:webHidden/>
              </w:rPr>
            </w:r>
            <w:r w:rsidR="004431BD">
              <w:rPr>
                <w:noProof/>
                <w:webHidden/>
              </w:rPr>
              <w:fldChar w:fldCharType="separate"/>
            </w:r>
            <w:r>
              <w:rPr>
                <w:noProof/>
                <w:webHidden/>
              </w:rPr>
              <w:t>8</w:t>
            </w:r>
            <w:r w:rsidR="004431BD">
              <w:rPr>
                <w:noProof/>
                <w:webHidden/>
              </w:rPr>
              <w:fldChar w:fldCharType="end"/>
            </w:r>
          </w:hyperlink>
        </w:p>
        <w:p w14:paraId="5BE6192D" w14:textId="23D0357E"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8" w:history="1">
            <w:r w:rsidR="004431BD" w:rsidRPr="00EF064C">
              <w:rPr>
                <w:rStyle w:val="Hyperlink"/>
                <w:noProof/>
                <w:lang w:bidi="si-LK"/>
              </w:rPr>
              <w:t>2.2.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aster Image Data</w:t>
            </w:r>
            <w:r w:rsidR="004431BD">
              <w:rPr>
                <w:noProof/>
                <w:webHidden/>
              </w:rPr>
              <w:tab/>
            </w:r>
            <w:r w:rsidR="004431BD">
              <w:rPr>
                <w:noProof/>
                <w:webHidden/>
              </w:rPr>
              <w:fldChar w:fldCharType="begin"/>
            </w:r>
            <w:r w:rsidR="004431BD">
              <w:rPr>
                <w:noProof/>
                <w:webHidden/>
              </w:rPr>
              <w:instrText xml:space="preserve"> PAGEREF _Toc39684288 \h </w:instrText>
            </w:r>
            <w:r w:rsidR="004431BD">
              <w:rPr>
                <w:noProof/>
                <w:webHidden/>
              </w:rPr>
            </w:r>
            <w:r w:rsidR="004431BD">
              <w:rPr>
                <w:noProof/>
                <w:webHidden/>
              </w:rPr>
              <w:fldChar w:fldCharType="separate"/>
            </w:r>
            <w:r>
              <w:rPr>
                <w:noProof/>
                <w:webHidden/>
              </w:rPr>
              <w:t>8</w:t>
            </w:r>
            <w:r w:rsidR="004431BD">
              <w:rPr>
                <w:noProof/>
                <w:webHidden/>
              </w:rPr>
              <w:fldChar w:fldCharType="end"/>
            </w:r>
          </w:hyperlink>
        </w:p>
        <w:p w14:paraId="2560C444" w14:textId="0B66EBF4"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89" w:history="1">
            <w:r w:rsidR="004431BD" w:rsidRPr="00EF064C">
              <w:rPr>
                <w:rStyle w:val="Hyperlink"/>
                <w:noProof/>
                <w:lang w:bidi="si-LK"/>
              </w:rPr>
              <w:t>2.2.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Vector Image Data</w:t>
            </w:r>
            <w:r w:rsidR="004431BD">
              <w:rPr>
                <w:noProof/>
                <w:webHidden/>
              </w:rPr>
              <w:tab/>
            </w:r>
            <w:r w:rsidR="004431BD">
              <w:rPr>
                <w:noProof/>
                <w:webHidden/>
              </w:rPr>
              <w:fldChar w:fldCharType="begin"/>
            </w:r>
            <w:r w:rsidR="004431BD">
              <w:rPr>
                <w:noProof/>
                <w:webHidden/>
              </w:rPr>
              <w:instrText xml:space="preserve"> PAGEREF _Toc39684289 \h </w:instrText>
            </w:r>
            <w:r w:rsidR="004431BD">
              <w:rPr>
                <w:noProof/>
                <w:webHidden/>
              </w:rPr>
            </w:r>
            <w:r w:rsidR="004431BD">
              <w:rPr>
                <w:noProof/>
                <w:webHidden/>
              </w:rPr>
              <w:fldChar w:fldCharType="separate"/>
            </w:r>
            <w:r>
              <w:rPr>
                <w:noProof/>
                <w:webHidden/>
              </w:rPr>
              <w:t>9</w:t>
            </w:r>
            <w:r w:rsidR="004431BD">
              <w:rPr>
                <w:noProof/>
                <w:webHidden/>
              </w:rPr>
              <w:fldChar w:fldCharType="end"/>
            </w:r>
          </w:hyperlink>
        </w:p>
        <w:p w14:paraId="0C563448" w14:textId="10624751"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0" w:history="1">
            <w:r w:rsidR="004431BD" w:rsidRPr="00EF064C">
              <w:rPr>
                <w:rStyle w:val="Hyperlink"/>
                <w:noProof/>
                <w:lang w:bidi="si-LK"/>
              </w:rPr>
              <w:t>2.2.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Need for both Raster and Vector based data in GI systems</w:t>
            </w:r>
            <w:r w:rsidR="004431BD">
              <w:rPr>
                <w:noProof/>
                <w:webHidden/>
              </w:rPr>
              <w:tab/>
            </w:r>
            <w:r w:rsidR="004431BD">
              <w:rPr>
                <w:noProof/>
                <w:webHidden/>
              </w:rPr>
              <w:fldChar w:fldCharType="begin"/>
            </w:r>
            <w:r w:rsidR="004431BD">
              <w:rPr>
                <w:noProof/>
                <w:webHidden/>
              </w:rPr>
              <w:instrText xml:space="preserve"> PAGEREF _Toc39684290 \h </w:instrText>
            </w:r>
            <w:r w:rsidR="004431BD">
              <w:rPr>
                <w:noProof/>
                <w:webHidden/>
              </w:rPr>
            </w:r>
            <w:r w:rsidR="004431BD">
              <w:rPr>
                <w:noProof/>
                <w:webHidden/>
              </w:rPr>
              <w:fldChar w:fldCharType="separate"/>
            </w:r>
            <w:r>
              <w:rPr>
                <w:noProof/>
                <w:webHidden/>
              </w:rPr>
              <w:t>9</w:t>
            </w:r>
            <w:r w:rsidR="004431BD">
              <w:rPr>
                <w:noProof/>
                <w:webHidden/>
              </w:rPr>
              <w:fldChar w:fldCharType="end"/>
            </w:r>
          </w:hyperlink>
        </w:p>
        <w:p w14:paraId="62205DE2" w14:textId="06407B98"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1" w:history="1">
            <w:r w:rsidR="004431BD" w:rsidRPr="00EF064C">
              <w:rPr>
                <w:rStyle w:val="Hyperlink"/>
                <w:noProof/>
                <w:lang w:bidi="si-LK"/>
              </w:rPr>
              <w:t>2.2.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aster to Vector Conversion in GIS</w:t>
            </w:r>
            <w:r w:rsidR="004431BD">
              <w:rPr>
                <w:noProof/>
                <w:webHidden/>
              </w:rPr>
              <w:tab/>
            </w:r>
            <w:r w:rsidR="004431BD">
              <w:rPr>
                <w:noProof/>
                <w:webHidden/>
              </w:rPr>
              <w:fldChar w:fldCharType="begin"/>
            </w:r>
            <w:r w:rsidR="004431BD">
              <w:rPr>
                <w:noProof/>
                <w:webHidden/>
              </w:rPr>
              <w:instrText xml:space="preserve"> PAGEREF _Toc39684291 \h </w:instrText>
            </w:r>
            <w:r w:rsidR="004431BD">
              <w:rPr>
                <w:noProof/>
                <w:webHidden/>
              </w:rPr>
            </w:r>
            <w:r w:rsidR="004431BD">
              <w:rPr>
                <w:noProof/>
                <w:webHidden/>
              </w:rPr>
              <w:fldChar w:fldCharType="separate"/>
            </w:r>
            <w:r>
              <w:rPr>
                <w:noProof/>
                <w:webHidden/>
              </w:rPr>
              <w:t>12</w:t>
            </w:r>
            <w:r w:rsidR="004431BD">
              <w:rPr>
                <w:noProof/>
                <w:webHidden/>
              </w:rPr>
              <w:fldChar w:fldCharType="end"/>
            </w:r>
          </w:hyperlink>
        </w:p>
        <w:p w14:paraId="0EBE9BFE" w14:textId="062B8598"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92" w:history="1">
            <w:r w:rsidR="004431BD" w:rsidRPr="00EF064C">
              <w:rPr>
                <w:rStyle w:val="Hyperlink"/>
                <w:noProof/>
                <w:lang w:bidi="si-LK"/>
              </w:rPr>
              <w:t>2.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Processing</w:t>
            </w:r>
            <w:r w:rsidR="004431BD">
              <w:rPr>
                <w:noProof/>
                <w:webHidden/>
              </w:rPr>
              <w:tab/>
            </w:r>
            <w:r w:rsidR="004431BD">
              <w:rPr>
                <w:noProof/>
                <w:webHidden/>
              </w:rPr>
              <w:fldChar w:fldCharType="begin"/>
            </w:r>
            <w:r w:rsidR="004431BD">
              <w:rPr>
                <w:noProof/>
                <w:webHidden/>
              </w:rPr>
              <w:instrText xml:space="preserve"> PAGEREF _Toc39684292 \h </w:instrText>
            </w:r>
            <w:r w:rsidR="004431BD">
              <w:rPr>
                <w:noProof/>
                <w:webHidden/>
              </w:rPr>
            </w:r>
            <w:r w:rsidR="004431BD">
              <w:rPr>
                <w:noProof/>
                <w:webHidden/>
              </w:rPr>
              <w:fldChar w:fldCharType="separate"/>
            </w:r>
            <w:r>
              <w:rPr>
                <w:noProof/>
                <w:webHidden/>
              </w:rPr>
              <w:t>12</w:t>
            </w:r>
            <w:r w:rsidR="004431BD">
              <w:rPr>
                <w:noProof/>
                <w:webHidden/>
              </w:rPr>
              <w:fldChar w:fldCharType="end"/>
            </w:r>
          </w:hyperlink>
        </w:p>
        <w:p w14:paraId="41732089" w14:textId="71212AB6"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3" w:history="1">
            <w:r w:rsidR="004431BD" w:rsidRPr="00EF064C">
              <w:rPr>
                <w:rStyle w:val="Hyperlink"/>
                <w:noProof/>
                <w:lang w:bidi="si-LK"/>
              </w:rPr>
              <w:t>2.3.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de-noising</w:t>
            </w:r>
            <w:r w:rsidR="004431BD">
              <w:rPr>
                <w:noProof/>
                <w:webHidden/>
              </w:rPr>
              <w:tab/>
            </w:r>
            <w:r w:rsidR="004431BD">
              <w:rPr>
                <w:noProof/>
                <w:webHidden/>
              </w:rPr>
              <w:fldChar w:fldCharType="begin"/>
            </w:r>
            <w:r w:rsidR="004431BD">
              <w:rPr>
                <w:noProof/>
                <w:webHidden/>
              </w:rPr>
              <w:instrText xml:space="preserve"> PAGEREF _Toc39684293 \h </w:instrText>
            </w:r>
            <w:r w:rsidR="004431BD">
              <w:rPr>
                <w:noProof/>
                <w:webHidden/>
              </w:rPr>
            </w:r>
            <w:r w:rsidR="004431BD">
              <w:rPr>
                <w:noProof/>
                <w:webHidden/>
              </w:rPr>
              <w:fldChar w:fldCharType="separate"/>
            </w:r>
            <w:r>
              <w:rPr>
                <w:noProof/>
                <w:webHidden/>
              </w:rPr>
              <w:t>13</w:t>
            </w:r>
            <w:r w:rsidR="004431BD">
              <w:rPr>
                <w:noProof/>
                <w:webHidden/>
              </w:rPr>
              <w:fldChar w:fldCharType="end"/>
            </w:r>
          </w:hyperlink>
        </w:p>
        <w:p w14:paraId="78B4099F" w14:textId="1567635A"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4" w:history="1">
            <w:r w:rsidR="004431BD" w:rsidRPr="00EF064C">
              <w:rPr>
                <w:rStyle w:val="Hyperlink"/>
                <w:noProof/>
                <w:lang w:bidi="si-LK"/>
              </w:rPr>
              <w:t>2.3.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quantization</w:t>
            </w:r>
            <w:r w:rsidR="004431BD">
              <w:rPr>
                <w:noProof/>
                <w:webHidden/>
              </w:rPr>
              <w:tab/>
            </w:r>
            <w:r w:rsidR="004431BD">
              <w:rPr>
                <w:noProof/>
                <w:webHidden/>
              </w:rPr>
              <w:fldChar w:fldCharType="begin"/>
            </w:r>
            <w:r w:rsidR="004431BD">
              <w:rPr>
                <w:noProof/>
                <w:webHidden/>
              </w:rPr>
              <w:instrText xml:space="preserve"> PAGEREF _Toc39684294 \h </w:instrText>
            </w:r>
            <w:r w:rsidR="004431BD">
              <w:rPr>
                <w:noProof/>
                <w:webHidden/>
              </w:rPr>
            </w:r>
            <w:r w:rsidR="004431BD">
              <w:rPr>
                <w:noProof/>
                <w:webHidden/>
              </w:rPr>
              <w:fldChar w:fldCharType="separate"/>
            </w:r>
            <w:r>
              <w:rPr>
                <w:noProof/>
                <w:webHidden/>
              </w:rPr>
              <w:t>13</w:t>
            </w:r>
            <w:r w:rsidR="004431BD">
              <w:rPr>
                <w:noProof/>
                <w:webHidden/>
              </w:rPr>
              <w:fldChar w:fldCharType="end"/>
            </w:r>
          </w:hyperlink>
        </w:p>
        <w:p w14:paraId="2DE22182" w14:textId="59674D36"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295" w:history="1">
            <w:r w:rsidR="004431BD" w:rsidRPr="00EF064C">
              <w:rPr>
                <w:rStyle w:val="Hyperlink"/>
                <w:noProof/>
                <w:lang w:bidi="si-LK"/>
              </w:rPr>
              <w:t>2.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omparison of Similar Solutions</w:t>
            </w:r>
            <w:r w:rsidR="004431BD">
              <w:rPr>
                <w:noProof/>
                <w:webHidden/>
              </w:rPr>
              <w:tab/>
            </w:r>
            <w:r w:rsidR="004431BD">
              <w:rPr>
                <w:noProof/>
                <w:webHidden/>
              </w:rPr>
              <w:fldChar w:fldCharType="begin"/>
            </w:r>
            <w:r w:rsidR="004431BD">
              <w:rPr>
                <w:noProof/>
                <w:webHidden/>
              </w:rPr>
              <w:instrText xml:space="preserve"> PAGEREF _Toc39684295 \h </w:instrText>
            </w:r>
            <w:r w:rsidR="004431BD">
              <w:rPr>
                <w:noProof/>
                <w:webHidden/>
              </w:rPr>
            </w:r>
            <w:r w:rsidR="004431BD">
              <w:rPr>
                <w:noProof/>
                <w:webHidden/>
              </w:rPr>
              <w:fldChar w:fldCharType="separate"/>
            </w:r>
            <w:r>
              <w:rPr>
                <w:noProof/>
                <w:webHidden/>
              </w:rPr>
              <w:t>14</w:t>
            </w:r>
            <w:r w:rsidR="004431BD">
              <w:rPr>
                <w:noProof/>
                <w:webHidden/>
              </w:rPr>
              <w:fldChar w:fldCharType="end"/>
            </w:r>
          </w:hyperlink>
        </w:p>
        <w:p w14:paraId="572C3EBC" w14:textId="77BEED4D"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6" w:history="1">
            <w:r w:rsidR="004431BD" w:rsidRPr="00EF064C">
              <w:rPr>
                <w:rStyle w:val="Hyperlink"/>
                <w:noProof/>
                <w:lang w:bidi="si-LK"/>
              </w:rPr>
              <w:t>2.4.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asy Trace</w:t>
            </w:r>
            <w:r w:rsidR="004431BD">
              <w:rPr>
                <w:noProof/>
                <w:webHidden/>
              </w:rPr>
              <w:tab/>
            </w:r>
            <w:r w:rsidR="004431BD">
              <w:rPr>
                <w:noProof/>
                <w:webHidden/>
              </w:rPr>
              <w:fldChar w:fldCharType="begin"/>
            </w:r>
            <w:r w:rsidR="004431BD">
              <w:rPr>
                <w:noProof/>
                <w:webHidden/>
              </w:rPr>
              <w:instrText xml:space="preserve"> PAGEREF _Toc39684296 \h </w:instrText>
            </w:r>
            <w:r w:rsidR="004431BD">
              <w:rPr>
                <w:noProof/>
                <w:webHidden/>
              </w:rPr>
            </w:r>
            <w:r w:rsidR="004431BD">
              <w:rPr>
                <w:noProof/>
                <w:webHidden/>
              </w:rPr>
              <w:fldChar w:fldCharType="separate"/>
            </w:r>
            <w:r>
              <w:rPr>
                <w:noProof/>
                <w:webHidden/>
              </w:rPr>
              <w:t>14</w:t>
            </w:r>
            <w:r w:rsidR="004431BD">
              <w:rPr>
                <w:noProof/>
                <w:webHidden/>
              </w:rPr>
              <w:fldChar w:fldCharType="end"/>
            </w:r>
          </w:hyperlink>
        </w:p>
        <w:p w14:paraId="576F8936" w14:textId="62441F26"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7" w:history="1">
            <w:r w:rsidR="004431BD" w:rsidRPr="00EF064C">
              <w:rPr>
                <w:rStyle w:val="Hyperlink"/>
                <w:noProof/>
                <w:lang w:bidi="si-LK"/>
              </w:rPr>
              <w:t>2.4.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FreeHand</w:t>
            </w:r>
            <w:r w:rsidR="004431BD">
              <w:rPr>
                <w:noProof/>
                <w:webHidden/>
              </w:rPr>
              <w:tab/>
            </w:r>
            <w:r w:rsidR="004431BD">
              <w:rPr>
                <w:noProof/>
                <w:webHidden/>
              </w:rPr>
              <w:fldChar w:fldCharType="begin"/>
            </w:r>
            <w:r w:rsidR="004431BD">
              <w:rPr>
                <w:noProof/>
                <w:webHidden/>
              </w:rPr>
              <w:instrText xml:space="preserve"> PAGEREF _Toc39684297 \h </w:instrText>
            </w:r>
            <w:r w:rsidR="004431BD">
              <w:rPr>
                <w:noProof/>
                <w:webHidden/>
              </w:rPr>
            </w:r>
            <w:r w:rsidR="004431BD">
              <w:rPr>
                <w:noProof/>
                <w:webHidden/>
              </w:rPr>
              <w:fldChar w:fldCharType="separate"/>
            </w:r>
            <w:r>
              <w:rPr>
                <w:noProof/>
                <w:webHidden/>
              </w:rPr>
              <w:t>15</w:t>
            </w:r>
            <w:r w:rsidR="004431BD">
              <w:rPr>
                <w:noProof/>
                <w:webHidden/>
              </w:rPr>
              <w:fldChar w:fldCharType="end"/>
            </w:r>
          </w:hyperlink>
        </w:p>
        <w:p w14:paraId="6CEFD16E" w14:textId="45C3978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8" w:history="1">
            <w:r w:rsidR="004431BD" w:rsidRPr="00EF064C">
              <w:rPr>
                <w:rStyle w:val="Hyperlink"/>
                <w:noProof/>
                <w:lang w:bidi="si-LK"/>
              </w:rPr>
              <w:t>2.4.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llustrator</w:t>
            </w:r>
            <w:r w:rsidR="004431BD">
              <w:rPr>
                <w:noProof/>
                <w:webHidden/>
              </w:rPr>
              <w:tab/>
            </w:r>
            <w:r w:rsidR="004431BD">
              <w:rPr>
                <w:noProof/>
                <w:webHidden/>
              </w:rPr>
              <w:fldChar w:fldCharType="begin"/>
            </w:r>
            <w:r w:rsidR="004431BD">
              <w:rPr>
                <w:noProof/>
                <w:webHidden/>
              </w:rPr>
              <w:instrText xml:space="preserve"> PAGEREF _Toc39684298 \h </w:instrText>
            </w:r>
            <w:r w:rsidR="004431BD">
              <w:rPr>
                <w:noProof/>
                <w:webHidden/>
              </w:rPr>
            </w:r>
            <w:r w:rsidR="004431BD">
              <w:rPr>
                <w:noProof/>
                <w:webHidden/>
              </w:rPr>
              <w:fldChar w:fldCharType="separate"/>
            </w:r>
            <w:r>
              <w:rPr>
                <w:noProof/>
                <w:webHidden/>
              </w:rPr>
              <w:t>15</w:t>
            </w:r>
            <w:r w:rsidR="004431BD">
              <w:rPr>
                <w:noProof/>
                <w:webHidden/>
              </w:rPr>
              <w:fldChar w:fldCharType="end"/>
            </w:r>
          </w:hyperlink>
        </w:p>
        <w:p w14:paraId="4742499E" w14:textId="32F89CA4"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299" w:history="1">
            <w:r w:rsidR="004431BD" w:rsidRPr="00EF064C">
              <w:rPr>
                <w:rStyle w:val="Hyperlink"/>
                <w:noProof/>
                <w:lang w:bidi="si-LK"/>
              </w:rPr>
              <w:t>2.4.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otrace</w:t>
            </w:r>
            <w:r w:rsidR="004431BD">
              <w:rPr>
                <w:noProof/>
                <w:webHidden/>
              </w:rPr>
              <w:tab/>
            </w:r>
            <w:r w:rsidR="004431BD">
              <w:rPr>
                <w:noProof/>
                <w:webHidden/>
              </w:rPr>
              <w:fldChar w:fldCharType="begin"/>
            </w:r>
            <w:r w:rsidR="004431BD">
              <w:rPr>
                <w:noProof/>
                <w:webHidden/>
              </w:rPr>
              <w:instrText xml:space="preserve"> PAGEREF _Toc39684299 \h </w:instrText>
            </w:r>
            <w:r w:rsidR="004431BD">
              <w:rPr>
                <w:noProof/>
                <w:webHidden/>
              </w:rPr>
            </w:r>
            <w:r w:rsidR="004431BD">
              <w:rPr>
                <w:noProof/>
                <w:webHidden/>
              </w:rPr>
              <w:fldChar w:fldCharType="separate"/>
            </w:r>
            <w:r>
              <w:rPr>
                <w:noProof/>
                <w:webHidden/>
              </w:rPr>
              <w:t>15</w:t>
            </w:r>
            <w:r w:rsidR="004431BD">
              <w:rPr>
                <w:noProof/>
                <w:webHidden/>
              </w:rPr>
              <w:fldChar w:fldCharType="end"/>
            </w:r>
          </w:hyperlink>
        </w:p>
        <w:p w14:paraId="550F1886" w14:textId="773F9233"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00" w:history="1">
            <w:r w:rsidR="004431BD" w:rsidRPr="00EF064C">
              <w:rPr>
                <w:rStyle w:val="Hyperlink"/>
                <w:noProof/>
                <w:lang w:bidi="si-LK"/>
              </w:rPr>
              <w:t>2.4.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Tracer</w:t>
            </w:r>
            <w:r w:rsidR="004431BD">
              <w:rPr>
                <w:noProof/>
                <w:webHidden/>
              </w:rPr>
              <w:tab/>
            </w:r>
            <w:r w:rsidR="004431BD">
              <w:rPr>
                <w:noProof/>
                <w:webHidden/>
              </w:rPr>
              <w:fldChar w:fldCharType="begin"/>
            </w:r>
            <w:r w:rsidR="004431BD">
              <w:rPr>
                <w:noProof/>
                <w:webHidden/>
              </w:rPr>
              <w:instrText xml:space="preserve"> PAGEREF _Toc39684300 \h </w:instrText>
            </w:r>
            <w:r w:rsidR="004431BD">
              <w:rPr>
                <w:noProof/>
                <w:webHidden/>
              </w:rPr>
            </w:r>
            <w:r w:rsidR="004431BD">
              <w:rPr>
                <w:noProof/>
                <w:webHidden/>
              </w:rPr>
              <w:fldChar w:fldCharType="separate"/>
            </w:r>
            <w:r>
              <w:rPr>
                <w:noProof/>
                <w:webHidden/>
              </w:rPr>
              <w:t>16</w:t>
            </w:r>
            <w:r w:rsidR="004431BD">
              <w:rPr>
                <w:noProof/>
                <w:webHidden/>
              </w:rPr>
              <w:fldChar w:fldCharType="end"/>
            </w:r>
          </w:hyperlink>
        </w:p>
        <w:p w14:paraId="3F2CBC9F" w14:textId="7E6C5C6C"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1" w:history="1">
            <w:r w:rsidR="004431BD" w:rsidRPr="00EF064C">
              <w:rPr>
                <w:rStyle w:val="Hyperlink"/>
                <w:noProof/>
                <w:lang w:bidi="si-LK"/>
              </w:rPr>
              <w:t>2.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lgorithmic Analysis</w:t>
            </w:r>
            <w:r w:rsidR="004431BD">
              <w:rPr>
                <w:noProof/>
                <w:webHidden/>
              </w:rPr>
              <w:tab/>
            </w:r>
            <w:r w:rsidR="004431BD">
              <w:rPr>
                <w:noProof/>
                <w:webHidden/>
              </w:rPr>
              <w:fldChar w:fldCharType="begin"/>
            </w:r>
            <w:r w:rsidR="004431BD">
              <w:rPr>
                <w:noProof/>
                <w:webHidden/>
              </w:rPr>
              <w:instrText xml:space="preserve"> PAGEREF _Toc39684301 \h </w:instrText>
            </w:r>
            <w:r w:rsidR="004431BD">
              <w:rPr>
                <w:noProof/>
                <w:webHidden/>
              </w:rPr>
            </w:r>
            <w:r w:rsidR="004431BD">
              <w:rPr>
                <w:noProof/>
                <w:webHidden/>
              </w:rPr>
              <w:fldChar w:fldCharType="separate"/>
            </w:r>
            <w:r>
              <w:rPr>
                <w:noProof/>
                <w:webHidden/>
              </w:rPr>
              <w:t>16</w:t>
            </w:r>
            <w:r w:rsidR="004431BD">
              <w:rPr>
                <w:noProof/>
                <w:webHidden/>
              </w:rPr>
              <w:fldChar w:fldCharType="end"/>
            </w:r>
          </w:hyperlink>
        </w:p>
        <w:p w14:paraId="324D07D7" w14:textId="2D56700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02" w:history="1">
            <w:r w:rsidR="004431BD" w:rsidRPr="00EF064C">
              <w:rPr>
                <w:rStyle w:val="Hyperlink"/>
                <w:noProof/>
                <w:lang w:bidi="si-LK"/>
              </w:rPr>
              <w:t>2.5.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General Raster to Vector Conversion Algorithms</w:t>
            </w:r>
            <w:r w:rsidR="004431BD">
              <w:rPr>
                <w:noProof/>
                <w:webHidden/>
              </w:rPr>
              <w:tab/>
            </w:r>
            <w:r w:rsidR="004431BD">
              <w:rPr>
                <w:noProof/>
                <w:webHidden/>
              </w:rPr>
              <w:fldChar w:fldCharType="begin"/>
            </w:r>
            <w:r w:rsidR="004431BD">
              <w:rPr>
                <w:noProof/>
                <w:webHidden/>
              </w:rPr>
              <w:instrText xml:space="preserve"> PAGEREF _Toc39684302 \h </w:instrText>
            </w:r>
            <w:r w:rsidR="004431BD">
              <w:rPr>
                <w:noProof/>
                <w:webHidden/>
              </w:rPr>
            </w:r>
            <w:r w:rsidR="004431BD">
              <w:rPr>
                <w:noProof/>
                <w:webHidden/>
              </w:rPr>
              <w:fldChar w:fldCharType="separate"/>
            </w:r>
            <w:r>
              <w:rPr>
                <w:noProof/>
                <w:webHidden/>
              </w:rPr>
              <w:t>16</w:t>
            </w:r>
            <w:r w:rsidR="004431BD">
              <w:rPr>
                <w:noProof/>
                <w:webHidden/>
              </w:rPr>
              <w:fldChar w:fldCharType="end"/>
            </w:r>
          </w:hyperlink>
        </w:p>
        <w:p w14:paraId="5032820B" w14:textId="79781828"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3" w:history="1">
            <w:r w:rsidR="004431BD" w:rsidRPr="00EF064C">
              <w:rPr>
                <w:rStyle w:val="Hyperlink"/>
                <w:noProof/>
                <w:lang w:bidi="si-LK"/>
              </w:rPr>
              <w:t>2.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Tracer Raster to Vector Process Overview</w:t>
            </w:r>
            <w:r w:rsidR="004431BD">
              <w:rPr>
                <w:noProof/>
                <w:webHidden/>
              </w:rPr>
              <w:tab/>
            </w:r>
            <w:r w:rsidR="004431BD">
              <w:rPr>
                <w:noProof/>
                <w:webHidden/>
              </w:rPr>
              <w:fldChar w:fldCharType="begin"/>
            </w:r>
            <w:r w:rsidR="004431BD">
              <w:rPr>
                <w:noProof/>
                <w:webHidden/>
              </w:rPr>
              <w:instrText xml:space="preserve"> PAGEREF _Toc39684303 \h </w:instrText>
            </w:r>
            <w:r w:rsidR="004431BD">
              <w:rPr>
                <w:noProof/>
                <w:webHidden/>
              </w:rPr>
            </w:r>
            <w:r w:rsidR="004431BD">
              <w:rPr>
                <w:noProof/>
                <w:webHidden/>
              </w:rPr>
              <w:fldChar w:fldCharType="separate"/>
            </w:r>
            <w:r>
              <w:rPr>
                <w:noProof/>
                <w:webHidden/>
              </w:rPr>
              <w:t>17</w:t>
            </w:r>
            <w:r w:rsidR="004431BD">
              <w:rPr>
                <w:noProof/>
                <w:webHidden/>
              </w:rPr>
              <w:fldChar w:fldCharType="end"/>
            </w:r>
          </w:hyperlink>
        </w:p>
        <w:p w14:paraId="3CB3D004" w14:textId="343BF6AB"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4" w:history="1">
            <w:r w:rsidR="004431BD" w:rsidRPr="00EF064C">
              <w:rPr>
                <w:rStyle w:val="Hyperlink"/>
                <w:noProof/>
                <w:lang w:bidi="si-LK"/>
              </w:rPr>
              <w:t>2.7</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Justification of the Selected Approach</w:t>
            </w:r>
            <w:r w:rsidR="004431BD">
              <w:rPr>
                <w:noProof/>
                <w:webHidden/>
              </w:rPr>
              <w:tab/>
            </w:r>
            <w:r w:rsidR="004431BD">
              <w:rPr>
                <w:noProof/>
                <w:webHidden/>
              </w:rPr>
              <w:fldChar w:fldCharType="begin"/>
            </w:r>
            <w:r w:rsidR="004431BD">
              <w:rPr>
                <w:noProof/>
                <w:webHidden/>
              </w:rPr>
              <w:instrText xml:space="preserve"> PAGEREF _Toc39684304 \h </w:instrText>
            </w:r>
            <w:r w:rsidR="004431BD">
              <w:rPr>
                <w:noProof/>
                <w:webHidden/>
              </w:rPr>
            </w:r>
            <w:r w:rsidR="004431BD">
              <w:rPr>
                <w:noProof/>
                <w:webHidden/>
              </w:rPr>
              <w:fldChar w:fldCharType="separate"/>
            </w:r>
            <w:r>
              <w:rPr>
                <w:noProof/>
                <w:webHidden/>
              </w:rPr>
              <w:t>18</w:t>
            </w:r>
            <w:r w:rsidR="004431BD">
              <w:rPr>
                <w:noProof/>
                <w:webHidden/>
              </w:rPr>
              <w:fldChar w:fldCharType="end"/>
            </w:r>
          </w:hyperlink>
        </w:p>
        <w:p w14:paraId="593FF222" w14:textId="7D6F859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5" w:history="1">
            <w:r w:rsidR="004431BD" w:rsidRPr="00EF064C">
              <w:rPr>
                <w:rStyle w:val="Hyperlink"/>
                <w:noProof/>
                <w:lang w:bidi="si-LK"/>
              </w:rPr>
              <w:t>2.8</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search Gap addressed</w:t>
            </w:r>
            <w:r w:rsidR="004431BD">
              <w:rPr>
                <w:noProof/>
                <w:webHidden/>
              </w:rPr>
              <w:tab/>
            </w:r>
            <w:r w:rsidR="004431BD">
              <w:rPr>
                <w:noProof/>
                <w:webHidden/>
              </w:rPr>
              <w:fldChar w:fldCharType="begin"/>
            </w:r>
            <w:r w:rsidR="004431BD">
              <w:rPr>
                <w:noProof/>
                <w:webHidden/>
              </w:rPr>
              <w:instrText xml:space="preserve"> PAGEREF _Toc39684305 \h </w:instrText>
            </w:r>
            <w:r w:rsidR="004431BD">
              <w:rPr>
                <w:noProof/>
                <w:webHidden/>
              </w:rPr>
            </w:r>
            <w:r w:rsidR="004431BD">
              <w:rPr>
                <w:noProof/>
                <w:webHidden/>
              </w:rPr>
              <w:fldChar w:fldCharType="separate"/>
            </w:r>
            <w:r>
              <w:rPr>
                <w:noProof/>
                <w:webHidden/>
              </w:rPr>
              <w:t>19</w:t>
            </w:r>
            <w:r w:rsidR="004431BD">
              <w:rPr>
                <w:noProof/>
                <w:webHidden/>
              </w:rPr>
              <w:fldChar w:fldCharType="end"/>
            </w:r>
          </w:hyperlink>
        </w:p>
        <w:p w14:paraId="0538E38A" w14:textId="4169C829"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6" w:history="1">
            <w:r w:rsidR="004431BD" w:rsidRPr="00EF064C">
              <w:rPr>
                <w:rStyle w:val="Hyperlink"/>
                <w:noProof/>
                <w:lang w:bidi="si-LK"/>
              </w:rPr>
              <w:t>2.9</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06 \h </w:instrText>
            </w:r>
            <w:r w:rsidR="004431BD">
              <w:rPr>
                <w:noProof/>
                <w:webHidden/>
              </w:rPr>
            </w:r>
            <w:r w:rsidR="004431BD">
              <w:rPr>
                <w:noProof/>
                <w:webHidden/>
              </w:rPr>
              <w:fldChar w:fldCharType="separate"/>
            </w:r>
            <w:r>
              <w:rPr>
                <w:noProof/>
                <w:webHidden/>
              </w:rPr>
              <w:t>19</w:t>
            </w:r>
            <w:r w:rsidR="004431BD">
              <w:rPr>
                <w:noProof/>
                <w:webHidden/>
              </w:rPr>
              <w:fldChar w:fldCharType="end"/>
            </w:r>
          </w:hyperlink>
        </w:p>
        <w:p w14:paraId="727DC8CC" w14:textId="70F79AC4"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07" w:history="1">
            <w:r w:rsidR="004431BD" w:rsidRPr="00EF064C">
              <w:rPr>
                <w:rStyle w:val="Hyperlink"/>
                <w:noProof/>
                <w:lang w:bidi="si-LK"/>
              </w:rPr>
              <w:t>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3: Methodology</w:t>
            </w:r>
            <w:r w:rsidR="004431BD">
              <w:rPr>
                <w:noProof/>
                <w:webHidden/>
              </w:rPr>
              <w:tab/>
            </w:r>
            <w:r w:rsidR="004431BD">
              <w:rPr>
                <w:noProof/>
                <w:webHidden/>
              </w:rPr>
              <w:fldChar w:fldCharType="begin"/>
            </w:r>
            <w:r w:rsidR="004431BD">
              <w:rPr>
                <w:noProof/>
                <w:webHidden/>
              </w:rPr>
              <w:instrText xml:space="preserve"> PAGEREF _Toc39684307 \h </w:instrText>
            </w:r>
            <w:r w:rsidR="004431BD">
              <w:rPr>
                <w:noProof/>
                <w:webHidden/>
              </w:rPr>
            </w:r>
            <w:r w:rsidR="004431BD">
              <w:rPr>
                <w:noProof/>
                <w:webHidden/>
              </w:rPr>
              <w:fldChar w:fldCharType="separate"/>
            </w:r>
            <w:r>
              <w:rPr>
                <w:noProof/>
                <w:webHidden/>
              </w:rPr>
              <w:t>20</w:t>
            </w:r>
            <w:r w:rsidR="004431BD">
              <w:rPr>
                <w:noProof/>
                <w:webHidden/>
              </w:rPr>
              <w:fldChar w:fldCharType="end"/>
            </w:r>
          </w:hyperlink>
        </w:p>
        <w:p w14:paraId="5E8D25A1" w14:textId="26FD0864"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8" w:history="1">
            <w:r w:rsidR="004431BD" w:rsidRPr="00EF064C">
              <w:rPr>
                <w:rStyle w:val="Hyperlink"/>
                <w:noProof/>
                <w:lang w:bidi="si-LK"/>
              </w:rPr>
              <w:t>3.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08 \h </w:instrText>
            </w:r>
            <w:r w:rsidR="004431BD">
              <w:rPr>
                <w:noProof/>
                <w:webHidden/>
              </w:rPr>
            </w:r>
            <w:r w:rsidR="004431BD">
              <w:rPr>
                <w:noProof/>
                <w:webHidden/>
              </w:rPr>
              <w:fldChar w:fldCharType="separate"/>
            </w:r>
            <w:r>
              <w:rPr>
                <w:noProof/>
                <w:webHidden/>
              </w:rPr>
              <w:t>20</w:t>
            </w:r>
            <w:r w:rsidR="004431BD">
              <w:rPr>
                <w:noProof/>
                <w:webHidden/>
              </w:rPr>
              <w:fldChar w:fldCharType="end"/>
            </w:r>
          </w:hyperlink>
        </w:p>
        <w:p w14:paraId="67E98480" w14:textId="784DF763"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09" w:history="1">
            <w:r w:rsidR="004431BD" w:rsidRPr="00EF064C">
              <w:rPr>
                <w:rStyle w:val="Hyperlink"/>
                <w:noProof/>
                <w:lang w:bidi="si-LK"/>
              </w:rPr>
              <w:t>3.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search Methodology</w:t>
            </w:r>
            <w:r w:rsidR="004431BD">
              <w:rPr>
                <w:noProof/>
                <w:webHidden/>
              </w:rPr>
              <w:tab/>
            </w:r>
            <w:r w:rsidR="004431BD">
              <w:rPr>
                <w:noProof/>
                <w:webHidden/>
              </w:rPr>
              <w:fldChar w:fldCharType="begin"/>
            </w:r>
            <w:r w:rsidR="004431BD">
              <w:rPr>
                <w:noProof/>
                <w:webHidden/>
              </w:rPr>
              <w:instrText xml:space="preserve"> PAGEREF _Toc39684309 \h </w:instrText>
            </w:r>
            <w:r w:rsidR="004431BD">
              <w:rPr>
                <w:noProof/>
                <w:webHidden/>
              </w:rPr>
            </w:r>
            <w:r w:rsidR="004431BD">
              <w:rPr>
                <w:noProof/>
                <w:webHidden/>
              </w:rPr>
              <w:fldChar w:fldCharType="separate"/>
            </w:r>
            <w:r>
              <w:rPr>
                <w:noProof/>
                <w:webHidden/>
              </w:rPr>
              <w:t>20</w:t>
            </w:r>
            <w:r w:rsidR="004431BD">
              <w:rPr>
                <w:noProof/>
                <w:webHidden/>
              </w:rPr>
              <w:fldChar w:fldCharType="end"/>
            </w:r>
          </w:hyperlink>
        </w:p>
        <w:p w14:paraId="048D1BBD" w14:textId="61C86456"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10" w:history="1">
            <w:r w:rsidR="004431BD" w:rsidRPr="00EF064C">
              <w:rPr>
                <w:rStyle w:val="Hyperlink"/>
                <w:noProof/>
                <w:lang w:bidi="si-LK"/>
              </w:rPr>
              <w:t>3.2.1</w:t>
            </w:r>
            <w:r w:rsidR="004431BD">
              <w:rPr>
                <w:rFonts w:asciiTheme="minorHAnsi" w:eastAsiaTheme="minorEastAsia" w:hAnsiTheme="minorHAnsi" w:cstheme="minorBidi"/>
                <w:noProof/>
                <w:sz w:val="22"/>
                <w:szCs w:val="22"/>
                <w:lang w:eastAsia="en-GB"/>
              </w:rPr>
              <w:tab/>
            </w:r>
            <w:r w:rsidR="004431BD" w:rsidRPr="00EF064C">
              <w:rPr>
                <w:rStyle w:val="Hyperlink"/>
                <w:noProof/>
                <w:shd w:val="clear" w:color="auto" w:fill="FFFFFF"/>
                <w:lang w:bidi="si-LK"/>
              </w:rPr>
              <w:t>Research Paradigm</w:t>
            </w:r>
            <w:r w:rsidR="004431BD">
              <w:rPr>
                <w:noProof/>
                <w:webHidden/>
              </w:rPr>
              <w:tab/>
            </w:r>
            <w:r w:rsidR="004431BD">
              <w:rPr>
                <w:noProof/>
                <w:webHidden/>
              </w:rPr>
              <w:fldChar w:fldCharType="begin"/>
            </w:r>
            <w:r w:rsidR="004431BD">
              <w:rPr>
                <w:noProof/>
                <w:webHidden/>
              </w:rPr>
              <w:instrText xml:space="preserve"> PAGEREF _Toc39684310 \h </w:instrText>
            </w:r>
            <w:r w:rsidR="004431BD">
              <w:rPr>
                <w:noProof/>
                <w:webHidden/>
              </w:rPr>
            </w:r>
            <w:r w:rsidR="004431BD">
              <w:rPr>
                <w:noProof/>
                <w:webHidden/>
              </w:rPr>
              <w:fldChar w:fldCharType="separate"/>
            </w:r>
            <w:r>
              <w:rPr>
                <w:noProof/>
                <w:webHidden/>
              </w:rPr>
              <w:t>20</w:t>
            </w:r>
            <w:r w:rsidR="004431BD">
              <w:rPr>
                <w:noProof/>
                <w:webHidden/>
              </w:rPr>
              <w:fldChar w:fldCharType="end"/>
            </w:r>
          </w:hyperlink>
        </w:p>
        <w:p w14:paraId="346DD117" w14:textId="1D4E1A03"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11" w:history="1">
            <w:r w:rsidR="004431BD" w:rsidRPr="00EF064C">
              <w:rPr>
                <w:rStyle w:val="Hyperlink"/>
                <w:noProof/>
                <w:lang w:bidi="si-LK"/>
              </w:rPr>
              <w:t>3.2.2</w:t>
            </w:r>
            <w:r w:rsidR="004431BD">
              <w:rPr>
                <w:rFonts w:asciiTheme="minorHAnsi" w:eastAsiaTheme="minorEastAsia" w:hAnsiTheme="minorHAnsi" w:cstheme="minorBidi"/>
                <w:noProof/>
                <w:sz w:val="22"/>
                <w:szCs w:val="22"/>
                <w:lang w:eastAsia="en-GB"/>
              </w:rPr>
              <w:tab/>
            </w:r>
            <w:r w:rsidR="004431BD" w:rsidRPr="00EF064C">
              <w:rPr>
                <w:rStyle w:val="Hyperlink"/>
                <w:noProof/>
                <w:shd w:val="clear" w:color="auto" w:fill="FFFFFF"/>
                <w:lang w:bidi="si-LK"/>
              </w:rPr>
              <w:t>Research Methodology</w:t>
            </w:r>
            <w:r w:rsidR="004431BD">
              <w:rPr>
                <w:noProof/>
                <w:webHidden/>
              </w:rPr>
              <w:tab/>
            </w:r>
            <w:r w:rsidR="004431BD">
              <w:rPr>
                <w:noProof/>
                <w:webHidden/>
              </w:rPr>
              <w:fldChar w:fldCharType="begin"/>
            </w:r>
            <w:r w:rsidR="004431BD">
              <w:rPr>
                <w:noProof/>
                <w:webHidden/>
              </w:rPr>
              <w:instrText xml:space="preserve"> PAGEREF _Toc39684311 \h </w:instrText>
            </w:r>
            <w:r w:rsidR="004431BD">
              <w:rPr>
                <w:noProof/>
                <w:webHidden/>
              </w:rPr>
            </w:r>
            <w:r w:rsidR="004431BD">
              <w:rPr>
                <w:noProof/>
                <w:webHidden/>
              </w:rPr>
              <w:fldChar w:fldCharType="separate"/>
            </w:r>
            <w:r>
              <w:rPr>
                <w:noProof/>
                <w:webHidden/>
              </w:rPr>
              <w:t>20</w:t>
            </w:r>
            <w:r w:rsidR="004431BD">
              <w:rPr>
                <w:noProof/>
                <w:webHidden/>
              </w:rPr>
              <w:fldChar w:fldCharType="end"/>
            </w:r>
          </w:hyperlink>
        </w:p>
        <w:p w14:paraId="73FB385E" w14:textId="79056B5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2" w:history="1">
            <w:r w:rsidR="004431BD" w:rsidRPr="00EF064C">
              <w:rPr>
                <w:rStyle w:val="Hyperlink"/>
                <w:noProof/>
                <w:lang w:bidi="si-LK"/>
              </w:rPr>
              <w:t>3.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Design Methodology</w:t>
            </w:r>
            <w:r w:rsidR="004431BD">
              <w:rPr>
                <w:noProof/>
                <w:webHidden/>
              </w:rPr>
              <w:tab/>
            </w:r>
            <w:r w:rsidR="004431BD">
              <w:rPr>
                <w:noProof/>
                <w:webHidden/>
              </w:rPr>
              <w:fldChar w:fldCharType="begin"/>
            </w:r>
            <w:r w:rsidR="004431BD">
              <w:rPr>
                <w:noProof/>
                <w:webHidden/>
              </w:rPr>
              <w:instrText xml:space="preserve"> PAGEREF _Toc39684312 \h </w:instrText>
            </w:r>
            <w:r w:rsidR="004431BD">
              <w:rPr>
                <w:noProof/>
                <w:webHidden/>
              </w:rPr>
            </w:r>
            <w:r w:rsidR="004431BD">
              <w:rPr>
                <w:noProof/>
                <w:webHidden/>
              </w:rPr>
              <w:fldChar w:fldCharType="separate"/>
            </w:r>
            <w:r>
              <w:rPr>
                <w:noProof/>
                <w:webHidden/>
              </w:rPr>
              <w:t>21</w:t>
            </w:r>
            <w:r w:rsidR="004431BD">
              <w:rPr>
                <w:noProof/>
                <w:webHidden/>
              </w:rPr>
              <w:fldChar w:fldCharType="end"/>
            </w:r>
          </w:hyperlink>
        </w:p>
        <w:p w14:paraId="07AE6643" w14:textId="00C2A802"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3" w:history="1">
            <w:r w:rsidR="004431BD" w:rsidRPr="00EF064C">
              <w:rPr>
                <w:rStyle w:val="Hyperlink"/>
                <w:noProof/>
                <w:lang w:bidi="si-LK"/>
              </w:rPr>
              <w:t>3.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Development Methodology</w:t>
            </w:r>
            <w:r w:rsidR="004431BD">
              <w:rPr>
                <w:noProof/>
                <w:webHidden/>
              </w:rPr>
              <w:tab/>
            </w:r>
            <w:r w:rsidR="004431BD">
              <w:rPr>
                <w:noProof/>
                <w:webHidden/>
              </w:rPr>
              <w:fldChar w:fldCharType="begin"/>
            </w:r>
            <w:r w:rsidR="004431BD">
              <w:rPr>
                <w:noProof/>
                <w:webHidden/>
              </w:rPr>
              <w:instrText xml:space="preserve"> PAGEREF _Toc39684313 \h </w:instrText>
            </w:r>
            <w:r w:rsidR="004431BD">
              <w:rPr>
                <w:noProof/>
                <w:webHidden/>
              </w:rPr>
            </w:r>
            <w:r w:rsidR="004431BD">
              <w:rPr>
                <w:noProof/>
                <w:webHidden/>
              </w:rPr>
              <w:fldChar w:fldCharType="separate"/>
            </w:r>
            <w:r>
              <w:rPr>
                <w:noProof/>
                <w:webHidden/>
              </w:rPr>
              <w:t>22</w:t>
            </w:r>
            <w:r w:rsidR="004431BD">
              <w:rPr>
                <w:noProof/>
                <w:webHidden/>
              </w:rPr>
              <w:fldChar w:fldCharType="end"/>
            </w:r>
          </w:hyperlink>
        </w:p>
        <w:p w14:paraId="4895D269" w14:textId="00DFC4C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4" w:history="1">
            <w:r w:rsidR="004431BD" w:rsidRPr="00EF064C">
              <w:rPr>
                <w:rStyle w:val="Hyperlink"/>
                <w:noProof/>
                <w:lang w:bidi="si-LK"/>
              </w:rPr>
              <w:t>3.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14 \h </w:instrText>
            </w:r>
            <w:r w:rsidR="004431BD">
              <w:rPr>
                <w:noProof/>
                <w:webHidden/>
              </w:rPr>
            </w:r>
            <w:r w:rsidR="004431BD">
              <w:rPr>
                <w:noProof/>
                <w:webHidden/>
              </w:rPr>
              <w:fldChar w:fldCharType="separate"/>
            </w:r>
            <w:r>
              <w:rPr>
                <w:noProof/>
                <w:webHidden/>
              </w:rPr>
              <w:t>22</w:t>
            </w:r>
            <w:r w:rsidR="004431BD">
              <w:rPr>
                <w:noProof/>
                <w:webHidden/>
              </w:rPr>
              <w:fldChar w:fldCharType="end"/>
            </w:r>
          </w:hyperlink>
        </w:p>
        <w:p w14:paraId="36B5D738" w14:textId="5D73CE57"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15" w:history="1">
            <w:r w:rsidR="004431BD" w:rsidRPr="00EF064C">
              <w:rPr>
                <w:rStyle w:val="Hyperlink"/>
                <w:noProof/>
                <w:lang w:bidi="si-LK"/>
              </w:rPr>
              <w:t>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4: Project Management</w:t>
            </w:r>
            <w:r w:rsidR="004431BD">
              <w:rPr>
                <w:noProof/>
                <w:webHidden/>
              </w:rPr>
              <w:tab/>
            </w:r>
            <w:r w:rsidR="004431BD">
              <w:rPr>
                <w:noProof/>
                <w:webHidden/>
              </w:rPr>
              <w:fldChar w:fldCharType="begin"/>
            </w:r>
            <w:r w:rsidR="004431BD">
              <w:rPr>
                <w:noProof/>
                <w:webHidden/>
              </w:rPr>
              <w:instrText xml:space="preserve"> PAGEREF _Toc39684315 \h </w:instrText>
            </w:r>
            <w:r w:rsidR="004431BD">
              <w:rPr>
                <w:noProof/>
                <w:webHidden/>
              </w:rPr>
            </w:r>
            <w:r w:rsidR="004431BD">
              <w:rPr>
                <w:noProof/>
                <w:webHidden/>
              </w:rPr>
              <w:fldChar w:fldCharType="separate"/>
            </w:r>
            <w:r>
              <w:rPr>
                <w:noProof/>
                <w:webHidden/>
              </w:rPr>
              <w:t>23</w:t>
            </w:r>
            <w:r w:rsidR="004431BD">
              <w:rPr>
                <w:noProof/>
                <w:webHidden/>
              </w:rPr>
              <w:fldChar w:fldCharType="end"/>
            </w:r>
          </w:hyperlink>
        </w:p>
        <w:p w14:paraId="790E4759" w14:textId="5E43D4A6"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6" w:history="1">
            <w:r w:rsidR="004431BD" w:rsidRPr="00EF064C">
              <w:rPr>
                <w:rStyle w:val="Hyperlink"/>
                <w:noProof/>
                <w:lang w:bidi="si-LK"/>
              </w:rPr>
              <w:t>4.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16 \h </w:instrText>
            </w:r>
            <w:r w:rsidR="004431BD">
              <w:rPr>
                <w:noProof/>
                <w:webHidden/>
              </w:rPr>
            </w:r>
            <w:r w:rsidR="004431BD">
              <w:rPr>
                <w:noProof/>
                <w:webHidden/>
              </w:rPr>
              <w:fldChar w:fldCharType="separate"/>
            </w:r>
            <w:r>
              <w:rPr>
                <w:noProof/>
                <w:webHidden/>
              </w:rPr>
              <w:t>23</w:t>
            </w:r>
            <w:r w:rsidR="004431BD">
              <w:rPr>
                <w:noProof/>
                <w:webHidden/>
              </w:rPr>
              <w:fldChar w:fldCharType="end"/>
            </w:r>
          </w:hyperlink>
        </w:p>
        <w:p w14:paraId="33D41087" w14:textId="5780FC93"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7" w:history="1">
            <w:r w:rsidR="004431BD" w:rsidRPr="00EF064C">
              <w:rPr>
                <w:rStyle w:val="Hyperlink"/>
                <w:noProof/>
                <w:lang w:bidi="si-LK"/>
              </w:rPr>
              <w:t>4.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ject Management Methodology</w:t>
            </w:r>
            <w:r w:rsidR="004431BD">
              <w:rPr>
                <w:noProof/>
                <w:webHidden/>
              </w:rPr>
              <w:tab/>
            </w:r>
            <w:r w:rsidR="004431BD">
              <w:rPr>
                <w:noProof/>
                <w:webHidden/>
              </w:rPr>
              <w:fldChar w:fldCharType="begin"/>
            </w:r>
            <w:r w:rsidR="004431BD">
              <w:rPr>
                <w:noProof/>
                <w:webHidden/>
              </w:rPr>
              <w:instrText xml:space="preserve"> PAGEREF _Toc39684317 \h </w:instrText>
            </w:r>
            <w:r w:rsidR="004431BD">
              <w:rPr>
                <w:noProof/>
                <w:webHidden/>
              </w:rPr>
            </w:r>
            <w:r w:rsidR="004431BD">
              <w:rPr>
                <w:noProof/>
                <w:webHidden/>
              </w:rPr>
              <w:fldChar w:fldCharType="separate"/>
            </w:r>
            <w:r>
              <w:rPr>
                <w:noProof/>
                <w:webHidden/>
              </w:rPr>
              <w:t>23</w:t>
            </w:r>
            <w:r w:rsidR="004431BD">
              <w:rPr>
                <w:noProof/>
                <w:webHidden/>
              </w:rPr>
              <w:fldChar w:fldCharType="end"/>
            </w:r>
          </w:hyperlink>
        </w:p>
        <w:p w14:paraId="698AD3CC" w14:textId="165736C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8" w:history="1">
            <w:r w:rsidR="004431BD" w:rsidRPr="00EF064C">
              <w:rPr>
                <w:rStyle w:val="Hyperlink"/>
                <w:noProof/>
                <w:lang w:bidi="si-LK"/>
              </w:rPr>
              <w:t>4.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otential Risks and Mitigation Plans</w:t>
            </w:r>
            <w:r w:rsidR="004431BD">
              <w:rPr>
                <w:noProof/>
                <w:webHidden/>
              </w:rPr>
              <w:tab/>
            </w:r>
            <w:r w:rsidR="004431BD">
              <w:rPr>
                <w:noProof/>
                <w:webHidden/>
              </w:rPr>
              <w:fldChar w:fldCharType="begin"/>
            </w:r>
            <w:r w:rsidR="004431BD">
              <w:rPr>
                <w:noProof/>
                <w:webHidden/>
              </w:rPr>
              <w:instrText xml:space="preserve"> PAGEREF _Toc39684318 \h </w:instrText>
            </w:r>
            <w:r w:rsidR="004431BD">
              <w:rPr>
                <w:noProof/>
                <w:webHidden/>
              </w:rPr>
            </w:r>
            <w:r w:rsidR="004431BD">
              <w:rPr>
                <w:noProof/>
                <w:webHidden/>
              </w:rPr>
              <w:fldChar w:fldCharType="separate"/>
            </w:r>
            <w:r>
              <w:rPr>
                <w:noProof/>
                <w:webHidden/>
              </w:rPr>
              <w:t>24</w:t>
            </w:r>
            <w:r w:rsidR="004431BD">
              <w:rPr>
                <w:noProof/>
                <w:webHidden/>
              </w:rPr>
              <w:fldChar w:fldCharType="end"/>
            </w:r>
          </w:hyperlink>
        </w:p>
        <w:p w14:paraId="0DEC2143" w14:textId="5A0C0B6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19" w:history="1">
            <w:r w:rsidR="004431BD" w:rsidRPr="00EF064C">
              <w:rPr>
                <w:rStyle w:val="Hyperlink"/>
                <w:noProof/>
                <w:lang w:bidi="si-LK"/>
              </w:rPr>
              <w:t>4.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Work Breakdown Structure</w:t>
            </w:r>
            <w:r w:rsidR="004431BD">
              <w:rPr>
                <w:noProof/>
                <w:webHidden/>
              </w:rPr>
              <w:tab/>
            </w:r>
            <w:r w:rsidR="004431BD">
              <w:rPr>
                <w:noProof/>
                <w:webHidden/>
              </w:rPr>
              <w:fldChar w:fldCharType="begin"/>
            </w:r>
            <w:r w:rsidR="004431BD">
              <w:rPr>
                <w:noProof/>
                <w:webHidden/>
              </w:rPr>
              <w:instrText xml:space="preserve"> PAGEREF _Toc39684319 \h </w:instrText>
            </w:r>
            <w:r w:rsidR="004431BD">
              <w:rPr>
                <w:noProof/>
                <w:webHidden/>
              </w:rPr>
            </w:r>
            <w:r w:rsidR="004431BD">
              <w:rPr>
                <w:noProof/>
                <w:webHidden/>
              </w:rPr>
              <w:fldChar w:fldCharType="separate"/>
            </w:r>
            <w:r>
              <w:rPr>
                <w:noProof/>
                <w:webHidden/>
              </w:rPr>
              <w:t>25</w:t>
            </w:r>
            <w:r w:rsidR="004431BD">
              <w:rPr>
                <w:noProof/>
                <w:webHidden/>
              </w:rPr>
              <w:fldChar w:fldCharType="end"/>
            </w:r>
          </w:hyperlink>
        </w:p>
        <w:p w14:paraId="36C4CD40" w14:textId="4FC17C86"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0" w:history="1">
            <w:r w:rsidR="004431BD" w:rsidRPr="00EF064C">
              <w:rPr>
                <w:rStyle w:val="Hyperlink"/>
                <w:noProof/>
                <w:lang w:bidi="si-LK"/>
              </w:rPr>
              <w:t>4.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Gantt chart</w:t>
            </w:r>
            <w:r w:rsidR="004431BD">
              <w:rPr>
                <w:noProof/>
                <w:webHidden/>
              </w:rPr>
              <w:tab/>
            </w:r>
            <w:r w:rsidR="004431BD">
              <w:rPr>
                <w:noProof/>
                <w:webHidden/>
              </w:rPr>
              <w:fldChar w:fldCharType="begin"/>
            </w:r>
            <w:r w:rsidR="004431BD">
              <w:rPr>
                <w:noProof/>
                <w:webHidden/>
              </w:rPr>
              <w:instrText xml:space="preserve"> PAGEREF _Toc39684320 \h </w:instrText>
            </w:r>
            <w:r w:rsidR="004431BD">
              <w:rPr>
                <w:noProof/>
                <w:webHidden/>
              </w:rPr>
            </w:r>
            <w:r w:rsidR="004431BD">
              <w:rPr>
                <w:noProof/>
                <w:webHidden/>
              </w:rPr>
              <w:fldChar w:fldCharType="separate"/>
            </w:r>
            <w:r>
              <w:rPr>
                <w:noProof/>
                <w:webHidden/>
              </w:rPr>
              <w:t>25</w:t>
            </w:r>
            <w:r w:rsidR="004431BD">
              <w:rPr>
                <w:noProof/>
                <w:webHidden/>
              </w:rPr>
              <w:fldChar w:fldCharType="end"/>
            </w:r>
          </w:hyperlink>
        </w:p>
        <w:p w14:paraId="3702D5C9" w14:textId="58512A6A"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1" w:history="1">
            <w:r w:rsidR="004431BD" w:rsidRPr="00EF064C">
              <w:rPr>
                <w:rStyle w:val="Hyperlink"/>
                <w:noProof/>
                <w:lang w:bidi="si-LK"/>
              </w:rPr>
              <w:t>4.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ompliance with BCS Code of Conduct</w:t>
            </w:r>
            <w:r w:rsidR="004431BD">
              <w:rPr>
                <w:noProof/>
                <w:webHidden/>
              </w:rPr>
              <w:tab/>
            </w:r>
            <w:r w:rsidR="004431BD">
              <w:rPr>
                <w:noProof/>
                <w:webHidden/>
              </w:rPr>
              <w:fldChar w:fldCharType="begin"/>
            </w:r>
            <w:r w:rsidR="004431BD">
              <w:rPr>
                <w:noProof/>
                <w:webHidden/>
              </w:rPr>
              <w:instrText xml:space="preserve"> PAGEREF _Toc39684321 \h </w:instrText>
            </w:r>
            <w:r w:rsidR="004431BD">
              <w:rPr>
                <w:noProof/>
                <w:webHidden/>
              </w:rPr>
            </w:r>
            <w:r w:rsidR="004431BD">
              <w:rPr>
                <w:noProof/>
                <w:webHidden/>
              </w:rPr>
              <w:fldChar w:fldCharType="separate"/>
            </w:r>
            <w:r>
              <w:rPr>
                <w:noProof/>
                <w:webHidden/>
              </w:rPr>
              <w:t>25</w:t>
            </w:r>
            <w:r w:rsidR="004431BD">
              <w:rPr>
                <w:noProof/>
                <w:webHidden/>
              </w:rPr>
              <w:fldChar w:fldCharType="end"/>
            </w:r>
          </w:hyperlink>
        </w:p>
        <w:p w14:paraId="02D04914" w14:textId="52DAE63E"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2" w:history="1">
            <w:r w:rsidR="004431BD" w:rsidRPr="00EF064C">
              <w:rPr>
                <w:rStyle w:val="Hyperlink"/>
                <w:noProof/>
                <w:lang w:bidi="si-LK"/>
              </w:rPr>
              <w:t>4.7</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ocial, Legal, Ethical and Professional Aspects</w:t>
            </w:r>
            <w:r w:rsidR="004431BD">
              <w:rPr>
                <w:noProof/>
                <w:webHidden/>
              </w:rPr>
              <w:tab/>
            </w:r>
            <w:r w:rsidR="004431BD">
              <w:rPr>
                <w:noProof/>
                <w:webHidden/>
              </w:rPr>
              <w:fldChar w:fldCharType="begin"/>
            </w:r>
            <w:r w:rsidR="004431BD">
              <w:rPr>
                <w:noProof/>
                <w:webHidden/>
              </w:rPr>
              <w:instrText xml:space="preserve"> PAGEREF _Toc39684322 \h </w:instrText>
            </w:r>
            <w:r w:rsidR="004431BD">
              <w:rPr>
                <w:noProof/>
                <w:webHidden/>
              </w:rPr>
            </w:r>
            <w:r w:rsidR="004431BD">
              <w:rPr>
                <w:noProof/>
                <w:webHidden/>
              </w:rPr>
              <w:fldChar w:fldCharType="separate"/>
            </w:r>
            <w:r>
              <w:rPr>
                <w:noProof/>
                <w:webHidden/>
              </w:rPr>
              <w:t>26</w:t>
            </w:r>
            <w:r w:rsidR="004431BD">
              <w:rPr>
                <w:noProof/>
                <w:webHidden/>
              </w:rPr>
              <w:fldChar w:fldCharType="end"/>
            </w:r>
          </w:hyperlink>
        </w:p>
        <w:p w14:paraId="0B903B91" w14:textId="02498782"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3" w:history="1">
            <w:r w:rsidR="004431BD" w:rsidRPr="00EF064C">
              <w:rPr>
                <w:rStyle w:val="Hyperlink"/>
                <w:noProof/>
                <w:lang w:bidi="si-LK"/>
              </w:rPr>
              <w:t>4.8</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23 \h </w:instrText>
            </w:r>
            <w:r w:rsidR="004431BD">
              <w:rPr>
                <w:noProof/>
                <w:webHidden/>
              </w:rPr>
            </w:r>
            <w:r w:rsidR="004431BD">
              <w:rPr>
                <w:noProof/>
                <w:webHidden/>
              </w:rPr>
              <w:fldChar w:fldCharType="separate"/>
            </w:r>
            <w:r>
              <w:rPr>
                <w:noProof/>
                <w:webHidden/>
              </w:rPr>
              <w:t>26</w:t>
            </w:r>
            <w:r w:rsidR="004431BD">
              <w:rPr>
                <w:noProof/>
                <w:webHidden/>
              </w:rPr>
              <w:fldChar w:fldCharType="end"/>
            </w:r>
          </w:hyperlink>
        </w:p>
        <w:p w14:paraId="3749DF1A" w14:textId="0ACA77CB"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24" w:history="1">
            <w:r w:rsidR="004431BD" w:rsidRPr="00EF064C">
              <w:rPr>
                <w:rStyle w:val="Hyperlink"/>
                <w:noProof/>
                <w:lang w:bidi="si-LK"/>
              </w:rPr>
              <w:t>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5: System Requirements Specification</w:t>
            </w:r>
            <w:r w:rsidR="004431BD">
              <w:rPr>
                <w:noProof/>
                <w:webHidden/>
              </w:rPr>
              <w:tab/>
            </w:r>
            <w:r w:rsidR="004431BD">
              <w:rPr>
                <w:noProof/>
                <w:webHidden/>
              </w:rPr>
              <w:fldChar w:fldCharType="begin"/>
            </w:r>
            <w:r w:rsidR="004431BD">
              <w:rPr>
                <w:noProof/>
                <w:webHidden/>
              </w:rPr>
              <w:instrText xml:space="preserve"> PAGEREF _Toc39684324 \h </w:instrText>
            </w:r>
            <w:r w:rsidR="004431BD">
              <w:rPr>
                <w:noProof/>
                <w:webHidden/>
              </w:rPr>
            </w:r>
            <w:r w:rsidR="004431BD">
              <w:rPr>
                <w:noProof/>
                <w:webHidden/>
              </w:rPr>
              <w:fldChar w:fldCharType="separate"/>
            </w:r>
            <w:r>
              <w:rPr>
                <w:noProof/>
                <w:webHidden/>
              </w:rPr>
              <w:t>27</w:t>
            </w:r>
            <w:r w:rsidR="004431BD">
              <w:rPr>
                <w:noProof/>
                <w:webHidden/>
              </w:rPr>
              <w:fldChar w:fldCharType="end"/>
            </w:r>
          </w:hyperlink>
        </w:p>
        <w:p w14:paraId="2800C679" w14:textId="1A858164"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5" w:history="1">
            <w:r w:rsidR="004431BD" w:rsidRPr="00EF064C">
              <w:rPr>
                <w:rStyle w:val="Hyperlink"/>
                <w:noProof/>
                <w:lang w:bidi="si-LK"/>
              </w:rPr>
              <w:t>5.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25 \h </w:instrText>
            </w:r>
            <w:r w:rsidR="004431BD">
              <w:rPr>
                <w:noProof/>
                <w:webHidden/>
              </w:rPr>
            </w:r>
            <w:r w:rsidR="004431BD">
              <w:rPr>
                <w:noProof/>
                <w:webHidden/>
              </w:rPr>
              <w:fldChar w:fldCharType="separate"/>
            </w:r>
            <w:r>
              <w:rPr>
                <w:noProof/>
                <w:webHidden/>
              </w:rPr>
              <w:t>27</w:t>
            </w:r>
            <w:r w:rsidR="004431BD">
              <w:rPr>
                <w:noProof/>
                <w:webHidden/>
              </w:rPr>
              <w:fldChar w:fldCharType="end"/>
            </w:r>
          </w:hyperlink>
        </w:p>
        <w:p w14:paraId="40CAD8F0" w14:textId="36BE78E8"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6" w:history="1">
            <w:r w:rsidR="004431BD" w:rsidRPr="00EF064C">
              <w:rPr>
                <w:rStyle w:val="Hyperlink"/>
                <w:noProof/>
                <w:lang w:bidi="si-LK"/>
              </w:rPr>
              <w:t>5.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takeholder Analysis</w:t>
            </w:r>
            <w:r w:rsidR="004431BD">
              <w:rPr>
                <w:noProof/>
                <w:webHidden/>
              </w:rPr>
              <w:tab/>
            </w:r>
            <w:r w:rsidR="004431BD">
              <w:rPr>
                <w:noProof/>
                <w:webHidden/>
              </w:rPr>
              <w:fldChar w:fldCharType="begin"/>
            </w:r>
            <w:r w:rsidR="004431BD">
              <w:rPr>
                <w:noProof/>
                <w:webHidden/>
              </w:rPr>
              <w:instrText xml:space="preserve"> PAGEREF _Toc39684326 \h </w:instrText>
            </w:r>
            <w:r w:rsidR="004431BD">
              <w:rPr>
                <w:noProof/>
                <w:webHidden/>
              </w:rPr>
            </w:r>
            <w:r w:rsidR="004431BD">
              <w:rPr>
                <w:noProof/>
                <w:webHidden/>
              </w:rPr>
              <w:fldChar w:fldCharType="separate"/>
            </w:r>
            <w:r>
              <w:rPr>
                <w:noProof/>
                <w:webHidden/>
              </w:rPr>
              <w:t>27</w:t>
            </w:r>
            <w:r w:rsidR="004431BD">
              <w:rPr>
                <w:noProof/>
                <w:webHidden/>
              </w:rPr>
              <w:fldChar w:fldCharType="end"/>
            </w:r>
          </w:hyperlink>
        </w:p>
        <w:p w14:paraId="40F145E1" w14:textId="2FB0EC8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27" w:history="1">
            <w:r w:rsidR="004431BD" w:rsidRPr="00EF064C">
              <w:rPr>
                <w:rStyle w:val="Hyperlink"/>
                <w:noProof/>
                <w:lang w:bidi="si-LK"/>
              </w:rPr>
              <w:t>5.2.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Onion Model</w:t>
            </w:r>
            <w:r w:rsidR="004431BD">
              <w:rPr>
                <w:noProof/>
                <w:webHidden/>
              </w:rPr>
              <w:tab/>
            </w:r>
            <w:r w:rsidR="004431BD">
              <w:rPr>
                <w:noProof/>
                <w:webHidden/>
              </w:rPr>
              <w:fldChar w:fldCharType="begin"/>
            </w:r>
            <w:r w:rsidR="004431BD">
              <w:rPr>
                <w:noProof/>
                <w:webHidden/>
              </w:rPr>
              <w:instrText xml:space="preserve"> PAGEREF _Toc39684327 \h </w:instrText>
            </w:r>
            <w:r w:rsidR="004431BD">
              <w:rPr>
                <w:noProof/>
                <w:webHidden/>
              </w:rPr>
            </w:r>
            <w:r w:rsidR="004431BD">
              <w:rPr>
                <w:noProof/>
                <w:webHidden/>
              </w:rPr>
              <w:fldChar w:fldCharType="separate"/>
            </w:r>
            <w:r>
              <w:rPr>
                <w:noProof/>
                <w:webHidden/>
              </w:rPr>
              <w:t>27</w:t>
            </w:r>
            <w:r w:rsidR="004431BD">
              <w:rPr>
                <w:noProof/>
                <w:webHidden/>
              </w:rPr>
              <w:fldChar w:fldCharType="end"/>
            </w:r>
          </w:hyperlink>
        </w:p>
        <w:p w14:paraId="0312A8A7" w14:textId="0358DF64"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28" w:history="1">
            <w:r w:rsidR="004431BD" w:rsidRPr="00EF064C">
              <w:rPr>
                <w:rStyle w:val="Hyperlink"/>
                <w:noProof/>
                <w:lang w:bidi="si-LK"/>
              </w:rPr>
              <w:t>5.2.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takeholders and Roles</w:t>
            </w:r>
            <w:r w:rsidR="004431BD">
              <w:rPr>
                <w:noProof/>
                <w:webHidden/>
              </w:rPr>
              <w:tab/>
            </w:r>
            <w:r w:rsidR="004431BD">
              <w:rPr>
                <w:noProof/>
                <w:webHidden/>
              </w:rPr>
              <w:fldChar w:fldCharType="begin"/>
            </w:r>
            <w:r w:rsidR="004431BD">
              <w:rPr>
                <w:noProof/>
                <w:webHidden/>
              </w:rPr>
              <w:instrText xml:space="preserve"> PAGEREF _Toc39684328 \h </w:instrText>
            </w:r>
            <w:r w:rsidR="004431BD">
              <w:rPr>
                <w:noProof/>
                <w:webHidden/>
              </w:rPr>
            </w:r>
            <w:r w:rsidR="004431BD">
              <w:rPr>
                <w:noProof/>
                <w:webHidden/>
              </w:rPr>
              <w:fldChar w:fldCharType="separate"/>
            </w:r>
            <w:r>
              <w:rPr>
                <w:noProof/>
                <w:webHidden/>
              </w:rPr>
              <w:t>28</w:t>
            </w:r>
            <w:r w:rsidR="004431BD">
              <w:rPr>
                <w:noProof/>
                <w:webHidden/>
              </w:rPr>
              <w:fldChar w:fldCharType="end"/>
            </w:r>
          </w:hyperlink>
        </w:p>
        <w:p w14:paraId="7DDCAEF5" w14:textId="2CB2D0A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29" w:history="1">
            <w:r w:rsidR="004431BD" w:rsidRPr="00EF064C">
              <w:rPr>
                <w:rStyle w:val="Hyperlink"/>
                <w:noProof/>
                <w:lang w:bidi="si-LK"/>
              </w:rPr>
              <w:t>5.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quirement Elicitation Process</w:t>
            </w:r>
            <w:r w:rsidR="004431BD">
              <w:rPr>
                <w:noProof/>
                <w:webHidden/>
              </w:rPr>
              <w:tab/>
            </w:r>
            <w:r w:rsidR="004431BD">
              <w:rPr>
                <w:noProof/>
                <w:webHidden/>
              </w:rPr>
              <w:fldChar w:fldCharType="begin"/>
            </w:r>
            <w:r w:rsidR="004431BD">
              <w:rPr>
                <w:noProof/>
                <w:webHidden/>
              </w:rPr>
              <w:instrText xml:space="preserve"> PAGEREF _Toc39684329 \h </w:instrText>
            </w:r>
            <w:r w:rsidR="004431BD">
              <w:rPr>
                <w:noProof/>
                <w:webHidden/>
              </w:rPr>
            </w:r>
            <w:r w:rsidR="004431BD">
              <w:rPr>
                <w:noProof/>
                <w:webHidden/>
              </w:rPr>
              <w:fldChar w:fldCharType="separate"/>
            </w:r>
            <w:r>
              <w:rPr>
                <w:noProof/>
                <w:webHidden/>
              </w:rPr>
              <w:t>29</w:t>
            </w:r>
            <w:r w:rsidR="004431BD">
              <w:rPr>
                <w:noProof/>
                <w:webHidden/>
              </w:rPr>
              <w:fldChar w:fldCharType="end"/>
            </w:r>
          </w:hyperlink>
        </w:p>
        <w:p w14:paraId="1630F83A" w14:textId="372816F4"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0" w:history="1">
            <w:r w:rsidR="004431BD" w:rsidRPr="00EF064C">
              <w:rPr>
                <w:rStyle w:val="Hyperlink"/>
                <w:noProof/>
                <w:lang w:bidi="si-LK"/>
              </w:rPr>
              <w:t>5.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Use Case Diagram and Description</w:t>
            </w:r>
            <w:r w:rsidR="004431BD">
              <w:rPr>
                <w:noProof/>
                <w:webHidden/>
              </w:rPr>
              <w:tab/>
            </w:r>
            <w:r w:rsidR="004431BD">
              <w:rPr>
                <w:noProof/>
                <w:webHidden/>
              </w:rPr>
              <w:fldChar w:fldCharType="begin"/>
            </w:r>
            <w:r w:rsidR="004431BD">
              <w:rPr>
                <w:noProof/>
                <w:webHidden/>
              </w:rPr>
              <w:instrText xml:space="preserve"> PAGEREF _Toc39684330 \h </w:instrText>
            </w:r>
            <w:r w:rsidR="004431BD">
              <w:rPr>
                <w:noProof/>
                <w:webHidden/>
              </w:rPr>
            </w:r>
            <w:r w:rsidR="004431BD">
              <w:rPr>
                <w:noProof/>
                <w:webHidden/>
              </w:rPr>
              <w:fldChar w:fldCharType="separate"/>
            </w:r>
            <w:r>
              <w:rPr>
                <w:noProof/>
                <w:webHidden/>
              </w:rPr>
              <w:t>35</w:t>
            </w:r>
            <w:r w:rsidR="004431BD">
              <w:rPr>
                <w:noProof/>
                <w:webHidden/>
              </w:rPr>
              <w:fldChar w:fldCharType="end"/>
            </w:r>
          </w:hyperlink>
        </w:p>
        <w:p w14:paraId="6FAF7FFD" w14:textId="1EAC14B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1" w:history="1">
            <w:r w:rsidR="004431BD" w:rsidRPr="00EF064C">
              <w:rPr>
                <w:rStyle w:val="Hyperlink"/>
                <w:noProof/>
                <w:lang w:bidi="si-LK"/>
              </w:rPr>
              <w:t>5.4.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Use Case Diagram</w:t>
            </w:r>
            <w:r w:rsidR="004431BD">
              <w:rPr>
                <w:noProof/>
                <w:webHidden/>
              </w:rPr>
              <w:tab/>
            </w:r>
            <w:r w:rsidR="004431BD">
              <w:rPr>
                <w:noProof/>
                <w:webHidden/>
              </w:rPr>
              <w:fldChar w:fldCharType="begin"/>
            </w:r>
            <w:r w:rsidR="004431BD">
              <w:rPr>
                <w:noProof/>
                <w:webHidden/>
              </w:rPr>
              <w:instrText xml:space="preserve"> PAGEREF _Toc39684331 \h </w:instrText>
            </w:r>
            <w:r w:rsidR="004431BD">
              <w:rPr>
                <w:noProof/>
                <w:webHidden/>
              </w:rPr>
            </w:r>
            <w:r w:rsidR="004431BD">
              <w:rPr>
                <w:noProof/>
                <w:webHidden/>
              </w:rPr>
              <w:fldChar w:fldCharType="separate"/>
            </w:r>
            <w:r>
              <w:rPr>
                <w:noProof/>
                <w:webHidden/>
              </w:rPr>
              <w:t>35</w:t>
            </w:r>
            <w:r w:rsidR="004431BD">
              <w:rPr>
                <w:noProof/>
                <w:webHidden/>
              </w:rPr>
              <w:fldChar w:fldCharType="end"/>
            </w:r>
          </w:hyperlink>
        </w:p>
        <w:p w14:paraId="3ACE1295" w14:textId="7E09E873"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2" w:history="1">
            <w:r w:rsidR="004431BD" w:rsidRPr="00EF064C">
              <w:rPr>
                <w:rStyle w:val="Hyperlink"/>
                <w:noProof/>
                <w:lang w:bidi="si-LK"/>
              </w:rPr>
              <w:t>5.4.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Use Case Description</w:t>
            </w:r>
            <w:r w:rsidR="004431BD">
              <w:rPr>
                <w:noProof/>
                <w:webHidden/>
              </w:rPr>
              <w:tab/>
            </w:r>
            <w:r w:rsidR="004431BD">
              <w:rPr>
                <w:noProof/>
                <w:webHidden/>
              </w:rPr>
              <w:fldChar w:fldCharType="begin"/>
            </w:r>
            <w:r w:rsidR="004431BD">
              <w:rPr>
                <w:noProof/>
                <w:webHidden/>
              </w:rPr>
              <w:instrText xml:space="preserve"> PAGEREF _Toc39684332 \h </w:instrText>
            </w:r>
            <w:r w:rsidR="004431BD">
              <w:rPr>
                <w:noProof/>
                <w:webHidden/>
              </w:rPr>
            </w:r>
            <w:r w:rsidR="004431BD">
              <w:rPr>
                <w:noProof/>
                <w:webHidden/>
              </w:rPr>
              <w:fldChar w:fldCharType="separate"/>
            </w:r>
            <w:r>
              <w:rPr>
                <w:noProof/>
                <w:webHidden/>
              </w:rPr>
              <w:t>36</w:t>
            </w:r>
            <w:r w:rsidR="004431BD">
              <w:rPr>
                <w:noProof/>
                <w:webHidden/>
              </w:rPr>
              <w:fldChar w:fldCharType="end"/>
            </w:r>
          </w:hyperlink>
        </w:p>
        <w:p w14:paraId="0EABB9C5" w14:textId="50AE5DF7"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3" w:history="1">
            <w:r w:rsidR="004431BD" w:rsidRPr="00EF064C">
              <w:rPr>
                <w:rStyle w:val="Hyperlink"/>
                <w:noProof/>
                <w:lang w:bidi="si-LK"/>
              </w:rPr>
              <w:t>5.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Functional and Non Functional Requirements</w:t>
            </w:r>
            <w:r w:rsidR="004431BD">
              <w:rPr>
                <w:noProof/>
                <w:webHidden/>
              </w:rPr>
              <w:tab/>
            </w:r>
            <w:r w:rsidR="004431BD">
              <w:rPr>
                <w:noProof/>
                <w:webHidden/>
              </w:rPr>
              <w:fldChar w:fldCharType="begin"/>
            </w:r>
            <w:r w:rsidR="004431BD">
              <w:rPr>
                <w:noProof/>
                <w:webHidden/>
              </w:rPr>
              <w:instrText xml:space="preserve"> PAGEREF _Toc39684333 \h </w:instrText>
            </w:r>
            <w:r w:rsidR="004431BD">
              <w:rPr>
                <w:noProof/>
                <w:webHidden/>
              </w:rPr>
            </w:r>
            <w:r w:rsidR="004431BD">
              <w:rPr>
                <w:noProof/>
                <w:webHidden/>
              </w:rPr>
              <w:fldChar w:fldCharType="separate"/>
            </w:r>
            <w:r>
              <w:rPr>
                <w:noProof/>
                <w:webHidden/>
              </w:rPr>
              <w:t>37</w:t>
            </w:r>
            <w:r w:rsidR="004431BD">
              <w:rPr>
                <w:noProof/>
                <w:webHidden/>
              </w:rPr>
              <w:fldChar w:fldCharType="end"/>
            </w:r>
          </w:hyperlink>
        </w:p>
        <w:p w14:paraId="6D0273A9" w14:textId="5C1F03DF"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4" w:history="1">
            <w:r w:rsidR="004431BD" w:rsidRPr="00EF064C">
              <w:rPr>
                <w:rStyle w:val="Hyperlink"/>
                <w:noProof/>
                <w:lang w:bidi="si-LK"/>
              </w:rPr>
              <w:t>5.5.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Functional Requirements</w:t>
            </w:r>
            <w:r w:rsidR="004431BD">
              <w:rPr>
                <w:noProof/>
                <w:webHidden/>
              </w:rPr>
              <w:tab/>
            </w:r>
            <w:r w:rsidR="004431BD">
              <w:rPr>
                <w:noProof/>
                <w:webHidden/>
              </w:rPr>
              <w:fldChar w:fldCharType="begin"/>
            </w:r>
            <w:r w:rsidR="004431BD">
              <w:rPr>
                <w:noProof/>
                <w:webHidden/>
              </w:rPr>
              <w:instrText xml:space="preserve"> PAGEREF _Toc39684334 \h </w:instrText>
            </w:r>
            <w:r w:rsidR="004431BD">
              <w:rPr>
                <w:noProof/>
                <w:webHidden/>
              </w:rPr>
            </w:r>
            <w:r w:rsidR="004431BD">
              <w:rPr>
                <w:noProof/>
                <w:webHidden/>
              </w:rPr>
              <w:fldChar w:fldCharType="separate"/>
            </w:r>
            <w:r>
              <w:rPr>
                <w:noProof/>
                <w:webHidden/>
              </w:rPr>
              <w:t>37</w:t>
            </w:r>
            <w:r w:rsidR="004431BD">
              <w:rPr>
                <w:noProof/>
                <w:webHidden/>
              </w:rPr>
              <w:fldChar w:fldCharType="end"/>
            </w:r>
          </w:hyperlink>
        </w:p>
        <w:p w14:paraId="121C03F9" w14:textId="4FD569AB"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35" w:history="1">
            <w:r w:rsidR="004431BD" w:rsidRPr="00EF064C">
              <w:rPr>
                <w:rStyle w:val="Hyperlink"/>
                <w:noProof/>
                <w:lang w:bidi="si-LK"/>
              </w:rPr>
              <w:t>5.5.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Non-functional Requirements</w:t>
            </w:r>
            <w:r w:rsidR="004431BD">
              <w:rPr>
                <w:noProof/>
                <w:webHidden/>
              </w:rPr>
              <w:tab/>
            </w:r>
            <w:r w:rsidR="004431BD">
              <w:rPr>
                <w:noProof/>
                <w:webHidden/>
              </w:rPr>
              <w:fldChar w:fldCharType="begin"/>
            </w:r>
            <w:r w:rsidR="004431BD">
              <w:rPr>
                <w:noProof/>
                <w:webHidden/>
              </w:rPr>
              <w:instrText xml:space="preserve"> PAGEREF _Toc39684335 \h </w:instrText>
            </w:r>
            <w:r w:rsidR="004431BD">
              <w:rPr>
                <w:noProof/>
                <w:webHidden/>
              </w:rPr>
            </w:r>
            <w:r w:rsidR="004431BD">
              <w:rPr>
                <w:noProof/>
                <w:webHidden/>
              </w:rPr>
              <w:fldChar w:fldCharType="separate"/>
            </w:r>
            <w:r>
              <w:rPr>
                <w:noProof/>
                <w:webHidden/>
              </w:rPr>
              <w:t>38</w:t>
            </w:r>
            <w:r w:rsidR="004431BD">
              <w:rPr>
                <w:noProof/>
                <w:webHidden/>
              </w:rPr>
              <w:fldChar w:fldCharType="end"/>
            </w:r>
          </w:hyperlink>
        </w:p>
        <w:p w14:paraId="57D11862" w14:textId="4324AA4E"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6" w:history="1">
            <w:r w:rsidR="004431BD" w:rsidRPr="00EF064C">
              <w:rPr>
                <w:rStyle w:val="Hyperlink"/>
                <w:noProof/>
                <w:lang w:bidi="si-LK"/>
              </w:rPr>
              <w:t>5.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36 \h </w:instrText>
            </w:r>
            <w:r w:rsidR="004431BD">
              <w:rPr>
                <w:noProof/>
                <w:webHidden/>
              </w:rPr>
            </w:r>
            <w:r w:rsidR="004431BD">
              <w:rPr>
                <w:noProof/>
                <w:webHidden/>
              </w:rPr>
              <w:fldChar w:fldCharType="separate"/>
            </w:r>
            <w:r>
              <w:rPr>
                <w:noProof/>
                <w:webHidden/>
              </w:rPr>
              <w:t>38</w:t>
            </w:r>
            <w:r w:rsidR="004431BD">
              <w:rPr>
                <w:noProof/>
                <w:webHidden/>
              </w:rPr>
              <w:fldChar w:fldCharType="end"/>
            </w:r>
          </w:hyperlink>
        </w:p>
        <w:p w14:paraId="0BA158E6" w14:textId="372F873C"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37" w:history="1">
            <w:r w:rsidR="004431BD" w:rsidRPr="00EF064C">
              <w:rPr>
                <w:rStyle w:val="Hyperlink"/>
                <w:noProof/>
                <w:lang w:bidi="si-LK"/>
              </w:rPr>
              <w:t>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6: Design</w:t>
            </w:r>
            <w:r w:rsidR="004431BD">
              <w:rPr>
                <w:noProof/>
                <w:webHidden/>
              </w:rPr>
              <w:tab/>
            </w:r>
            <w:r w:rsidR="004431BD">
              <w:rPr>
                <w:noProof/>
                <w:webHidden/>
              </w:rPr>
              <w:fldChar w:fldCharType="begin"/>
            </w:r>
            <w:r w:rsidR="004431BD">
              <w:rPr>
                <w:noProof/>
                <w:webHidden/>
              </w:rPr>
              <w:instrText xml:space="preserve"> PAGEREF _Toc39684337 \h </w:instrText>
            </w:r>
            <w:r w:rsidR="004431BD">
              <w:rPr>
                <w:noProof/>
                <w:webHidden/>
              </w:rPr>
            </w:r>
            <w:r w:rsidR="004431BD">
              <w:rPr>
                <w:noProof/>
                <w:webHidden/>
              </w:rPr>
              <w:fldChar w:fldCharType="separate"/>
            </w:r>
            <w:r>
              <w:rPr>
                <w:noProof/>
                <w:webHidden/>
              </w:rPr>
              <w:t>39</w:t>
            </w:r>
            <w:r w:rsidR="004431BD">
              <w:rPr>
                <w:noProof/>
                <w:webHidden/>
              </w:rPr>
              <w:fldChar w:fldCharType="end"/>
            </w:r>
          </w:hyperlink>
        </w:p>
        <w:p w14:paraId="47DC153E" w14:textId="541157DA"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8" w:history="1">
            <w:r w:rsidR="004431BD" w:rsidRPr="00EF064C">
              <w:rPr>
                <w:rStyle w:val="Hyperlink"/>
                <w:noProof/>
                <w:lang w:bidi="si-LK"/>
              </w:rPr>
              <w:t>6.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38 \h </w:instrText>
            </w:r>
            <w:r w:rsidR="004431BD">
              <w:rPr>
                <w:noProof/>
                <w:webHidden/>
              </w:rPr>
            </w:r>
            <w:r w:rsidR="004431BD">
              <w:rPr>
                <w:noProof/>
                <w:webHidden/>
              </w:rPr>
              <w:fldChar w:fldCharType="separate"/>
            </w:r>
            <w:r>
              <w:rPr>
                <w:noProof/>
                <w:webHidden/>
              </w:rPr>
              <w:t>39</w:t>
            </w:r>
            <w:r w:rsidR="004431BD">
              <w:rPr>
                <w:noProof/>
                <w:webHidden/>
              </w:rPr>
              <w:fldChar w:fldCharType="end"/>
            </w:r>
          </w:hyperlink>
        </w:p>
        <w:p w14:paraId="6127D35F" w14:textId="74EB8267"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39" w:history="1">
            <w:r w:rsidR="004431BD" w:rsidRPr="00EF064C">
              <w:rPr>
                <w:rStyle w:val="Hyperlink"/>
                <w:noProof/>
                <w:lang w:val="en-US" w:bidi="si-LK"/>
              </w:rPr>
              <w:t>6.2</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Process Overview</w:t>
            </w:r>
            <w:r w:rsidR="004431BD">
              <w:rPr>
                <w:noProof/>
                <w:webHidden/>
              </w:rPr>
              <w:tab/>
            </w:r>
            <w:r w:rsidR="004431BD">
              <w:rPr>
                <w:noProof/>
                <w:webHidden/>
              </w:rPr>
              <w:fldChar w:fldCharType="begin"/>
            </w:r>
            <w:r w:rsidR="004431BD">
              <w:rPr>
                <w:noProof/>
                <w:webHidden/>
              </w:rPr>
              <w:instrText xml:space="preserve"> PAGEREF _Toc39684339 \h </w:instrText>
            </w:r>
            <w:r w:rsidR="004431BD">
              <w:rPr>
                <w:noProof/>
                <w:webHidden/>
              </w:rPr>
            </w:r>
            <w:r w:rsidR="004431BD">
              <w:rPr>
                <w:noProof/>
                <w:webHidden/>
              </w:rPr>
              <w:fldChar w:fldCharType="separate"/>
            </w:r>
            <w:r>
              <w:rPr>
                <w:noProof/>
                <w:webHidden/>
              </w:rPr>
              <w:t>39</w:t>
            </w:r>
            <w:r w:rsidR="004431BD">
              <w:rPr>
                <w:noProof/>
                <w:webHidden/>
              </w:rPr>
              <w:fldChar w:fldCharType="end"/>
            </w:r>
          </w:hyperlink>
        </w:p>
        <w:p w14:paraId="4FE4DA46" w14:textId="5640913B"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0" w:history="1">
            <w:r w:rsidR="004431BD" w:rsidRPr="00EF064C">
              <w:rPr>
                <w:rStyle w:val="Hyperlink"/>
                <w:noProof/>
                <w:lang w:bidi="si-LK"/>
              </w:rPr>
              <w:t>6.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lass Diagram</w:t>
            </w:r>
            <w:r w:rsidR="004431BD">
              <w:rPr>
                <w:noProof/>
                <w:webHidden/>
              </w:rPr>
              <w:tab/>
            </w:r>
            <w:r w:rsidR="004431BD">
              <w:rPr>
                <w:noProof/>
                <w:webHidden/>
              </w:rPr>
              <w:fldChar w:fldCharType="begin"/>
            </w:r>
            <w:r w:rsidR="004431BD">
              <w:rPr>
                <w:noProof/>
                <w:webHidden/>
              </w:rPr>
              <w:instrText xml:space="preserve"> PAGEREF _Toc39684340 \h </w:instrText>
            </w:r>
            <w:r w:rsidR="004431BD">
              <w:rPr>
                <w:noProof/>
                <w:webHidden/>
              </w:rPr>
            </w:r>
            <w:r w:rsidR="004431BD">
              <w:rPr>
                <w:noProof/>
                <w:webHidden/>
              </w:rPr>
              <w:fldChar w:fldCharType="separate"/>
            </w:r>
            <w:r>
              <w:rPr>
                <w:noProof/>
                <w:webHidden/>
              </w:rPr>
              <w:t>40</w:t>
            </w:r>
            <w:r w:rsidR="004431BD">
              <w:rPr>
                <w:noProof/>
                <w:webHidden/>
              </w:rPr>
              <w:fldChar w:fldCharType="end"/>
            </w:r>
          </w:hyperlink>
        </w:p>
        <w:p w14:paraId="19968573" w14:textId="4155E30D"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1" w:history="1">
            <w:r w:rsidR="004431BD" w:rsidRPr="00EF064C">
              <w:rPr>
                <w:rStyle w:val="Hyperlink"/>
                <w:noProof/>
                <w:lang w:bidi="si-LK"/>
              </w:rPr>
              <w:t>6.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tivity Diagram</w:t>
            </w:r>
            <w:r w:rsidR="004431BD">
              <w:rPr>
                <w:noProof/>
                <w:webHidden/>
              </w:rPr>
              <w:tab/>
            </w:r>
            <w:r w:rsidR="004431BD">
              <w:rPr>
                <w:noProof/>
                <w:webHidden/>
              </w:rPr>
              <w:fldChar w:fldCharType="begin"/>
            </w:r>
            <w:r w:rsidR="004431BD">
              <w:rPr>
                <w:noProof/>
                <w:webHidden/>
              </w:rPr>
              <w:instrText xml:space="preserve"> PAGEREF _Toc39684341 \h </w:instrText>
            </w:r>
            <w:r w:rsidR="004431BD">
              <w:rPr>
                <w:noProof/>
                <w:webHidden/>
              </w:rPr>
            </w:r>
            <w:r w:rsidR="004431BD">
              <w:rPr>
                <w:noProof/>
                <w:webHidden/>
              </w:rPr>
              <w:fldChar w:fldCharType="separate"/>
            </w:r>
            <w:r>
              <w:rPr>
                <w:noProof/>
                <w:webHidden/>
              </w:rPr>
              <w:t>41</w:t>
            </w:r>
            <w:r w:rsidR="004431BD">
              <w:rPr>
                <w:noProof/>
                <w:webHidden/>
              </w:rPr>
              <w:fldChar w:fldCharType="end"/>
            </w:r>
          </w:hyperlink>
        </w:p>
        <w:p w14:paraId="3E8A5456" w14:textId="3635017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2" w:history="1">
            <w:r w:rsidR="004431BD" w:rsidRPr="00EF064C">
              <w:rPr>
                <w:rStyle w:val="Hyperlink"/>
                <w:noProof/>
                <w:lang w:bidi="si-LK"/>
              </w:rPr>
              <w:t>6.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quence Diagram</w:t>
            </w:r>
            <w:r w:rsidR="004431BD">
              <w:rPr>
                <w:noProof/>
                <w:webHidden/>
              </w:rPr>
              <w:tab/>
            </w:r>
            <w:r w:rsidR="004431BD">
              <w:rPr>
                <w:noProof/>
                <w:webHidden/>
              </w:rPr>
              <w:fldChar w:fldCharType="begin"/>
            </w:r>
            <w:r w:rsidR="004431BD">
              <w:rPr>
                <w:noProof/>
                <w:webHidden/>
              </w:rPr>
              <w:instrText xml:space="preserve"> PAGEREF _Toc39684342 \h </w:instrText>
            </w:r>
            <w:r w:rsidR="004431BD">
              <w:rPr>
                <w:noProof/>
                <w:webHidden/>
              </w:rPr>
            </w:r>
            <w:r w:rsidR="004431BD">
              <w:rPr>
                <w:noProof/>
                <w:webHidden/>
              </w:rPr>
              <w:fldChar w:fldCharType="separate"/>
            </w:r>
            <w:r>
              <w:rPr>
                <w:noProof/>
                <w:webHidden/>
              </w:rPr>
              <w:t>42</w:t>
            </w:r>
            <w:r w:rsidR="004431BD">
              <w:rPr>
                <w:noProof/>
                <w:webHidden/>
              </w:rPr>
              <w:fldChar w:fldCharType="end"/>
            </w:r>
          </w:hyperlink>
        </w:p>
        <w:p w14:paraId="5BD22CA0" w14:textId="4BE9C89A"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3" w:history="1">
            <w:r w:rsidR="004431BD" w:rsidRPr="00EF064C">
              <w:rPr>
                <w:rStyle w:val="Hyperlink"/>
                <w:noProof/>
                <w:lang w:bidi="si-LK"/>
              </w:rPr>
              <w:t>6.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43 \h </w:instrText>
            </w:r>
            <w:r w:rsidR="004431BD">
              <w:rPr>
                <w:noProof/>
                <w:webHidden/>
              </w:rPr>
            </w:r>
            <w:r w:rsidR="004431BD">
              <w:rPr>
                <w:noProof/>
                <w:webHidden/>
              </w:rPr>
              <w:fldChar w:fldCharType="separate"/>
            </w:r>
            <w:r>
              <w:rPr>
                <w:noProof/>
                <w:webHidden/>
              </w:rPr>
              <w:t>43</w:t>
            </w:r>
            <w:r w:rsidR="004431BD">
              <w:rPr>
                <w:noProof/>
                <w:webHidden/>
              </w:rPr>
              <w:fldChar w:fldCharType="end"/>
            </w:r>
          </w:hyperlink>
        </w:p>
        <w:p w14:paraId="2906D79C" w14:textId="3811EC64"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44" w:history="1">
            <w:r w:rsidR="004431BD" w:rsidRPr="00EF064C">
              <w:rPr>
                <w:rStyle w:val="Hyperlink"/>
                <w:noProof/>
                <w:lang w:bidi="si-LK"/>
              </w:rPr>
              <w:t>7.</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7: Implementation</w:t>
            </w:r>
            <w:r w:rsidR="004431BD">
              <w:rPr>
                <w:noProof/>
                <w:webHidden/>
              </w:rPr>
              <w:tab/>
            </w:r>
            <w:r w:rsidR="004431BD">
              <w:rPr>
                <w:noProof/>
                <w:webHidden/>
              </w:rPr>
              <w:fldChar w:fldCharType="begin"/>
            </w:r>
            <w:r w:rsidR="004431BD">
              <w:rPr>
                <w:noProof/>
                <w:webHidden/>
              </w:rPr>
              <w:instrText xml:space="preserve"> PAGEREF _Toc39684344 \h </w:instrText>
            </w:r>
            <w:r w:rsidR="004431BD">
              <w:rPr>
                <w:noProof/>
                <w:webHidden/>
              </w:rPr>
            </w:r>
            <w:r w:rsidR="004431BD">
              <w:rPr>
                <w:noProof/>
                <w:webHidden/>
              </w:rPr>
              <w:fldChar w:fldCharType="separate"/>
            </w:r>
            <w:r>
              <w:rPr>
                <w:noProof/>
                <w:webHidden/>
              </w:rPr>
              <w:t>44</w:t>
            </w:r>
            <w:r w:rsidR="004431BD">
              <w:rPr>
                <w:noProof/>
                <w:webHidden/>
              </w:rPr>
              <w:fldChar w:fldCharType="end"/>
            </w:r>
          </w:hyperlink>
        </w:p>
        <w:p w14:paraId="068A3B37" w14:textId="68DE08D6"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5" w:history="1">
            <w:r w:rsidR="004431BD" w:rsidRPr="00EF064C">
              <w:rPr>
                <w:rStyle w:val="Hyperlink"/>
                <w:noProof/>
                <w:lang w:bidi="si-LK"/>
              </w:rPr>
              <w:t>7.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45 \h </w:instrText>
            </w:r>
            <w:r w:rsidR="004431BD">
              <w:rPr>
                <w:noProof/>
                <w:webHidden/>
              </w:rPr>
            </w:r>
            <w:r w:rsidR="004431BD">
              <w:rPr>
                <w:noProof/>
                <w:webHidden/>
              </w:rPr>
              <w:fldChar w:fldCharType="separate"/>
            </w:r>
            <w:r>
              <w:rPr>
                <w:noProof/>
                <w:webHidden/>
              </w:rPr>
              <w:t>44</w:t>
            </w:r>
            <w:r w:rsidR="004431BD">
              <w:rPr>
                <w:noProof/>
                <w:webHidden/>
              </w:rPr>
              <w:fldChar w:fldCharType="end"/>
            </w:r>
          </w:hyperlink>
        </w:p>
        <w:p w14:paraId="000E61A9" w14:textId="6491F34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6" w:history="1">
            <w:r w:rsidR="004431BD" w:rsidRPr="00EF064C">
              <w:rPr>
                <w:rStyle w:val="Hyperlink"/>
                <w:noProof/>
                <w:lang w:bidi="si-LK"/>
              </w:rPr>
              <w:t>7.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Basic Overview of the System</w:t>
            </w:r>
            <w:r w:rsidR="004431BD">
              <w:rPr>
                <w:noProof/>
                <w:webHidden/>
              </w:rPr>
              <w:tab/>
            </w:r>
            <w:r w:rsidR="004431BD">
              <w:rPr>
                <w:noProof/>
                <w:webHidden/>
              </w:rPr>
              <w:fldChar w:fldCharType="begin"/>
            </w:r>
            <w:r w:rsidR="004431BD">
              <w:rPr>
                <w:noProof/>
                <w:webHidden/>
              </w:rPr>
              <w:instrText xml:space="preserve"> PAGEREF _Toc39684346 \h </w:instrText>
            </w:r>
            <w:r w:rsidR="004431BD">
              <w:rPr>
                <w:noProof/>
                <w:webHidden/>
              </w:rPr>
            </w:r>
            <w:r w:rsidR="004431BD">
              <w:rPr>
                <w:noProof/>
                <w:webHidden/>
              </w:rPr>
              <w:fldChar w:fldCharType="separate"/>
            </w:r>
            <w:r>
              <w:rPr>
                <w:noProof/>
                <w:webHidden/>
              </w:rPr>
              <w:t>44</w:t>
            </w:r>
            <w:r w:rsidR="004431BD">
              <w:rPr>
                <w:noProof/>
                <w:webHidden/>
              </w:rPr>
              <w:fldChar w:fldCharType="end"/>
            </w:r>
          </w:hyperlink>
        </w:p>
        <w:p w14:paraId="42C5381B" w14:textId="4C0D2FBE"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47" w:history="1">
            <w:r w:rsidR="004431BD" w:rsidRPr="00EF064C">
              <w:rPr>
                <w:rStyle w:val="Hyperlink"/>
                <w:noProof/>
                <w:lang w:bidi="si-LK"/>
              </w:rPr>
              <w:t>7.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ection of Technologies</w:t>
            </w:r>
            <w:r w:rsidR="004431BD">
              <w:rPr>
                <w:noProof/>
                <w:webHidden/>
              </w:rPr>
              <w:tab/>
            </w:r>
            <w:r w:rsidR="004431BD">
              <w:rPr>
                <w:noProof/>
                <w:webHidden/>
              </w:rPr>
              <w:fldChar w:fldCharType="begin"/>
            </w:r>
            <w:r w:rsidR="004431BD">
              <w:rPr>
                <w:noProof/>
                <w:webHidden/>
              </w:rPr>
              <w:instrText xml:space="preserve"> PAGEREF _Toc39684347 \h </w:instrText>
            </w:r>
            <w:r w:rsidR="004431BD">
              <w:rPr>
                <w:noProof/>
                <w:webHidden/>
              </w:rPr>
            </w:r>
            <w:r w:rsidR="004431BD">
              <w:rPr>
                <w:noProof/>
                <w:webHidden/>
              </w:rPr>
              <w:fldChar w:fldCharType="separate"/>
            </w:r>
            <w:r>
              <w:rPr>
                <w:noProof/>
                <w:webHidden/>
              </w:rPr>
              <w:t>45</w:t>
            </w:r>
            <w:r w:rsidR="004431BD">
              <w:rPr>
                <w:noProof/>
                <w:webHidden/>
              </w:rPr>
              <w:fldChar w:fldCharType="end"/>
            </w:r>
          </w:hyperlink>
        </w:p>
        <w:p w14:paraId="230647FE" w14:textId="1D2A8F51"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48" w:history="1">
            <w:r w:rsidR="004431BD" w:rsidRPr="00EF064C">
              <w:rPr>
                <w:rStyle w:val="Hyperlink"/>
                <w:noProof/>
                <w:lang w:bidi="si-LK"/>
              </w:rPr>
              <w:t>7.3.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ection of Programming Language</w:t>
            </w:r>
            <w:r w:rsidR="004431BD">
              <w:rPr>
                <w:noProof/>
                <w:webHidden/>
              </w:rPr>
              <w:tab/>
            </w:r>
            <w:r w:rsidR="004431BD">
              <w:rPr>
                <w:noProof/>
                <w:webHidden/>
              </w:rPr>
              <w:fldChar w:fldCharType="begin"/>
            </w:r>
            <w:r w:rsidR="004431BD">
              <w:rPr>
                <w:noProof/>
                <w:webHidden/>
              </w:rPr>
              <w:instrText xml:space="preserve"> PAGEREF _Toc39684348 \h </w:instrText>
            </w:r>
            <w:r w:rsidR="004431BD">
              <w:rPr>
                <w:noProof/>
                <w:webHidden/>
              </w:rPr>
            </w:r>
            <w:r w:rsidR="004431BD">
              <w:rPr>
                <w:noProof/>
                <w:webHidden/>
              </w:rPr>
              <w:fldChar w:fldCharType="separate"/>
            </w:r>
            <w:r>
              <w:rPr>
                <w:noProof/>
                <w:webHidden/>
              </w:rPr>
              <w:t>45</w:t>
            </w:r>
            <w:r w:rsidR="004431BD">
              <w:rPr>
                <w:noProof/>
                <w:webHidden/>
              </w:rPr>
              <w:fldChar w:fldCharType="end"/>
            </w:r>
          </w:hyperlink>
        </w:p>
        <w:p w14:paraId="430496C4" w14:textId="25751A69"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49" w:history="1">
            <w:r w:rsidR="004431BD" w:rsidRPr="00EF064C">
              <w:rPr>
                <w:rStyle w:val="Hyperlink"/>
                <w:noProof/>
                <w:lang w:bidi="si-LK"/>
              </w:rPr>
              <w:t>7.3.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ection of UI Framework</w:t>
            </w:r>
            <w:r w:rsidR="004431BD">
              <w:rPr>
                <w:noProof/>
                <w:webHidden/>
              </w:rPr>
              <w:tab/>
            </w:r>
            <w:r w:rsidR="004431BD">
              <w:rPr>
                <w:noProof/>
                <w:webHidden/>
              </w:rPr>
              <w:fldChar w:fldCharType="begin"/>
            </w:r>
            <w:r w:rsidR="004431BD">
              <w:rPr>
                <w:noProof/>
                <w:webHidden/>
              </w:rPr>
              <w:instrText xml:space="preserve"> PAGEREF _Toc39684349 \h </w:instrText>
            </w:r>
            <w:r w:rsidR="004431BD">
              <w:rPr>
                <w:noProof/>
                <w:webHidden/>
              </w:rPr>
            </w:r>
            <w:r w:rsidR="004431BD">
              <w:rPr>
                <w:noProof/>
                <w:webHidden/>
              </w:rPr>
              <w:fldChar w:fldCharType="separate"/>
            </w:r>
            <w:r>
              <w:rPr>
                <w:noProof/>
                <w:webHidden/>
              </w:rPr>
              <w:t>45</w:t>
            </w:r>
            <w:r w:rsidR="004431BD">
              <w:rPr>
                <w:noProof/>
                <w:webHidden/>
              </w:rPr>
              <w:fldChar w:fldCharType="end"/>
            </w:r>
          </w:hyperlink>
        </w:p>
        <w:p w14:paraId="2218BF96" w14:textId="74D08BFC"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0" w:history="1">
            <w:r w:rsidR="004431BD" w:rsidRPr="00EF064C">
              <w:rPr>
                <w:rStyle w:val="Hyperlink"/>
                <w:noProof/>
                <w:lang w:bidi="si-LK"/>
              </w:rPr>
              <w:t>7.3.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ection of Libraries</w:t>
            </w:r>
            <w:r w:rsidR="004431BD">
              <w:rPr>
                <w:noProof/>
                <w:webHidden/>
              </w:rPr>
              <w:tab/>
            </w:r>
            <w:r w:rsidR="004431BD">
              <w:rPr>
                <w:noProof/>
                <w:webHidden/>
              </w:rPr>
              <w:fldChar w:fldCharType="begin"/>
            </w:r>
            <w:r w:rsidR="004431BD">
              <w:rPr>
                <w:noProof/>
                <w:webHidden/>
              </w:rPr>
              <w:instrText xml:space="preserve"> PAGEREF _Toc39684350 \h </w:instrText>
            </w:r>
            <w:r w:rsidR="004431BD">
              <w:rPr>
                <w:noProof/>
                <w:webHidden/>
              </w:rPr>
            </w:r>
            <w:r w:rsidR="004431BD">
              <w:rPr>
                <w:noProof/>
                <w:webHidden/>
              </w:rPr>
              <w:fldChar w:fldCharType="separate"/>
            </w:r>
            <w:r>
              <w:rPr>
                <w:noProof/>
                <w:webHidden/>
              </w:rPr>
              <w:t>46</w:t>
            </w:r>
            <w:r w:rsidR="004431BD">
              <w:rPr>
                <w:noProof/>
                <w:webHidden/>
              </w:rPr>
              <w:fldChar w:fldCharType="end"/>
            </w:r>
          </w:hyperlink>
        </w:p>
        <w:p w14:paraId="2A7AA3ED" w14:textId="678CC138"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1" w:history="1">
            <w:r w:rsidR="004431BD" w:rsidRPr="00EF064C">
              <w:rPr>
                <w:rStyle w:val="Hyperlink"/>
                <w:noProof/>
                <w:lang w:bidi="si-LK"/>
              </w:rPr>
              <w:t>7.3.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pre-processing methods</w:t>
            </w:r>
            <w:r w:rsidR="004431BD">
              <w:rPr>
                <w:noProof/>
                <w:webHidden/>
              </w:rPr>
              <w:tab/>
            </w:r>
            <w:r w:rsidR="004431BD">
              <w:rPr>
                <w:noProof/>
                <w:webHidden/>
              </w:rPr>
              <w:fldChar w:fldCharType="begin"/>
            </w:r>
            <w:r w:rsidR="004431BD">
              <w:rPr>
                <w:noProof/>
                <w:webHidden/>
              </w:rPr>
              <w:instrText xml:space="preserve"> PAGEREF _Toc39684351 \h </w:instrText>
            </w:r>
            <w:r w:rsidR="004431BD">
              <w:rPr>
                <w:noProof/>
                <w:webHidden/>
              </w:rPr>
            </w:r>
            <w:r w:rsidR="004431BD">
              <w:rPr>
                <w:noProof/>
                <w:webHidden/>
              </w:rPr>
              <w:fldChar w:fldCharType="separate"/>
            </w:r>
            <w:r>
              <w:rPr>
                <w:noProof/>
                <w:webHidden/>
              </w:rPr>
              <w:t>47</w:t>
            </w:r>
            <w:r w:rsidR="004431BD">
              <w:rPr>
                <w:noProof/>
                <w:webHidden/>
              </w:rPr>
              <w:fldChar w:fldCharType="end"/>
            </w:r>
          </w:hyperlink>
        </w:p>
        <w:p w14:paraId="3DEF8B0C" w14:textId="5205547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2" w:history="1">
            <w:r w:rsidR="004431BD" w:rsidRPr="00EF064C">
              <w:rPr>
                <w:rStyle w:val="Hyperlink"/>
                <w:noProof/>
                <w:lang w:bidi="si-LK"/>
              </w:rPr>
              <w:t>7.3.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ection of Tools</w:t>
            </w:r>
            <w:r w:rsidR="004431BD">
              <w:rPr>
                <w:noProof/>
                <w:webHidden/>
              </w:rPr>
              <w:tab/>
            </w:r>
            <w:r w:rsidR="004431BD">
              <w:rPr>
                <w:noProof/>
                <w:webHidden/>
              </w:rPr>
              <w:fldChar w:fldCharType="begin"/>
            </w:r>
            <w:r w:rsidR="004431BD">
              <w:rPr>
                <w:noProof/>
                <w:webHidden/>
              </w:rPr>
              <w:instrText xml:space="preserve"> PAGEREF _Toc39684352 \h </w:instrText>
            </w:r>
            <w:r w:rsidR="004431BD">
              <w:rPr>
                <w:noProof/>
                <w:webHidden/>
              </w:rPr>
            </w:r>
            <w:r w:rsidR="004431BD">
              <w:rPr>
                <w:noProof/>
                <w:webHidden/>
              </w:rPr>
              <w:fldChar w:fldCharType="separate"/>
            </w:r>
            <w:r>
              <w:rPr>
                <w:noProof/>
                <w:webHidden/>
              </w:rPr>
              <w:t>49</w:t>
            </w:r>
            <w:r w:rsidR="004431BD">
              <w:rPr>
                <w:noProof/>
                <w:webHidden/>
              </w:rPr>
              <w:fldChar w:fldCharType="end"/>
            </w:r>
          </w:hyperlink>
        </w:p>
        <w:p w14:paraId="29B61DEF" w14:textId="0822200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53" w:history="1">
            <w:r w:rsidR="004431BD" w:rsidRPr="00EF064C">
              <w:rPr>
                <w:rStyle w:val="Hyperlink"/>
                <w:noProof/>
                <w:lang w:bidi="si-LK"/>
              </w:rPr>
              <w:t>7.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plementation of Components</w:t>
            </w:r>
            <w:r w:rsidR="004431BD">
              <w:rPr>
                <w:noProof/>
                <w:webHidden/>
              </w:rPr>
              <w:tab/>
            </w:r>
            <w:r w:rsidR="004431BD">
              <w:rPr>
                <w:noProof/>
                <w:webHidden/>
              </w:rPr>
              <w:fldChar w:fldCharType="begin"/>
            </w:r>
            <w:r w:rsidR="004431BD">
              <w:rPr>
                <w:noProof/>
                <w:webHidden/>
              </w:rPr>
              <w:instrText xml:space="preserve"> PAGEREF _Toc39684353 \h </w:instrText>
            </w:r>
            <w:r w:rsidR="004431BD">
              <w:rPr>
                <w:noProof/>
                <w:webHidden/>
              </w:rPr>
            </w:r>
            <w:r w:rsidR="004431BD">
              <w:rPr>
                <w:noProof/>
                <w:webHidden/>
              </w:rPr>
              <w:fldChar w:fldCharType="separate"/>
            </w:r>
            <w:r>
              <w:rPr>
                <w:noProof/>
                <w:webHidden/>
              </w:rPr>
              <w:t>49</w:t>
            </w:r>
            <w:r w:rsidR="004431BD">
              <w:rPr>
                <w:noProof/>
                <w:webHidden/>
              </w:rPr>
              <w:fldChar w:fldCharType="end"/>
            </w:r>
          </w:hyperlink>
        </w:p>
        <w:p w14:paraId="4AA713BE" w14:textId="6318EEAD"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4" w:history="1">
            <w:r w:rsidR="004431BD" w:rsidRPr="00EF064C">
              <w:rPr>
                <w:rStyle w:val="Hyperlink"/>
                <w:noProof/>
                <w:lang w:bidi="si-LK"/>
              </w:rPr>
              <w:t>7.4.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arameter Trainer Component</w:t>
            </w:r>
            <w:r w:rsidR="004431BD">
              <w:rPr>
                <w:noProof/>
                <w:webHidden/>
              </w:rPr>
              <w:tab/>
            </w:r>
            <w:r w:rsidR="004431BD">
              <w:rPr>
                <w:noProof/>
                <w:webHidden/>
              </w:rPr>
              <w:fldChar w:fldCharType="begin"/>
            </w:r>
            <w:r w:rsidR="004431BD">
              <w:rPr>
                <w:noProof/>
                <w:webHidden/>
              </w:rPr>
              <w:instrText xml:space="preserve"> PAGEREF _Toc39684354 \h </w:instrText>
            </w:r>
            <w:r w:rsidR="004431BD">
              <w:rPr>
                <w:noProof/>
                <w:webHidden/>
              </w:rPr>
            </w:r>
            <w:r w:rsidR="004431BD">
              <w:rPr>
                <w:noProof/>
                <w:webHidden/>
              </w:rPr>
              <w:fldChar w:fldCharType="separate"/>
            </w:r>
            <w:r>
              <w:rPr>
                <w:noProof/>
                <w:webHidden/>
              </w:rPr>
              <w:t>49</w:t>
            </w:r>
            <w:r w:rsidR="004431BD">
              <w:rPr>
                <w:noProof/>
                <w:webHidden/>
              </w:rPr>
              <w:fldChar w:fldCharType="end"/>
            </w:r>
          </w:hyperlink>
        </w:p>
        <w:p w14:paraId="06AD4987" w14:textId="01C1BF6D"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5" w:history="1">
            <w:r w:rsidR="004431BD" w:rsidRPr="00EF064C">
              <w:rPr>
                <w:rStyle w:val="Hyperlink"/>
                <w:noProof/>
                <w:lang w:bidi="si-LK"/>
              </w:rPr>
              <w:t>7.4.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Image Classifier Component</w:t>
            </w:r>
            <w:r w:rsidR="004431BD">
              <w:rPr>
                <w:noProof/>
                <w:webHidden/>
              </w:rPr>
              <w:tab/>
            </w:r>
            <w:r w:rsidR="004431BD">
              <w:rPr>
                <w:noProof/>
                <w:webHidden/>
              </w:rPr>
              <w:fldChar w:fldCharType="begin"/>
            </w:r>
            <w:r w:rsidR="004431BD">
              <w:rPr>
                <w:noProof/>
                <w:webHidden/>
              </w:rPr>
              <w:instrText xml:space="preserve"> PAGEREF _Toc39684355 \h </w:instrText>
            </w:r>
            <w:r w:rsidR="004431BD">
              <w:rPr>
                <w:noProof/>
                <w:webHidden/>
              </w:rPr>
            </w:r>
            <w:r w:rsidR="004431BD">
              <w:rPr>
                <w:noProof/>
                <w:webHidden/>
              </w:rPr>
              <w:fldChar w:fldCharType="separate"/>
            </w:r>
            <w:r>
              <w:rPr>
                <w:noProof/>
                <w:webHidden/>
              </w:rPr>
              <w:t>53</w:t>
            </w:r>
            <w:r w:rsidR="004431BD">
              <w:rPr>
                <w:noProof/>
                <w:webHidden/>
              </w:rPr>
              <w:fldChar w:fldCharType="end"/>
            </w:r>
          </w:hyperlink>
        </w:p>
        <w:p w14:paraId="40EA69EE" w14:textId="2D288834"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6" w:history="1">
            <w:r w:rsidR="004431BD" w:rsidRPr="00EF064C">
              <w:rPr>
                <w:rStyle w:val="Hyperlink"/>
                <w:noProof/>
                <w:lang w:bidi="si-LK"/>
              </w:rPr>
              <w:t>7.4.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Backend API</w:t>
            </w:r>
            <w:r w:rsidR="004431BD">
              <w:rPr>
                <w:noProof/>
                <w:webHidden/>
              </w:rPr>
              <w:tab/>
            </w:r>
            <w:r w:rsidR="004431BD">
              <w:rPr>
                <w:noProof/>
                <w:webHidden/>
              </w:rPr>
              <w:fldChar w:fldCharType="begin"/>
            </w:r>
            <w:r w:rsidR="004431BD">
              <w:rPr>
                <w:noProof/>
                <w:webHidden/>
              </w:rPr>
              <w:instrText xml:space="preserve"> PAGEREF _Toc39684356 \h </w:instrText>
            </w:r>
            <w:r w:rsidR="004431BD">
              <w:rPr>
                <w:noProof/>
                <w:webHidden/>
              </w:rPr>
            </w:r>
            <w:r w:rsidR="004431BD">
              <w:rPr>
                <w:noProof/>
                <w:webHidden/>
              </w:rPr>
              <w:fldChar w:fldCharType="separate"/>
            </w:r>
            <w:r>
              <w:rPr>
                <w:noProof/>
                <w:webHidden/>
              </w:rPr>
              <w:t>55</w:t>
            </w:r>
            <w:r w:rsidR="004431BD">
              <w:rPr>
                <w:noProof/>
                <w:webHidden/>
              </w:rPr>
              <w:fldChar w:fldCharType="end"/>
            </w:r>
          </w:hyperlink>
        </w:p>
        <w:p w14:paraId="7BEE978A" w14:textId="5874FA0A"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57" w:history="1">
            <w:r w:rsidR="004431BD" w:rsidRPr="00EF064C">
              <w:rPr>
                <w:rStyle w:val="Hyperlink"/>
                <w:noProof/>
                <w:lang w:bidi="si-LK"/>
              </w:rPr>
              <w:t>7.4.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Frontend</w:t>
            </w:r>
            <w:r w:rsidR="004431BD">
              <w:rPr>
                <w:noProof/>
                <w:webHidden/>
              </w:rPr>
              <w:tab/>
            </w:r>
            <w:r w:rsidR="004431BD">
              <w:rPr>
                <w:noProof/>
                <w:webHidden/>
              </w:rPr>
              <w:fldChar w:fldCharType="begin"/>
            </w:r>
            <w:r w:rsidR="004431BD">
              <w:rPr>
                <w:noProof/>
                <w:webHidden/>
              </w:rPr>
              <w:instrText xml:space="preserve"> PAGEREF _Toc39684357 \h </w:instrText>
            </w:r>
            <w:r w:rsidR="004431BD">
              <w:rPr>
                <w:noProof/>
                <w:webHidden/>
              </w:rPr>
            </w:r>
            <w:r w:rsidR="004431BD">
              <w:rPr>
                <w:noProof/>
                <w:webHidden/>
              </w:rPr>
              <w:fldChar w:fldCharType="separate"/>
            </w:r>
            <w:r>
              <w:rPr>
                <w:noProof/>
                <w:webHidden/>
              </w:rPr>
              <w:t>61</w:t>
            </w:r>
            <w:r w:rsidR="004431BD">
              <w:rPr>
                <w:noProof/>
                <w:webHidden/>
              </w:rPr>
              <w:fldChar w:fldCharType="end"/>
            </w:r>
          </w:hyperlink>
        </w:p>
        <w:p w14:paraId="0B387F4C" w14:textId="6A7ABA1F"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58" w:history="1">
            <w:r w:rsidR="004431BD" w:rsidRPr="00EF064C">
              <w:rPr>
                <w:rStyle w:val="Hyperlink"/>
                <w:noProof/>
                <w:lang w:bidi="si-LK"/>
              </w:rPr>
              <w:t>7.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creenshots of the System</w:t>
            </w:r>
            <w:r w:rsidR="004431BD">
              <w:rPr>
                <w:noProof/>
                <w:webHidden/>
              </w:rPr>
              <w:tab/>
            </w:r>
            <w:r w:rsidR="004431BD">
              <w:rPr>
                <w:noProof/>
                <w:webHidden/>
              </w:rPr>
              <w:fldChar w:fldCharType="begin"/>
            </w:r>
            <w:r w:rsidR="004431BD">
              <w:rPr>
                <w:noProof/>
                <w:webHidden/>
              </w:rPr>
              <w:instrText xml:space="preserve"> PAGEREF _Toc39684358 \h </w:instrText>
            </w:r>
            <w:r w:rsidR="004431BD">
              <w:rPr>
                <w:noProof/>
                <w:webHidden/>
              </w:rPr>
            </w:r>
            <w:r w:rsidR="004431BD">
              <w:rPr>
                <w:noProof/>
                <w:webHidden/>
              </w:rPr>
              <w:fldChar w:fldCharType="separate"/>
            </w:r>
            <w:r>
              <w:rPr>
                <w:noProof/>
                <w:webHidden/>
              </w:rPr>
              <w:t>62</w:t>
            </w:r>
            <w:r w:rsidR="004431BD">
              <w:rPr>
                <w:noProof/>
                <w:webHidden/>
              </w:rPr>
              <w:fldChar w:fldCharType="end"/>
            </w:r>
          </w:hyperlink>
        </w:p>
        <w:p w14:paraId="11784B52" w14:textId="0744097B"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59" w:history="1">
            <w:r w:rsidR="004431BD" w:rsidRPr="00EF064C">
              <w:rPr>
                <w:rStyle w:val="Hyperlink"/>
                <w:noProof/>
                <w:lang w:bidi="si-LK"/>
              </w:rPr>
              <w:t>7.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59 \h </w:instrText>
            </w:r>
            <w:r w:rsidR="004431BD">
              <w:rPr>
                <w:noProof/>
                <w:webHidden/>
              </w:rPr>
            </w:r>
            <w:r w:rsidR="004431BD">
              <w:rPr>
                <w:noProof/>
                <w:webHidden/>
              </w:rPr>
              <w:fldChar w:fldCharType="separate"/>
            </w:r>
            <w:r>
              <w:rPr>
                <w:noProof/>
                <w:webHidden/>
              </w:rPr>
              <w:t>63</w:t>
            </w:r>
            <w:r w:rsidR="004431BD">
              <w:rPr>
                <w:noProof/>
                <w:webHidden/>
              </w:rPr>
              <w:fldChar w:fldCharType="end"/>
            </w:r>
          </w:hyperlink>
        </w:p>
        <w:p w14:paraId="4EEE51EB" w14:textId="39AF7661"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60" w:history="1">
            <w:r w:rsidR="004431BD" w:rsidRPr="00EF064C">
              <w:rPr>
                <w:rStyle w:val="Hyperlink"/>
                <w:noProof/>
                <w:lang w:bidi="si-LK"/>
              </w:rPr>
              <w:t>8.</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8: Testing</w:t>
            </w:r>
            <w:r w:rsidR="004431BD">
              <w:rPr>
                <w:noProof/>
                <w:webHidden/>
              </w:rPr>
              <w:tab/>
            </w:r>
            <w:r w:rsidR="004431BD">
              <w:rPr>
                <w:noProof/>
                <w:webHidden/>
              </w:rPr>
              <w:fldChar w:fldCharType="begin"/>
            </w:r>
            <w:r w:rsidR="004431BD">
              <w:rPr>
                <w:noProof/>
                <w:webHidden/>
              </w:rPr>
              <w:instrText xml:space="preserve"> PAGEREF _Toc39684360 \h </w:instrText>
            </w:r>
            <w:r w:rsidR="004431BD">
              <w:rPr>
                <w:noProof/>
                <w:webHidden/>
              </w:rPr>
            </w:r>
            <w:r w:rsidR="004431BD">
              <w:rPr>
                <w:noProof/>
                <w:webHidden/>
              </w:rPr>
              <w:fldChar w:fldCharType="separate"/>
            </w:r>
            <w:r>
              <w:rPr>
                <w:noProof/>
                <w:webHidden/>
              </w:rPr>
              <w:t>64</w:t>
            </w:r>
            <w:r w:rsidR="004431BD">
              <w:rPr>
                <w:noProof/>
                <w:webHidden/>
              </w:rPr>
              <w:fldChar w:fldCharType="end"/>
            </w:r>
          </w:hyperlink>
        </w:p>
        <w:p w14:paraId="27C98900" w14:textId="642EC71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1" w:history="1">
            <w:r w:rsidR="004431BD" w:rsidRPr="00EF064C">
              <w:rPr>
                <w:rStyle w:val="Hyperlink"/>
                <w:noProof/>
                <w:lang w:bidi="si-LK"/>
              </w:rPr>
              <w:t>8.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61 \h </w:instrText>
            </w:r>
            <w:r w:rsidR="004431BD">
              <w:rPr>
                <w:noProof/>
                <w:webHidden/>
              </w:rPr>
            </w:r>
            <w:r w:rsidR="004431BD">
              <w:rPr>
                <w:noProof/>
                <w:webHidden/>
              </w:rPr>
              <w:fldChar w:fldCharType="separate"/>
            </w:r>
            <w:r>
              <w:rPr>
                <w:noProof/>
                <w:webHidden/>
              </w:rPr>
              <w:t>64</w:t>
            </w:r>
            <w:r w:rsidR="004431BD">
              <w:rPr>
                <w:noProof/>
                <w:webHidden/>
              </w:rPr>
              <w:fldChar w:fldCharType="end"/>
            </w:r>
          </w:hyperlink>
        </w:p>
        <w:p w14:paraId="79999CAA" w14:textId="7C1FBBBC"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2" w:history="1">
            <w:r w:rsidR="004431BD" w:rsidRPr="00EF064C">
              <w:rPr>
                <w:rStyle w:val="Hyperlink"/>
                <w:noProof/>
                <w:lang w:bidi="si-LK"/>
              </w:rPr>
              <w:t>8.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Goals and Objectives of Testing</w:t>
            </w:r>
            <w:r w:rsidR="004431BD">
              <w:rPr>
                <w:noProof/>
                <w:webHidden/>
              </w:rPr>
              <w:tab/>
            </w:r>
            <w:r w:rsidR="004431BD">
              <w:rPr>
                <w:noProof/>
                <w:webHidden/>
              </w:rPr>
              <w:fldChar w:fldCharType="begin"/>
            </w:r>
            <w:r w:rsidR="004431BD">
              <w:rPr>
                <w:noProof/>
                <w:webHidden/>
              </w:rPr>
              <w:instrText xml:space="preserve"> PAGEREF _Toc39684362 \h </w:instrText>
            </w:r>
            <w:r w:rsidR="004431BD">
              <w:rPr>
                <w:noProof/>
                <w:webHidden/>
              </w:rPr>
            </w:r>
            <w:r w:rsidR="004431BD">
              <w:rPr>
                <w:noProof/>
                <w:webHidden/>
              </w:rPr>
              <w:fldChar w:fldCharType="separate"/>
            </w:r>
            <w:r>
              <w:rPr>
                <w:noProof/>
                <w:webHidden/>
              </w:rPr>
              <w:t>64</w:t>
            </w:r>
            <w:r w:rsidR="004431BD">
              <w:rPr>
                <w:noProof/>
                <w:webHidden/>
              </w:rPr>
              <w:fldChar w:fldCharType="end"/>
            </w:r>
          </w:hyperlink>
        </w:p>
        <w:p w14:paraId="151C1388" w14:textId="7B429E8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3" w:history="1">
            <w:r w:rsidR="004431BD" w:rsidRPr="00EF064C">
              <w:rPr>
                <w:rStyle w:val="Hyperlink"/>
                <w:noProof/>
                <w:lang w:bidi="si-LK"/>
              </w:rPr>
              <w:t>8.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Testing Criteria</w:t>
            </w:r>
            <w:r w:rsidR="004431BD">
              <w:rPr>
                <w:noProof/>
                <w:webHidden/>
              </w:rPr>
              <w:tab/>
            </w:r>
            <w:r w:rsidR="004431BD">
              <w:rPr>
                <w:noProof/>
                <w:webHidden/>
              </w:rPr>
              <w:fldChar w:fldCharType="begin"/>
            </w:r>
            <w:r w:rsidR="004431BD">
              <w:rPr>
                <w:noProof/>
                <w:webHidden/>
              </w:rPr>
              <w:instrText xml:space="preserve"> PAGEREF _Toc39684363 \h </w:instrText>
            </w:r>
            <w:r w:rsidR="004431BD">
              <w:rPr>
                <w:noProof/>
                <w:webHidden/>
              </w:rPr>
            </w:r>
            <w:r w:rsidR="004431BD">
              <w:rPr>
                <w:noProof/>
                <w:webHidden/>
              </w:rPr>
              <w:fldChar w:fldCharType="separate"/>
            </w:r>
            <w:r>
              <w:rPr>
                <w:noProof/>
                <w:webHidden/>
              </w:rPr>
              <w:t>64</w:t>
            </w:r>
            <w:r w:rsidR="004431BD">
              <w:rPr>
                <w:noProof/>
                <w:webHidden/>
              </w:rPr>
              <w:fldChar w:fldCharType="end"/>
            </w:r>
          </w:hyperlink>
        </w:p>
        <w:p w14:paraId="7125FFED" w14:textId="197D371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4" w:history="1">
            <w:r w:rsidR="004431BD" w:rsidRPr="00EF064C">
              <w:rPr>
                <w:rStyle w:val="Hyperlink"/>
                <w:noProof/>
                <w:lang w:val="en-US" w:bidi="si-LK"/>
              </w:rPr>
              <w:t>8.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Unit Testing</w:t>
            </w:r>
            <w:r w:rsidR="004431BD">
              <w:rPr>
                <w:noProof/>
                <w:webHidden/>
              </w:rPr>
              <w:tab/>
            </w:r>
            <w:r w:rsidR="004431BD">
              <w:rPr>
                <w:noProof/>
                <w:webHidden/>
              </w:rPr>
              <w:fldChar w:fldCharType="begin"/>
            </w:r>
            <w:r w:rsidR="004431BD">
              <w:rPr>
                <w:noProof/>
                <w:webHidden/>
              </w:rPr>
              <w:instrText xml:space="preserve"> PAGEREF _Toc39684364 \h </w:instrText>
            </w:r>
            <w:r w:rsidR="004431BD">
              <w:rPr>
                <w:noProof/>
                <w:webHidden/>
              </w:rPr>
            </w:r>
            <w:r w:rsidR="004431BD">
              <w:rPr>
                <w:noProof/>
                <w:webHidden/>
              </w:rPr>
              <w:fldChar w:fldCharType="separate"/>
            </w:r>
            <w:r>
              <w:rPr>
                <w:noProof/>
                <w:webHidden/>
              </w:rPr>
              <w:t>65</w:t>
            </w:r>
            <w:r w:rsidR="004431BD">
              <w:rPr>
                <w:noProof/>
                <w:webHidden/>
              </w:rPr>
              <w:fldChar w:fldCharType="end"/>
            </w:r>
          </w:hyperlink>
        </w:p>
        <w:p w14:paraId="59D817CA" w14:textId="33AF6AEA"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65" w:history="1">
            <w:r w:rsidR="004431BD" w:rsidRPr="00EF064C">
              <w:rPr>
                <w:rStyle w:val="Hyperlink"/>
                <w:noProof/>
                <w:lang w:val="en-US" w:bidi="si-LK"/>
              </w:rPr>
              <w:t>8.4.1</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Unit Testing Tools</w:t>
            </w:r>
            <w:r w:rsidR="004431BD">
              <w:rPr>
                <w:noProof/>
                <w:webHidden/>
              </w:rPr>
              <w:tab/>
            </w:r>
            <w:r w:rsidR="004431BD">
              <w:rPr>
                <w:noProof/>
                <w:webHidden/>
              </w:rPr>
              <w:fldChar w:fldCharType="begin"/>
            </w:r>
            <w:r w:rsidR="004431BD">
              <w:rPr>
                <w:noProof/>
                <w:webHidden/>
              </w:rPr>
              <w:instrText xml:space="preserve"> PAGEREF _Toc39684365 \h </w:instrText>
            </w:r>
            <w:r w:rsidR="004431BD">
              <w:rPr>
                <w:noProof/>
                <w:webHidden/>
              </w:rPr>
            </w:r>
            <w:r w:rsidR="004431BD">
              <w:rPr>
                <w:noProof/>
                <w:webHidden/>
              </w:rPr>
              <w:fldChar w:fldCharType="separate"/>
            </w:r>
            <w:r>
              <w:rPr>
                <w:noProof/>
                <w:webHidden/>
              </w:rPr>
              <w:t>65</w:t>
            </w:r>
            <w:r w:rsidR="004431BD">
              <w:rPr>
                <w:noProof/>
                <w:webHidden/>
              </w:rPr>
              <w:fldChar w:fldCharType="end"/>
            </w:r>
          </w:hyperlink>
        </w:p>
        <w:p w14:paraId="5215816A" w14:textId="43A6DA0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6" w:history="1">
            <w:r w:rsidR="004431BD" w:rsidRPr="00EF064C">
              <w:rPr>
                <w:rStyle w:val="Hyperlink"/>
                <w:noProof/>
                <w:lang w:val="en-US" w:bidi="si-LK"/>
              </w:rPr>
              <w:t>8.5</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Integration Testing</w:t>
            </w:r>
            <w:r w:rsidR="004431BD">
              <w:rPr>
                <w:noProof/>
                <w:webHidden/>
              </w:rPr>
              <w:tab/>
            </w:r>
            <w:r w:rsidR="004431BD">
              <w:rPr>
                <w:noProof/>
                <w:webHidden/>
              </w:rPr>
              <w:fldChar w:fldCharType="begin"/>
            </w:r>
            <w:r w:rsidR="004431BD">
              <w:rPr>
                <w:noProof/>
                <w:webHidden/>
              </w:rPr>
              <w:instrText xml:space="preserve"> PAGEREF _Toc39684366 \h </w:instrText>
            </w:r>
            <w:r w:rsidR="004431BD">
              <w:rPr>
                <w:noProof/>
                <w:webHidden/>
              </w:rPr>
            </w:r>
            <w:r w:rsidR="004431BD">
              <w:rPr>
                <w:noProof/>
                <w:webHidden/>
              </w:rPr>
              <w:fldChar w:fldCharType="separate"/>
            </w:r>
            <w:r>
              <w:rPr>
                <w:noProof/>
                <w:webHidden/>
              </w:rPr>
              <w:t>66</w:t>
            </w:r>
            <w:r w:rsidR="004431BD">
              <w:rPr>
                <w:noProof/>
                <w:webHidden/>
              </w:rPr>
              <w:fldChar w:fldCharType="end"/>
            </w:r>
          </w:hyperlink>
        </w:p>
        <w:p w14:paraId="1E12A1F7" w14:textId="5102B814"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7" w:history="1">
            <w:r w:rsidR="004431BD" w:rsidRPr="00EF064C">
              <w:rPr>
                <w:rStyle w:val="Hyperlink"/>
                <w:noProof/>
                <w:lang w:val="en-US" w:bidi="si-LK"/>
              </w:rPr>
              <w:t>8.6</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Testing Image Classification Model Accuracy</w:t>
            </w:r>
            <w:r w:rsidR="004431BD">
              <w:rPr>
                <w:noProof/>
                <w:webHidden/>
              </w:rPr>
              <w:tab/>
            </w:r>
            <w:r w:rsidR="004431BD">
              <w:rPr>
                <w:noProof/>
                <w:webHidden/>
              </w:rPr>
              <w:fldChar w:fldCharType="begin"/>
            </w:r>
            <w:r w:rsidR="004431BD">
              <w:rPr>
                <w:noProof/>
                <w:webHidden/>
              </w:rPr>
              <w:instrText xml:space="preserve"> PAGEREF _Toc39684367 \h </w:instrText>
            </w:r>
            <w:r w:rsidR="004431BD">
              <w:rPr>
                <w:noProof/>
                <w:webHidden/>
              </w:rPr>
            </w:r>
            <w:r w:rsidR="004431BD">
              <w:rPr>
                <w:noProof/>
                <w:webHidden/>
              </w:rPr>
              <w:fldChar w:fldCharType="separate"/>
            </w:r>
            <w:r>
              <w:rPr>
                <w:noProof/>
                <w:webHidden/>
              </w:rPr>
              <w:t>67</w:t>
            </w:r>
            <w:r w:rsidR="004431BD">
              <w:rPr>
                <w:noProof/>
                <w:webHidden/>
              </w:rPr>
              <w:fldChar w:fldCharType="end"/>
            </w:r>
          </w:hyperlink>
        </w:p>
        <w:p w14:paraId="4BDC4E22" w14:textId="2EC9AD1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8" w:history="1">
            <w:r w:rsidR="004431BD" w:rsidRPr="00EF064C">
              <w:rPr>
                <w:rStyle w:val="Hyperlink"/>
                <w:noProof/>
                <w:lang w:val="en-US" w:bidi="si-LK"/>
              </w:rPr>
              <w:t>8.7</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Testing Image analyzing process Performance of Flask API Backend</w:t>
            </w:r>
            <w:r w:rsidR="004431BD">
              <w:rPr>
                <w:noProof/>
                <w:webHidden/>
              </w:rPr>
              <w:tab/>
            </w:r>
            <w:r w:rsidR="004431BD">
              <w:rPr>
                <w:noProof/>
                <w:webHidden/>
              </w:rPr>
              <w:fldChar w:fldCharType="begin"/>
            </w:r>
            <w:r w:rsidR="004431BD">
              <w:rPr>
                <w:noProof/>
                <w:webHidden/>
              </w:rPr>
              <w:instrText xml:space="preserve"> PAGEREF _Toc39684368 \h </w:instrText>
            </w:r>
            <w:r w:rsidR="004431BD">
              <w:rPr>
                <w:noProof/>
                <w:webHidden/>
              </w:rPr>
            </w:r>
            <w:r w:rsidR="004431BD">
              <w:rPr>
                <w:noProof/>
                <w:webHidden/>
              </w:rPr>
              <w:fldChar w:fldCharType="separate"/>
            </w:r>
            <w:r>
              <w:rPr>
                <w:noProof/>
                <w:webHidden/>
              </w:rPr>
              <w:t>68</w:t>
            </w:r>
            <w:r w:rsidR="004431BD">
              <w:rPr>
                <w:noProof/>
                <w:webHidden/>
              </w:rPr>
              <w:fldChar w:fldCharType="end"/>
            </w:r>
          </w:hyperlink>
        </w:p>
        <w:p w14:paraId="5DAE3A2D" w14:textId="6DAA44D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69" w:history="1">
            <w:r w:rsidR="004431BD" w:rsidRPr="00EF064C">
              <w:rPr>
                <w:rStyle w:val="Hyperlink"/>
                <w:noProof/>
                <w:lang w:val="en-US" w:bidi="si-LK"/>
              </w:rPr>
              <w:t>8.8</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Testing Image Conversion Performance of Flask API Backend</w:t>
            </w:r>
            <w:r w:rsidR="004431BD">
              <w:rPr>
                <w:noProof/>
                <w:webHidden/>
              </w:rPr>
              <w:tab/>
            </w:r>
            <w:r w:rsidR="004431BD">
              <w:rPr>
                <w:noProof/>
                <w:webHidden/>
              </w:rPr>
              <w:fldChar w:fldCharType="begin"/>
            </w:r>
            <w:r w:rsidR="004431BD">
              <w:rPr>
                <w:noProof/>
                <w:webHidden/>
              </w:rPr>
              <w:instrText xml:space="preserve"> PAGEREF _Toc39684369 \h </w:instrText>
            </w:r>
            <w:r w:rsidR="004431BD">
              <w:rPr>
                <w:noProof/>
                <w:webHidden/>
              </w:rPr>
            </w:r>
            <w:r w:rsidR="004431BD">
              <w:rPr>
                <w:noProof/>
                <w:webHidden/>
              </w:rPr>
              <w:fldChar w:fldCharType="separate"/>
            </w:r>
            <w:r>
              <w:rPr>
                <w:noProof/>
                <w:webHidden/>
              </w:rPr>
              <w:t>70</w:t>
            </w:r>
            <w:r w:rsidR="004431BD">
              <w:rPr>
                <w:noProof/>
                <w:webHidden/>
              </w:rPr>
              <w:fldChar w:fldCharType="end"/>
            </w:r>
          </w:hyperlink>
        </w:p>
        <w:p w14:paraId="7FFAC9A7" w14:textId="0F31255B"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0" w:history="1">
            <w:r w:rsidR="004431BD" w:rsidRPr="00EF064C">
              <w:rPr>
                <w:rStyle w:val="Hyperlink"/>
                <w:noProof/>
                <w:lang w:val="en-US" w:bidi="si-LK"/>
              </w:rPr>
              <w:t>8.9</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Testing structural similarity between input image and converted vector image.</w:t>
            </w:r>
            <w:r w:rsidR="004431BD">
              <w:rPr>
                <w:noProof/>
                <w:webHidden/>
              </w:rPr>
              <w:tab/>
            </w:r>
            <w:r w:rsidR="004431BD">
              <w:rPr>
                <w:noProof/>
                <w:webHidden/>
              </w:rPr>
              <w:fldChar w:fldCharType="begin"/>
            </w:r>
            <w:r w:rsidR="004431BD">
              <w:rPr>
                <w:noProof/>
                <w:webHidden/>
              </w:rPr>
              <w:instrText xml:space="preserve"> PAGEREF _Toc39684370 \h </w:instrText>
            </w:r>
            <w:r w:rsidR="004431BD">
              <w:rPr>
                <w:noProof/>
                <w:webHidden/>
              </w:rPr>
            </w:r>
            <w:r w:rsidR="004431BD">
              <w:rPr>
                <w:noProof/>
                <w:webHidden/>
              </w:rPr>
              <w:fldChar w:fldCharType="separate"/>
            </w:r>
            <w:r>
              <w:rPr>
                <w:noProof/>
                <w:webHidden/>
              </w:rPr>
              <w:t>72</w:t>
            </w:r>
            <w:r w:rsidR="004431BD">
              <w:rPr>
                <w:noProof/>
                <w:webHidden/>
              </w:rPr>
              <w:fldChar w:fldCharType="end"/>
            </w:r>
          </w:hyperlink>
        </w:p>
        <w:p w14:paraId="53170ECB" w14:textId="2E8B76DD"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71" w:history="1">
            <w:r w:rsidR="004431BD" w:rsidRPr="00EF064C">
              <w:rPr>
                <w:rStyle w:val="Hyperlink"/>
                <w:noProof/>
                <w:lang w:val="en-US" w:bidi="si-LK"/>
              </w:rPr>
              <w:t>8.10</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Chapter Summary</w:t>
            </w:r>
            <w:r w:rsidR="004431BD">
              <w:rPr>
                <w:noProof/>
                <w:webHidden/>
              </w:rPr>
              <w:tab/>
            </w:r>
            <w:r w:rsidR="004431BD">
              <w:rPr>
                <w:noProof/>
                <w:webHidden/>
              </w:rPr>
              <w:fldChar w:fldCharType="begin"/>
            </w:r>
            <w:r w:rsidR="004431BD">
              <w:rPr>
                <w:noProof/>
                <w:webHidden/>
              </w:rPr>
              <w:instrText xml:space="preserve"> PAGEREF _Toc39684371 \h </w:instrText>
            </w:r>
            <w:r w:rsidR="004431BD">
              <w:rPr>
                <w:noProof/>
                <w:webHidden/>
              </w:rPr>
            </w:r>
            <w:r w:rsidR="004431BD">
              <w:rPr>
                <w:noProof/>
                <w:webHidden/>
              </w:rPr>
              <w:fldChar w:fldCharType="separate"/>
            </w:r>
            <w:r>
              <w:rPr>
                <w:noProof/>
                <w:webHidden/>
              </w:rPr>
              <w:t>73</w:t>
            </w:r>
            <w:r w:rsidR="004431BD">
              <w:rPr>
                <w:noProof/>
                <w:webHidden/>
              </w:rPr>
              <w:fldChar w:fldCharType="end"/>
            </w:r>
          </w:hyperlink>
        </w:p>
        <w:p w14:paraId="369F56CA" w14:textId="5788EE70" w:rsidR="004431BD" w:rsidRDefault="00A318BF">
          <w:pPr>
            <w:pStyle w:val="TOC1"/>
            <w:tabs>
              <w:tab w:val="left" w:pos="480"/>
              <w:tab w:val="right" w:leader="dot" w:pos="9350"/>
            </w:tabs>
            <w:rPr>
              <w:rFonts w:asciiTheme="minorHAnsi" w:eastAsiaTheme="minorEastAsia" w:hAnsiTheme="minorHAnsi" w:cstheme="minorBidi"/>
              <w:noProof/>
              <w:sz w:val="22"/>
              <w:szCs w:val="22"/>
              <w:lang w:eastAsia="en-GB"/>
            </w:rPr>
          </w:pPr>
          <w:hyperlink w:anchor="_Toc39684372" w:history="1">
            <w:r w:rsidR="004431BD" w:rsidRPr="00EF064C">
              <w:rPr>
                <w:rStyle w:val="Hyperlink"/>
                <w:noProof/>
                <w:lang w:bidi="si-LK"/>
              </w:rPr>
              <w:t>9.</w:t>
            </w:r>
            <w:r w:rsidR="004431BD">
              <w:rPr>
                <w:rFonts w:asciiTheme="minorHAnsi" w:eastAsiaTheme="minorEastAsia" w:hAnsiTheme="minorHAnsi" w:cstheme="minorBidi"/>
                <w:noProof/>
                <w:sz w:val="22"/>
                <w:szCs w:val="22"/>
                <w:lang w:eastAsia="en-GB"/>
              </w:rPr>
              <w:tab/>
            </w:r>
            <w:r w:rsidR="004431BD" w:rsidRPr="00EF064C">
              <w:rPr>
                <w:rStyle w:val="Hyperlink"/>
                <w:noProof/>
                <w:lang w:val="en-US" w:bidi="si-LK"/>
              </w:rPr>
              <w:t>Chapter 9: Evaluation</w:t>
            </w:r>
            <w:r w:rsidR="004431BD">
              <w:rPr>
                <w:noProof/>
                <w:webHidden/>
              </w:rPr>
              <w:tab/>
            </w:r>
            <w:r w:rsidR="004431BD">
              <w:rPr>
                <w:noProof/>
                <w:webHidden/>
              </w:rPr>
              <w:fldChar w:fldCharType="begin"/>
            </w:r>
            <w:r w:rsidR="004431BD">
              <w:rPr>
                <w:noProof/>
                <w:webHidden/>
              </w:rPr>
              <w:instrText xml:space="preserve"> PAGEREF _Toc39684372 \h </w:instrText>
            </w:r>
            <w:r w:rsidR="004431BD">
              <w:rPr>
                <w:noProof/>
                <w:webHidden/>
              </w:rPr>
            </w:r>
            <w:r w:rsidR="004431BD">
              <w:rPr>
                <w:noProof/>
                <w:webHidden/>
              </w:rPr>
              <w:fldChar w:fldCharType="separate"/>
            </w:r>
            <w:r>
              <w:rPr>
                <w:noProof/>
                <w:webHidden/>
              </w:rPr>
              <w:t>74</w:t>
            </w:r>
            <w:r w:rsidR="004431BD">
              <w:rPr>
                <w:noProof/>
                <w:webHidden/>
              </w:rPr>
              <w:fldChar w:fldCharType="end"/>
            </w:r>
          </w:hyperlink>
        </w:p>
        <w:p w14:paraId="19D16372" w14:textId="3E830C37"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3" w:history="1">
            <w:r w:rsidR="004431BD" w:rsidRPr="00EF064C">
              <w:rPr>
                <w:rStyle w:val="Hyperlink"/>
                <w:noProof/>
                <w:lang w:bidi="si-LK"/>
              </w:rPr>
              <w:t>9.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73 \h </w:instrText>
            </w:r>
            <w:r w:rsidR="004431BD">
              <w:rPr>
                <w:noProof/>
                <w:webHidden/>
              </w:rPr>
            </w:r>
            <w:r w:rsidR="004431BD">
              <w:rPr>
                <w:noProof/>
                <w:webHidden/>
              </w:rPr>
              <w:fldChar w:fldCharType="separate"/>
            </w:r>
            <w:r>
              <w:rPr>
                <w:noProof/>
                <w:webHidden/>
              </w:rPr>
              <w:t>74</w:t>
            </w:r>
            <w:r w:rsidR="004431BD">
              <w:rPr>
                <w:noProof/>
                <w:webHidden/>
              </w:rPr>
              <w:fldChar w:fldCharType="end"/>
            </w:r>
          </w:hyperlink>
        </w:p>
        <w:p w14:paraId="10E0BAA6" w14:textId="5D42027A"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4" w:history="1">
            <w:r w:rsidR="004431BD" w:rsidRPr="00EF064C">
              <w:rPr>
                <w:rStyle w:val="Hyperlink"/>
                <w:noProof/>
                <w:lang w:bidi="si-LK"/>
              </w:rPr>
              <w:t>9.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valuation Criteria</w:t>
            </w:r>
            <w:r w:rsidR="004431BD">
              <w:rPr>
                <w:noProof/>
                <w:webHidden/>
              </w:rPr>
              <w:tab/>
            </w:r>
            <w:r w:rsidR="004431BD">
              <w:rPr>
                <w:noProof/>
                <w:webHidden/>
              </w:rPr>
              <w:fldChar w:fldCharType="begin"/>
            </w:r>
            <w:r w:rsidR="004431BD">
              <w:rPr>
                <w:noProof/>
                <w:webHidden/>
              </w:rPr>
              <w:instrText xml:space="preserve"> PAGEREF _Toc39684374 \h </w:instrText>
            </w:r>
            <w:r w:rsidR="004431BD">
              <w:rPr>
                <w:noProof/>
                <w:webHidden/>
              </w:rPr>
            </w:r>
            <w:r w:rsidR="004431BD">
              <w:rPr>
                <w:noProof/>
                <w:webHidden/>
              </w:rPr>
              <w:fldChar w:fldCharType="separate"/>
            </w:r>
            <w:r>
              <w:rPr>
                <w:noProof/>
                <w:webHidden/>
              </w:rPr>
              <w:t>74</w:t>
            </w:r>
            <w:r w:rsidR="004431BD">
              <w:rPr>
                <w:noProof/>
                <w:webHidden/>
              </w:rPr>
              <w:fldChar w:fldCharType="end"/>
            </w:r>
          </w:hyperlink>
        </w:p>
        <w:p w14:paraId="1865288E" w14:textId="067CA56A"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5" w:history="1">
            <w:r w:rsidR="004431BD" w:rsidRPr="00EF064C">
              <w:rPr>
                <w:rStyle w:val="Hyperlink"/>
                <w:noProof/>
                <w:lang w:bidi="si-LK"/>
              </w:rPr>
              <w:t>9.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valuation Goals</w:t>
            </w:r>
            <w:r w:rsidR="004431BD">
              <w:rPr>
                <w:noProof/>
                <w:webHidden/>
              </w:rPr>
              <w:tab/>
            </w:r>
            <w:r w:rsidR="004431BD">
              <w:rPr>
                <w:noProof/>
                <w:webHidden/>
              </w:rPr>
              <w:fldChar w:fldCharType="begin"/>
            </w:r>
            <w:r w:rsidR="004431BD">
              <w:rPr>
                <w:noProof/>
                <w:webHidden/>
              </w:rPr>
              <w:instrText xml:space="preserve"> PAGEREF _Toc39684375 \h </w:instrText>
            </w:r>
            <w:r w:rsidR="004431BD">
              <w:rPr>
                <w:noProof/>
                <w:webHidden/>
              </w:rPr>
            </w:r>
            <w:r w:rsidR="004431BD">
              <w:rPr>
                <w:noProof/>
                <w:webHidden/>
              </w:rPr>
              <w:fldChar w:fldCharType="separate"/>
            </w:r>
            <w:r>
              <w:rPr>
                <w:noProof/>
                <w:webHidden/>
              </w:rPr>
              <w:t>74</w:t>
            </w:r>
            <w:r w:rsidR="004431BD">
              <w:rPr>
                <w:noProof/>
                <w:webHidden/>
              </w:rPr>
              <w:fldChar w:fldCharType="end"/>
            </w:r>
          </w:hyperlink>
        </w:p>
        <w:p w14:paraId="7BD1968A" w14:textId="6D66ABF0"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6" w:history="1">
            <w:r w:rsidR="004431BD" w:rsidRPr="00EF064C">
              <w:rPr>
                <w:rStyle w:val="Hyperlink"/>
                <w:noProof/>
                <w:lang w:bidi="si-LK"/>
              </w:rPr>
              <w:t>9.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ection of Evaluators</w:t>
            </w:r>
            <w:r w:rsidR="004431BD">
              <w:rPr>
                <w:noProof/>
                <w:webHidden/>
              </w:rPr>
              <w:tab/>
            </w:r>
            <w:r w:rsidR="004431BD">
              <w:rPr>
                <w:noProof/>
                <w:webHidden/>
              </w:rPr>
              <w:fldChar w:fldCharType="begin"/>
            </w:r>
            <w:r w:rsidR="004431BD">
              <w:rPr>
                <w:noProof/>
                <w:webHidden/>
              </w:rPr>
              <w:instrText xml:space="preserve"> PAGEREF _Toc39684376 \h </w:instrText>
            </w:r>
            <w:r w:rsidR="004431BD">
              <w:rPr>
                <w:noProof/>
                <w:webHidden/>
              </w:rPr>
            </w:r>
            <w:r w:rsidR="004431BD">
              <w:rPr>
                <w:noProof/>
                <w:webHidden/>
              </w:rPr>
              <w:fldChar w:fldCharType="separate"/>
            </w:r>
            <w:r>
              <w:rPr>
                <w:noProof/>
                <w:webHidden/>
              </w:rPr>
              <w:t>75</w:t>
            </w:r>
            <w:r w:rsidR="004431BD">
              <w:rPr>
                <w:noProof/>
                <w:webHidden/>
              </w:rPr>
              <w:fldChar w:fldCharType="end"/>
            </w:r>
          </w:hyperlink>
        </w:p>
        <w:p w14:paraId="32892CDC" w14:textId="0570E2D7"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7" w:history="1">
            <w:r w:rsidR="004431BD" w:rsidRPr="00EF064C">
              <w:rPr>
                <w:rStyle w:val="Hyperlink"/>
                <w:noProof/>
                <w:lang w:bidi="si-LK"/>
              </w:rPr>
              <w:t>9.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valuation Feedback</w:t>
            </w:r>
            <w:r w:rsidR="004431BD">
              <w:rPr>
                <w:noProof/>
                <w:webHidden/>
              </w:rPr>
              <w:tab/>
            </w:r>
            <w:r w:rsidR="004431BD">
              <w:rPr>
                <w:noProof/>
                <w:webHidden/>
              </w:rPr>
              <w:fldChar w:fldCharType="begin"/>
            </w:r>
            <w:r w:rsidR="004431BD">
              <w:rPr>
                <w:noProof/>
                <w:webHidden/>
              </w:rPr>
              <w:instrText xml:space="preserve"> PAGEREF _Toc39684377 \h </w:instrText>
            </w:r>
            <w:r w:rsidR="004431BD">
              <w:rPr>
                <w:noProof/>
                <w:webHidden/>
              </w:rPr>
            </w:r>
            <w:r w:rsidR="004431BD">
              <w:rPr>
                <w:noProof/>
                <w:webHidden/>
              </w:rPr>
              <w:fldChar w:fldCharType="separate"/>
            </w:r>
            <w:r>
              <w:rPr>
                <w:noProof/>
                <w:webHidden/>
              </w:rPr>
              <w:t>76</w:t>
            </w:r>
            <w:r w:rsidR="004431BD">
              <w:rPr>
                <w:noProof/>
                <w:webHidden/>
              </w:rPr>
              <w:fldChar w:fldCharType="end"/>
            </w:r>
          </w:hyperlink>
        </w:p>
        <w:p w14:paraId="538AD028" w14:textId="604211C1"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78" w:history="1">
            <w:r w:rsidR="004431BD" w:rsidRPr="00EF064C">
              <w:rPr>
                <w:rStyle w:val="Hyperlink"/>
                <w:noProof/>
                <w:lang w:bidi="si-LK"/>
              </w:rPr>
              <w:t>9.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Self-Evaluation</w:t>
            </w:r>
            <w:r w:rsidR="004431BD">
              <w:rPr>
                <w:noProof/>
                <w:webHidden/>
              </w:rPr>
              <w:tab/>
            </w:r>
            <w:r w:rsidR="004431BD">
              <w:rPr>
                <w:noProof/>
                <w:webHidden/>
              </w:rPr>
              <w:fldChar w:fldCharType="begin"/>
            </w:r>
            <w:r w:rsidR="004431BD">
              <w:rPr>
                <w:noProof/>
                <w:webHidden/>
              </w:rPr>
              <w:instrText xml:space="preserve"> PAGEREF _Toc39684378 \h </w:instrText>
            </w:r>
            <w:r w:rsidR="004431BD">
              <w:rPr>
                <w:noProof/>
                <w:webHidden/>
              </w:rPr>
            </w:r>
            <w:r w:rsidR="004431BD">
              <w:rPr>
                <w:noProof/>
                <w:webHidden/>
              </w:rPr>
              <w:fldChar w:fldCharType="separate"/>
            </w:r>
            <w:r>
              <w:rPr>
                <w:noProof/>
                <w:webHidden/>
              </w:rPr>
              <w:t>77</w:t>
            </w:r>
            <w:r w:rsidR="004431BD">
              <w:rPr>
                <w:noProof/>
                <w:webHidden/>
              </w:rPr>
              <w:fldChar w:fldCharType="end"/>
            </w:r>
          </w:hyperlink>
        </w:p>
        <w:p w14:paraId="0F607F60" w14:textId="3A9FF76B"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79" w:history="1">
            <w:r w:rsidR="004431BD" w:rsidRPr="00EF064C">
              <w:rPr>
                <w:rStyle w:val="Hyperlink"/>
                <w:noProof/>
                <w:lang w:bidi="si-LK"/>
              </w:rPr>
              <w:t>9.6.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valuation of Concept and Scope of the Project</w:t>
            </w:r>
            <w:r w:rsidR="004431BD">
              <w:rPr>
                <w:noProof/>
                <w:webHidden/>
              </w:rPr>
              <w:tab/>
            </w:r>
            <w:r w:rsidR="004431BD">
              <w:rPr>
                <w:noProof/>
                <w:webHidden/>
              </w:rPr>
              <w:fldChar w:fldCharType="begin"/>
            </w:r>
            <w:r w:rsidR="004431BD">
              <w:rPr>
                <w:noProof/>
                <w:webHidden/>
              </w:rPr>
              <w:instrText xml:space="preserve"> PAGEREF _Toc39684379 \h </w:instrText>
            </w:r>
            <w:r w:rsidR="004431BD">
              <w:rPr>
                <w:noProof/>
                <w:webHidden/>
              </w:rPr>
            </w:r>
            <w:r w:rsidR="004431BD">
              <w:rPr>
                <w:noProof/>
                <w:webHidden/>
              </w:rPr>
              <w:fldChar w:fldCharType="separate"/>
            </w:r>
            <w:r>
              <w:rPr>
                <w:noProof/>
                <w:webHidden/>
              </w:rPr>
              <w:t>77</w:t>
            </w:r>
            <w:r w:rsidR="004431BD">
              <w:rPr>
                <w:noProof/>
                <w:webHidden/>
              </w:rPr>
              <w:fldChar w:fldCharType="end"/>
            </w:r>
          </w:hyperlink>
        </w:p>
        <w:p w14:paraId="04034E7C" w14:textId="2873BD4D"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0" w:history="1">
            <w:r w:rsidR="004431BD" w:rsidRPr="00EF064C">
              <w:rPr>
                <w:rStyle w:val="Hyperlink"/>
                <w:noProof/>
                <w:lang w:bidi="si-LK"/>
              </w:rPr>
              <w:t>9.6.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valuation of Technicality of the Project</w:t>
            </w:r>
            <w:r w:rsidR="004431BD">
              <w:rPr>
                <w:noProof/>
                <w:webHidden/>
              </w:rPr>
              <w:tab/>
            </w:r>
            <w:r w:rsidR="004431BD">
              <w:rPr>
                <w:noProof/>
                <w:webHidden/>
              </w:rPr>
              <w:fldChar w:fldCharType="begin"/>
            </w:r>
            <w:r w:rsidR="004431BD">
              <w:rPr>
                <w:noProof/>
                <w:webHidden/>
              </w:rPr>
              <w:instrText xml:space="preserve"> PAGEREF _Toc39684380 \h </w:instrText>
            </w:r>
            <w:r w:rsidR="004431BD">
              <w:rPr>
                <w:noProof/>
                <w:webHidden/>
              </w:rPr>
            </w:r>
            <w:r w:rsidR="004431BD">
              <w:rPr>
                <w:noProof/>
                <w:webHidden/>
              </w:rPr>
              <w:fldChar w:fldCharType="separate"/>
            </w:r>
            <w:r>
              <w:rPr>
                <w:noProof/>
                <w:webHidden/>
              </w:rPr>
              <w:t>77</w:t>
            </w:r>
            <w:r w:rsidR="004431BD">
              <w:rPr>
                <w:noProof/>
                <w:webHidden/>
              </w:rPr>
              <w:fldChar w:fldCharType="end"/>
            </w:r>
          </w:hyperlink>
        </w:p>
        <w:p w14:paraId="0DE69EE7" w14:textId="44E3F5A1"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1" w:history="1">
            <w:r w:rsidR="004431BD" w:rsidRPr="00EF064C">
              <w:rPr>
                <w:rStyle w:val="Hyperlink"/>
                <w:noProof/>
                <w:lang w:bidi="si-LK"/>
              </w:rPr>
              <w:t>9.6.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Evaluation of the Usefulness and Impact to the domain of this Project</w:t>
            </w:r>
            <w:r w:rsidR="004431BD">
              <w:rPr>
                <w:noProof/>
                <w:webHidden/>
              </w:rPr>
              <w:tab/>
            </w:r>
            <w:r w:rsidR="004431BD">
              <w:rPr>
                <w:noProof/>
                <w:webHidden/>
              </w:rPr>
              <w:fldChar w:fldCharType="begin"/>
            </w:r>
            <w:r w:rsidR="004431BD">
              <w:rPr>
                <w:noProof/>
                <w:webHidden/>
              </w:rPr>
              <w:instrText xml:space="preserve"> PAGEREF _Toc39684381 \h </w:instrText>
            </w:r>
            <w:r w:rsidR="004431BD">
              <w:rPr>
                <w:noProof/>
                <w:webHidden/>
              </w:rPr>
            </w:r>
            <w:r w:rsidR="004431BD">
              <w:rPr>
                <w:noProof/>
                <w:webHidden/>
              </w:rPr>
              <w:fldChar w:fldCharType="separate"/>
            </w:r>
            <w:r>
              <w:rPr>
                <w:noProof/>
                <w:webHidden/>
              </w:rPr>
              <w:t>77</w:t>
            </w:r>
            <w:r w:rsidR="004431BD">
              <w:rPr>
                <w:noProof/>
                <w:webHidden/>
              </w:rPr>
              <w:fldChar w:fldCharType="end"/>
            </w:r>
          </w:hyperlink>
        </w:p>
        <w:p w14:paraId="636AABB4" w14:textId="23668CD8"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2" w:history="1">
            <w:r w:rsidR="004431BD" w:rsidRPr="00EF064C">
              <w:rPr>
                <w:rStyle w:val="Hyperlink"/>
                <w:noProof/>
                <w:lang w:bidi="si-LK"/>
              </w:rPr>
              <w:t>9.6.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Limitation and Future Enhancements of the Project</w:t>
            </w:r>
            <w:r w:rsidR="004431BD">
              <w:rPr>
                <w:noProof/>
                <w:webHidden/>
              </w:rPr>
              <w:tab/>
            </w:r>
            <w:r w:rsidR="004431BD">
              <w:rPr>
                <w:noProof/>
                <w:webHidden/>
              </w:rPr>
              <w:fldChar w:fldCharType="begin"/>
            </w:r>
            <w:r w:rsidR="004431BD">
              <w:rPr>
                <w:noProof/>
                <w:webHidden/>
              </w:rPr>
              <w:instrText xml:space="preserve"> PAGEREF _Toc39684382 \h </w:instrText>
            </w:r>
            <w:r w:rsidR="004431BD">
              <w:rPr>
                <w:noProof/>
                <w:webHidden/>
              </w:rPr>
            </w:r>
            <w:r w:rsidR="004431BD">
              <w:rPr>
                <w:noProof/>
                <w:webHidden/>
              </w:rPr>
              <w:fldChar w:fldCharType="separate"/>
            </w:r>
            <w:r>
              <w:rPr>
                <w:noProof/>
                <w:webHidden/>
              </w:rPr>
              <w:t>78</w:t>
            </w:r>
            <w:r w:rsidR="004431BD">
              <w:rPr>
                <w:noProof/>
                <w:webHidden/>
              </w:rPr>
              <w:fldChar w:fldCharType="end"/>
            </w:r>
          </w:hyperlink>
        </w:p>
        <w:p w14:paraId="0E4A038B" w14:textId="2240943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83" w:history="1">
            <w:r w:rsidR="004431BD" w:rsidRPr="00EF064C">
              <w:rPr>
                <w:rStyle w:val="Hyperlink"/>
                <w:noProof/>
                <w:lang w:bidi="si-LK"/>
              </w:rPr>
              <w:t>9.7</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Benchmarking</w:t>
            </w:r>
            <w:r w:rsidR="004431BD">
              <w:rPr>
                <w:noProof/>
                <w:webHidden/>
              </w:rPr>
              <w:tab/>
            </w:r>
            <w:r w:rsidR="004431BD">
              <w:rPr>
                <w:noProof/>
                <w:webHidden/>
              </w:rPr>
              <w:fldChar w:fldCharType="begin"/>
            </w:r>
            <w:r w:rsidR="004431BD">
              <w:rPr>
                <w:noProof/>
                <w:webHidden/>
              </w:rPr>
              <w:instrText xml:space="preserve"> PAGEREF _Toc39684383 \h </w:instrText>
            </w:r>
            <w:r w:rsidR="004431BD">
              <w:rPr>
                <w:noProof/>
                <w:webHidden/>
              </w:rPr>
            </w:r>
            <w:r w:rsidR="004431BD">
              <w:rPr>
                <w:noProof/>
                <w:webHidden/>
              </w:rPr>
              <w:fldChar w:fldCharType="separate"/>
            </w:r>
            <w:r>
              <w:rPr>
                <w:noProof/>
                <w:webHidden/>
              </w:rPr>
              <w:t>78</w:t>
            </w:r>
            <w:r w:rsidR="004431BD">
              <w:rPr>
                <w:noProof/>
                <w:webHidden/>
              </w:rPr>
              <w:fldChar w:fldCharType="end"/>
            </w:r>
          </w:hyperlink>
        </w:p>
        <w:p w14:paraId="4876953B" w14:textId="0065DAB2"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84" w:history="1">
            <w:r w:rsidR="004431BD" w:rsidRPr="00EF064C">
              <w:rPr>
                <w:rStyle w:val="Hyperlink"/>
                <w:noProof/>
                <w:lang w:bidi="si-LK"/>
              </w:rPr>
              <w:t>9.8</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Reflection on Functional Requirements</w:t>
            </w:r>
            <w:r w:rsidR="004431BD">
              <w:rPr>
                <w:noProof/>
                <w:webHidden/>
              </w:rPr>
              <w:tab/>
            </w:r>
            <w:r w:rsidR="004431BD">
              <w:rPr>
                <w:noProof/>
                <w:webHidden/>
              </w:rPr>
              <w:fldChar w:fldCharType="begin"/>
            </w:r>
            <w:r w:rsidR="004431BD">
              <w:rPr>
                <w:noProof/>
                <w:webHidden/>
              </w:rPr>
              <w:instrText xml:space="preserve"> PAGEREF _Toc39684384 \h </w:instrText>
            </w:r>
            <w:r w:rsidR="004431BD">
              <w:rPr>
                <w:noProof/>
                <w:webHidden/>
              </w:rPr>
            </w:r>
            <w:r w:rsidR="004431BD">
              <w:rPr>
                <w:noProof/>
                <w:webHidden/>
              </w:rPr>
              <w:fldChar w:fldCharType="separate"/>
            </w:r>
            <w:r>
              <w:rPr>
                <w:noProof/>
                <w:webHidden/>
              </w:rPr>
              <w:t>79</w:t>
            </w:r>
            <w:r w:rsidR="004431BD">
              <w:rPr>
                <w:noProof/>
                <w:webHidden/>
              </w:rPr>
              <w:fldChar w:fldCharType="end"/>
            </w:r>
          </w:hyperlink>
        </w:p>
        <w:p w14:paraId="0847D8F2" w14:textId="780046F5" w:rsidR="004431BD" w:rsidRDefault="00A318BF">
          <w:pPr>
            <w:pStyle w:val="TOC2"/>
            <w:tabs>
              <w:tab w:val="left" w:pos="880"/>
              <w:tab w:val="right" w:leader="dot" w:pos="9350"/>
            </w:tabs>
            <w:rPr>
              <w:rFonts w:asciiTheme="minorHAnsi" w:eastAsiaTheme="minorEastAsia" w:hAnsiTheme="minorHAnsi" w:cstheme="minorBidi"/>
              <w:noProof/>
              <w:sz w:val="22"/>
              <w:szCs w:val="22"/>
              <w:lang w:eastAsia="en-GB"/>
            </w:rPr>
          </w:pPr>
          <w:hyperlink w:anchor="_Toc39684385" w:history="1">
            <w:r w:rsidR="004431BD" w:rsidRPr="00EF064C">
              <w:rPr>
                <w:rStyle w:val="Hyperlink"/>
                <w:noProof/>
                <w:lang w:bidi="si-LK"/>
              </w:rPr>
              <w:t>9.9</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Summary</w:t>
            </w:r>
            <w:r w:rsidR="004431BD">
              <w:rPr>
                <w:noProof/>
                <w:webHidden/>
              </w:rPr>
              <w:tab/>
            </w:r>
            <w:r w:rsidR="004431BD">
              <w:rPr>
                <w:noProof/>
                <w:webHidden/>
              </w:rPr>
              <w:fldChar w:fldCharType="begin"/>
            </w:r>
            <w:r w:rsidR="004431BD">
              <w:rPr>
                <w:noProof/>
                <w:webHidden/>
              </w:rPr>
              <w:instrText xml:space="preserve"> PAGEREF _Toc39684385 \h </w:instrText>
            </w:r>
            <w:r w:rsidR="004431BD">
              <w:rPr>
                <w:noProof/>
                <w:webHidden/>
              </w:rPr>
            </w:r>
            <w:r w:rsidR="004431BD">
              <w:rPr>
                <w:noProof/>
                <w:webHidden/>
              </w:rPr>
              <w:fldChar w:fldCharType="separate"/>
            </w:r>
            <w:r>
              <w:rPr>
                <w:noProof/>
                <w:webHidden/>
              </w:rPr>
              <w:t>79</w:t>
            </w:r>
            <w:r w:rsidR="004431BD">
              <w:rPr>
                <w:noProof/>
                <w:webHidden/>
              </w:rPr>
              <w:fldChar w:fldCharType="end"/>
            </w:r>
          </w:hyperlink>
        </w:p>
        <w:p w14:paraId="475A6D97" w14:textId="007013D2" w:rsidR="004431BD" w:rsidRDefault="00A318BF">
          <w:pPr>
            <w:pStyle w:val="TOC1"/>
            <w:tabs>
              <w:tab w:val="left" w:pos="660"/>
              <w:tab w:val="right" w:leader="dot" w:pos="9350"/>
            </w:tabs>
            <w:rPr>
              <w:rFonts w:asciiTheme="minorHAnsi" w:eastAsiaTheme="minorEastAsia" w:hAnsiTheme="minorHAnsi" w:cstheme="minorBidi"/>
              <w:noProof/>
              <w:sz w:val="22"/>
              <w:szCs w:val="22"/>
              <w:lang w:eastAsia="en-GB"/>
            </w:rPr>
          </w:pPr>
          <w:hyperlink w:anchor="_Toc39684386" w:history="1">
            <w:r w:rsidR="004431BD" w:rsidRPr="00EF064C">
              <w:rPr>
                <w:rStyle w:val="Hyperlink"/>
                <w:noProof/>
                <w:lang w:bidi="si-LK"/>
              </w:rPr>
              <w:t>10.</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10: Conclusion</w:t>
            </w:r>
            <w:r w:rsidR="004431BD">
              <w:rPr>
                <w:noProof/>
                <w:webHidden/>
              </w:rPr>
              <w:tab/>
            </w:r>
            <w:r w:rsidR="004431BD">
              <w:rPr>
                <w:noProof/>
                <w:webHidden/>
              </w:rPr>
              <w:fldChar w:fldCharType="begin"/>
            </w:r>
            <w:r w:rsidR="004431BD">
              <w:rPr>
                <w:noProof/>
                <w:webHidden/>
              </w:rPr>
              <w:instrText xml:space="preserve"> PAGEREF _Toc39684386 \h </w:instrText>
            </w:r>
            <w:r w:rsidR="004431BD">
              <w:rPr>
                <w:noProof/>
                <w:webHidden/>
              </w:rPr>
            </w:r>
            <w:r w:rsidR="004431BD">
              <w:rPr>
                <w:noProof/>
                <w:webHidden/>
              </w:rPr>
              <w:fldChar w:fldCharType="separate"/>
            </w:r>
            <w:r>
              <w:rPr>
                <w:noProof/>
                <w:webHidden/>
              </w:rPr>
              <w:t>80</w:t>
            </w:r>
            <w:r w:rsidR="004431BD">
              <w:rPr>
                <w:noProof/>
                <w:webHidden/>
              </w:rPr>
              <w:fldChar w:fldCharType="end"/>
            </w:r>
          </w:hyperlink>
        </w:p>
        <w:p w14:paraId="732B241A" w14:textId="494AB5A5"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87" w:history="1">
            <w:r w:rsidR="004431BD" w:rsidRPr="00EF064C">
              <w:rPr>
                <w:rStyle w:val="Hyperlink"/>
                <w:noProof/>
                <w:lang w:bidi="si-LK"/>
              </w:rPr>
              <w:t>10.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hapter Overview</w:t>
            </w:r>
            <w:r w:rsidR="004431BD">
              <w:rPr>
                <w:noProof/>
                <w:webHidden/>
              </w:rPr>
              <w:tab/>
            </w:r>
            <w:r w:rsidR="004431BD">
              <w:rPr>
                <w:noProof/>
                <w:webHidden/>
              </w:rPr>
              <w:fldChar w:fldCharType="begin"/>
            </w:r>
            <w:r w:rsidR="004431BD">
              <w:rPr>
                <w:noProof/>
                <w:webHidden/>
              </w:rPr>
              <w:instrText xml:space="preserve"> PAGEREF _Toc39684387 \h </w:instrText>
            </w:r>
            <w:r w:rsidR="004431BD">
              <w:rPr>
                <w:noProof/>
                <w:webHidden/>
              </w:rPr>
            </w:r>
            <w:r w:rsidR="004431BD">
              <w:rPr>
                <w:noProof/>
                <w:webHidden/>
              </w:rPr>
              <w:fldChar w:fldCharType="separate"/>
            </w:r>
            <w:r>
              <w:rPr>
                <w:noProof/>
                <w:webHidden/>
              </w:rPr>
              <w:t>80</w:t>
            </w:r>
            <w:r w:rsidR="004431BD">
              <w:rPr>
                <w:noProof/>
                <w:webHidden/>
              </w:rPr>
              <w:fldChar w:fldCharType="end"/>
            </w:r>
          </w:hyperlink>
        </w:p>
        <w:p w14:paraId="5914E903" w14:textId="4CEEABAB"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88" w:history="1">
            <w:r w:rsidR="004431BD" w:rsidRPr="00EF064C">
              <w:rPr>
                <w:rStyle w:val="Hyperlink"/>
                <w:noProof/>
                <w:lang w:bidi="si-LK"/>
              </w:rPr>
              <w:t>10.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Aim and Objectives</w:t>
            </w:r>
            <w:r w:rsidR="004431BD">
              <w:rPr>
                <w:noProof/>
                <w:webHidden/>
              </w:rPr>
              <w:tab/>
            </w:r>
            <w:r w:rsidR="004431BD">
              <w:rPr>
                <w:noProof/>
                <w:webHidden/>
              </w:rPr>
              <w:fldChar w:fldCharType="begin"/>
            </w:r>
            <w:r w:rsidR="004431BD">
              <w:rPr>
                <w:noProof/>
                <w:webHidden/>
              </w:rPr>
              <w:instrText xml:space="preserve"> PAGEREF _Toc39684388 \h </w:instrText>
            </w:r>
            <w:r w:rsidR="004431BD">
              <w:rPr>
                <w:noProof/>
                <w:webHidden/>
              </w:rPr>
            </w:r>
            <w:r w:rsidR="004431BD">
              <w:rPr>
                <w:noProof/>
                <w:webHidden/>
              </w:rPr>
              <w:fldChar w:fldCharType="separate"/>
            </w:r>
            <w:r>
              <w:rPr>
                <w:noProof/>
                <w:webHidden/>
              </w:rPr>
              <w:t>80</w:t>
            </w:r>
            <w:r w:rsidR="004431BD">
              <w:rPr>
                <w:noProof/>
                <w:webHidden/>
              </w:rPr>
              <w:fldChar w:fldCharType="end"/>
            </w:r>
          </w:hyperlink>
        </w:p>
        <w:p w14:paraId="123C03C4" w14:textId="5FEA19D9"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89" w:history="1">
            <w:r w:rsidR="004431BD" w:rsidRPr="00EF064C">
              <w:rPr>
                <w:rStyle w:val="Hyperlink"/>
                <w:noProof/>
                <w:lang w:bidi="si-LK"/>
              </w:rPr>
              <w:t>10.2.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the Project Aim</w:t>
            </w:r>
            <w:r w:rsidR="004431BD">
              <w:rPr>
                <w:noProof/>
                <w:webHidden/>
              </w:rPr>
              <w:tab/>
            </w:r>
            <w:r w:rsidR="004431BD">
              <w:rPr>
                <w:noProof/>
                <w:webHidden/>
              </w:rPr>
              <w:fldChar w:fldCharType="begin"/>
            </w:r>
            <w:r w:rsidR="004431BD">
              <w:rPr>
                <w:noProof/>
                <w:webHidden/>
              </w:rPr>
              <w:instrText xml:space="preserve"> PAGEREF _Toc39684389 \h </w:instrText>
            </w:r>
            <w:r w:rsidR="004431BD">
              <w:rPr>
                <w:noProof/>
                <w:webHidden/>
              </w:rPr>
            </w:r>
            <w:r w:rsidR="004431BD">
              <w:rPr>
                <w:noProof/>
                <w:webHidden/>
              </w:rPr>
              <w:fldChar w:fldCharType="separate"/>
            </w:r>
            <w:r>
              <w:rPr>
                <w:noProof/>
                <w:webHidden/>
              </w:rPr>
              <w:t>80</w:t>
            </w:r>
            <w:r w:rsidR="004431BD">
              <w:rPr>
                <w:noProof/>
                <w:webHidden/>
              </w:rPr>
              <w:fldChar w:fldCharType="end"/>
            </w:r>
          </w:hyperlink>
        </w:p>
        <w:p w14:paraId="23692A5B" w14:textId="01065D17"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0" w:history="1">
            <w:r w:rsidR="004431BD" w:rsidRPr="00EF064C">
              <w:rPr>
                <w:rStyle w:val="Hyperlink"/>
                <w:noProof/>
                <w:lang w:bidi="si-LK"/>
              </w:rPr>
              <w:t>10.2.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Research Objectives</w:t>
            </w:r>
            <w:r w:rsidR="004431BD">
              <w:rPr>
                <w:noProof/>
                <w:webHidden/>
              </w:rPr>
              <w:tab/>
            </w:r>
            <w:r w:rsidR="004431BD">
              <w:rPr>
                <w:noProof/>
                <w:webHidden/>
              </w:rPr>
              <w:fldChar w:fldCharType="begin"/>
            </w:r>
            <w:r w:rsidR="004431BD">
              <w:rPr>
                <w:noProof/>
                <w:webHidden/>
              </w:rPr>
              <w:instrText xml:space="preserve"> PAGEREF _Toc39684390 \h </w:instrText>
            </w:r>
            <w:r w:rsidR="004431BD">
              <w:rPr>
                <w:noProof/>
                <w:webHidden/>
              </w:rPr>
            </w:r>
            <w:r w:rsidR="004431BD">
              <w:rPr>
                <w:noProof/>
                <w:webHidden/>
              </w:rPr>
              <w:fldChar w:fldCharType="separate"/>
            </w:r>
            <w:r>
              <w:rPr>
                <w:noProof/>
                <w:webHidden/>
              </w:rPr>
              <w:t>80</w:t>
            </w:r>
            <w:r w:rsidR="004431BD">
              <w:rPr>
                <w:noProof/>
                <w:webHidden/>
              </w:rPr>
              <w:fldChar w:fldCharType="end"/>
            </w:r>
          </w:hyperlink>
        </w:p>
        <w:p w14:paraId="148AA8B9" w14:textId="3ABCE135"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1" w:history="1">
            <w:r w:rsidR="004431BD" w:rsidRPr="00EF064C">
              <w:rPr>
                <w:rStyle w:val="Hyperlink"/>
                <w:noProof/>
                <w:lang w:bidi="si-LK"/>
              </w:rPr>
              <w:t>10.2.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Learning Outcomes</w:t>
            </w:r>
            <w:r w:rsidR="004431BD">
              <w:rPr>
                <w:noProof/>
                <w:webHidden/>
              </w:rPr>
              <w:tab/>
            </w:r>
            <w:r w:rsidR="004431BD">
              <w:rPr>
                <w:noProof/>
                <w:webHidden/>
              </w:rPr>
              <w:fldChar w:fldCharType="begin"/>
            </w:r>
            <w:r w:rsidR="004431BD">
              <w:rPr>
                <w:noProof/>
                <w:webHidden/>
              </w:rPr>
              <w:instrText xml:space="preserve"> PAGEREF _Toc39684391 \h </w:instrText>
            </w:r>
            <w:r w:rsidR="004431BD">
              <w:rPr>
                <w:noProof/>
                <w:webHidden/>
              </w:rPr>
            </w:r>
            <w:r w:rsidR="004431BD">
              <w:rPr>
                <w:noProof/>
                <w:webHidden/>
              </w:rPr>
              <w:fldChar w:fldCharType="separate"/>
            </w:r>
            <w:r>
              <w:rPr>
                <w:noProof/>
                <w:webHidden/>
              </w:rPr>
              <w:t>81</w:t>
            </w:r>
            <w:r w:rsidR="004431BD">
              <w:rPr>
                <w:noProof/>
                <w:webHidden/>
              </w:rPr>
              <w:fldChar w:fldCharType="end"/>
            </w:r>
          </w:hyperlink>
        </w:p>
        <w:p w14:paraId="26777582" w14:textId="741635D3"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2" w:history="1">
            <w:r w:rsidR="004431BD" w:rsidRPr="00EF064C">
              <w:rPr>
                <w:rStyle w:val="Hyperlink"/>
                <w:noProof/>
                <w:lang w:bidi="si-LK"/>
              </w:rPr>
              <w:t>10.3</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Requirements</w:t>
            </w:r>
            <w:r w:rsidR="004431BD">
              <w:rPr>
                <w:noProof/>
                <w:webHidden/>
              </w:rPr>
              <w:tab/>
            </w:r>
            <w:r w:rsidR="004431BD">
              <w:rPr>
                <w:noProof/>
                <w:webHidden/>
              </w:rPr>
              <w:fldChar w:fldCharType="begin"/>
            </w:r>
            <w:r w:rsidR="004431BD">
              <w:rPr>
                <w:noProof/>
                <w:webHidden/>
              </w:rPr>
              <w:instrText xml:space="preserve"> PAGEREF _Toc39684392 \h </w:instrText>
            </w:r>
            <w:r w:rsidR="004431BD">
              <w:rPr>
                <w:noProof/>
                <w:webHidden/>
              </w:rPr>
            </w:r>
            <w:r w:rsidR="004431BD">
              <w:rPr>
                <w:noProof/>
                <w:webHidden/>
              </w:rPr>
              <w:fldChar w:fldCharType="separate"/>
            </w:r>
            <w:r>
              <w:rPr>
                <w:noProof/>
                <w:webHidden/>
              </w:rPr>
              <w:t>82</w:t>
            </w:r>
            <w:r w:rsidR="004431BD">
              <w:rPr>
                <w:noProof/>
                <w:webHidden/>
              </w:rPr>
              <w:fldChar w:fldCharType="end"/>
            </w:r>
          </w:hyperlink>
        </w:p>
        <w:p w14:paraId="4FE3CDD3" w14:textId="2C14CC96"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3" w:history="1">
            <w:r w:rsidR="004431BD" w:rsidRPr="00EF064C">
              <w:rPr>
                <w:rStyle w:val="Hyperlink"/>
                <w:noProof/>
                <w:lang w:bidi="si-LK"/>
              </w:rPr>
              <w:t>10.3.1</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Functional Requirements</w:t>
            </w:r>
            <w:r w:rsidR="004431BD">
              <w:rPr>
                <w:noProof/>
                <w:webHidden/>
              </w:rPr>
              <w:tab/>
            </w:r>
            <w:r w:rsidR="004431BD">
              <w:rPr>
                <w:noProof/>
                <w:webHidden/>
              </w:rPr>
              <w:fldChar w:fldCharType="begin"/>
            </w:r>
            <w:r w:rsidR="004431BD">
              <w:rPr>
                <w:noProof/>
                <w:webHidden/>
              </w:rPr>
              <w:instrText xml:space="preserve"> PAGEREF _Toc39684393 \h </w:instrText>
            </w:r>
            <w:r w:rsidR="004431BD">
              <w:rPr>
                <w:noProof/>
                <w:webHidden/>
              </w:rPr>
            </w:r>
            <w:r w:rsidR="004431BD">
              <w:rPr>
                <w:noProof/>
                <w:webHidden/>
              </w:rPr>
              <w:fldChar w:fldCharType="separate"/>
            </w:r>
            <w:r>
              <w:rPr>
                <w:noProof/>
                <w:webHidden/>
              </w:rPr>
              <w:t>82</w:t>
            </w:r>
            <w:r w:rsidR="004431BD">
              <w:rPr>
                <w:noProof/>
                <w:webHidden/>
              </w:rPr>
              <w:fldChar w:fldCharType="end"/>
            </w:r>
          </w:hyperlink>
        </w:p>
        <w:p w14:paraId="715BEA12" w14:textId="602660BF" w:rsidR="004431BD" w:rsidRDefault="00A318BF">
          <w:pPr>
            <w:pStyle w:val="TOC3"/>
            <w:tabs>
              <w:tab w:val="left" w:pos="1320"/>
              <w:tab w:val="right" w:leader="dot" w:pos="9350"/>
            </w:tabs>
            <w:rPr>
              <w:rFonts w:asciiTheme="minorHAnsi" w:eastAsiaTheme="minorEastAsia" w:hAnsiTheme="minorHAnsi" w:cstheme="minorBidi"/>
              <w:noProof/>
              <w:sz w:val="22"/>
              <w:szCs w:val="22"/>
              <w:lang w:eastAsia="en-GB"/>
            </w:rPr>
          </w:pPr>
          <w:hyperlink w:anchor="_Toc39684394" w:history="1">
            <w:r w:rsidR="004431BD" w:rsidRPr="00EF064C">
              <w:rPr>
                <w:rStyle w:val="Hyperlink"/>
                <w:noProof/>
                <w:lang w:bidi="si-LK"/>
              </w:rPr>
              <w:t>10.3.2</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Achievement of Non-functional Requirements</w:t>
            </w:r>
            <w:r w:rsidR="004431BD">
              <w:rPr>
                <w:noProof/>
                <w:webHidden/>
              </w:rPr>
              <w:tab/>
            </w:r>
            <w:r w:rsidR="004431BD">
              <w:rPr>
                <w:noProof/>
                <w:webHidden/>
              </w:rPr>
              <w:fldChar w:fldCharType="begin"/>
            </w:r>
            <w:r w:rsidR="004431BD">
              <w:rPr>
                <w:noProof/>
                <w:webHidden/>
              </w:rPr>
              <w:instrText xml:space="preserve"> PAGEREF _Toc39684394 \h </w:instrText>
            </w:r>
            <w:r w:rsidR="004431BD">
              <w:rPr>
                <w:noProof/>
                <w:webHidden/>
              </w:rPr>
            </w:r>
            <w:r w:rsidR="004431BD">
              <w:rPr>
                <w:noProof/>
                <w:webHidden/>
              </w:rPr>
              <w:fldChar w:fldCharType="separate"/>
            </w:r>
            <w:r>
              <w:rPr>
                <w:noProof/>
                <w:webHidden/>
              </w:rPr>
              <w:t>83</w:t>
            </w:r>
            <w:r w:rsidR="004431BD">
              <w:rPr>
                <w:noProof/>
                <w:webHidden/>
              </w:rPr>
              <w:fldChar w:fldCharType="end"/>
            </w:r>
          </w:hyperlink>
        </w:p>
        <w:p w14:paraId="6E2FAD3F" w14:textId="18CC81D1"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5" w:history="1">
            <w:r w:rsidR="004431BD" w:rsidRPr="00EF064C">
              <w:rPr>
                <w:rStyle w:val="Hyperlink"/>
                <w:noProof/>
                <w:lang w:bidi="si-LK"/>
              </w:rPr>
              <w:t>10.4</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Problems and Challenges Faced</w:t>
            </w:r>
            <w:r w:rsidR="004431BD">
              <w:rPr>
                <w:noProof/>
                <w:webHidden/>
              </w:rPr>
              <w:tab/>
            </w:r>
            <w:r w:rsidR="004431BD">
              <w:rPr>
                <w:noProof/>
                <w:webHidden/>
              </w:rPr>
              <w:fldChar w:fldCharType="begin"/>
            </w:r>
            <w:r w:rsidR="004431BD">
              <w:rPr>
                <w:noProof/>
                <w:webHidden/>
              </w:rPr>
              <w:instrText xml:space="preserve"> PAGEREF _Toc39684395 \h </w:instrText>
            </w:r>
            <w:r w:rsidR="004431BD">
              <w:rPr>
                <w:noProof/>
                <w:webHidden/>
              </w:rPr>
            </w:r>
            <w:r w:rsidR="004431BD">
              <w:rPr>
                <w:noProof/>
                <w:webHidden/>
              </w:rPr>
              <w:fldChar w:fldCharType="separate"/>
            </w:r>
            <w:r>
              <w:rPr>
                <w:noProof/>
                <w:webHidden/>
              </w:rPr>
              <w:t>83</w:t>
            </w:r>
            <w:r w:rsidR="004431BD">
              <w:rPr>
                <w:noProof/>
                <w:webHidden/>
              </w:rPr>
              <w:fldChar w:fldCharType="end"/>
            </w:r>
          </w:hyperlink>
        </w:p>
        <w:p w14:paraId="36163BB4" w14:textId="36C2EE4A"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6" w:history="1">
            <w:r w:rsidR="004431BD" w:rsidRPr="00EF064C">
              <w:rPr>
                <w:rStyle w:val="Hyperlink"/>
                <w:noProof/>
                <w:lang w:bidi="si-LK"/>
              </w:rPr>
              <w:t>10.5</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Limitations of the Project</w:t>
            </w:r>
            <w:r w:rsidR="004431BD">
              <w:rPr>
                <w:noProof/>
                <w:webHidden/>
              </w:rPr>
              <w:tab/>
            </w:r>
            <w:r w:rsidR="004431BD">
              <w:rPr>
                <w:noProof/>
                <w:webHidden/>
              </w:rPr>
              <w:fldChar w:fldCharType="begin"/>
            </w:r>
            <w:r w:rsidR="004431BD">
              <w:rPr>
                <w:noProof/>
                <w:webHidden/>
              </w:rPr>
              <w:instrText xml:space="preserve"> PAGEREF _Toc39684396 \h </w:instrText>
            </w:r>
            <w:r w:rsidR="004431BD">
              <w:rPr>
                <w:noProof/>
                <w:webHidden/>
              </w:rPr>
            </w:r>
            <w:r w:rsidR="004431BD">
              <w:rPr>
                <w:noProof/>
                <w:webHidden/>
              </w:rPr>
              <w:fldChar w:fldCharType="separate"/>
            </w:r>
            <w:r>
              <w:rPr>
                <w:noProof/>
                <w:webHidden/>
              </w:rPr>
              <w:t>84</w:t>
            </w:r>
            <w:r w:rsidR="004431BD">
              <w:rPr>
                <w:noProof/>
                <w:webHidden/>
              </w:rPr>
              <w:fldChar w:fldCharType="end"/>
            </w:r>
          </w:hyperlink>
        </w:p>
        <w:p w14:paraId="0DFD3EF0" w14:textId="7789038E"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7" w:history="1">
            <w:r w:rsidR="004431BD" w:rsidRPr="00EF064C">
              <w:rPr>
                <w:rStyle w:val="Hyperlink"/>
                <w:noProof/>
                <w:lang w:bidi="si-LK"/>
              </w:rPr>
              <w:t>10.6</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Future Enhancements</w:t>
            </w:r>
            <w:r w:rsidR="004431BD">
              <w:rPr>
                <w:noProof/>
                <w:webHidden/>
              </w:rPr>
              <w:tab/>
            </w:r>
            <w:r w:rsidR="004431BD">
              <w:rPr>
                <w:noProof/>
                <w:webHidden/>
              </w:rPr>
              <w:fldChar w:fldCharType="begin"/>
            </w:r>
            <w:r w:rsidR="004431BD">
              <w:rPr>
                <w:noProof/>
                <w:webHidden/>
              </w:rPr>
              <w:instrText xml:space="preserve"> PAGEREF _Toc39684397 \h </w:instrText>
            </w:r>
            <w:r w:rsidR="004431BD">
              <w:rPr>
                <w:noProof/>
                <w:webHidden/>
              </w:rPr>
            </w:r>
            <w:r w:rsidR="004431BD">
              <w:rPr>
                <w:noProof/>
                <w:webHidden/>
              </w:rPr>
              <w:fldChar w:fldCharType="separate"/>
            </w:r>
            <w:r>
              <w:rPr>
                <w:noProof/>
                <w:webHidden/>
              </w:rPr>
              <w:t>85</w:t>
            </w:r>
            <w:r w:rsidR="004431BD">
              <w:rPr>
                <w:noProof/>
                <w:webHidden/>
              </w:rPr>
              <w:fldChar w:fldCharType="end"/>
            </w:r>
          </w:hyperlink>
        </w:p>
        <w:p w14:paraId="476428CC" w14:textId="48B76260"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8" w:history="1">
            <w:r w:rsidR="004431BD" w:rsidRPr="00EF064C">
              <w:rPr>
                <w:rStyle w:val="Hyperlink"/>
                <w:noProof/>
                <w:lang w:bidi="si-LK"/>
              </w:rPr>
              <w:t>10.7</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ontribution</w:t>
            </w:r>
            <w:r w:rsidR="004431BD">
              <w:rPr>
                <w:noProof/>
                <w:webHidden/>
              </w:rPr>
              <w:tab/>
            </w:r>
            <w:r w:rsidR="004431BD">
              <w:rPr>
                <w:noProof/>
                <w:webHidden/>
              </w:rPr>
              <w:fldChar w:fldCharType="begin"/>
            </w:r>
            <w:r w:rsidR="004431BD">
              <w:rPr>
                <w:noProof/>
                <w:webHidden/>
              </w:rPr>
              <w:instrText xml:space="preserve"> PAGEREF _Toc39684398 \h </w:instrText>
            </w:r>
            <w:r w:rsidR="004431BD">
              <w:rPr>
                <w:noProof/>
                <w:webHidden/>
              </w:rPr>
            </w:r>
            <w:r w:rsidR="004431BD">
              <w:rPr>
                <w:noProof/>
                <w:webHidden/>
              </w:rPr>
              <w:fldChar w:fldCharType="separate"/>
            </w:r>
            <w:r>
              <w:rPr>
                <w:noProof/>
                <w:webHidden/>
              </w:rPr>
              <w:t>85</w:t>
            </w:r>
            <w:r w:rsidR="004431BD">
              <w:rPr>
                <w:noProof/>
                <w:webHidden/>
              </w:rPr>
              <w:fldChar w:fldCharType="end"/>
            </w:r>
          </w:hyperlink>
        </w:p>
        <w:p w14:paraId="687DE902" w14:textId="18E9150B" w:rsidR="004431BD" w:rsidRDefault="00A318BF">
          <w:pPr>
            <w:pStyle w:val="TOC2"/>
            <w:tabs>
              <w:tab w:val="left" w:pos="1100"/>
              <w:tab w:val="right" w:leader="dot" w:pos="9350"/>
            </w:tabs>
            <w:rPr>
              <w:rFonts w:asciiTheme="minorHAnsi" w:eastAsiaTheme="minorEastAsia" w:hAnsiTheme="minorHAnsi" w:cstheme="minorBidi"/>
              <w:noProof/>
              <w:sz w:val="22"/>
              <w:szCs w:val="22"/>
              <w:lang w:eastAsia="en-GB"/>
            </w:rPr>
          </w:pPr>
          <w:hyperlink w:anchor="_Toc39684399" w:history="1">
            <w:r w:rsidR="004431BD" w:rsidRPr="00EF064C">
              <w:rPr>
                <w:rStyle w:val="Hyperlink"/>
                <w:noProof/>
                <w:lang w:bidi="si-LK"/>
              </w:rPr>
              <w:t>10.8</w:t>
            </w:r>
            <w:r w:rsidR="004431BD">
              <w:rPr>
                <w:rFonts w:asciiTheme="minorHAnsi" w:eastAsiaTheme="minorEastAsia" w:hAnsiTheme="minorHAnsi" w:cstheme="minorBidi"/>
                <w:noProof/>
                <w:sz w:val="22"/>
                <w:szCs w:val="22"/>
                <w:lang w:eastAsia="en-GB"/>
              </w:rPr>
              <w:tab/>
            </w:r>
            <w:r w:rsidR="004431BD" w:rsidRPr="00EF064C">
              <w:rPr>
                <w:rStyle w:val="Hyperlink"/>
                <w:noProof/>
                <w:lang w:bidi="si-LK"/>
              </w:rPr>
              <w:t>Concluding Remarks</w:t>
            </w:r>
            <w:r w:rsidR="004431BD">
              <w:rPr>
                <w:noProof/>
                <w:webHidden/>
              </w:rPr>
              <w:tab/>
            </w:r>
            <w:r w:rsidR="004431BD">
              <w:rPr>
                <w:noProof/>
                <w:webHidden/>
              </w:rPr>
              <w:fldChar w:fldCharType="begin"/>
            </w:r>
            <w:r w:rsidR="004431BD">
              <w:rPr>
                <w:noProof/>
                <w:webHidden/>
              </w:rPr>
              <w:instrText xml:space="preserve"> PAGEREF _Toc39684399 \h </w:instrText>
            </w:r>
            <w:r w:rsidR="004431BD">
              <w:rPr>
                <w:noProof/>
                <w:webHidden/>
              </w:rPr>
            </w:r>
            <w:r w:rsidR="004431BD">
              <w:rPr>
                <w:noProof/>
                <w:webHidden/>
              </w:rPr>
              <w:fldChar w:fldCharType="separate"/>
            </w:r>
            <w:r>
              <w:rPr>
                <w:noProof/>
                <w:webHidden/>
              </w:rPr>
              <w:t>86</w:t>
            </w:r>
            <w:r w:rsidR="004431BD">
              <w:rPr>
                <w:noProof/>
                <w:webHidden/>
              </w:rPr>
              <w:fldChar w:fldCharType="end"/>
            </w:r>
          </w:hyperlink>
        </w:p>
        <w:p w14:paraId="4160D5D5" w14:textId="5F83A053"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0" w:history="1">
            <w:r w:rsidR="004431BD" w:rsidRPr="00EF064C">
              <w:rPr>
                <w:rStyle w:val="Hyperlink"/>
                <w:noProof/>
                <w:lang w:bidi="si-LK"/>
              </w:rPr>
              <w:t>References</w:t>
            </w:r>
            <w:r w:rsidR="004431BD">
              <w:rPr>
                <w:noProof/>
                <w:webHidden/>
              </w:rPr>
              <w:tab/>
            </w:r>
            <w:r w:rsidR="004431BD">
              <w:rPr>
                <w:noProof/>
                <w:webHidden/>
              </w:rPr>
              <w:fldChar w:fldCharType="begin"/>
            </w:r>
            <w:r w:rsidR="004431BD">
              <w:rPr>
                <w:noProof/>
                <w:webHidden/>
              </w:rPr>
              <w:instrText xml:space="preserve"> PAGEREF _Toc39684400 \h </w:instrText>
            </w:r>
            <w:r w:rsidR="004431BD">
              <w:rPr>
                <w:noProof/>
                <w:webHidden/>
              </w:rPr>
            </w:r>
            <w:r w:rsidR="004431BD">
              <w:rPr>
                <w:noProof/>
                <w:webHidden/>
              </w:rPr>
              <w:fldChar w:fldCharType="separate"/>
            </w:r>
            <w:r>
              <w:rPr>
                <w:noProof/>
                <w:webHidden/>
              </w:rPr>
              <w:t>i</w:t>
            </w:r>
            <w:r w:rsidR="004431BD">
              <w:rPr>
                <w:noProof/>
                <w:webHidden/>
              </w:rPr>
              <w:fldChar w:fldCharType="end"/>
            </w:r>
          </w:hyperlink>
        </w:p>
        <w:p w14:paraId="3AF819A1" w14:textId="430C8047"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1" w:history="1">
            <w:r w:rsidR="004431BD" w:rsidRPr="00EF064C">
              <w:rPr>
                <w:rStyle w:val="Hyperlink"/>
                <w:noProof/>
                <w:lang w:bidi="si-LK"/>
              </w:rPr>
              <w:t>Appendix A – Work Breakdown Structure</w:t>
            </w:r>
            <w:r w:rsidR="004431BD">
              <w:rPr>
                <w:noProof/>
                <w:webHidden/>
              </w:rPr>
              <w:tab/>
            </w:r>
            <w:r w:rsidR="004431BD">
              <w:rPr>
                <w:noProof/>
                <w:webHidden/>
              </w:rPr>
              <w:fldChar w:fldCharType="begin"/>
            </w:r>
            <w:r w:rsidR="004431BD">
              <w:rPr>
                <w:noProof/>
                <w:webHidden/>
              </w:rPr>
              <w:instrText xml:space="preserve"> PAGEREF _Toc39684401 \h </w:instrText>
            </w:r>
            <w:r w:rsidR="004431BD">
              <w:rPr>
                <w:noProof/>
                <w:webHidden/>
              </w:rPr>
            </w:r>
            <w:r w:rsidR="004431BD">
              <w:rPr>
                <w:noProof/>
                <w:webHidden/>
              </w:rPr>
              <w:fldChar w:fldCharType="separate"/>
            </w:r>
            <w:r>
              <w:rPr>
                <w:noProof/>
                <w:webHidden/>
              </w:rPr>
              <w:t>iv</w:t>
            </w:r>
            <w:r w:rsidR="004431BD">
              <w:rPr>
                <w:noProof/>
                <w:webHidden/>
              </w:rPr>
              <w:fldChar w:fldCharType="end"/>
            </w:r>
          </w:hyperlink>
        </w:p>
        <w:p w14:paraId="5AFC19BE" w14:textId="4DCB6A30"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2" w:history="1">
            <w:r w:rsidR="004431BD" w:rsidRPr="00EF064C">
              <w:rPr>
                <w:rStyle w:val="Hyperlink"/>
                <w:noProof/>
                <w:lang w:bidi="si-LK"/>
              </w:rPr>
              <w:t>Appendix B – Gantt Chart</w:t>
            </w:r>
            <w:r w:rsidR="004431BD">
              <w:rPr>
                <w:noProof/>
                <w:webHidden/>
              </w:rPr>
              <w:tab/>
            </w:r>
            <w:r w:rsidR="004431BD">
              <w:rPr>
                <w:noProof/>
                <w:webHidden/>
              </w:rPr>
              <w:fldChar w:fldCharType="begin"/>
            </w:r>
            <w:r w:rsidR="004431BD">
              <w:rPr>
                <w:noProof/>
                <w:webHidden/>
              </w:rPr>
              <w:instrText xml:space="preserve"> PAGEREF _Toc39684402 \h </w:instrText>
            </w:r>
            <w:r w:rsidR="004431BD">
              <w:rPr>
                <w:noProof/>
                <w:webHidden/>
              </w:rPr>
            </w:r>
            <w:r w:rsidR="004431BD">
              <w:rPr>
                <w:noProof/>
                <w:webHidden/>
              </w:rPr>
              <w:fldChar w:fldCharType="separate"/>
            </w:r>
            <w:r>
              <w:rPr>
                <w:noProof/>
                <w:webHidden/>
              </w:rPr>
              <w:t>v</w:t>
            </w:r>
            <w:r w:rsidR="004431BD">
              <w:rPr>
                <w:noProof/>
                <w:webHidden/>
              </w:rPr>
              <w:fldChar w:fldCharType="end"/>
            </w:r>
          </w:hyperlink>
        </w:p>
        <w:p w14:paraId="14746937" w14:textId="440AC22E"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3" w:history="1">
            <w:r w:rsidR="004431BD" w:rsidRPr="00EF064C">
              <w:rPr>
                <w:rStyle w:val="Hyperlink"/>
                <w:noProof/>
                <w:lang w:bidi="si-LK"/>
              </w:rPr>
              <w:t>Appendix C - 1 Questionnaire for Requirement Gathering</w:t>
            </w:r>
            <w:r w:rsidR="004431BD">
              <w:rPr>
                <w:noProof/>
                <w:webHidden/>
              </w:rPr>
              <w:tab/>
            </w:r>
            <w:r w:rsidR="004431BD">
              <w:rPr>
                <w:noProof/>
                <w:webHidden/>
              </w:rPr>
              <w:fldChar w:fldCharType="begin"/>
            </w:r>
            <w:r w:rsidR="004431BD">
              <w:rPr>
                <w:noProof/>
                <w:webHidden/>
              </w:rPr>
              <w:instrText xml:space="preserve"> PAGEREF _Toc39684403 \h </w:instrText>
            </w:r>
            <w:r w:rsidR="004431BD">
              <w:rPr>
                <w:noProof/>
                <w:webHidden/>
              </w:rPr>
            </w:r>
            <w:r w:rsidR="004431BD">
              <w:rPr>
                <w:noProof/>
                <w:webHidden/>
              </w:rPr>
              <w:fldChar w:fldCharType="separate"/>
            </w:r>
            <w:r>
              <w:rPr>
                <w:noProof/>
                <w:webHidden/>
              </w:rPr>
              <w:t>vi</w:t>
            </w:r>
            <w:r w:rsidR="004431BD">
              <w:rPr>
                <w:noProof/>
                <w:webHidden/>
              </w:rPr>
              <w:fldChar w:fldCharType="end"/>
            </w:r>
          </w:hyperlink>
        </w:p>
        <w:p w14:paraId="50F518A1" w14:textId="79EF393F"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4" w:history="1">
            <w:r w:rsidR="004431BD" w:rsidRPr="00EF064C">
              <w:rPr>
                <w:rStyle w:val="Hyperlink"/>
                <w:noProof/>
                <w:lang w:bidi="si-LK"/>
              </w:rPr>
              <w:t>Appendix D – Use case diagrams</w:t>
            </w:r>
            <w:r w:rsidR="004431BD">
              <w:rPr>
                <w:noProof/>
                <w:webHidden/>
              </w:rPr>
              <w:tab/>
            </w:r>
            <w:r w:rsidR="004431BD">
              <w:rPr>
                <w:noProof/>
                <w:webHidden/>
              </w:rPr>
              <w:fldChar w:fldCharType="begin"/>
            </w:r>
            <w:r w:rsidR="004431BD">
              <w:rPr>
                <w:noProof/>
                <w:webHidden/>
              </w:rPr>
              <w:instrText xml:space="preserve"> PAGEREF _Toc39684404 \h </w:instrText>
            </w:r>
            <w:r w:rsidR="004431BD">
              <w:rPr>
                <w:noProof/>
                <w:webHidden/>
              </w:rPr>
            </w:r>
            <w:r w:rsidR="004431BD">
              <w:rPr>
                <w:noProof/>
                <w:webHidden/>
              </w:rPr>
              <w:fldChar w:fldCharType="separate"/>
            </w:r>
            <w:r>
              <w:rPr>
                <w:noProof/>
                <w:webHidden/>
              </w:rPr>
              <w:t>xi</w:t>
            </w:r>
            <w:r w:rsidR="004431BD">
              <w:rPr>
                <w:noProof/>
                <w:webHidden/>
              </w:rPr>
              <w:fldChar w:fldCharType="end"/>
            </w:r>
          </w:hyperlink>
        </w:p>
        <w:p w14:paraId="65BEB46C" w14:textId="276797CB"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5" w:history="1">
            <w:r w:rsidR="004431BD" w:rsidRPr="00EF064C">
              <w:rPr>
                <w:rStyle w:val="Hyperlink"/>
                <w:noProof/>
                <w:lang w:bidi="si-LK"/>
              </w:rPr>
              <w:t>Appendix E – Implementation Code snippets and explanation of sub processes</w:t>
            </w:r>
            <w:r w:rsidR="004431BD">
              <w:rPr>
                <w:noProof/>
                <w:webHidden/>
              </w:rPr>
              <w:tab/>
            </w:r>
            <w:r w:rsidR="004431BD">
              <w:rPr>
                <w:noProof/>
                <w:webHidden/>
              </w:rPr>
              <w:fldChar w:fldCharType="begin"/>
            </w:r>
            <w:r w:rsidR="004431BD">
              <w:rPr>
                <w:noProof/>
                <w:webHidden/>
              </w:rPr>
              <w:instrText xml:space="preserve"> PAGEREF _Toc39684405 \h </w:instrText>
            </w:r>
            <w:r w:rsidR="004431BD">
              <w:rPr>
                <w:noProof/>
                <w:webHidden/>
              </w:rPr>
            </w:r>
            <w:r w:rsidR="004431BD">
              <w:rPr>
                <w:noProof/>
                <w:webHidden/>
              </w:rPr>
              <w:fldChar w:fldCharType="separate"/>
            </w:r>
            <w:r>
              <w:rPr>
                <w:noProof/>
                <w:webHidden/>
              </w:rPr>
              <w:t>xv</w:t>
            </w:r>
            <w:r w:rsidR="004431BD">
              <w:rPr>
                <w:noProof/>
                <w:webHidden/>
              </w:rPr>
              <w:fldChar w:fldCharType="end"/>
            </w:r>
          </w:hyperlink>
        </w:p>
        <w:p w14:paraId="601C8E91" w14:textId="79519304"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6" w:history="1">
            <w:r w:rsidR="004431BD" w:rsidRPr="00EF064C">
              <w:rPr>
                <w:rStyle w:val="Hyperlink"/>
                <w:noProof/>
                <w:lang w:bidi="si-LK"/>
              </w:rPr>
              <w:t>Appendix F – Application Console Screenshots</w:t>
            </w:r>
            <w:r w:rsidR="004431BD">
              <w:rPr>
                <w:noProof/>
                <w:webHidden/>
              </w:rPr>
              <w:tab/>
            </w:r>
            <w:r w:rsidR="004431BD">
              <w:rPr>
                <w:noProof/>
                <w:webHidden/>
              </w:rPr>
              <w:fldChar w:fldCharType="begin"/>
            </w:r>
            <w:r w:rsidR="004431BD">
              <w:rPr>
                <w:noProof/>
                <w:webHidden/>
              </w:rPr>
              <w:instrText xml:space="preserve"> PAGEREF _Toc39684406 \h </w:instrText>
            </w:r>
            <w:r w:rsidR="004431BD">
              <w:rPr>
                <w:noProof/>
                <w:webHidden/>
              </w:rPr>
            </w:r>
            <w:r w:rsidR="004431BD">
              <w:rPr>
                <w:noProof/>
                <w:webHidden/>
              </w:rPr>
              <w:fldChar w:fldCharType="separate"/>
            </w:r>
            <w:r>
              <w:rPr>
                <w:noProof/>
                <w:webHidden/>
              </w:rPr>
              <w:t>xix</w:t>
            </w:r>
            <w:r w:rsidR="004431BD">
              <w:rPr>
                <w:noProof/>
                <w:webHidden/>
              </w:rPr>
              <w:fldChar w:fldCharType="end"/>
            </w:r>
          </w:hyperlink>
        </w:p>
        <w:p w14:paraId="429629C4" w14:textId="198B73C9" w:rsidR="004431BD" w:rsidRDefault="00A318BF">
          <w:pPr>
            <w:pStyle w:val="TOC1"/>
            <w:tabs>
              <w:tab w:val="right" w:leader="dot" w:pos="9350"/>
            </w:tabs>
            <w:rPr>
              <w:rFonts w:asciiTheme="minorHAnsi" w:eastAsiaTheme="minorEastAsia" w:hAnsiTheme="minorHAnsi" w:cstheme="minorBidi"/>
              <w:noProof/>
              <w:sz w:val="22"/>
              <w:szCs w:val="22"/>
              <w:lang w:eastAsia="en-GB"/>
            </w:rPr>
          </w:pPr>
          <w:hyperlink w:anchor="_Toc39684407" w:history="1">
            <w:r w:rsidR="004431BD" w:rsidRPr="00EF064C">
              <w:rPr>
                <w:rStyle w:val="Hyperlink"/>
                <w:noProof/>
                <w:lang w:bidi="si-LK"/>
              </w:rPr>
              <w:t>Appendix G – Unit Test case decryption</w:t>
            </w:r>
            <w:r w:rsidR="004431BD">
              <w:rPr>
                <w:noProof/>
                <w:webHidden/>
              </w:rPr>
              <w:tab/>
            </w:r>
            <w:r w:rsidR="004431BD">
              <w:rPr>
                <w:noProof/>
                <w:webHidden/>
              </w:rPr>
              <w:fldChar w:fldCharType="begin"/>
            </w:r>
            <w:r w:rsidR="004431BD">
              <w:rPr>
                <w:noProof/>
                <w:webHidden/>
              </w:rPr>
              <w:instrText xml:space="preserve"> PAGEREF _Toc39684407 \h </w:instrText>
            </w:r>
            <w:r w:rsidR="004431BD">
              <w:rPr>
                <w:noProof/>
                <w:webHidden/>
              </w:rPr>
            </w:r>
            <w:r w:rsidR="004431BD">
              <w:rPr>
                <w:noProof/>
                <w:webHidden/>
              </w:rPr>
              <w:fldChar w:fldCharType="separate"/>
            </w:r>
            <w:r>
              <w:rPr>
                <w:noProof/>
                <w:webHidden/>
              </w:rPr>
              <w:t>xxi</w:t>
            </w:r>
            <w:r w:rsidR="004431BD">
              <w:rPr>
                <w:noProof/>
                <w:webHidden/>
              </w:rPr>
              <w:fldChar w:fldCharType="end"/>
            </w:r>
          </w:hyperlink>
        </w:p>
        <w:p w14:paraId="6F974341" w14:textId="1091272A" w:rsidR="00651276" w:rsidRDefault="00651276" w:rsidP="00D92CA0">
          <w:pPr>
            <w:spacing w:line="240" w:lineRule="auto"/>
          </w:pPr>
          <w:r>
            <w:rPr>
              <w:b/>
              <w:bCs/>
              <w:noProof/>
            </w:rPr>
            <w:fldChar w:fldCharType="end"/>
          </w:r>
        </w:p>
      </w:sdtContent>
    </w:sdt>
    <w:p w14:paraId="6729517A" w14:textId="77777777" w:rsidR="00D92CA0" w:rsidRDefault="00D92CA0">
      <w:pPr>
        <w:spacing w:line="259" w:lineRule="auto"/>
        <w:jc w:val="left"/>
        <w:rPr>
          <w:b/>
          <w:sz w:val="32"/>
        </w:rPr>
      </w:pPr>
      <w:r>
        <w:rPr>
          <w:b/>
          <w:sz w:val="32"/>
        </w:rPr>
        <w:br w:type="page"/>
      </w:r>
    </w:p>
    <w:p w14:paraId="54298E39" w14:textId="77777777" w:rsidR="004431BD" w:rsidRDefault="00111788">
      <w:pPr>
        <w:spacing w:line="259" w:lineRule="auto"/>
        <w:jc w:val="left"/>
        <w:rPr>
          <w:noProof/>
        </w:rPr>
      </w:pPr>
      <w:r w:rsidRPr="00111788">
        <w:rPr>
          <w:b/>
          <w:sz w:val="32"/>
        </w:rPr>
        <w:lastRenderedPageBreak/>
        <w:t>List of Tables</w:t>
      </w:r>
      <w:r w:rsidR="0049177B">
        <w:rPr>
          <w:b/>
          <w:sz w:val="32"/>
        </w:rPr>
        <w:fldChar w:fldCharType="begin"/>
      </w:r>
      <w:r w:rsidR="0049177B" w:rsidRPr="00111788">
        <w:rPr>
          <w:b/>
          <w:sz w:val="32"/>
        </w:rPr>
        <w:instrText xml:space="preserve"> TOC \h \z \c "Table" </w:instrText>
      </w:r>
      <w:r w:rsidR="0049177B">
        <w:rPr>
          <w:b/>
          <w:sz w:val="32"/>
        </w:rPr>
        <w:fldChar w:fldCharType="separate"/>
      </w:r>
    </w:p>
    <w:p w14:paraId="59420C9A" w14:textId="70D2F8B8"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08" w:history="1">
        <w:r w:rsidR="004431BD" w:rsidRPr="00243F6A">
          <w:rPr>
            <w:rStyle w:val="Hyperlink"/>
            <w:noProof/>
          </w:rPr>
          <w:t>Table 2.4:1 Feature comparison of Similar solutions</w:t>
        </w:r>
        <w:r w:rsidR="004431BD">
          <w:rPr>
            <w:noProof/>
            <w:webHidden/>
          </w:rPr>
          <w:tab/>
        </w:r>
        <w:r w:rsidR="004431BD">
          <w:rPr>
            <w:noProof/>
            <w:webHidden/>
          </w:rPr>
          <w:fldChar w:fldCharType="begin"/>
        </w:r>
        <w:r w:rsidR="004431BD">
          <w:rPr>
            <w:noProof/>
            <w:webHidden/>
          </w:rPr>
          <w:instrText xml:space="preserve"> PAGEREF _Toc39684408 \h </w:instrText>
        </w:r>
        <w:r w:rsidR="004431BD">
          <w:rPr>
            <w:noProof/>
            <w:webHidden/>
          </w:rPr>
        </w:r>
        <w:r w:rsidR="004431BD">
          <w:rPr>
            <w:noProof/>
            <w:webHidden/>
          </w:rPr>
          <w:fldChar w:fldCharType="separate"/>
        </w:r>
        <w:r>
          <w:rPr>
            <w:noProof/>
            <w:webHidden/>
          </w:rPr>
          <w:t>14</w:t>
        </w:r>
        <w:r w:rsidR="004431BD">
          <w:rPr>
            <w:noProof/>
            <w:webHidden/>
          </w:rPr>
          <w:fldChar w:fldCharType="end"/>
        </w:r>
      </w:hyperlink>
    </w:p>
    <w:p w14:paraId="55EA5F5D" w14:textId="5B41353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09" w:history="1">
        <w:r w:rsidR="004431BD" w:rsidRPr="00243F6A">
          <w:rPr>
            <w:rStyle w:val="Hyperlink"/>
            <w:noProof/>
          </w:rPr>
          <w:t>Table 4.3:1 Risk and mitigation plan</w:t>
        </w:r>
        <w:r w:rsidR="004431BD">
          <w:rPr>
            <w:noProof/>
            <w:webHidden/>
          </w:rPr>
          <w:tab/>
        </w:r>
        <w:r w:rsidR="004431BD">
          <w:rPr>
            <w:noProof/>
            <w:webHidden/>
          </w:rPr>
          <w:fldChar w:fldCharType="begin"/>
        </w:r>
        <w:r w:rsidR="004431BD">
          <w:rPr>
            <w:noProof/>
            <w:webHidden/>
          </w:rPr>
          <w:instrText xml:space="preserve"> PAGEREF _Toc39684409 \h </w:instrText>
        </w:r>
        <w:r w:rsidR="004431BD">
          <w:rPr>
            <w:noProof/>
            <w:webHidden/>
          </w:rPr>
        </w:r>
        <w:r w:rsidR="004431BD">
          <w:rPr>
            <w:noProof/>
            <w:webHidden/>
          </w:rPr>
          <w:fldChar w:fldCharType="separate"/>
        </w:r>
        <w:r>
          <w:rPr>
            <w:noProof/>
            <w:webHidden/>
          </w:rPr>
          <w:t>24</w:t>
        </w:r>
        <w:r w:rsidR="004431BD">
          <w:rPr>
            <w:noProof/>
            <w:webHidden/>
          </w:rPr>
          <w:fldChar w:fldCharType="end"/>
        </w:r>
      </w:hyperlink>
    </w:p>
    <w:p w14:paraId="1B595073" w14:textId="69035CEA"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0" w:history="1">
        <w:r w:rsidR="004431BD" w:rsidRPr="00243F6A">
          <w:rPr>
            <w:rStyle w:val="Hyperlink"/>
            <w:noProof/>
          </w:rPr>
          <w:t>Table 4.7:1 SLEP Analysis</w:t>
        </w:r>
        <w:r w:rsidR="004431BD">
          <w:rPr>
            <w:noProof/>
            <w:webHidden/>
          </w:rPr>
          <w:tab/>
        </w:r>
        <w:r w:rsidR="004431BD">
          <w:rPr>
            <w:noProof/>
            <w:webHidden/>
          </w:rPr>
          <w:fldChar w:fldCharType="begin"/>
        </w:r>
        <w:r w:rsidR="004431BD">
          <w:rPr>
            <w:noProof/>
            <w:webHidden/>
          </w:rPr>
          <w:instrText xml:space="preserve"> PAGEREF _Toc39684410 \h </w:instrText>
        </w:r>
        <w:r w:rsidR="004431BD">
          <w:rPr>
            <w:noProof/>
            <w:webHidden/>
          </w:rPr>
        </w:r>
        <w:r w:rsidR="004431BD">
          <w:rPr>
            <w:noProof/>
            <w:webHidden/>
          </w:rPr>
          <w:fldChar w:fldCharType="separate"/>
        </w:r>
        <w:r>
          <w:rPr>
            <w:noProof/>
            <w:webHidden/>
          </w:rPr>
          <w:t>26</w:t>
        </w:r>
        <w:r w:rsidR="004431BD">
          <w:rPr>
            <w:noProof/>
            <w:webHidden/>
          </w:rPr>
          <w:fldChar w:fldCharType="end"/>
        </w:r>
      </w:hyperlink>
    </w:p>
    <w:p w14:paraId="4C700133" w14:textId="2F7B1F7B"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1" w:history="1">
        <w:r w:rsidR="004431BD" w:rsidRPr="00243F6A">
          <w:rPr>
            <w:rStyle w:val="Hyperlink"/>
            <w:noProof/>
          </w:rPr>
          <w:t>Table 5.2:1 Stakeholder roles and benifts</w:t>
        </w:r>
        <w:r w:rsidR="004431BD">
          <w:rPr>
            <w:noProof/>
            <w:webHidden/>
          </w:rPr>
          <w:tab/>
        </w:r>
        <w:r w:rsidR="004431BD">
          <w:rPr>
            <w:noProof/>
            <w:webHidden/>
          </w:rPr>
          <w:fldChar w:fldCharType="begin"/>
        </w:r>
        <w:r w:rsidR="004431BD">
          <w:rPr>
            <w:noProof/>
            <w:webHidden/>
          </w:rPr>
          <w:instrText xml:space="preserve"> PAGEREF _Toc39684411 \h </w:instrText>
        </w:r>
        <w:r w:rsidR="004431BD">
          <w:rPr>
            <w:noProof/>
            <w:webHidden/>
          </w:rPr>
        </w:r>
        <w:r w:rsidR="004431BD">
          <w:rPr>
            <w:noProof/>
            <w:webHidden/>
          </w:rPr>
          <w:fldChar w:fldCharType="separate"/>
        </w:r>
        <w:r>
          <w:rPr>
            <w:noProof/>
            <w:webHidden/>
          </w:rPr>
          <w:t>28</w:t>
        </w:r>
        <w:r w:rsidR="004431BD">
          <w:rPr>
            <w:noProof/>
            <w:webHidden/>
          </w:rPr>
          <w:fldChar w:fldCharType="end"/>
        </w:r>
      </w:hyperlink>
    </w:p>
    <w:p w14:paraId="7FEAEEEB" w14:textId="686BE8F8"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2" w:history="1">
        <w:r w:rsidR="004431BD" w:rsidRPr="00243F6A">
          <w:rPr>
            <w:rStyle w:val="Hyperlink"/>
            <w:noProof/>
          </w:rPr>
          <w:t>Table 5.3:1 Questionnaire description</w:t>
        </w:r>
        <w:r w:rsidR="004431BD">
          <w:rPr>
            <w:noProof/>
            <w:webHidden/>
          </w:rPr>
          <w:tab/>
        </w:r>
        <w:r w:rsidR="004431BD">
          <w:rPr>
            <w:noProof/>
            <w:webHidden/>
          </w:rPr>
          <w:fldChar w:fldCharType="begin"/>
        </w:r>
        <w:r w:rsidR="004431BD">
          <w:rPr>
            <w:noProof/>
            <w:webHidden/>
          </w:rPr>
          <w:instrText xml:space="preserve"> PAGEREF _Toc39684412 \h </w:instrText>
        </w:r>
        <w:r w:rsidR="004431BD">
          <w:rPr>
            <w:noProof/>
            <w:webHidden/>
          </w:rPr>
        </w:r>
        <w:r w:rsidR="004431BD">
          <w:rPr>
            <w:noProof/>
            <w:webHidden/>
          </w:rPr>
          <w:fldChar w:fldCharType="separate"/>
        </w:r>
        <w:r>
          <w:rPr>
            <w:noProof/>
            <w:webHidden/>
          </w:rPr>
          <w:t>29</w:t>
        </w:r>
        <w:r w:rsidR="004431BD">
          <w:rPr>
            <w:noProof/>
            <w:webHidden/>
          </w:rPr>
          <w:fldChar w:fldCharType="end"/>
        </w:r>
      </w:hyperlink>
    </w:p>
    <w:p w14:paraId="72DCB510" w14:textId="2D88DF8B"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3" w:history="1">
        <w:r w:rsidR="004431BD" w:rsidRPr="00243F6A">
          <w:rPr>
            <w:rStyle w:val="Hyperlink"/>
            <w:noProof/>
          </w:rPr>
          <w:t>Table 5.3:2 Objectives of Questionnaire question</w:t>
        </w:r>
        <w:r w:rsidR="004431BD">
          <w:rPr>
            <w:noProof/>
            <w:webHidden/>
          </w:rPr>
          <w:tab/>
        </w:r>
        <w:r w:rsidR="004431BD">
          <w:rPr>
            <w:noProof/>
            <w:webHidden/>
          </w:rPr>
          <w:fldChar w:fldCharType="begin"/>
        </w:r>
        <w:r w:rsidR="004431BD">
          <w:rPr>
            <w:noProof/>
            <w:webHidden/>
          </w:rPr>
          <w:instrText xml:space="preserve"> PAGEREF _Toc39684413 \h </w:instrText>
        </w:r>
        <w:r w:rsidR="004431BD">
          <w:rPr>
            <w:noProof/>
            <w:webHidden/>
          </w:rPr>
        </w:r>
        <w:r w:rsidR="004431BD">
          <w:rPr>
            <w:noProof/>
            <w:webHidden/>
          </w:rPr>
          <w:fldChar w:fldCharType="separate"/>
        </w:r>
        <w:r>
          <w:rPr>
            <w:noProof/>
            <w:webHidden/>
          </w:rPr>
          <w:t>30</w:t>
        </w:r>
        <w:r w:rsidR="004431BD">
          <w:rPr>
            <w:noProof/>
            <w:webHidden/>
          </w:rPr>
          <w:fldChar w:fldCharType="end"/>
        </w:r>
      </w:hyperlink>
    </w:p>
    <w:p w14:paraId="181B2538" w14:textId="1FAF36AE"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4" w:history="1">
        <w:r w:rsidR="004431BD" w:rsidRPr="00243F6A">
          <w:rPr>
            <w:rStyle w:val="Hyperlink"/>
            <w:noProof/>
          </w:rPr>
          <w:t>Table 5.4:1 Use case description for Use case 5</w:t>
        </w:r>
        <w:r w:rsidR="004431BD">
          <w:rPr>
            <w:noProof/>
            <w:webHidden/>
          </w:rPr>
          <w:tab/>
        </w:r>
        <w:r w:rsidR="004431BD">
          <w:rPr>
            <w:noProof/>
            <w:webHidden/>
          </w:rPr>
          <w:fldChar w:fldCharType="begin"/>
        </w:r>
        <w:r w:rsidR="004431BD">
          <w:rPr>
            <w:noProof/>
            <w:webHidden/>
          </w:rPr>
          <w:instrText xml:space="preserve"> PAGEREF _Toc39684414 \h </w:instrText>
        </w:r>
        <w:r w:rsidR="004431BD">
          <w:rPr>
            <w:noProof/>
            <w:webHidden/>
          </w:rPr>
        </w:r>
        <w:r w:rsidR="004431BD">
          <w:rPr>
            <w:noProof/>
            <w:webHidden/>
          </w:rPr>
          <w:fldChar w:fldCharType="separate"/>
        </w:r>
        <w:r>
          <w:rPr>
            <w:noProof/>
            <w:webHidden/>
          </w:rPr>
          <w:t>36</w:t>
        </w:r>
        <w:r w:rsidR="004431BD">
          <w:rPr>
            <w:noProof/>
            <w:webHidden/>
          </w:rPr>
          <w:fldChar w:fldCharType="end"/>
        </w:r>
      </w:hyperlink>
    </w:p>
    <w:p w14:paraId="646F994D" w14:textId="43C7CF4B"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5" w:history="1">
        <w:r w:rsidR="004431BD" w:rsidRPr="00243F6A">
          <w:rPr>
            <w:rStyle w:val="Hyperlink"/>
            <w:noProof/>
          </w:rPr>
          <w:t>Table 5.4:2 Use case description for Use case 6</w:t>
        </w:r>
        <w:r w:rsidR="004431BD">
          <w:rPr>
            <w:noProof/>
            <w:webHidden/>
          </w:rPr>
          <w:tab/>
        </w:r>
        <w:r w:rsidR="004431BD">
          <w:rPr>
            <w:noProof/>
            <w:webHidden/>
          </w:rPr>
          <w:fldChar w:fldCharType="begin"/>
        </w:r>
        <w:r w:rsidR="004431BD">
          <w:rPr>
            <w:noProof/>
            <w:webHidden/>
          </w:rPr>
          <w:instrText xml:space="preserve"> PAGEREF _Toc39684415 \h </w:instrText>
        </w:r>
        <w:r w:rsidR="004431BD">
          <w:rPr>
            <w:noProof/>
            <w:webHidden/>
          </w:rPr>
        </w:r>
        <w:r w:rsidR="004431BD">
          <w:rPr>
            <w:noProof/>
            <w:webHidden/>
          </w:rPr>
          <w:fldChar w:fldCharType="separate"/>
        </w:r>
        <w:r>
          <w:rPr>
            <w:noProof/>
            <w:webHidden/>
          </w:rPr>
          <w:t>37</w:t>
        </w:r>
        <w:r w:rsidR="004431BD">
          <w:rPr>
            <w:noProof/>
            <w:webHidden/>
          </w:rPr>
          <w:fldChar w:fldCharType="end"/>
        </w:r>
      </w:hyperlink>
    </w:p>
    <w:p w14:paraId="28591583" w14:textId="32314833"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6" w:history="1">
        <w:r w:rsidR="004431BD" w:rsidRPr="00243F6A">
          <w:rPr>
            <w:rStyle w:val="Hyperlink"/>
            <w:noProof/>
          </w:rPr>
          <w:t>Table 5.5:1 Functional Requirements</w:t>
        </w:r>
        <w:r w:rsidR="004431BD">
          <w:rPr>
            <w:noProof/>
            <w:webHidden/>
          </w:rPr>
          <w:tab/>
        </w:r>
        <w:r w:rsidR="004431BD">
          <w:rPr>
            <w:noProof/>
            <w:webHidden/>
          </w:rPr>
          <w:fldChar w:fldCharType="begin"/>
        </w:r>
        <w:r w:rsidR="004431BD">
          <w:rPr>
            <w:noProof/>
            <w:webHidden/>
          </w:rPr>
          <w:instrText xml:space="preserve"> PAGEREF _Toc39684416 \h </w:instrText>
        </w:r>
        <w:r w:rsidR="004431BD">
          <w:rPr>
            <w:noProof/>
            <w:webHidden/>
          </w:rPr>
        </w:r>
        <w:r w:rsidR="004431BD">
          <w:rPr>
            <w:noProof/>
            <w:webHidden/>
          </w:rPr>
          <w:fldChar w:fldCharType="separate"/>
        </w:r>
        <w:r>
          <w:rPr>
            <w:noProof/>
            <w:webHidden/>
          </w:rPr>
          <w:t>38</w:t>
        </w:r>
        <w:r w:rsidR="004431BD">
          <w:rPr>
            <w:noProof/>
            <w:webHidden/>
          </w:rPr>
          <w:fldChar w:fldCharType="end"/>
        </w:r>
      </w:hyperlink>
    </w:p>
    <w:p w14:paraId="7C9B03B3" w14:textId="7F8D30A5"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7" w:history="1">
        <w:r w:rsidR="004431BD" w:rsidRPr="00243F6A">
          <w:rPr>
            <w:rStyle w:val="Hyperlink"/>
            <w:noProof/>
          </w:rPr>
          <w:t>Table 5.5:2 Non Functional Requirements</w:t>
        </w:r>
        <w:r w:rsidR="004431BD">
          <w:rPr>
            <w:noProof/>
            <w:webHidden/>
          </w:rPr>
          <w:tab/>
        </w:r>
        <w:r w:rsidR="004431BD">
          <w:rPr>
            <w:noProof/>
            <w:webHidden/>
          </w:rPr>
          <w:fldChar w:fldCharType="begin"/>
        </w:r>
        <w:r w:rsidR="004431BD">
          <w:rPr>
            <w:noProof/>
            <w:webHidden/>
          </w:rPr>
          <w:instrText xml:space="preserve"> PAGEREF _Toc39684417 \h </w:instrText>
        </w:r>
        <w:r w:rsidR="004431BD">
          <w:rPr>
            <w:noProof/>
            <w:webHidden/>
          </w:rPr>
        </w:r>
        <w:r w:rsidR="004431BD">
          <w:rPr>
            <w:noProof/>
            <w:webHidden/>
          </w:rPr>
          <w:fldChar w:fldCharType="separate"/>
        </w:r>
        <w:r>
          <w:rPr>
            <w:noProof/>
            <w:webHidden/>
          </w:rPr>
          <w:t>38</w:t>
        </w:r>
        <w:r w:rsidR="004431BD">
          <w:rPr>
            <w:noProof/>
            <w:webHidden/>
          </w:rPr>
          <w:fldChar w:fldCharType="end"/>
        </w:r>
      </w:hyperlink>
    </w:p>
    <w:p w14:paraId="61E9E44F" w14:textId="41E7739F"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8" w:history="1">
        <w:r w:rsidR="004431BD" w:rsidRPr="00243F6A">
          <w:rPr>
            <w:rStyle w:val="Hyperlink"/>
            <w:noProof/>
          </w:rPr>
          <w:t>Table 8.4:1 Unit test case results</w:t>
        </w:r>
        <w:r w:rsidR="004431BD">
          <w:rPr>
            <w:noProof/>
            <w:webHidden/>
          </w:rPr>
          <w:tab/>
        </w:r>
        <w:r w:rsidR="004431BD">
          <w:rPr>
            <w:noProof/>
            <w:webHidden/>
          </w:rPr>
          <w:fldChar w:fldCharType="begin"/>
        </w:r>
        <w:r w:rsidR="004431BD">
          <w:rPr>
            <w:noProof/>
            <w:webHidden/>
          </w:rPr>
          <w:instrText xml:space="preserve"> PAGEREF _Toc39684418 \h </w:instrText>
        </w:r>
        <w:r w:rsidR="004431BD">
          <w:rPr>
            <w:noProof/>
            <w:webHidden/>
          </w:rPr>
        </w:r>
        <w:r w:rsidR="004431BD">
          <w:rPr>
            <w:noProof/>
            <w:webHidden/>
          </w:rPr>
          <w:fldChar w:fldCharType="separate"/>
        </w:r>
        <w:r>
          <w:rPr>
            <w:noProof/>
            <w:webHidden/>
          </w:rPr>
          <w:t>66</w:t>
        </w:r>
        <w:r w:rsidR="004431BD">
          <w:rPr>
            <w:noProof/>
            <w:webHidden/>
          </w:rPr>
          <w:fldChar w:fldCharType="end"/>
        </w:r>
      </w:hyperlink>
    </w:p>
    <w:p w14:paraId="64E89552" w14:textId="5596E02D"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19" w:history="1">
        <w:r w:rsidR="004431BD" w:rsidRPr="00243F6A">
          <w:rPr>
            <w:rStyle w:val="Hyperlink"/>
            <w:noProof/>
          </w:rPr>
          <w:t>Table 8.5:1 Integration testing results</w:t>
        </w:r>
        <w:r w:rsidR="004431BD">
          <w:rPr>
            <w:noProof/>
            <w:webHidden/>
          </w:rPr>
          <w:tab/>
        </w:r>
        <w:r w:rsidR="004431BD">
          <w:rPr>
            <w:noProof/>
            <w:webHidden/>
          </w:rPr>
          <w:fldChar w:fldCharType="begin"/>
        </w:r>
        <w:r w:rsidR="004431BD">
          <w:rPr>
            <w:noProof/>
            <w:webHidden/>
          </w:rPr>
          <w:instrText xml:space="preserve"> PAGEREF _Toc39684419 \h </w:instrText>
        </w:r>
        <w:r w:rsidR="004431BD">
          <w:rPr>
            <w:noProof/>
            <w:webHidden/>
          </w:rPr>
        </w:r>
        <w:r w:rsidR="004431BD">
          <w:rPr>
            <w:noProof/>
            <w:webHidden/>
          </w:rPr>
          <w:fldChar w:fldCharType="separate"/>
        </w:r>
        <w:r>
          <w:rPr>
            <w:noProof/>
            <w:webHidden/>
          </w:rPr>
          <w:t>67</w:t>
        </w:r>
        <w:r w:rsidR="004431BD">
          <w:rPr>
            <w:noProof/>
            <w:webHidden/>
          </w:rPr>
          <w:fldChar w:fldCharType="end"/>
        </w:r>
      </w:hyperlink>
    </w:p>
    <w:p w14:paraId="49B556D6" w14:textId="116FB16A"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0" w:history="1">
        <w:r w:rsidR="004431BD" w:rsidRPr="00243F6A">
          <w:rPr>
            <w:rStyle w:val="Hyperlink"/>
            <w:noProof/>
          </w:rPr>
          <w:t>Table 8.7:1 Land classification map result for analysis duration testing</w:t>
        </w:r>
        <w:r w:rsidR="004431BD">
          <w:rPr>
            <w:noProof/>
            <w:webHidden/>
          </w:rPr>
          <w:tab/>
        </w:r>
        <w:r w:rsidR="004431BD">
          <w:rPr>
            <w:noProof/>
            <w:webHidden/>
          </w:rPr>
          <w:fldChar w:fldCharType="begin"/>
        </w:r>
        <w:r w:rsidR="004431BD">
          <w:rPr>
            <w:noProof/>
            <w:webHidden/>
          </w:rPr>
          <w:instrText xml:space="preserve"> PAGEREF _Toc39684420 \h </w:instrText>
        </w:r>
        <w:r w:rsidR="004431BD">
          <w:rPr>
            <w:noProof/>
            <w:webHidden/>
          </w:rPr>
        </w:r>
        <w:r w:rsidR="004431BD">
          <w:rPr>
            <w:noProof/>
            <w:webHidden/>
          </w:rPr>
          <w:fldChar w:fldCharType="separate"/>
        </w:r>
        <w:r>
          <w:rPr>
            <w:noProof/>
            <w:webHidden/>
          </w:rPr>
          <w:t>69</w:t>
        </w:r>
        <w:r w:rsidR="004431BD">
          <w:rPr>
            <w:noProof/>
            <w:webHidden/>
          </w:rPr>
          <w:fldChar w:fldCharType="end"/>
        </w:r>
      </w:hyperlink>
    </w:p>
    <w:p w14:paraId="4CD126BC" w14:textId="67AD13BE"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1" w:history="1">
        <w:r w:rsidR="004431BD" w:rsidRPr="00243F6A">
          <w:rPr>
            <w:rStyle w:val="Hyperlink"/>
            <w:noProof/>
          </w:rPr>
          <w:t>Table 8.7:2 Satellite Image result for analysis duration testing</w:t>
        </w:r>
        <w:r w:rsidR="004431BD">
          <w:rPr>
            <w:noProof/>
            <w:webHidden/>
          </w:rPr>
          <w:tab/>
        </w:r>
        <w:r w:rsidR="004431BD">
          <w:rPr>
            <w:noProof/>
            <w:webHidden/>
          </w:rPr>
          <w:fldChar w:fldCharType="begin"/>
        </w:r>
        <w:r w:rsidR="004431BD">
          <w:rPr>
            <w:noProof/>
            <w:webHidden/>
          </w:rPr>
          <w:instrText xml:space="preserve"> PAGEREF _Toc39684421 \h </w:instrText>
        </w:r>
        <w:r w:rsidR="004431BD">
          <w:rPr>
            <w:noProof/>
            <w:webHidden/>
          </w:rPr>
        </w:r>
        <w:r w:rsidR="004431BD">
          <w:rPr>
            <w:noProof/>
            <w:webHidden/>
          </w:rPr>
          <w:fldChar w:fldCharType="separate"/>
        </w:r>
        <w:r>
          <w:rPr>
            <w:noProof/>
            <w:webHidden/>
          </w:rPr>
          <w:t>69</w:t>
        </w:r>
        <w:r w:rsidR="004431BD">
          <w:rPr>
            <w:noProof/>
            <w:webHidden/>
          </w:rPr>
          <w:fldChar w:fldCharType="end"/>
        </w:r>
      </w:hyperlink>
    </w:p>
    <w:p w14:paraId="0EC7CFB8" w14:textId="7A94936C"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2" w:history="1">
        <w:r w:rsidR="004431BD" w:rsidRPr="00243F6A">
          <w:rPr>
            <w:rStyle w:val="Hyperlink"/>
            <w:noProof/>
          </w:rPr>
          <w:t>Table 8.7:3 Scanned maps result for analysis duration testing</w:t>
        </w:r>
        <w:r w:rsidR="004431BD">
          <w:rPr>
            <w:noProof/>
            <w:webHidden/>
          </w:rPr>
          <w:tab/>
        </w:r>
        <w:r w:rsidR="004431BD">
          <w:rPr>
            <w:noProof/>
            <w:webHidden/>
          </w:rPr>
          <w:fldChar w:fldCharType="begin"/>
        </w:r>
        <w:r w:rsidR="004431BD">
          <w:rPr>
            <w:noProof/>
            <w:webHidden/>
          </w:rPr>
          <w:instrText xml:space="preserve"> PAGEREF _Toc39684422 \h </w:instrText>
        </w:r>
        <w:r w:rsidR="004431BD">
          <w:rPr>
            <w:noProof/>
            <w:webHidden/>
          </w:rPr>
        </w:r>
        <w:r w:rsidR="004431BD">
          <w:rPr>
            <w:noProof/>
            <w:webHidden/>
          </w:rPr>
          <w:fldChar w:fldCharType="separate"/>
        </w:r>
        <w:r>
          <w:rPr>
            <w:noProof/>
            <w:webHidden/>
          </w:rPr>
          <w:t>70</w:t>
        </w:r>
        <w:r w:rsidR="004431BD">
          <w:rPr>
            <w:noProof/>
            <w:webHidden/>
          </w:rPr>
          <w:fldChar w:fldCharType="end"/>
        </w:r>
      </w:hyperlink>
    </w:p>
    <w:p w14:paraId="22787C05" w14:textId="64FFE285"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3" w:history="1">
        <w:r w:rsidR="004431BD" w:rsidRPr="00243F6A">
          <w:rPr>
            <w:rStyle w:val="Hyperlink"/>
            <w:noProof/>
          </w:rPr>
          <w:t>Table 8.8:1 Land classification results for conversion duration</w:t>
        </w:r>
        <w:r w:rsidR="004431BD">
          <w:rPr>
            <w:noProof/>
            <w:webHidden/>
          </w:rPr>
          <w:tab/>
        </w:r>
        <w:r w:rsidR="004431BD">
          <w:rPr>
            <w:noProof/>
            <w:webHidden/>
          </w:rPr>
          <w:fldChar w:fldCharType="begin"/>
        </w:r>
        <w:r w:rsidR="004431BD">
          <w:rPr>
            <w:noProof/>
            <w:webHidden/>
          </w:rPr>
          <w:instrText xml:space="preserve"> PAGEREF _Toc39684423 \h </w:instrText>
        </w:r>
        <w:r w:rsidR="004431BD">
          <w:rPr>
            <w:noProof/>
            <w:webHidden/>
          </w:rPr>
        </w:r>
        <w:r w:rsidR="004431BD">
          <w:rPr>
            <w:noProof/>
            <w:webHidden/>
          </w:rPr>
          <w:fldChar w:fldCharType="separate"/>
        </w:r>
        <w:r>
          <w:rPr>
            <w:noProof/>
            <w:webHidden/>
          </w:rPr>
          <w:t>71</w:t>
        </w:r>
        <w:r w:rsidR="004431BD">
          <w:rPr>
            <w:noProof/>
            <w:webHidden/>
          </w:rPr>
          <w:fldChar w:fldCharType="end"/>
        </w:r>
      </w:hyperlink>
    </w:p>
    <w:p w14:paraId="033A8BCF" w14:textId="2B95A5DD"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4" w:history="1">
        <w:r w:rsidR="004431BD" w:rsidRPr="00243F6A">
          <w:rPr>
            <w:rStyle w:val="Hyperlink"/>
            <w:noProof/>
          </w:rPr>
          <w:t>Table 8.8:2 Satellite image results for conversion duration</w:t>
        </w:r>
        <w:r w:rsidR="004431BD">
          <w:rPr>
            <w:noProof/>
            <w:webHidden/>
          </w:rPr>
          <w:tab/>
        </w:r>
        <w:r w:rsidR="004431BD">
          <w:rPr>
            <w:noProof/>
            <w:webHidden/>
          </w:rPr>
          <w:fldChar w:fldCharType="begin"/>
        </w:r>
        <w:r w:rsidR="004431BD">
          <w:rPr>
            <w:noProof/>
            <w:webHidden/>
          </w:rPr>
          <w:instrText xml:space="preserve"> PAGEREF _Toc39684424 \h </w:instrText>
        </w:r>
        <w:r w:rsidR="004431BD">
          <w:rPr>
            <w:noProof/>
            <w:webHidden/>
          </w:rPr>
        </w:r>
        <w:r w:rsidR="004431BD">
          <w:rPr>
            <w:noProof/>
            <w:webHidden/>
          </w:rPr>
          <w:fldChar w:fldCharType="separate"/>
        </w:r>
        <w:r>
          <w:rPr>
            <w:noProof/>
            <w:webHidden/>
          </w:rPr>
          <w:t>71</w:t>
        </w:r>
        <w:r w:rsidR="004431BD">
          <w:rPr>
            <w:noProof/>
            <w:webHidden/>
          </w:rPr>
          <w:fldChar w:fldCharType="end"/>
        </w:r>
      </w:hyperlink>
    </w:p>
    <w:p w14:paraId="78123C51" w14:textId="1AC1EF5D"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5" w:history="1">
        <w:r w:rsidR="004431BD" w:rsidRPr="00243F6A">
          <w:rPr>
            <w:rStyle w:val="Hyperlink"/>
            <w:noProof/>
          </w:rPr>
          <w:t>Table 8.8:3 Scanned map results for conversion duration</w:t>
        </w:r>
        <w:r w:rsidR="004431BD">
          <w:rPr>
            <w:noProof/>
            <w:webHidden/>
          </w:rPr>
          <w:tab/>
        </w:r>
        <w:r w:rsidR="004431BD">
          <w:rPr>
            <w:noProof/>
            <w:webHidden/>
          </w:rPr>
          <w:fldChar w:fldCharType="begin"/>
        </w:r>
        <w:r w:rsidR="004431BD">
          <w:rPr>
            <w:noProof/>
            <w:webHidden/>
          </w:rPr>
          <w:instrText xml:space="preserve"> PAGEREF _Toc39684425 \h </w:instrText>
        </w:r>
        <w:r w:rsidR="004431BD">
          <w:rPr>
            <w:noProof/>
            <w:webHidden/>
          </w:rPr>
        </w:r>
        <w:r w:rsidR="004431BD">
          <w:rPr>
            <w:noProof/>
            <w:webHidden/>
          </w:rPr>
          <w:fldChar w:fldCharType="separate"/>
        </w:r>
        <w:r>
          <w:rPr>
            <w:noProof/>
            <w:webHidden/>
          </w:rPr>
          <w:t>72</w:t>
        </w:r>
        <w:r w:rsidR="004431BD">
          <w:rPr>
            <w:noProof/>
            <w:webHidden/>
          </w:rPr>
          <w:fldChar w:fldCharType="end"/>
        </w:r>
      </w:hyperlink>
    </w:p>
    <w:p w14:paraId="6EA0F180" w14:textId="67BF24BE"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6" w:history="1">
        <w:r w:rsidR="004431BD" w:rsidRPr="00243F6A">
          <w:rPr>
            <w:rStyle w:val="Hyperlink"/>
            <w:noProof/>
          </w:rPr>
          <w:t>Table 8.9:1 Structural similarity between input image and converted vector image</w:t>
        </w:r>
        <w:r w:rsidR="004431BD">
          <w:rPr>
            <w:noProof/>
            <w:webHidden/>
          </w:rPr>
          <w:tab/>
        </w:r>
        <w:r w:rsidR="004431BD">
          <w:rPr>
            <w:noProof/>
            <w:webHidden/>
          </w:rPr>
          <w:fldChar w:fldCharType="begin"/>
        </w:r>
        <w:r w:rsidR="004431BD">
          <w:rPr>
            <w:noProof/>
            <w:webHidden/>
          </w:rPr>
          <w:instrText xml:space="preserve"> PAGEREF _Toc39684426 \h </w:instrText>
        </w:r>
        <w:r w:rsidR="004431BD">
          <w:rPr>
            <w:noProof/>
            <w:webHidden/>
          </w:rPr>
        </w:r>
        <w:r w:rsidR="004431BD">
          <w:rPr>
            <w:noProof/>
            <w:webHidden/>
          </w:rPr>
          <w:fldChar w:fldCharType="separate"/>
        </w:r>
        <w:r>
          <w:rPr>
            <w:noProof/>
            <w:webHidden/>
          </w:rPr>
          <w:t>72</w:t>
        </w:r>
        <w:r w:rsidR="004431BD">
          <w:rPr>
            <w:noProof/>
            <w:webHidden/>
          </w:rPr>
          <w:fldChar w:fldCharType="end"/>
        </w:r>
      </w:hyperlink>
    </w:p>
    <w:p w14:paraId="2F5DB902" w14:textId="0F36E215"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7" w:history="1">
        <w:r w:rsidR="004431BD" w:rsidRPr="00243F6A">
          <w:rPr>
            <w:rStyle w:val="Hyperlink"/>
            <w:noProof/>
          </w:rPr>
          <w:t>Table 9.3:1 Evaluation Goals</w:t>
        </w:r>
        <w:r w:rsidR="004431BD">
          <w:rPr>
            <w:noProof/>
            <w:webHidden/>
          </w:rPr>
          <w:tab/>
        </w:r>
        <w:r w:rsidR="004431BD">
          <w:rPr>
            <w:noProof/>
            <w:webHidden/>
          </w:rPr>
          <w:fldChar w:fldCharType="begin"/>
        </w:r>
        <w:r w:rsidR="004431BD">
          <w:rPr>
            <w:noProof/>
            <w:webHidden/>
          </w:rPr>
          <w:instrText xml:space="preserve"> PAGEREF _Toc39684427 \h </w:instrText>
        </w:r>
        <w:r w:rsidR="004431BD">
          <w:rPr>
            <w:noProof/>
            <w:webHidden/>
          </w:rPr>
        </w:r>
        <w:r w:rsidR="004431BD">
          <w:rPr>
            <w:noProof/>
            <w:webHidden/>
          </w:rPr>
          <w:fldChar w:fldCharType="separate"/>
        </w:r>
        <w:r>
          <w:rPr>
            <w:noProof/>
            <w:webHidden/>
          </w:rPr>
          <w:t>75</w:t>
        </w:r>
        <w:r w:rsidR="004431BD">
          <w:rPr>
            <w:noProof/>
            <w:webHidden/>
          </w:rPr>
          <w:fldChar w:fldCharType="end"/>
        </w:r>
      </w:hyperlink>
    </w:p>
    <w:p w14:paraId="398F3ECB" w14:textId="606CF3CC"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8" w:history="1">
        <w:r w:rsidR="004431BD" w:rsidRPr="00243F6A">
          <w:rPr>
            <w:rStyle w:val="Hyperlink"/>
            <w:noProof/>
          </w:rPr>
          <w:t>Table 9.4:1 Selection criteria for evaluators</w:t>
        </w:r>
        <w:r w:rsidR="004431BD">
          <w:rPr>
            <w:noProof/>
            <w:webHidden/>
          </w:rPr>
          <w:tab/>
        </w:r>
        <w:r w:rsidR="004431BD">
          <w:rPr>
            <w:noProof/>
            <w:webHidden/>
          </w:rPr>
          <w:fldChar w:fldCharType="begin"/>
        </w:r>
        <w:r w:rsidR="004431BD">
          <w:rPr>
            <w:noProof/>
            <w:webHidden/>
          </w:rPr>
          <w:instrText xml:space="preserve"> PAGEREF _Toc39684428 \h </w:instrText>
        </w:r>
        <w:r w:rsidR="004431BD">
          <w:rPr>
            <w:noProof/>
            <w:webHidden/>
          </w:rPr>
        </w:r>
        <w:r w:rsidR="004431BD">
          <w:rPr>
            <w:noProof/>
            <w:webHidden/>
          </w:rPr>
          <w:fldChar w:fldCharType="separate"/>
        </w:r>
        <w:r>
          <w:rPr>
            <w:noProof/>
            <w:webHidden/>
          </w:rPr>
          <w:t>76</w:t>
        </w:r>
        <w:r w:rsidR="004431BD">
          <w:rPr>
            <w:noProof/>
            <w:webHidden/>
          </w:rPr>
          <w:fldChar w:fldCharType="end"/>
        </w:r>
      </w:hyperlink>
    </w:p>
    <w:p w14:paraId="4768CD02" w14:textId="5E8B7D48"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29" w:history="1">
        <w:r w:rsidR="004431BD" w:rsidRPr="00243F6A">
          <w:rPr>
            <w:rStyle w:val="Hyperlink"/>
            <w:noProof/>
          </w:rPr>
          <w:t>Table 9.7:1 Benchmarking results</w:t>
        </w:r>
        <w:r w:rsidR="004431BD">
          <w:rPr>
            <w:noProof/>
            <w:webHidden/>
          </w:rPr>
          <w:tab/>
        </w:r>
        <w:r w:rsidR="004431BD">
          <w:rPr>
            <w:noProof/>
            <w:webHidden/>
          </w:rPr>
          <w:fldChar w:fldCharType="begin"/>
        </w:r>
        <w:r w:rsidR="004431BD">
          <w:rPr>
            <w:noProof/>
            <w:webHidden/>
          </w:rPr>
          <w:instrText xml:space="preserve"> PAGEREF _Toc39684429 \h </w:instrText>
        </w:r>
        <w:r w:rsidR="004431BD">
          <w:rPr>
            <w:noProof/>
            <w:webHidden/>
          </w:rPr>
        </w:r>
        <w:r w:rsidR="004431BD">
          <w:rPr>
            <w:noProof/>
            <w:webHidden/>
          </w:rPr>
          <w:fldChar w:fldCharType="separate"/>
        </w:r>
        <w:r>
          <w:rPr>
            <w:noProof/>
            <w:webHidden/>
          </w:rPr>
          <w:t>78</w:t>
        </w:r>
        <w:r w:rsidR="004431BD">
          <w:rPr>
            <w:noProof/>
            <w:webHidden/>
          </w:rPr>
          <w:fldChar w:fldCharType="end"/>
        </w:r>
      </w:hyperlink>
    </w:p>
    <w:p w14:paraId="1A8DA8B6" w14:textId="73558FEE"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0" w:history="1">
        <w:r w:rsidR="004431BD" w:rsidRPr="00243F6A">
          <w:rPr>
            <w:rStyle w:val="Hyperlink"/>
            <w:noProof/>
          </w:rPr>
          <w:t>Table 9.8:19.8 Reflection on Functional Requirements</w:t>
        </w:r>
        <w:r w:rsidR="004431BD">
          <w:rPr>
            <w:noProof/>
            <w:webHidden/>
          </w:rPr>
          <w:tab/>
        </w:r>
        <w:r w:rsidR="004431BD">
          <w:rPr>
            <w:noProof/>
            <w:webHidden/>
          </w:rPr>
          <w:fldChar w:fldCharType="begin"/>
        </w:r>
        <w:r w:rsidR="004431BD">
          <w:rPr>
            <w:noProof/>
            <w:webHidden/>
          </w:rPr>
          <w:instrText xml:space="preserve"> PAGEREF _Toc39684430 \h </w:instrText>
        </w:r>
        <w:r w:rsidR="004431BD">
          <w:rPr>
            <w:noProof/>
            <w:webHidden/>
          </w:rPr>
        </w:r>
        <w:r w:rsidR="004431BD">
          <w:rPr>
            <w:noProof/>
            <w:webHidden/>
          </w:rPr>
          <w:fldChar w:fldCharType="separate"/>
        </w:r>
        <w:r>
          <w:rPr>
            <w:noProof/>
            <w:webHidden/>
          </w:rPr>
          <w:t>79</w:t>
        </w:r>
        <w:r w:rsidR="004431BD">
          <w:rPr>
            <w:noProof/>
            <w:webHidden/>
          </w:rPr>
          <w:fldChar w:fldCharType="end"/>
        </w:r>
      </w:hyperlink>
    </w:p>
    <w:p w14:paraId="478DFF92" w14:textId="1BD696DA"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1" w:history="1">
        <w:r w:rsidR="004431BD" w:rsidRPr="00243F6A">
          <w:rPr>
            <w:rStyle w:val="Hyperlink"/>
            <w:noProof/>
          </w:rPr>
          <w:t>Table 10.3:1 Achievement of Non-functional Requirements</w:t>
        </w:r>
        <w:r w:rsidR="004431BD">
          <w:rPr>
            <w:noProof/>
            <w:webHidden/>
          </w:rPr>
          <w:tab/>
        </w:r>
        <w:r w:rsidR="004431BD">
          <w:rPr>
            <w:noProof/>
            <w:webHidden/>
          </w:rPr>
          <w:fldChar w:fldCharType="begin"/>
        </w:r>
        <w:r w:rsidR="004431BD">
          <w:rPr>
            <w:noProof/>
            <w:webHidden/>
          </w:rPr>
          <w:instrText xml:space="preserve"> PAGEREF _Toc39684431 \h </w:instrText>
        </w:r>
        <w:r w:rsidR="004431BD">
          <w:rPr>
            <w:noProof/>
            <w:webHidden/>
          </w:rPr>
        </w:r>
        <w:r w:rsidR="004431BD">
          <w:rPr>
            <w:noProof/>
            <w:webHidden/>
          </w:rPr>
          <w:fldChar w:fldCharType="separate"/>
        </w:r>
        <w:r>
          <w:rPr>
            <w:noProof/>
            <w:webHidden/>
          </w:rPr>
          <w:t>82</w:t>
        </w:r>
        <w:r w:rsidR="004431BD">
          <w:rPr>
            <w:noProof/>
            <w:webHidden/>
          </w:rPr>
          <w:fldChar w:fldCharType="end"/>
        </w:r>
      </w:hyperlink>
    </w:p>
    <w:p w14:paraId="2D925962" w14:textId="6D83EDF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2" w:history="1">
        <w:r w:rsidR="004431BD" w:rsidRPr="00243F6A">
          <w:rPr>
            <w:rStyle w:val="Hyperlink"/>
            <w:noProof/>
          </w:rPr>
          <w:t>Table 10.3:2 Achievement of Non-functional Requirements</w:t>
        </w:r>
        <w:r w:rsidR="004431BD">
          <w:rPr>
            <w:noProof/>
            <w:webHidden/>
          </w:rPr>
          <w:tab/>
        </w:r>
        <w:r w:rsidR="004431BD">
          <w:rPr>
            <w:noProof/>
            <w:webHidden/>
          </w:rPr>
          <w:fldChar w:fldCharType="begin"/>
        </w:r>
        <w:r w:rsidR="004431BD">
          <w:rPr>
            <w:noProof/>
            <w:webHidden/>
          </w:rPr>
          <w:instrText xml:space="preserve"> PAGEREF _Toc39684432 \h </w:instrText>
        </w:r>
        <w:r w:rsidR="004431BD">
          <w:rPr>
            <w:noProof/>
            <w:webHidden/>
          </w:rPr>
        </w:r>
        <w:r w:rsidR="004431BD">
          <w:rPr>
            <w:noProof/>
            <w:webHidden/>
          </w:rPr>
          <w:fldChar w:fldCharType="separate"/>
        </w:r>
        <w:r>
          <w:rPr>
            <w:noProof/>
            <w:webHidden/>
          </w:rPr>
          <w:t>83</w:t>
        </w:r>
        <w:r w:rsidR="004431BD">
          <w:rPr>
            <w:noProof/>
            <w:webHidden/>
          </w:rPr>
          <w:fldChar w:fldCharType="end"/>
        </w:r>
      </w:hyperlink>
    </w:p>
    <w:p w14:paraId="232475CE" w14:textId="14BF33E6" w:rsidR="0049177B" w:rsidRDefault="0049177B">
      <w:pPr>
        <w:spacing w:line="259" w:lineRule="auto"/>
        <w:jc w:val="left"/>
      </w:pPr>
      <w:r>
        <w:fldChar w:fldCharType="end"/>
      </w:r>
      <w:r>
        <w:br w:type="page"/>
      </w:r>
    </w:p>
    <w:p w14:paraId="0636CBF6" w14:textId="49381612" w:rsidR="00111788" w:rsidRPr="00111788" w:rsidRDefault="00111788">
      <w:pPr>
        <w:spacing w:line="259" w:lineRule="auto"/>
        <w:jc w:val="left"/>
        <w:rPr>
          <w:b/>
          <w:sz w:val="40"/>
        </w:rPr>
      </w:pPr>
      <w:r w:rsidRPr="00111788">
        <w:rPr>
          <w:b/>
          <w:sz w:val="32"/>
        </w:rPr>
        <w:lastRenderedPageBreak/>
        <w:t>List of Figures</w:t>
      </w:r>
    </w:p>
    <w:p w14:paraId="38BA4E39" w14:textId="1E3C2FEC" w:rsidR="004431BD" w:rsidRDefault="0049177B">
      <w:pPr>
        <w:pStyle w:val="TableofFigures"/>
        <w:tabs>
          <w:tab w:val="right" w:leader="dot" w:pos="9350"/>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39684433" w:history="1">
        <w:r w:rsidR="004431BD" w:rsidRPr="002B4B8C">
          <w:rPr>
            <w:rStyle w:val="Hyperlink"/>
            <w:noProof/>
          </w:rPr>
          <w:t>Figure 1.5:1 High-level overview of the system</w:t>
        </w:r>
        <w:r w:rsidR="004431BD">
          <w:rPr>
            <w:noProof/>
            <w:webHidden/>
          </w:rPr>
          <w:tab/>
        </w:r>
        <w:r w:rsidR="004431BD">
          <w:rPr>
            <w:noProof/>
            <w:webHidden/>
          </w:rPr>
          <w:fldChar w:fldCharType="begin"/>
        </w:r>
        <w:r w:rsidR="004431BD">
          <w:rPr>
            <w:noProof/>
            <w:webHidden/>
          </w:rPr>
          <w:instrText xml:space="preserve"> PAGEREF _Toc39684433 \h </w:instrText>
        </w:r>
        <w:r w:rsidR="004431BD">
          <w:rPr>
            <w:noProof/>
            <w:webHidden/>
          </w:rPr>
        </w:r>
        <w:r w:rsidR="004431BD">
          <w:rPr>
            <w:noProof/>
            <w:webHidden/>
          </w:rPr>
          <w:fldChar w:fldCharType="separate"/>
        </w:r>
        <w:r w:rsidR="00A318BF">
          <w:rPr>
            <w:noProof/>
            <w:webHidden/>
          </w:rPr>
          <w:t>6</w:t>
        </w:r>
        <w:r w:rsidR="004431BD">
          <w:rPr>
            <w:noProof/>
            <w:webHidden/>
          </w:rPr>
          <w:fldChar w:fldCharType="end"/>
        </w:r>
      </w:hyperlink>
    </w:p>
    <w:p w14:paraId="5E57A411" w14:textId="5C01F1E8"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4" w:history="1">
        <w:r w:rsidR="004431BD" w:rsidRPr="002B4B8C">
          <w:rPr>
            <w:rStyle w:val="Hyperlink"/>
            <w:noProof/>
          </w:rPr>
          <w:t>Figure 2.2:1 Visual comparison between raster and vector image fidelity</w:t>
        </w:r>
        <w:r w:rsidR="004431BD">
          <w:rPr>
            <w:noProof/>
            <w:webHidden/>
          </w:rPr>
          <w:tab/>
        </w:r>
        <w:r w:rsidR="004431BD">
          <w:rPr>
            <w:noProof/>
            <w:webHidden/>
          </w:rPr>
          <w:fldChar w:fldCharType="begin"/>
        </w:r>
        <w:r w:rsidR="004431BD">
          <w:rPr>
            <w:noProof/>
            <w:webHidden/>
          </w:rPr>
          <w:instrText xml:space="preserve"> PAGEREF _Toc39684434 \h </w:instrText>
        </w:r>
        <w:r w:rsidR="004431BD">
          <w:rPr>
            <w:noProof/>
            <w:webHidden/>
          </w:rPr>
        </w:r>
        <w:r w:rsidR="004431BD">
          <w:rPr>
            <w:noProof/>
            <w:webHidden/>
          </w:rPr>
          <w:fldChar w:fldCharType="separate"/>
        </w:r>
        <w:r>
          <w:rPr>
            <w:noProof/>
            <w:webHidden/>
          </w:rPr>
          <w:t>10</w:t>
        </w:r>
        <w:r w:rsidR="004431BD">
          <w:rPr>
            <w:noProof/>
            <w:webHidden/>
          </w:rPr>
          <w:fldChar w:fldCharType="end"/>
        </w:r>
      </w:hyperlink>
    </w:p>
    <w:p w14:paraId="633E0554" w14:textId="0B58B280"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5" w:history="1">
        <w:r w:rsidR="004431BD" w:rsidRPr="002B4B8C">
          <w:rPr>
            <w:rStyle w:val="Hyperlink"/>
            <w:noProof/>
          </w:rPr>
          <w:t>Figure 2.6:1 Edge Node Detection</w:t>
        </w:r>
        <w:r w:rsidR="004431BD">
          <w:rPr>
            <w:noProof/>
            <w:webHidden/>
          </w:rPr>
          <w:tab/>
        </w:r>
        <w:r w:rsidR="004431BD">
          <w:rPr>
            <w:noProof/>
            <w:webHidden/>
          </w:rPr>
          <w:fldChar w:fldCharType="begin"/>
        </w:r>
        <w:r w:rsidR="004431BD">
          <w:rPr>
            <w:noProof/>
            <w:webHidden/>
          </w:rPr>
          <w:instrText xml:space="preserve"> PAGEREF _Toc39684435 \h </w:instrText>
        </w:r>
        <w:r w:rsidR="004431BD">
          <w:rPr>
            <w:noProof/>
            <w:webHidden/>
          </w:rPr>
        </w:r>
        <w:r w:rsidR="004431BD">
          <w:rPr>
            <w:noProof/>
            <w:webHidden/>
          </w:rPr>
          <w:fldChar w:fldCharType="separate"/>
        </w:r>
        <w:r>
          <w:rPr>
            <w:noProof/>
            <w:webHidden/>
          </w:rPr>
          <w:t>17</w:t>
        </w:r>
        <w:r w:rsidR="004431BD">
          <w:rPr>
            <w:noProof/>
            <w:webHidden/>
          </w:rPr>
          <w:fldChar w:fldCharType="end"/>
        </w:r>
      </w:hyperlink>
    </w:p>
    <w:p w14:paraId="5D5F4998" w14:textId="666B22C3"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6" w:history="1">
        <w:r w:rsidR="004431BD" w:rsidRPr="002B4B8C">
          <w:rPr>
            <w:rStyle w:val="Hyperlink"/>
            <w:noProof/>
          </w:rPr>
          <w:t>Figure 2.6:2 Interpolation</w:t>
        </w:r>
        <w:r w:rsidR="004431BD">
          <w:rPr>
            <w:noProof/>
            <w:webHidden/>
          </w:rPr>
          <w:tab/>
        </w:r>
        <w:r w:rsidR="004431BD">
          <w:rPr>
            <w:noProof/>
            <w:webHidden/>
          </w:rPr>
          <w:fldChar w:fldCharType="begin"/>
        </w:r>
        <w:r w:rsidR="004431BD">
          <w:rPr>
            <w:noProof/>
            <w:webHidden/>
          </w:rPr>
          <w:instrText xml:space="preserve"> PAGEREF _Toc39684436 \h </w:instrText>
        </w:r>
        <w:r w:rsidR="004431BD">
          <w:rPr>
            <w:noProof/>
            <w:webHidden/>
          </w:rPr>
        </w:r>
        <w:r w:rsidR="004431BD">
          <w:rPr>
            <w:noProof/>
            <w:webHidden/>
          </w:rPr>
          <w:fldChar w:fldCharType="separate"/>
        </w:r>
        <w:r>
          <w:rPr>
            <w:noProof/>
            <w:webHidden/>
          </w:rPr>
          <w:t>18</w:t>
        </w:r>
        <w:r w:rsidR="004431BD">
          <w:rPr>
            <w:noProof/>
            <w:webHidden/>
          </w:rPr>
          <w:fldChar w:fldCharType="end"/>
        </w:r>
      </w:hyperlink>
    </w:p>
    <w:p w14:paraId="2B974382" w14:textId="1B164112"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7" w:history="1">
        <w:r w:rsidR="004431BD" w:rsidRPr="002B4B8C">
          <w:rPr>
            <w:rStyle w:val="Hyperlink"/>
            <w:noProof/>
          </w:rPr>
          <w:t>Figure 2.6:3 Fitting quadratic spline and generated view of SVG</w:t>
        </w:r>
        <w:r w:rsidR="004431BD">
          <w:rPr>
            <w:noProof/>
            <w:webHidden/>
          </w:rPr>
          <w:tab/>
        </w:r>
        <w:r w:rsidR="004431BD">
          <w:rPr>
            <w:noProof/>
            <w:webHidden/>
          </w:rPr>
          <w:fldChar w:fldCharType="begin"/>
        </w:r>
        <w:r w:rsidR="004431BD">
          <w:rPr>
            <w:noProof/>
            <w:webHidden/>
          </w:rPr>
          <w:instrText xml:space="preserve"> PAGEREF _Toc39684437 \h </w:instrText>
        </w:r>
        <w:r w:rsidR="004431BD">
          <w:rPr>
            <w:noProof/>
            <w:webHidden/>
          </w:rPr>
        </w:r>
        <w:r w:rsidR="004431BD">
          <w:rPr>
            <w:noProof/>
            <w:webHidden/>
          </w:rPr>
          <w:fldChar w:fldCharType="separate"/>
        </w:r>
        <w:r>
          <w:rPr>
            <w:noProof/>
            <w:webHidden/>
          </w:rPr>
          <w:t>18</w:t>
        </w:r>
        <w:r w:rsidR="004431BD">
          <w:rPr>
            <w:noProof/>
            <w:webHidden/>
          </w:rPr>
          <w:fldChar w:fldCharType="end"/>
        </w:r>
      </w:hyperlink>
    </w:p>
    <w:p w14:paraId="65058C4B" w14:textId="6D7B5CE0"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8" w:history="1">
        <w:r w:rsidR="004431BD" w:rsidRPr="002B4B8C">
          <w:rPr>
            <w:rStyle w:val="Hyperlink"/>
            <w:noProof/>
          </w:rPr>
          <w:t>Figure 5.2:1 Onion model of stakeholder analysis</w:t>
        </w:r>
        <w:r w:rsidR="004431BD">
          <w:rPr>
            <w:noProof/>
            <w:webHidden/>
          </w:rPr>
          <w:tab/>
        </w:r>
        <w:r w:rsidR="004431BD">
          <w:rPr>
            <w:noProof/>
            <w:webHidden/>
          </w:rPr>
          <w:fldChar w:fldCharType="begin"/>
        </w:r>
        <w:r w:rsidR="004431BD">
          <w:rPr>
            <w:noProof/>
            <w:webHidden/>
          </w:rPr>
          <w:instrText xml:space="preserve"> PAGEREF _Toc39684438 \h </w:instrText>
        </w:r>
        <w:r w:rsidR="004431BD">
          <w:rPr>
            <w:noProof/>
            <w:webHidden/>
          </w:rPr>
        </w:r>
        <w:r w:rsidR="004431BD">
          <w:rPr>
            <w:noProof/>
            <w:webHidden/>
          </w:rPr>
          <w:fldChar w:fldCharType="separate"/>
        </w:r>
        <w:r>
          <w:rPr>
            <w:noProof/>
            <w:webHidden/>
          </w:rPr>
          <w:t>27</w:t>
        </w:r>
        <w:r w:rsidR="004431BD">
          <w:rPr>
            <w:noProof/>
            <w:webHidden/>
          </w:rPr>
          <w:fldChar w:fldCharType="end"/>
        </w:r>
      </w:hyperlink>
    </w:p>
    <w:p w14:paraId="20E410AF" w14:textId="11A5A52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39" w:history="1">
        <w:r w:rsidR="004431BD" w:rsidRPr="002B4B8C">
          <w:rPr>
            <w:rStyle w:val="Hyperlink"/>
            <w:noProof/>
          </w:rPr>
          <w:t>Figure 5.3:1 purpose of using a raster to vector conversion software among users</w:t>
        </w:r>
        <w:r w:rsidR="004431BD">
          <w:rPr>
            <w:noProof/>
            <w:webHidden/>
          </w:rPr>
          <w:tab/>
        </w:r>
        <w:r w:rsidR="004431BD">
          <w:rPr>
            <w:noProof/>
            <w:webHidden/>
          </w:rPr>
          <w:fldChar w:fldCharType="begin"/>
        </w:r>
        <w:r w:rsidR="004431BD">
          <w:rPr>
            <w:noProof/>
            <w:webHidden/>
          </w:rPr>
          <w:instrText xml:space="preserve"> PAGEREF _Toc39684439 \h </w:instrText>
        </w:r>
        <w:r w:rsidR="004431BD">
          <w:rPr>
            <w:noProof/>
            <w:webHidden/>
          </w:rPr>
        </w:r>
        <w:r w:rsidR="004431BD">
          <w:rPr>
            <w:noProof/>
            <w:webHidden/>
          </w:rPr>
          <w:fldChar w:fldCharType="separate"/>
        </w:r>
        <w:r>
          <w:rPr>
            <w:noProof/>
            <w:webHidden/>
          </w:rPr>
          <w:t>30</w:t>
        </w:r>
        <w:r w:rsidR="004431BD">
          <w:rPr>
            <w:noProof/>
            <w:webHidden/>
          </w:rPr>
          <w:fldChar w:fldCharType="end"/>
        </w:r>
      </w:hyperlink>
    </w:p>
    <w:p w14:paraId="6860D194" w14:textId="748E5EA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0" w:history="1">
        <w:r w:rsidR="004431BD" w:rsidRPr="002B4B8C">
          <w:rPr>
            <w:rStyle w:val="Hyperlink"/>
            <w:noProof/>
          </w:rPr>
          <w:t>Figure 5.3:2 if currently available solutions provide a satisfactory result</w:t>
        </w:r>
        <w:r w:rsidR="004431BD">
          <w:rPr>
            <w:noProof/>
            <w:webHidden/>
          </w:rPr>
          <w:tab/>
        </w:r>
        <w:r w:rsidR="004431BD">
          <w:rPr>
            <w:noProof/>
            <w:webHidden/>
          </w:rPr>
          <w:fldChar w:fldCharType="begin"/>
        </w:r>
        <w:r w:rsidR="004431BD">
          <w:rPr>
            <w:noProof/>
            <w:webHidden/>
          </w:rPr>
          <w:instrText xml:space="preserve"> PAGEREF _Toc39684440 \h </w:instrText>
        </w:r>
        <w:r w:rsidR="004431BD">
          <w:rPr>
            <w:noProof/>
            <w:webHidden/>
          </w:rPr>
        </w:r>
        <w:r w:rsidR="004431BD">
          <w:rPr>
            <w:noProof/>
            <w:webHidden/>
          </w:rPr>
          <w:fldChar w:fldCharType="separate"/>
        </w:r>
        <w:r>
          <w:rPr>
            <w:noProof/>
            <w:webHidden/>
          </w:rPr>
          <w:t>31</w:t>
        </w:r>
        <w:r w:rsidR="004431BD">
          <w:rPr>
            <w:noProof/>
            <w:webHidden/>
          </w:rPr>
          <w:fldChar w:fldCharType="end"/>
        </w:r>
      </w:hyperlink>
    </w:p>
    <w:p w14:paraId="655509F5" w14:textId="59C90A1B"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1" w:history="1">
        <w:r w:rsidR="004431BD" w:rsidRPr="002B4B8C">
          <w:rPr>
            <w:rStyle w:val="Hyperlink"/>
            <w:noProof/>
          </w:rPr>
          <w:t>Figure 5.3:3 Feedback on reaction to the research idea of this project</w:t>
        </w:r>
        <w:r w:rsidR="004431BD">
          <w:rPr>
            <w:noProof/>
            <w:webHidden/>
          </w:rPr>
          <w:tab/>
        </w:r>
        <w:r w:rsidR="004431BD">
          <w:rPr>
            <w:noProof/>
            <w:webHidden/>
          </w:rPr>
          <w:fldChar w:fldCharType="begin"/>
        </w:r>
        <w:r w:rsidR="004431BD">
          <w:rPr>
            <w:noProof/>
            <w:webHidden/>
          </w:rPr>
          <w:instrText xml:space="preserve"> PAGEREF _Toc39684441 \h </w:instrText>
        </w:r>
        <w:r w:rsidR="004431BD">
          <w:rPr>
            <w:noProof/>
            <w:webHidden/>
          </w:rPr>
        </w:r>
        <w:r w:rsidR="004431BD">
          <w:rPr>
            <w:noProof/>
            <w:webHidden/>
          </w:rPr>
          <w:fldChar w:fldCharType="separate"/>
        </w:r>
        <w:r>
          <w:rPr>
            <w:noProof/>
            <w:webHidden/>
          </w:rPr>
          <w:t>32</w:t>
        </w:r>
        <w:r w:rsidR="004431BD">
          <w:rPr>
            <w:noProof/>
            <w:webHidden/>
          </w:rPr>
          <w:fldChar w:fldCharType="end"/>
        </w:r>
      </w:hyperlink>
    </w:p>
    <w:p w14:paraId="0A6BEB20" w14:textId="551CCA7B"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2" w:history="1">
        <w:r w:rsidR="004431BD" w:rsidRPr="002B4B8C">
          <w:rPr>
            <w:rStyle w:val="Hyperlink"/>
            <w:noProof/>
          </w:rPr>
          <w:t>Figure 5.3:4 User reaction towards system</w:t>
        </w:r>
        <w:r w:rsidR="004431BD">
          <w:rPr>
            <w:noProof/>
            <w:webHidden/>
          </w:rPr>
          <w:tab/>
        </w:r>
        <w:r w:rsidR="004431BD">
          <w:rPr>
            <w:noProof/>
            <w:webHidden/>
          </w:rPr>
          <w:fldChar w:fldCharType="begin"/>
        </w:r>
        <w:r w:rsidR="004431BD">
          <w:rPr>
            <w:noProof/>
            <w:webHidden/>
          </w:rPr>
          <w:instrText xml:space="preserve"> PAGEREF _Toc39684442 \h </w:instrText>
        </w:r>
        <w:r w:rsidR="004431BD">
          <w:rPr>
            <w:noProof/>
            <w:webHidden/>
          </w:rPr>
        </w:r>
        <w:r w:rsidR="004431BD">
          <w:rPr>
            <w:noProof/>
            <w:webHidden/>
          </w:rPr>
          <w:fldChar w:fldCharType="separate"/>
        </w:r>
        <w:r>
          <w:rPr>
            <w:noProof/>
            <w:webHidden/>
          </w:rPr>
          <w:t>33</w:t>
        </w:r>
        <w:r w:rsidR="004431BD">
          <w:rPr>
            <w:noProof/>
            <w:webHidden/>
          </w:rPr>
          <w:fldChar w:fldCharType="end"/>
        </w:r>
      </w:hyperlink>
    </w:p>
    <w:p w14:paraId="6927EC69" w14:textId="68855ED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3" w:history="1">
        <w:r w:rsidR="004431BD" w:rsidRPr="002B4B8C">
          <w:rPr>
            <w:rStyle w:val="Hyperlink"/>
            <w:noProof/>
          </w:rPr>
          <w:t>Figure 5.4:1 Use case diagram proposed</w:t>
        </w:r>
        <w:r w:rsidR="004431BD">
          <w:rPr>
            <w:noProof/>
            <w:webHidden/>
          </w:rPr>
          <w:tab/>
        </w:r>
        <w:r w:rsidR="004431BD">
          <w:rPr>
            <w:noProof/>
            <w:webHidden/>
          </w:rPr>
          <w:fldChar w:fldCharType="begin"/>
        </w:r>
        <w:r w:rsidR="004431BD">
          <w:rPr>
            <w:noProof/>
            <w:webHidden/>
          </w:rPr>
          <w:instrText xml:space="preserve"> PAGEREF _Toc39684443 \h </w:instrText>
        </w:r>
        <w:r w:rsidR="004431BD">
          <w:rPr>
            <w:noProof/>
            <w:webHidden/>
          </w:rPr>
        </w:r>
        <w:r w:rsidR="004431BD">
          <w:rPr>
            <w:noProof/>
            <w:webHidden/>
          </w:rPr>
          <w:fldChar w:fldCharType="separate"/>
        </w:r>
        <w:r>
          <w:rPr>
            <w:noProof/>
            <w:webHidden/>
          </w:rPr>
          <w:t>35</w:t>
        </w:r>
        <w:r w:rsidR="004431BD">
          <w:rPr>
            <w:noProof/>
            <w:webHidden/>
          </w:rPr>
          <w:fldChar w:fldCharType="end"/>
        </w:r>
      </w:hyperlink>
    </w:p>
    <w:p w14:paraId="3BA5646B" w14:textId="515BD14E"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4" w:history="1">
        <w:r w:rsidR="004431BD" w:rsidRPr="002B4B8C">
          <w:rPr>
            <w:rStyle w:val="Hyperlink"/>
            <w:noProof/>
          </w:rPr>
          <w:t>Figure 6.2:1 High level diagram of process</w:t>
        </w:r>
        <w:r w:rsidR="004431BD">
          <w:rPr>
            <w:noProof/>
            <w:webHidden/>
          </w:rPr>
          <w:tab/>
        </w:r>
        <w:r w:rsidR="004431BD">
          <w:rPr>
            <w:noProof/>
            <w:webHidden/>
          </w:rPr>
          <w:fldChar w:fldCharType="begin"/>
        </w:r>
        <w:r w:rsidR="004431BD">
          <w:rPr>
            <w:noProof/>
            <w:webHidden/>
          </w:rPr>
          <w:instrText xml:space="preserve"> PAGEREF _Toc39684444 \h </w:instrText>
        </w:r>
        <w:r w:rsidR="004431BD">
          <w:rPr>
            <w:noProof/>
            <w:webHidden/>
          </w:rPr>
        </w:r>
        <w:r w:rsidR="004431BD">
          <w:rPr>
            <w:noProof/>
            <w:webHidden/>
          </w:rPr>
          <w:fldChar w:fldCharType="separate"/>
        </w:r>
        <w:r>
          <w:rPr>
            <w:noProof/>
            <w:webHidden/>
          </w:rPr>
          <w:t>39</w:t>
        </w:r>
        <w:r w:rsidR="004431BD">
          <w:rPr>
            <w:noProof/>
            <w:webHidden/>
          </w:rPr>
          <w:fldChar w:fldCharType="end"/>
        </w:r>
      </w:hyperlink>
    </w:p>
    <w:p w14:paraId="530A2267" w14:textId="31D2200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5" w:history="1">
        <w:r w:rsidR="004431BD" w:rsidRPr="002B4B8C">
          <w:rPr>
            <w:rStyle w:val="Hyperlink"/>
            <w:noProof/>
          </w:rPr>
          <w:t>Figure 6.3:1 Class diagram proposed</w:t>
        </w:r>
        <w:r w:rsidR="004431BD">
          <w:rPr>
            <w:noProof/>
            <w:webHidden/>
          </w:rPr>
          <w:tab/>
        </w:r>
        <w:r w:rsidR="004431BD">
          <w:rPr>
            <w:noProof/>
            <w:webHidden/>
          </w:rPr>
          <w:fldChar w:fldCharType="begin"/>
        </w:r>
        <w:r w:rsidR="004431BD">
          <w:rPr>
            <w:noProof/>
            <w:webHidden/>
          </w:rPr>
          <w:instrText xml:space="preserve"> PAGEREF _Toc39684445 \h </w:instrText>
        </w:r>
        <w:r w:rsidR="004431BD">
          <w:rPr>
            <w:noProof/>
            <w:webHidden/>
          </w:rPr>
        </w:r>
        <w:r w:rsidR="004431BD">
          <w:rPr>
            <w:noProof/>
            <w:webHidden/>
          </w:rPr>
          <w:fldChar w:fldCharType="separate"/>
        </w:r>
        <w:r>
          <w:rPr>
            <w:noProof/>
            <w:webHidden/>
          </w:rPr>
          <w:t>40</w:t>
        </w:r>
        <w:r w:rsidR="004431BD">
          <w:rPr>
            <w:noProof/>
            <w:webHidden/>
          </w:rPr>
          <w:fldChar w:fldCharType="end"/>
        </w:r>
      </w:hyperlink>
    </w:p>
    <w:p w14:paraId="46D6B8D6" w14:textId="1E1558B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6" w:history="1">
        <w:r w:rsidR="004431BD" w:rsidRPr="002B4B8C">
          <w:rPr>
            <w:rStyle w:val="Hyperlink"/>
            <w:noProof/>
          </w:rPr>
          <w:t>Figure 6.4:1 Activity Diagram</w:t>
        </w:r>
        <w:r w:rsidR="004431BD">
          <w:rPr>
            <w:noProof/>
            <w:webHidden/>
          </w:rPr>
          <w:tab/>
        </w:r>
        <w:r w:rsidR="004431BD">
          <w:rPr>
            <w:noProof/>
            <w:webHidden/>
          </w:rPr>
          <w:fldChar w:fldCharType="begin"/>
        </w:r>
        <w:r w:rsidR="004431BD">
          <w:rPr>
            <w:noProof/>
            <w:webHidden/>
          </w:rPr>
          <w:instrText xml:space="preserve"> PAGEREF _Toc39684446 \h </w:instrText>
        </w:r>
        <w:r w:rsidR="004431BD">
          <w:rPr>
            <w:noProof/>
            <w:webHidden/>
          </w:rPr>
        </w:r>
        <w:r w:rsidR="004431BD">
          <w:rPr>
            <w:noProof/>
            <w:webHidden/>
          </w:rPr>
          <w:fldChar w:fldCharType="separate"/>
        </w:r>
        <w:r>
          <w:rPr>
            <w:noProof/>
            <w:webHidden/>
          </w:rPr>
          <w:t>41</w:t>
        </w:r>
        <w:r w:rsidR="004431BD">
          <w:rPr>
            <w:noProof/>
            <w:webHidden/>
          </w:rPr>
          <w:fldChar w:fldCharType="end"/>
        </w:r>
      </w:hyperlink>
    </w:p>
    <w:p w14:paraId="367DC767" w14:textId="7ADE8CB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7" w:history="1">
        <w:r w:rsidR="004431BD" w:rsidRPr="002B4B8C">
          <w:rPr>
            <w:rStyle w:val="Hyperlink"/>
            <w:noProof/>
          </w:rPr>
          <w:t>Figure 6.5:1 Sequence Diagram</w:t>
        </w:r>
        <w:r w:rsidR="004431BD">
          <w:rPr>
            <w:noProof/>
            <w:webHidden/>
          </w:rPr>
          <w:tab/>
        </w:r>
        <w:r w:rsidR="004431BD">
          <w:rPr>
            <w:noProof/>
            <w:webHidden/>
          </w:rPr>
          <w:fldChar w:fldCharType="begin"/>
        </w:r>
        <w:r w:rsidR="004431BD">
          <w:rPr>
            <w:noProof/>
            <w:webHidden/>
          </w:rPr>
          <w:instrText xml:space="preserve"> PAGEREF _Toc39684447 \h </w:instrText>
        </w:r>
        <w:r w:rsidR="004431BD">
          <w:rPr>
            <w:noProof/>
            <w:webHidden/>
          </w:rPr>
        </w:r>
        <w:r w:rsidR="004431BD">
          <w:rPr>
            <w:noProof/>
            <w:webHidden/>
          </w:rPr>
          <w:fldChar w:fldCharType="separate"/>
        </w:r>
        <w:r>
          <w:rPr>
            <w:noProof/>
            <w:webHidden/>
          </w:rPr>
          <w:t>42</w:t>
        </w:r>
        <w:r w:rsidR="004431BD">
          <w:rPr>
            <w:noProof/>
            <w:webHidden/>
          </w:rPr>
          <w:fldChar w:fldCharType="end"/>
        </w:r>
      </w:hyperlink>
    </w:p>
    <w:p w14:paraId="12579635" w14:textId="296241B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8" w:history="1">
        <w:r w:rsidR="004431BD" w:rsidRPr="002B4B8C">
          <w:rPr>
            <w:rStyle w:val="Hyperlink"/>
            <w:noProof/>
          </w:rPr>
          <w:t>Figure 7.4:1 Image Quantization code</w:t>
        </w:r>
        <w:r w:rsidR="004431BD">
          <w:rPr>
            <w:noProof/>
            <w:webHidden/>
          </w:rPr>
          <w:tab/>
        </w:r>
        <w:r w:rsidR="004431BD">
          <w:rPr>
            <w:noProof/>
            <w:webHidden/>
          </w:rPr>
          <w:fldChar w:fldCharType="begin"/>
        </w:r>
        <w:r w:rsidR="004431BD">
          <w:rPr>
            <w:noProof/>
            <w:webHidden/>
          </w:rPr>
          <w:instrText xml:space="preserve"> PAGEREF _Toc39684448 \h </w:instrText>
        </w:r>
        <w:r w:rsidR="004431BD">
          <w:rPr>
            <w:noProof/>
            <w:webHidden/>
          </w:rPr>
        </w:r>
        <w:r w:rsidR="004431BD">
          <w:rPr>
            <w:noProof/>
            <w:webHidden/>
          </w:rPr>
          <w:fldChar w:fldCharType="separate"/>
        </w:r>
        <w:r>
          <w:rPr>
            <w:noProof/>
            <w:webHidden/>
          </w:rPr>
          <w:t>50</w:t>
        </w:r>
        <w:r w:rsidR="004431BD">
          <w:rPr>
            <w:noProof/>
            <w:webHidden/>
          </w:rPr>
          <w:fldChar w:fldCharType="end"/>
        </w:r>
      </w:hyperlink>
    </w:p>
    <w:p w14:paraId="452A3649" w14:textId="7466F5D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49" w:history="1">
        <w:r w:rsidR="004431BD" w:rsidRPr="002B4B8C">
          <w:rPr>
            <w:rStyle w:val="Hyperlink"/>
            <w:noProof/>
          </w:rPr>
          <w:t>Figure 7.4:2 SSIM calculator</w:t>
        </w:r>
        <w:r w:rsidR="004431BD">
          <w:rPr>
            <w:noProof/>
            <w:webHidden/>
          </w:rPr>
          <w:tab/>
        </w:r>
        <w:r w:rsidR="004431BD">
          <w:rPr>
            <w:noProof/>
            <w:webHidden/>
          </w:rPr>
          <w:fldChar w:fldCharType="begin"/>
        </w:r>
        <w:r w:rsidR="004431BD">
          <w:rPr>
            <w:noProof/>
            <w:webHidden/>
          </w:rPr>
          <w:instrText xml:space="preserve"> PAGEREF _Toc39684449 \h </w:instrText>
        </w:r>
        <w:r w:rsidR="004431BD">
          <w:rPr>
            <w:noProof/>
            <w:webHidden/>
          </w:rPr>
        </w:r>
        <w:r w:rsidR="004431BD">
          <w:rPr>
            <w:noProof/>
            <w:webHidden/>
          </w:rPr>
          <w:fldChar w:fldCharType="separate"/>
        </w:r>
        <w:r>
          <w:rPr>
            <w:noProof/>
            <w:webHidden/>
          </w:rPr>
          <w:t>50</w:t>
        </w:r>
        <w:r w:rsidR="004431BD">
          <w:rPr>
            <w:noProof/>
            <w:webHidden/>
          </w:rPr>
          <w:fldChar w:fldCharType="end"/>
        </w:r>
      </w:hyperlink>
    </w:p>
    <w:p w14:paraId="7F716FD9" w14:textId="5D8B828F"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0" w:history="1">
        <w:r w:rsidR="004431BD" w:rsidRPr="002B4B8C">
          <w:rPr>
            <w:rStyle w:val="Hyperlink"/>
            <w:noProof/>
          </w:rPr>
          <w:t>Figure 7.4:3 Variable Trainer Process Part 1</w:t>
        </w:r>
        <w:r w:rsidR="004431BD">
          <w:rPr>
            <w:noProof/>
            <w:webHidden/>
          </w:rPr>
          <w:tab/>
        </w:r>
        <w:r w:rsidR="004431BD">
          <w:rPr>
            <w:noProof/>
            <w:webHidden/>
          </w:rPr>
          <w:fldChar w:fldCharType="begin"/>
        </w:r>
        <w:r w:rsidR="004431BD">
          <w:rPr>
            <w:noProof/>
            <w:webHidden/>
          </w:rPr>
          <w:instrText xml:space="preserve"> PAGEREF _Toc39684450 \h </w:instrText>
        </w:r>
        <w:r w:rsidR="004431BD">
          <w:rPr>
            <w:noProof/>
            <w:webHidden/>
          </w:rPr>
        </w:r>
        <w:r w:rsidR="004431BD">
          <w:rPr>
            <w:noProof/>
            <w:webHidden/>
          </w:rPr>
          <w:fldChar w:fldCharType="separate"/>
        </w:r>
        <w:r>
          <w:rPr>
            <w:noProof/>
            <w:webHidden/>
          </w:rPr>
          <w:t>51</w:t>
        </w:r>
        <w:r w:rsidR="004431BD">
          <w:rPr>
            <w:noProof/>
            <w:webHidden/>
          </w:rPr>
          <w:fldChar w:fldCharType="end"/>
        </w:r>
      </w:hyperlink>
    </w:p>
    <w:p w14:paraId="3DDCD629" w14:textId="7F4F75A9"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1" w:history="1">
        <w:r w:rsidR="004431BD" w:rsidRPr="002B4B8C">
          <w:rPr>
            <w:rStyle w:val="Hyperlink"/>
            <w:noProof/>
          </w:rPr>
          <w:t>Figure 7.4:4 Variable Trainer Process Part 2</w:t>
        </w:r>
        <w:r w:rsidR="004431BD">
          <w:rPr>
            <w:noProof/>
            <w:webHidden/>
          </w:rPr>
          <w:tab/>
        </w:r>
        <w:r w:rsidR="004431BD">
          <w:rPr>
            <w:noProof/>
            <w:webHidden/>
          </w:rPr>
          <w:fldChar w:fldCharType="begin"/>
        </w:r>
        <w:r w:rsidR="004431BD">
          <w:rPr>
            <w:noProof/>
            <w:webHidden/>
          </w:rPr>
          <w:instrText xml:space="preserve"> PAGEREF _Toc39684451 \h </w:instrText>
        </w:r>
        <w:r w:rsidR="004431BD">
          <w:rPr>
            <w:noProof/>
            <w:webHidden/>
          </w:rPr>
        </w:r>
        <w:r w:rsidR="004431BD">
          <w:rPr>
            <w:noProof/>
            <w:webHidden/>
          </w:rPr>
          <w:fldChar w:fldCharType="separate"/>
        </w:r>
        <w:r>
          <w:rPr>
            <w:noProof/>
            <w:webHidden/>
          </w:rPr>
          <w:t>52</w:t>
        </w:r>
        <w:r w:rsidR="004431BD">
          <w:rPr>
            <w:noProof/>
            <w:webHidden/>
          </w:rPr>
          <w:fldChar w:fldCharType="end"/>
        </w:r>
      </w:hyperlink>
    </w:p>
    <w:p w14:paraId="5C10C653" w14:textId="10AD3433"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2" w:history="1">
        <w:r w:rsidR="004431BD" w:rsidRPr="002B4B8C">
          <w:rPr>
            <w:rStyle w:val="Hyperlink"/>
            <w:noProof/>
          </w:rPr>
          <w:t>Figure 7.4:5 Create best fit parameter code</w:t>
        </w:r>
        <w:r w:rsidR="004431BD">
          <w:rPr>
            <w:noProof/>
            <w:webHidden/>
          </w:rPr>
          <w:tab/>
        </w:r>
        <w:r w:rsidR="004431BD">
          <w:rPr>
            <w:noProof/>
            <w:webHidden/>
          </w:rPr>
          <w:fldChar w:fldCharType="begin"/>
        </w:r>
        <w:r w:rsidR="004431BD">
          <w:rPr>
            <w:noProof/>
            <w:webHidden/>
          </w:rPr>
          <w:instrText xml:space="preserve"> PAGEREF _Toc39684452 \h </w:instrText>
        </w:r>
        <w:r w:rsidR="004431BD">
          <w:rPr>
            <w:noProof/>
            <w:webHidden/>
          </w:rPr>
        </w:r>
        <w:r w:rsidR="004431BD">
          <w:rPr>
            <w:noProof/>
            <w:webHidden/>
          </w:rPr>
          <w:fldChar w:fldCharType="separate"/>
        </w:r>
        <w:r>
          <w:rPr>
            <w:noProof/>
            <w:webHidden/>
          </w:rPr>
          <w:t>53</w:t>
        </w:r>
        <w:r w:rsidR="004431BD">
          <w:rPr>
            <w:noProof/>
            <w:webHidden/>
          </w:rPr>
          <w:fldChar w:fldCharType="end"/>
        </w:r>
      </w:hyperlink>
    </w:p>
    <w:p w14:paraId="0A95396B" w14:textId="3A3BE00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3" w:history="1">
        <w:r w:rsidR="004431BD" w:rsidRPr="002B4B8C">
          <w:rPr>
            <w:rStyle w:val="Hyperlink"/>
            <w:noProof/>
          </w:rPr>
          <w:t>Figure 7.4:6 Prepare training data code</w:t>
        </w:r>
        <w:r w:rsidR="004431BD">
          <w:rPr>
            <w:noProof/>
            <w:webHidden/>
          </w:rPr>
          <w:tab/>
        </w:r>
        <w:r w:rsidR="004431BD">
          <w:rPr>
            <w:noProof/>
            <w:webHidden/>
          </w:rPr>
          <w:fldChar w:fldCharType="begin"/>
        </w:r>
        <w:r w:rsidR="004431BD">
          <w:rPr>
            <w:noProof/>
            <w:webHidden/>
          </w:rPr>
          <w:instrText xml:space="preserve"> PAGEREF _Toc39684453 \h </w:instrText>
        </w:r>
        <w:r w:rsidR="004431BD">
          <w:rPr>
            <w:noProof/>
            <w:webHidden/>
          </w:rPr>
        </w:r>
        <w:r w:rsidR="004431BD">
          <w:rPr>
            <w:noProof/>
            <w:webHidden/>
          </w:rPr>
          <w:fldChar w:fldCharType="separate"/>
        </w:r>
        <w:r>
          <w:rPr>
            <w:noProof/>
            <w:webHidden/>
          </w:rPr>
          <w:t>54</w:t>
        </w:r>
        <w:r w:rsidR="004431BD">
          <w:rPr>
            <w:noProof/>
            <w:webHidden/>
          </w:rPr>
          <w:fldChar w:fldCharType="end"/>
        </w:r>
      </w:hyperlink>
    </w:p>
    <w:p w14:paraId="19C87A7E" w14:textId="0AB7E5E9"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4" w:history="1">
        <w:r w:rsidR="004431BD" w:rsidRPr="002B4B8C">
          <w:rPr>
            <w:rStyle w:val="Hyperlink"/>
            <w:noProof/>
          </w:rPr>
          <w:t>Figure 7.4:7 Model fitting code</w:t>
        </w:r>
        <w:r w:rsidR="004431BD">
          <w:rPr>
            <w:noProof/>
            <w:webHidden/>
          </w:rPr>
          <w:tab/>
        </w:r>
        <w:r w:rsidR="004431BD">
          <w:rPr>
            <w:noProof/>
            <w:webHidden/>
          </w:rPr>
          <w:fldChar w:fldCharType="begin"/>
        </w:r>
        <w:r w:rsidR="004431BD">
          <w:rPr>
            <w:noProof/>
            <w:webHidden/>
          </w:rPr>
          <w:instrText xml:space="preserve"> PAGEREF _Toc39684454 \h </w:instrText>
        </w:r>
        <w:r w:rsidR="004431BD">
          <w:rPr>
            <w:noProof/>
            <w:webHidden/>
          </w:rPr>
        </w:r>
        <w:r w:rsidR="004431BD">
          <w:rPr>
            <w:noProof/>
            <w:webHidden/>
          </w:rPr>
          <w:fldChar w:fldCharType="separate"/>
        </w:r>
        <w:r>
          <w:rPr>
            <w:noProof/>
            <w:webHidden/>
          </w:rPr>
          <w:t>54</w:t>
        </w:r>
        <w:r w:rsidR="004431BD">
          <w:rPr>
            <w:noProof/>
            <w:webHidden/>
          </w:rPr>
          <w:fldChar w:fldCharType="end"/>
        </w:r>
      </w:hyperlink>
    </w:p>
    <w:p w14:paraId="3B0FE53A" w14:textId="150C5808"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5" w:history="1">
        <w:r w:rsidR="004431BD" w:rsidRPr="002B4B8C">
          <w:rPr>
            <w:rStyle w:val="Hyperlink"/>
            <w:noProof/>
          </w:rPr>
          <w:t>Figure 7.4:8 Flask API implementation code</w:t>
        </w:r>
        <w:r w:rsidR="004431BD">
          <w:rPr>
            <w:noProof/>
            <w:webHidden/>
          </w:rPr>
          <w:tab/>
        </w:r>
        <w:r w:rsidR="004431BD">
          <w:rPr>
            <w:noProof/>
            <w:webHidden/>
          </w:rPr>
          <w:fldChar w:fldCharType="begin"/>
        </w:r>
        <w:r w:rsidR="004431BD">
          <w:rPr>
            <w:noProof/>
            <w:webHidden/>
          </w:rPr>
          <w:instrText xml:space="preserve"> PAGEREF _Toc39684455 \h </w:instrText>
        </w:r>
        <w:r w:rsidR="004431BD">
          <w:rPr>
            <w:noProof/>
            <w:webHidden/>
          </w:rPr>
        </w:r>
        <w:r w:rsidR="004431BD">
          <w:rPr>
            <w:noProof/>
            <w:webHidden/>
          </w:rPr>
          <w:fldChar w:fldCharType="separate"/>
        </w:r>
        <w:r>
          <w:rPr>
            <w:noProof/>
            <w:webHidden/>
          </w:rPr>
          <w:t>55</w:t>
        </w:r>
        <w:r w:rsidR="004431BD">
          <w:rPr>
            <w:noProof/>
            <w:webHidden/>
          </w:rPr>
          <w:fldChar w:fldCharType="end"/>
        </w:r>
      </w:hyperlink>
    </w:p>
    <w:p w14:paraId="6BD9B769" w14:textId="4EF7591A"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6" w:history="1">
        <w:r w:rsidR="004431BD" w:rsidRPr="002B4B8C">
          <w:rPr>
            <w:rStyle w:val="Hyperlink"/>
            <w:noProof/>
          </w:rPr>
          <w:t>Figure 7.4:9 Defining analyzer class</w:t>
        </w:r>
        <w:r w:rsidR="004431BD">
          <w:rPr>
            <w:noProof/>
            <w:webHidden/>
          </w:rPr>
          <w:tab/>
        </w:r>
        <w:r w:rsidR="004431BD">
          <w:rPr>
            <w:noProof/>
            <w:webHidden/>
          </w:rPr>
          <w:fldChar w:fldCharType="begin"/>
        </w:r>
        <w:r w:rsidR="004431BD">
          <w:rPr>
            <w:noProof/>
            <w:webHidden/>
          </w:rPr>
          <w:instrText xml:space="preserve"> PAGEREF _Toc39684456 \h </w:instrText>
        </w:r>
        <w:r w:rsidR="004431BD">
          <w:rPr>
            <w:noProof/>
            <w:webHidden/>
          </w:rPr>
        </w:r>
        <w:r w:rsidR="004431BD">
          <w:rPr>
            <w:noProof/>
            <w:webHidden/>
          </w:rPr>
          <w:fldChar w:fldCharType="separate"/>
        </w:r>
        <w:r>
          <w:rPr>
            <w:noProof/>
            <w:webHidden/>
          </w:rPr>
          <w:t>56</w:t>
        </w:r>
        <w:r w:rsidR="004431BD">
          <w:rPr>
            <w:noProof/>
            <w:webHidden/>
          </w:rPr>
          <w:fldChar w:fldCharType="end"/>
        </w:r>
      </w:hyperlink>
    </w:p>
    <w:p w14:paraId="1A5E3314" w14:textId="741CFBE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7" w:history="1">
        <w:r w:rsidR="004431BD" w:rsidRPr="002B4B8C">
          <w:rPr>
            <w:rStyle w:val="Hyperlink"/>
            <w:noProof/>
          </w:rPr>
          <w:t>Figure 7.4:10 Classify image method</w:t>
        </w:r>
        <w:r w:rsidR="004431BD">
          <w:rPr>
            <w:noProof/>
            <w:webHidden/>
          </w:rPr>
          <w:tab/>
        </w:r>
        <w:r w:rsidR="004431BD">
          <w:rPr>
            <w:noProof/>
            <w:webHidden/>
          </w:rPr>
          <w:fldChar w:fldCharType="begin"/>
        </w:r>
        <w:r w:rsidR="004431BD">
          <w:rPr>
            <w:noProof/>
            <w:webHidden/>
          </w:rPr>
          <w:instrText xml:space="preserve"> PAGEREF _Toc39684457 \h </w:instrText>
        </w:r>
        <w:r w:rsidR="004431BD">
          <w:rPr>
            <w:noProof/>
            <w:webHidden/>
          </w:rPr>
        </w:r>
        <w:r w:rsidR="004431BD">
          <w:rPr>
            <w:noProof/>
            <w:webHidden/>
          </w:rPr>
          <w:fldChar w:fldCharType="separate"/>
        </w:r>
        <w:r>
          <w:rPr>
            <w:noProof/>
            <w:webHidden/>
          </w:rPr>
          <w:t>56</w:t>
        </w:r>
        <w:r w:rsidR="004431BD">
          <w:rPr>
            <w:noProof/>
            <w:webHidden/>
          </w:rPr>
          <w:fldChar w:fldCharType="end"/>
        </w:r>
      </w:hyperlink>
    </w:p>
    <w:p w14:paraId="2ADA4A87" w14:textId="5B563268"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8" w:history="1">
        <w:r w:rsidR="004431BD" w:rsidRPr="002B4B8C">
          <w:rPr>
            <w:rStyle w:val="Hyperlink"/>
            <w:noProof/>
          </w:rPr>
          <w:t>Figure 7.4:11 Get best parameter code Part 1</w:t>
        </w:r>
        <w:r w:rsidR="004431BD">
          <w:rPr>
            <w:noProof/>
            <w:webHidden/>
          </w:rPr>
          <w:tab/>
        </w:r>
        <w:r w:rsidR="004431BD">
          <w:rPr>
            <w:noProof/>
            <w:webHidden/>
          </w:rPr>
          <w:fldChar w:fldCharType="begin"/>
        </w:r>
        <w:r w:rsidR="004431BD">
          <w:rPr>
            <w:noProof/>
            <w:webHidden/>
          </w:rPr>
          <w:instrText xml:space="preserve"> PAGEREF _Toc39684458 \h </w:instrText>
        </w:r>
        <w:r w:rsidR="004431BD">
          <w:rPr>
            <w:noProof/>
            <w:webHidden/>
          </w:rPr>
        </w:r>
        <w:r w:rsidR="004431BD">
          <w:rPr>
            <w:noProof/>
            <w:webHidden/>
          </w:rPr>
          <w:fldChar w:fldCharType="separate"/>
        </w:r>
        <w:r>
          <w:rPr>
            <w:noProof/>
            <w:webHidden/>
          </w:rPr>
          <w:t>57</w:t>
        </w:r>
        <w:r w:rsidR="004431BD">
          <w:rPr>
            <w:noProof/>
            <w:webHidden/>
          </w:rPr>
          <w:fldChar w:fldCharType="end"/>
        </w:r>
      </w:hyperlink>
    </w:p>
    <w:p w14:paraId="1369E2BB" w14:textId="57C33551"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59" w:history="1">
        <w:r w:rsidR="004431BD" w:rsidRPr="002B4B8C">
          <w:rPr>
            <w:rStyle w:val="Hyperlink"/>
            <w:noProof/>
          </w:rPr>
          <w:t>Figure 7.4:12  Get best parameter code Part 2</w:t>
        </w:r>
        <w:r w:rsidR="004431BD">
          <w:rPr>
            <w:noProof/>
            <w:webHidden/>
          </w:rPr>
          <w:tab/>
        </w:r>
        <w:r w:rsidR="004431BD">
          <w:rPr>
            <w:noProof/>
            <w:webHidden/>
          </w:rPr>
          <w:fldChar w:fldCharType="begin"/>
        </w:r>
        <w:r w:rsidR="004431BD">
          <w:rPr>
            <w:noProof/>
            <w:webHidden/>
          </w:rPr>
          <w:instrText xml:space="preserve"> PAGEREF _Toc39684459 \h </w:instrText>
        </w:r>
        <w:r w:rsidR="004431BD">
          <w:rPr>
            <w:noProof/>
            <w:webHidden/>
          </w:rPr>
        </w:r>
        <w:r w:rsidR="004431BD">
          <w:rPr>
            <w:noProof/>
            <w:webHidden/>
          </w:rPr>
          <w:fldChar w:fldCharType="separate"/>
        </w:r>
        <w:r>
          <w:rPr>
            <w:noProof/>
            <w:webHidden/>
          </w:rPr>
          <w:t>57</w:t>
        </w:r>
        <w:r w:rsidR="004431BD">
          <w:rPr>
            <w:noProof/>
            <w:webHidden/>
          </w:rPr>
          <w:fldChar w:fldCharType="end"/>
        </w:r>
      </w:hyperlink>
    </w:p>
    <w:p w14:paraId="602BD08F" w14:textId="3B075DE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0" w:history="1">
        <w:r w:rsidR="004431BD" w:rsidRPr="002B4B8C">
          <w:rPr>
            <w:rStyle w:val="Hyperlink"/>
            <w:noProof/>
          </w:rPr>
          <w:t>Figure 7.4:13 Determining Best parameters code Part 1</w:t>
        </w:r>
        <w:r w:rsidR="004431BD">
          <w:rPr>
            <w:noProof/>
            <w:webHidden/>
          </w:rPr>
          <w:tab/>
        </w:r>
        <w:r w:rsidR="004431BD">
          <w:rPr>
            <w:noProof/>
            <w:webHidden/>
          </w:rPr>
          <w:fldChar w:fldCharType="begin"/>
        </w:r>
        <w:r w:rsidR="004431BD">
          <w:rPr>
            <w:noProof/>
            <w:webHidden/>
          </w:rPr>
          <w:instrText xml:space="preserve"> PAGEREF _Toc39684460 \h </w:instrText>
        </w:r>
        <w:r w:rsidR="004431BD">
          <w:rPr>
            <w:noProof/>
            <w:webHidden/>
          </w:rPr>
        </w:r>
        <w:r w:rsidR="004431BD">
          <w:rPr>
            <w:noProof/>
            <w:webHidden/>
          </w:rPr>
          <w:fldChar w:fldCharType="separate"/>
        </w:r>
        <w:r>
          <w:rPr>
            <w:noProof/>
            <w:webHidden/>
          </w:rPr>
          <w:t>58</w:t>
        </w:r>
        <w:r w:rsidR="004431BD">
          <w:rPr>
            <w:noProof/>
            <w:webHidden/>
          </w:rPr>
          <w:fldChar w:fldCharType="end"/>
        </w:r>
      </w:hyperlink>
    </w:p>
    <w:p w14:paraId="0BECF9BC" w14:textId="2E6CD339"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1" w:history="1">
        <w:r w:rsidR="004431BD" w:rsidRPr="002B4B8C">
          <w:rPr>
            <w:rStyle w:val="Hyperlink"/>
            <w:noProof/>
          </w:rPr>
          <w:t>Figure 7.4:14 Determining Best parameters code Part 2</w:t>
        </w:r>
        <w:r w:rsidR="004431BD">
          <w:rPr>
            <w:noProof/>
            <w:webHidden/>
          </w:rPr>
          <w:tab/>
        </w:r>
        <w:r w:rsidR="004431BD">
          <w:rPr>
            <w:noProof/>
            <w:webHidden/>
          </w:rPr>
          <w:fldChar w:fldCharType="begin"/>
        </w:r>
        <w:r w:rsidR="004431BD">
          <w:rPr>
            <w:noProof/>
            <w:webHidden/>
          </w:rPr>
          <w:instrText xml:space="preserve"> PAGEREF _Toc39684461 \h </w:instrText>
        </w:r>
        <w:r w:rsidR="004431BD">
          <w:rPr>
            <w:noProof/>
            <w:webHidden/>
          </w:rPr>
        </w:r>
        <w:r w:rsidR="004431BD">
          <w:rPr>
            <w:noProof/>
            <w:webHidden/>
          </w:rPr>
          <w:fldChar w:fldCharType="separate"/>
        </w:r>
        <w:r>
          <w:rPr>
            <w:noProof/>
            <w:webHidden/>
          </w:rPr>
          <w:t>58</w:t>
        </w:r>
        <w:r w:rsidR="004431BD">
          <w:rPr>
            <w:noProof/>
            <w:webHidden/>
          </w:rPr>
          <w:fldChar w:fldCharType="end"/>
        </w:r>
      </w:hyperlink>
    </w:p>
    <w:p w14:paraId="1D355779" w14:textId="577C0595"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2" w:history="1">
        <w:r w:rsidR="004431BD" w:rsidRPr="002B4B8C">
          <w:rPr>
            <w:rStyle w:val="Hyperlink"/>
            <w:noProof/>
          </w:rPr>
          <w:t>Figure 7.4:15 Determining Best parameters code Part 3</w:t>
        </w:r>
        <w:r w:rsidR="004431BD">
          <w:rPr>
            <w:noProof/>
            <w:webHidden/>
          </w:rPr>
          <w:tab/>
        </w:r>
        <w:r w:rsidR="004431BD">
          <w:rPr>
            <w:noProof/>
            <w:webHidden/>
          </w:rPr>
          <w:fldChar w:fldCharType="begin"/>
        </w:r>
        <w:r w:rsidR="004431BD">
          <w:rPr>
            <w:noProof/>
            <w:webHidden/>
          </w:rPr>
          <w:instrText xml:space="preserve"> PAGEREF _Toc39684462 \h </w:instrText>
        </w:r>
        <w:r w:rsidR="004431BD">
          <w:rPr>
            <w:noProof/>
            <w:webHidden/>
          </w:rPr>
        </w:r>
        <w:r w:rsidR="004431BD">
          <w:rPr>
            <w:noProof/>
            <w:webHidden/>
          </w:rPr>
          <w:fldChar w:fldCharType="separate"/>
        </w:r>
        <w:r>
          <w:rPr>
            <w:noProof/>
            <w:webHidden/>
          </w:rPr>
          <w:t>59</w:t>
        </w:r>
        <w:r w:rsidR="004431BD">
          <w:rPr>
            <w:noProof/>
            <w:webHidden/>
          </w:rPr>
          <w:fldChar w:fldCharType="end"/>
        </w:r>
      </w:hyperlink>
    </w:p>
    <w:p w14:paraId="22697CF3" w14:textId="2AFD3EAA"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3" w:history="1">
        <w:r w:rsidR="004431BD" w:rsidRPr="002B4B8C">
          <w:rPr>
            <w:rStyle w:val="Hyperlink"/>
            <w:noProof/>
          </w:rPr>
          <w:t>Figure 7.4:16 Analyze image method</w:t>
        </w:r>
        <w:r w:rsidR="004431BD">
          <w:rPr>
            <w:noProof/>
            <w:webHidden/>
          </w:rPr>
          <w:tab/>
        </w:r>
        <w:r w:rsidR="004431BD">
          <w:rPr>
            <w:noProof/>
            <w:webHidden/>
          </w:rPr>
          <w:fldChar w:fldCharType="begin"/>
        </w:r>
        <w:r w:rsidR="004431BD">
          <w:rPr>
            <w:noProof/>
            <w:webHidden/>
          </w:rPr>
          <w:instrText xml:space="preserve"> PAGEREF _Toc39684463 \h </w:instrText>
        </w:r>
        <w:r w:rsidR="004431BD">
          <w:rPr>
            <w:noProof/>
            <w:webHidden/>
          </w:rPr>
        </w:r>
        <w:r w:rsidR="004431BD">
          <w:rPr>
            <w:noProof/>
            <w:webHidden/>
          </w:rPr>
          <w:fldChar w:fldCharType="separate"/>
        </w:r>
        <w:r>
          <w:rPr>
            <w:noProof/>
            <w:webHidden/>
          </w:rPr>
          <w:t>59</w:t>
        </w:r>
        <w:r w:rsidR="004431BD">
          <w:rPr>
            <w:noProof/>
            <w:webHidden/>
          </w:rPr>
          <w:fldChar w:fldCharType="end"/>
        </w:r>
      </w:hyperlink>
    </w:p>
    <w:p w14:paraId="43EB2E66" w14:textId="1E997B50"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4" w:history="1">
        <w:r w:rsidR="004431BD" w:rsidRPr="002B4B8C">
          <w:rPr>
            <w:rStyle w:val="Hyperlink"/>
            <w:noProof/>
          </w:rPr>
          <w:t>Figure 7.4:17 Defining converter class</w:t>
        </w:r>
        <w:r w:rsidR="004431BD">
          <w:rPr>
            <w:noProof/>
            <w:webHidden/>
          </w:rPr>
          <w:tab/>
        </w:r>
        <w:r w:rsidR="004431BD">
          <w:rPr>
            <w:noProof/>
            <w:webHidden/>
          </w:rPr>
          <w:fldChar w:fldCharType="begin"/>
        </w:r>
        <w:r w:rsidR="004431BD">
          <w:rPr>
            <w:noProof/>
            <w:webHidden/>
          </w:rPr>
          <w:instrText xml:space="preserve"> PAGEREF _Toc39684464 \h </w:instrText>
        </w:r>
        <w:r w:rsidR="004431BD">
          <w:rPr>
            <w:noProof/>
            <w:webHidden/>
          </w:rPr>
        </w:r>
        <w:r w:rsidR="004431BD">
          <w:rPr>
            <w:noProof/>
            <w:webHidden/>
          </w:rPr>
          <w:fldChar w:fldCharType="separate"/>
        </w:r>
        <w:r>
          <w:rPr>
            <w:noProof/>
            <w:webHidden/>
          </w:rPr>
          <w:t>60</w:t>
        </w:r>
        <w:r w:rsidR="004431BD">
          <w:rPr>
            <w:noProof/>
            <w:webHidden/>
          </w:rPr>
          <w:fldChar w:fldCharType="end"/>
        </w:r>
      </w:hyperlink>
    </w:p>
    <w:p w14:paraId="305FDAC5" w14:textId="3B02665B"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5" w:history="1">
        <w:r w:rsidR="004431BD" w:rsidRPr="002B4B8C">
          <w:rPr>
            <w:rStyle w:val="Hyperlink"/>
            <w:noProof/>
          </w:rPr>
          <w:t>Figure 7.4:18 Electron initlization</w:t>
        </w:r>
        <w:r w:rsidR="004431BD">
          <w:rPr>
            <w:noProof/>
            <w:webHidden/>
          </w:rPr>
          <w:tab/>
        </w:r>
        <w:r w:rsidR="004431BD">
          <w:rPr>
            <w:noProof/>
            <w:webHidden/>
          </w:rPr>
          <w:fldChar w:fldCharType="begin"/>
        </w:r>
        <w:r w:rsidR="004431BD">
          <w:rPr>
            <w:noProof/>
            <w:webHidden/>
          </w:rPr>
          <w:instrText xml:space="preserve"> PAGEREF _Toc39684465 \h </w:instrText>
        </w:r>
        <w:r w:rsidR="004431BD">
          <w:rPr>
            <w:noProof/>
            <w:webHidden/>
          </w:rPr>
        </w:r>
        <w:r w:rsidR="004431BD">
          <w:rPr>
            <w:noProof/>
            <w:webHidden/>
          </w:rPr>
          <w:fldChar w:fldCharType="separate"/>
        </w:r>
        <w:r>
          <w:rPr>
            <w:noProof/>
            <w:webHidden/>
          </w:rPr>
          <w:t>61</w:t>
        </w:r>
        <w:r w:rsidR="004431BD">
          <w:rPr>
            <w:noProof/>
            <w:webHidden/>
          </w:rPr>
          <w:fldChar w:fldCharType="end"/>
        </w:r>
      </w:hyperlink>
    </w:p>
    <w:p w14:paraId="685877A1" w14:textId="12B1E15F"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6" w:history="1">
        <w:r w:rsidR="004431BD" w:rsidRPr="002B4B8C">
          <w:rPr>
            <w:rStyle w:val="Hyperlink"/>
            <w:noProof/>
          </w:rPr>
          <w:t>Figure 7.4:19 Analyze file ajax method</w:t>
        </w:r>
        <w:r w:rsidR="004431BD">
          <w:rPr>
            <w:noProof/>
            <w:webHidden/>
          </w:rPr>
          <w:tab/>
        </w:r>
        <w:r w:rsidR="004431BD">
          <w:rPr>
            <w:noProof/>
            <w:webHidden/>
          </w:rPr>
          <w:fldChar w:fldCharType="begin"/>
        </w:r>
        <w:r w:rsidR="004431BD">
          <w:rPr>
            <w:noProof/>
            <w:webHidden/>
          </w:rPr>
          <w:instrText xml:space="preserve"> PAGEREF _Toc39684466 \h </w:instrText>
        </w:r>
        <w:r w:rsidR="004431BD">
          <w:rPr>
            <w:noProof/>
            <w:webHidden/>
          </w:rPr>
        </w:r>
        <w:r w:rsidR="004431BD">
          <w:rPr>
            <w:noProof/>
            <w:webHidden/>
          </w:rPr>
          <w:fldChar w:fldCharType="separate"/>
        </w:r>
        <w:r>
          <w:rPr>
            <w:noProof/>
            <w:webHidden/>
          </w:rPr>
          <w:t>61</w:t>
        </w:r>
        <w:r w:rsidR="004431BD">
          <w:rPr>
            <w:noProof/>
            <w:webHidden/>
          </w:rPr>
          <w:fldChar w:fldCharType="end"/>
        </w:r>
      </w:hyperlink>
    </w:p>
    <w:p w14:paraId="24F240F1" w14:textId="548C8873"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7" w:history="1">
        <w:r w:rsidR="004431BD" w:rsidRPr="002B4B8C">
          <w:rPr>
            <w:rStyle w:val="Hyperlink"/>
            <w:noProof/>
          </w:rPr>
          <w:t>Figure 7.4:20 Convert file ajax method</w:t>
        </w:r>
        <w:r w:rsidR="004431BD">
          <w:rPr>
            <w:noProof/>
            <w:webHidden/>
          </w:rPr>
          <w:tab/>
        </w:r>
        <w:r w:rsidR="004431BD">
          <w:rPr>
            <w:noProof/>
            <w:webHidden/>
          </w:rPr>
          <w:fldChar w:fldCharType="begin"/>
        </w:r>
        <w:r w:rsidR="004431BD">
          <w:rPr>
            <w:noProof/>
            <w:webHidden/>
          </w:rPr>
          <w:instrText xml:space="preserve"> PAGEREF _Toc39684467 \h </w:instrText>
        </w:r>
        <w:r w:rsidR="004431BD">
          <w:rPr>
            <w:noProof/>
            <w:webHidden/>
          </w:rPr>
        </w:r>
        <w:r w:rsidR="004431BD">
          <w:rPr>
            <w:noProof/>
            <w:webHidden/>
          </w:rPr>
          <w:fldChar w:fldCharType="separate"/>
        </w:r>
        <w:r>
          <w:rPr>
            <w:noProof/>
            <w:webHidden/>
          </w:rPr>
          <w:t>62</w:t>
        </w:r>
        <w:r w:rsidR="004431BD">
          <w:rPr>
            <w:noProof/>
            <w:webHidden/>
          </w:rPr>
          <w:fldChar w:fldCharType="end"/>
        </w:r>
      </w:hyperlink>
    </w:p>
    <w:p w14:paraId="7CB23523" w14:textId="0958EC45"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8" w:history="1">
        <w:r w:rsidR="004431BD" w:rsidRPr="002B4B8C">
          <w:rPr>
            <w:rStyle w:val="Hyperlink"/>
            <w:noProof/>
          </w:rPr>
          <w:t>Figure 7.5:1 Screenshot 1</w:t>
        </w:r>
        <w:r w:rsidR="004431BD">
          <w:rPr>
            <w:noProof/>
            <w:webHidden/>
          </w:rPr>
          <w:tab/>
        </w:r>
        <w:r w:rsidR="004431BD">
          <w:rPr>
            <w:noProof/>
            <w:webHidden/>
          </w:rPr>
          <w:fldChar w:fldCharType="begin"/>
        </w:r>
        <w:r w:rsidR="004431BD">
          <w:rPr>
            <w:noProof/>
            <w:webHidden/>
          </w:rPr>
          <w:instrText xml:space="preserve"> PAGEREF _Toc39684468 \h </w:instrText>
        </w:r>
        <w:r w:rsidR="004431BD">
          <w:rPr>
            <w:noProof/>
            <w:webHidden/>
          </w:rPr>
        </w:r>
        <w:r w:rsidR="004431BD">
          <w:rPr>
            <w:noProof/>
            <w:webHidden/>
          </w:rPr>
          <w:fldChar w:fldCharType="separate"/>
        </w:r>
        <w:r>
          <w:rPr>
            <w:noProof/>
            <w:webHidden/>
          </w:rPr>
          <w:t>62</w:t>
        </w:r>
        <w:r w:rsidR="004431BD">
          <w:rPr>
            <w:noProof/>
            <w:webHidden/>
          </w:rPr>
          <w:fldChar w:fldCharType="end"/>
        </w:r>
      </w:hyperlink>
    </w:p>
    <w:p w14:paraId="5BAD8CE1" w14:textId="6E6B7B4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69" w:history="1">
        <w:r w:rsidR="004431BD" w:rsidRPr="002B4B8C">
          <w:rPr>
            <w:rStyle w:val="Hyperlink"/>
            <w:noProof/>
          </w:rPr>
          <w:t>Figure 7.5:2 Screenshot 2</w:t>
        </w:r>
        <w:r w:rsidR="004431BD">
          <w:rPr>
            <w:noProof/>
            <w:webHidden/>
          </w:rPr>
          <w:tab/>
        </w:r>
        <w:r w:rsidR="004431BD">
          <w:rPr>
            <w:noProof/>
            <w:webHidden/>
          </w:rPr>
          <w:fldChar w:fldCharType="begin"/>
        </w:r>
        <w:r w:rsidR="004431BD">
          <w:rPr>
            <w:noProof/>
            <w:webHidden/>
          </w:rPr>
          <w:instrText xml:space="preserve"> PAGEREF _Toc39684469 \h </w:instrText>
        </w:r>
        <w:r w:rsidR="004431BD">
          <w:rPr>
            <w:noProof/>
            <w:webHidden/>
          </w:rPr>
        </w:r>
        <w:r w:rsidR="004431BD">
          <w:rPr>
            <w:noProof/>
            <w:webHidden/>
          </w:rPr>
          <w:fldChar w:fldCharType="separate"/>
        </w:r>
        <w:r>
          <w:rPr>
            <w:noProof/>
            <w:webHidden/>
          </w:rPr>
          <w:t>63</w:t>
        </w:r>
        <w:r w:rsidR="004431BD">
          <w:rPr>
            <w:noProof/>
            <w:webHidden/>
          </w:rPr>
          <w:fldChar w:fldCharType="end"/>
        </w:r>
      </w:hyperlink>
    </w:p>
    <w:p w14:paraId="2C0275AC" w14:textId="45957950"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70" w:history="1">
        <w:r w:rsidR="004431BD" w:rsidRPr="002B4B8C">
          <w:rPr>
            <w:rStyle w:val="Hyperlink"/>
            <w:noProof/>
          </w:rPr>
          <w:t>Figure 7.5:3 Screenshot 3</w:t>
        </w:r>
        <w:r w:rsidR="004431BD">
          <w:rPr>
            <w:noProof/>
            <w:webHidden/>
          </w:rPr>
          <w:tab/>
        </w:r>
        <w:r w:rsidR="004431BD">
          <w:rPr>
            <w:noProof/>
            <w:webHidden/>
          </w:rPr>
          <w:fldChar w:fldCharType="begin"/>
        </w:r>
        <w:r w:rsidR="004431BD">
          <w:rPr>
            <w:noProof/>
            <w:webHidden/>
          </w:rPr>
          <w:instrText xml:space="preserve"> PAGEREF _Toc39684470 \h </w:instrText>
        </w:r>
        <w:r w:rsidR="004431BD">
          <w:rPr>
            <w:noProof/>
            <w:webHidden/>
          </w:rPr>
        </w:r>
        <w:r w:rsidR="004431BD">
          <w:rPr>
            <w:noProof/>
            <w:webHidden/>
          </w:rPr>
          <w:fldChar w:fldCharType="separate"/>
        </w:r>
        <w:r>
          <w:rPr>
            <w:noProof/>
            <w:webHidden/>
          </w:rPr>
          <w:t>63</w:t>
        </w:r>
        <w:r w:rsidR="004431BD">
          <w:rPr>
            <w:noProof/>
            <w:webHidden/>
          </w:rPr>
          <w:fldChar w:fldCharType="end"/>
        </w:r>
      </w:hyperlink>
    </w:p>
    <w:p w14:paraId="75690A78" w14:textId="66EC4B9D"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71" w:history="1">
        <w:r w:rsidR="004431BD" w:rsidRPr="002B4B8C">
          <w:rPr>
            <w:rStyle w:val="Hyperlink"/>
            <w:noProof/>
          </w:rPr>
          <w:t>Figure 8.6:1 Accuracy of each epoch</w:t>
        </w:r>
        <w:r w:rsidR="004431BD">
          <w:rPr>
            <w:noProof/>
            <w:webHidden/>
          </w:rPr>
          <w:tab/>
        </w:r>
        <w:r w:rsidR="004431BD">
          <w:rPr>
            <w:noProof/>
            <w:webHidden/>
          </w:rPr>
          <w:fldChar w:fldCharType="begin"/>
        </w:r>
        <w:r w:rsidR="004431BD">
          <w:rPr>
            <w:noProof/>
            <w:webHidden/>
          </w:rPr>
          <w:instrText xml:space="preserve"> PAGEREF _Toc39684471 \h </w:instrText>
        </w:r>
        <w:r w:rsidR="004431BD">
          <w:rPr>
            <w:noProof/>
            <w:webHidden/>
          </w:rPr>
        </w:r>
        <w:r w:rsidR="004431BD">
          <w:rPr>
            <w:noProof/>
            <w:webHidden/>
          </w:rPr>
          <w:fldChar w:fldCharType="separate"/>
        </w:r>
        <w:r>
          <w:rPr>
            <w:noProof/>
            <w:webHidden/>
          </w:rPr>
          <w:t>67</w:t>
        </w:r>
        <w:r w:rsidR="004431BD">
          <w:rPr>
            <w:noProof/>
            <w:webHidden/>
          </w:rPr>
          <w:fldChar w:fldCharType="end"/>
        </w:r>
      </w:hyperlink>
    </w:p>
    <w:p w14:paraId="59C38644" w14:textId="1884E3C7"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72" w:history="1">
        <w:r w:rsidR="004431BD" w:rsidRPr="002B4B8C">
          <w:rPr>
            <w:rStyle w:val="Hyperlink"/>
            <w:noProof/>
          </w:rPr>
          <w:t>Figure 8.6:2 Loss of each epoch</w:t>
        </w:r>
        <w:r w:rsidR="004431BD">
          <w:rPr>
            <w:noProof/>
            <w:webHidden/>
          </w:rPr>
          <w:tab/>
        </w:r>
        <w:r w:rsidR="004431BD">
          <w:rPr>
            <w:noProof/>
            <w:webHidden/>
          </w:rPr>
          <w:fldChar w:fldCharType="begin"/>
        </w:r>
        <w:r w:rsidR="004431BD">
          <w:rPr>
            <w:noProof/>
            <w:webHidden/>
          </w:rPr>
          <w:instrText xml:space="preserve"> PAGEREF _Toc39684472 \h </w:instrText>
        </w:r>
        <w:r w:rsidR="004431BD">
          <w:rPr>
            <w:noProof/>
            <w:webHidden/>
          </w:rPr>
        </w:r>
        <w:r w:rsidR="004431BD">
          <w:rPr>
            <w:noProof/>
            <w:webHidden/>
          </w:rPr>
          <w:fldChar w:fldCharType="separate"/>
        </w:r>
        <w:r>
          <w:rPr>
            <w:noProof/>
            <w:webHidden/>
          </w:rPr>
          <w:t>68</w:t>
        </w:r>
        <w:r w:rsidR="004431BD">
          <w:rPr>
            <w:noProof/>
            <w:webHidden/>
          </w:rPr>
          <w:fldChar w:fldCharType="end"/>
        </w:r>
      </w:hyperlink>
    </w:p>
    <w:p w14:paraId="3D02D577" w14:textId="054760B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73" w:history="1">
        <w:r w:rsidR="004431BD" w:rsidRPr="002B4B8C">
          <w:rPr>
            <w:rStyle w:val="Hyperlink"/>
            <w:noProof/>
          </w:rPr>
          <w:t>Figure 8.7:1 Image size vs analysis duration</w:t>
        </w:r>
        <w:r w:rsidR="004431BD">
          <w:rPr>
            <w:noProof/>
            <w:webHidden/>
          </w:rPr>
          <w:tab/>
        </w:r>
        <w:r w:rsidR="004431BD">
          <w:rPr>
            <w:noProof/>
            <w:webHidden/>
          </w:rPr>
          <w:fldChar w:fldCharType="begin"/>
        </w:r>
        <w:r w:rsidR="004431BD">
          <w:rPr>
            <w:noProof/>
            <w:webHidden/>
          </w:rPr>
          <w:instrText xml:space="preserve"> PAGEREF _Toc39684473 \h </w:instrText>
        </w:r>
        <w:r w:rsidR="004431BD">
          <w:rPr>
            <w:noProof/>
            <w:webHidden/>
          </w:rPr>
        </w:r>
        <w:r w:rsidR="004431BD">
          <w:rPr>
            <w:noProof/>
            <w:webHidden/>
          </w:rPr>
          <w:fldChar w:fldCharType="separate"/>
        </w:r>
        <w:r>
          <w:rPr>
            <w:noProof/>
            <w:webHidden/>
          </w:rPr>
          <w:t>69</w:t>
        </w:r>
        <w:r w:rsidR="004431BD">
          <w:rPr>
            <w:noProof/>
            <w:webHidden/>
          </w:rPr>
          <w:fldChar w:fldCharType="end"/>
        </w:r>
      </w:hyperlink>
    </w:p>
    <w:p w14:paraId="30C40C40" w14:textId="604CB996" w:rsidR="004431BD" w:rsidRDefault="00A318BF">
      <w:pPr>
        <w:pStyle w:val="TableofFigures"/>
        <w:tabs>
          <w:tab w:val="right" w:leader="dot" w:pos="9350"/>
        </w:tabs>
        <w:rPr>
          <w:rFonts w:asciiTheme="minorHAnsi" w:eastAsiaTheme="minorEastAsia" w:hAnsiTheme="minorHAnsi" w:cstheme="minorBidi"/>
          <w:noProof/>
          <w:sz w:val="22"/>
          <w:szCs w:val="22"/>
          <w:lang w:eastAsia="en-GB"/>
        </w:rPr>
      </w:pPr>
      <w:hyperlink w:anchor="_Toc39684474" w:history="1">
        <w:r w:rsidR="004431BD" w:rsidRPr="002B4B8C">
          <w:rPr>
            <w:rStyle w:val="Hyperlink"/>
            <w:noProof/>
          </w:rPr>
          <w:t>Figure 8.8:1 Image size vs conversion duration</w:t>
        </w:r>
        <w:r w:rsidR="004431BD">
          <w:rPr>
            <w:noProof/>
            <w:webHidden/>
          </w:rPr>
          <w:tab/>
        </w:r>
        <w:r w:rsidR="004431BD">
          <w:rPr>
            <w:noProof/>
            <w:webHidden/>
          </w:rPr>
          <w:fldChar w:fldCharType="begin"/>
        </w:r>
        <w:r w:rsidR="004431BD">
          <w:rPr>
            <w:noProof/>
            <w:webHidden/>
          </w:rPr>
          <w:instrText xml:space="preserve"> PAGEREF _Toc39684474 \h </w:instrText>
        </w:r>
        <w:r w:rsidR="004431BD">
          <w:rPr>
            <w:noProof/>
            <w:webHidden/>
          </w:rPr>
        </w:r>
        <w:r w:rsidR="004431BD">
          <w:rPr>
            <w:noProof/>
            <w:webHidden/>
          </w:rPr>
          <w:fldChar w:fldCharType="separate"/>
        </w:r>
        <w:r>
          <w:rPr>
            <w:noProof/>
            <w:webHidden/>
          </w:rPr>
          <w:t>71</w:t>
        </w:r>
        <w:r w:rsidR="004431BD">
          <w:rPr>
            <w:noProof/>
            <w:webHidden/>
          </w:rPr>
          <w:fldChar w:fldCharType="end"/>
        </w:r>
      </w:hyperlink>
    </w:p>
    <w:p w14:paraId="0CE74587" w14:textId="7850397C" w:rsidR="00111788" w:rsidRDefault="0049177B" w:rsidP="00111788">
      <w:pPr>
        <w:spacing w:line="259" w:lineRule="auto"/>
        <w:jc w:val="left"/>
        <w:sectPr w:rsidR="00111788" w:rsidSect="00E73269">
          <w:footerReference w:type="default" r:id="rId8"/>
          <w:pgSz w:w="12240" w:h="15840"/>
          <w:pgMar w:top="1440" w:right="1440" w:bottom="1440" w:left="1440" w:header="720" w:footer="720" w:gutter="0"/>
          <w:cols w:space="720"/>
          <w:docGrid w:linePitch="360"/>
        </w:sectPr>
      </w:pPr>
      <w:r>
        <w:fldChar w:fldCharType="end"/>
      </w:r>
    </w:p>
    <w:p w14:paraId="163C4FC4" w14:textId="77777777" w:rsidR="00651276" w:rsidRDefault="00651276" w:rsidP="00651276">
      <w:pPr>
        <w:pStyle w:val="Heading1"/>
        <w:spacing w:after="160"/>
      </w:pPr>
      <w:bookmarkStart w:id="0" w:name="_Toc39684268"/>
      <w:r>
        <w:lastRenderedPageBreak/>
        <w:t>Chapter 1: Introduction</w:t>
      </w:r>
      <w:bookmarkEnd w:id="0"/>
    </w:p>
    <w:p w14:paraId="22CCD7BD" w14:textId="77777777" w:rsidR="00651276" w:rsidRDefault="00651276" w:rsidP="00651276">
      <w:pPr>
        <w:pStyle w:val="Heading2"/>
        <w:spacing w:after="160"/>
      </w:pPr>
      <w:bookmarkStart w:id="1" w:name="_Toc39684269"/>
      <w:r>
        <w:t>Chapter Overview</w:t>
      </w:r>
      <w:bookmarkEnd w:id="1"/>
    </w:p>
    <w:p w14:paraId="09A8E825" w14:textId="44037897" w:rsidR="00651276" w:rsidRDefault="00651276" w:rsidP="00651276">
      <w:r w:rsidRPr="009810B7">
        <w:t>This chapter covers the overview of the project, it’s background, the justification of the problem being addressed and the research question relevant to this research. The motivation behind attempting this research is also explained. Furthermore, the Aim and the scope that will be attempted in this research will also be defined. The Research objectives that will be fulfilled and also personal objectives of conducting this research will be mentioned along with an overview of the solution. The requirements for such proposed solution will also be defined.</w:t>
      </w:r>
    </w:p>
    <w:p w14:paraId="543605BB" w14:textId="77777777" w:rsidR="00B53352" w:rsidRPr="008407FE" w:rsidRDefault="00B53352" w:rsidP="00651276"/>
    <w:p w14:paraId="2FDE88DE" w14:textId="77777777" w:rsidR="00651276" w:rsidRDefault="00651276" w:rsidP="00651276">
      <w:pPr>
        <w:pStyle w:val="Heading2"/>
        <w:spacing w:after="160"/>
      </w:pPr>
      <w:bookmarkStart w:id="2" w:name="_Toc39684270"/>
      <w:r>
        <w:t>Project Overview</w:t>
      </w:r>
      <w:bookmarkEnd w:id="2"/>
    </w:p>
    <w:p w14:paraId="073573AF" w14:textId="77777777" w:rsidR="00651276" w:rsidRDefault="00651276" w:rsidP="00651276">
      <w:pPr>
        <w:pStyle w:val="Heading3"/>
        <w:spacing w:after="160"/>
      </w:pPr>
      <w:bookmarkStart w:id="3" w:name="_Toc39684271"/>
      <w:r>
        <w:t>Project Background</w:t>
      </w:r>
      <w:bookmarkEnd w:id="3"/>
    </w:p>
    <w:p w14:paraId="28A3BB8B" w14:textId="7DF4DD17" w:rsidR="00651276" w:rsidRDefault="00651276" w:rsidP="00651276">
      <w:r>
        <w:rPr>
          <w:b/>
          <w:bCs/>
        </w:rPr>
        <w:t>Images</w:t>
      </w:r>
      <w:r>
        <w:rPr>
          <w:b/>
          <w:bCs/>
        </w:rPr>
        <w:br/>
      </w:r>
      <w:r>
        <w:t xml:space="preserve">Human beings can be considered predominantly visual creatures as we use our sense of vision when available to understand our surroundings. Due to this reason we have created images to capture moments of this ever constantly moving world. Images have since then evolved to not only capturing real world moments but to digital drawings and other representations of visual still media. An image can be a single picture which represents </w:t>
      </w:r>
      <w:r w:rsidR="00C879FF">
        <w:t xml:space="preserve">a certain object, location or </w:t>
      </w:r>
      <w:r w:rsidR="0065572F">
        <w:t>scenery</w:t>
      </w:r>
      <w:r>
        <w:t xml:space="preserve">. </w:t>
      </w:r>
      <w:r w:rsidRPr="00DE662E">
        <w:t xml:space="preserve">When image files are attempted to be classified, two main classifications can be identified. Vector images and Raster images. There are different pros and cons of using either a Vector image or a Raster image. </w:t>
      </w:r>
    </w:p>
    <w:p w14:paraId="2C5E9B77" w14:textId="77777777" w:rsidR="00651276" w:rsidRDefault="00651276" w:rsidP="00651276">
      <w:pPr>
        <w:rPr>
          <w:b/>
          <w:bCs/>
        </w:rPr>
      </w:pPr>
      <w:r>
        <w:rPr>
          <w:b/>
          <w:bCs/>
        </w:rPr>
        <w:t>R</w:t>
      </w:r>
      <w:r w:rsidRPr="008407FE">
        <w:rPr>
          <w:b/>
          <w:bCs/>
        </w:rPr>
        <w:t>aster Images</w:t>
      </w:r>
    </w:p>
    <w:p w14:paraId="447EE126" w14:textId="63A87AE4" w:rsidR="00651276" w:rsidRDefault="00651276" w:rsidP="00651276">
      <w:r w:rsidRPr="00DE662E">
        <w:t xml:space="preserve">A raster image is built up of </w:t>
      </w:r>
      <w:r w:rsidR="0065572F" w:rsidRPr="00DE662E">
        <w:t>colour</w:t>
      </w:r>
      <w:r w:rsidRPr="00DE662E">
        <w:t xml:space="preserve"> pixels which are arranged to f</w:t>
      </w:r>
      <w:r>
        <w:t>orm the necessary result image.</w:t>
      </w:r>
      <w:r>
        <w:rPr>
          <w:b/>
          <w:bCs/>
        </w:rPr>
        <w:br/>
      </w:r>
      <w:r w:rsidRPr="00DE662E">
        <w:t xml:space="preserve">Raster images are mostly suited for linear art images because they can better represent subtle chromatic gradients due to the fact that each pixel can change its value independently of other pixels to form the necessary image. These types of images are also called continuous tone images. </w:t>
      </w:r>
    </w:p>
    <w:p w14:paraId="52903C21" w14:textId="77777777" w:rsidR="00651276" w:rsidRDefault="00651276" w:rsidP="00651276">
      <w:r w:rsidRPr="00DE662E">
        <w:t xml:space="preserve">A raster image while being faster to process and display as there is no methodical processing or such involved will have a larger file size as information is electronically stored on a pixel-by-pixel </w:t>
      </w:r>
      <w:r w:rsidRPr="00DE662E">
        <w:lastRenderedPageBreak/>
        <w:t xml:space="preserve">basis </w:t>
      </w:r>
      <w:r w:rsidRPr="00DE662E">
        <w:fldChar w:fldCharType="begin" w:fldLock="1"/>
      </w:r>
      <w:r w:rsidRPr="00DE662E">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fldChar w:fldCharType="separate"/>
      </w:r>
      <w:r w:rsidRPr="00DE662E">
        <w:rPr>
          <w:noProof/>
        </w:rPr>
        <w:t xml:space="preserve">(Winnemoeller </w:t>
      </w:r>
      <w:r w:rsidRPr="00DE662E">
        <w:rPr>
          <w:i/>
          <w:noProof/>
        </w:rPr>
        <w:t>et al.</w:t>
      </w:r>
      <w:r w:rsidRPr="00DE662E">
        <w:rPr>
          <w:noProof/>
        </w:rPr>
        <w:t>, 2018)</w:t>
      </w:r>
      <w:r w:rsidRPr="00DE662E">
        <w:fldChar w:fldCharType="end"/>
      </w:r>
      <w:r w:rsidRPr="00DE662E">
        <w:t>, the size of the image is directly proportional to the resolution of the image</w:t>
      </w:r>
    </w:p>
    <w:p w14:paraId="0015D879" w14:textId="77777777" w:rsidR="00726472" w:rsidRDefault="00651276" w:rsidP="00651276">
      <w:pPr>
        <w:rPr>
          <w:b/>
          <w:bCs/>
        </w:rPr>
      </w:pPr>
      <w:r w:rsidRPr="008407FE">
        <w:rPr>
          <w:b/>
          <w:bCs/>
        </w:rPr>
        <w:t>Vector Images</w:t>
      </w:r>
    </w:p>
    <w:p w14:paraId="025FA937" w14:textId="1BFE526E" w:rsidR="00651276" w:rsidRPr="00726472" w:rsidRDefault="00651276" w:rsidP="00651276">
      <w:pPr>
        <w:rPr>
          <w:b/>
          <w:bCs/>
        </w:rPr>
      </w:pPr>
      <w:r w:rsidRPr="00DE662E">
        <w:t xml:space="preserve">Vector images on the other hand are created from points and lines and curves joining them. </w:t>
      </w:r>
      <w:r>
        <w:t>T</w:t>
      </w:r>
      <w:r w:rsidRPr="00DE662E">
        <w:t xml:space="preserve">hese are based off of mathematical formulas that create combinations of multiple true geometric primitives to create a final image </w:t>
      </w:r>
      <w:r w:rsidRPr="00DE662E">
        <w:fldChar w:fldCharType="begin" w:fldLock="1"/>
      </w:r>
      <w:r w:rsidRPr="00DE662E">
        <w:instrText>ADDIN CSL_CITATION {"citationItems":[{"id":"ITEM-1","itemData":{"ISBN":"9781467390774","author":[{"dropping-particle":"","family":"Seel-audom","given":"Chanon","non-dropping-particle":"","parse-names":false,"suffix":""},{"dropping-particle":"","family":"Naiyapo","given":"Wassana","non-dropping-particle":"","parse-names":false,"suffix":""},{"dropping-particle":"","family":"Chouvatut","given":"Varin","non-dropping-particle":"","parse-names":false,"suffix":""}],"container-title":"9th International Conference on Knowledge and Smart Technology (KST)","id":"ITEM-1","issued":{"date-parts":[["2017"]]},"page":"305-310","title":"A search for Geometric shapes in a Vector Image","type":"article-journal"},"uris":["http://www.mendeley.com/documents/?uuid=890a9e58-85dc-4c56-9cc3-2cf177d9e77d"]}],"mendeley":{"formattedCitation":"(Seel-audom, Naiyapo and Chouvatut, 2017)","plainTextFormattedCitation":"(Seel-audom, Naiyapo and Chouvatut, 2017)","previouslyFormattedCitation":"(Seel-audom, Naiyapo and Chouvatut, 2017)"},"properties":{"noteIndex":0},"schema":"https://github.com/citation-style-language/schema/raw/master/csl-citation.json"}</w:instrText>
      </w:r>
      <w:r w:rsidRPr="00DE662E">
        <w:fldChar w:fldCharType="separate"/>
      </w:r>
      <w:r w:rsidRPr="00DE662E">
        <w:rPr>
          <w:noProof/>
        </w:rPr>
        <w:t>(Seel-audom, Naiyapo and Chouvatut, 2017)</w:t>
      </w:r>
      <w:r w:rsidRPr="00DE662E">
        <w:fldChar w:fldCharType="end"/>
      </w:r>
      <w:r w:rsidRPr="00DE662E">
        <w:t xml:space="preserve">.. </w:t>
      </w:r>
    </w:p>
    <w:p w14:paraId="2AEB53AF" w14:textId="77777777" w:rsidR="00651276" w:rsidRDefault="00651276" w:rsidP="00651276">
      <w:r w:rsidRPr="00DE662E">
        <w:t xml:space="preserve">Vector format based computer graphics tools have become very powerful tools allowing artists, designers etc. to mimic many artistic styles, exploit automated techniques, etc. and across different simulated physical media and digital media </w:t>
      </w:r>
      <w:r w:rsidRPr="00DE662E">
        <w:fldChar w:fldCharType="begin" w:fldLock="1"/>
      </w:r>
      <w:r w:rsidRPr="00DE662E">
        <w:instrText>ADDIN CSL_CITATION {"citationItems":[{"id":"ITEM-1","itemData":{"author":[{"dropping-particle":"","family":"SEVERENUK","given":"TONY","non-dropping-particle":"","parse-names":false,"suffix":""},{"dropping-particle":"","family":"LEGOMSKI","given":"PAUL","non-dropping-particle":"","parse-names":false,"suffix":""},{"dropping-particle":"","family":"OZBEK","given":"TEKIN","non-dropping-particle":"","parse-names":false,"suffix":""},{"dropping-particle":"","family":"JACKSON","given":"THOMAS","non-dropping-particle":"","parse-names":false,"suffix":""}],"id":"ITEM-1","issued":{"date-parts":[["2019"]]},"title":"VECTOR GRAPHICS BASED LIVE SKETCHING METHODS AND SYSTEMS","type":"patent","volume":"1"},"uris":["http://www.mendeley.com/documents/?uuid=d4e9c88f-b96a-4dfd-9a5c-1931a6b1fe6f"]}],"mendeley":{"formattedCitation":"(SEVERENUK &lt;i&gt;et al.&lt;/i&gt;, 2019)","plainTextFormattedCitation":"(SEVERENUK et al., 2019)","previouslyFormattedCitation":"(SEVERENUK &lt;i&gt;et al.&lt;/i&gt;, 2019)"},"properties":{"noteIndex":0},"schema":"https://github.com/citation-style-language/schema/raw/master/csl-citation.json"}</w:instrText>
      </w:r>
      <w:r w:rsidRPr="00DE662E">
        <w:fldChar w:fldCharType="separate"/>
      </w:r>
      <w:r w:rsidRPr="00DE662E">
        <w:rPr>
          <w:noProof/>
        </w:rPr>
        <w:t xml:space="preserve">(SEVERENUK </w:t>
      </w:r>
      <w:r w:rsidRPr="00DE662E">
        <w:rPr>
          <w:i/>
          <w:noProof/>
        </w:rPr>
        <w:t>et al.</w:t>
      </w:r>
      <w:r w:rsidRPr="00DE662E">
        <w:rPr>
          <w:noProof/>
        </w:rPr>
        <w:t>, 2019)</w:t>
      </w:r>
      <w:r w:rsidRPr="00DE662E">
        <w:fldChar w:fldCharType="end"/>
      </w:r>
      <w:r w:rsidRPr="00DE662E">
        <w:t>. Similarly, in real world applications according to the factors that need to be considered, the image may be required in either Raster or in Vector format.</w:t>
      </w:r>
    </w:p>
    <w:p w14:paraId="20F63CF7" w14:textId="77777777" w:rsidR="00651276" w:rsidRDefault="00651276" w:rsidP="00651276">
      <w:r w:rsidRPr="00DE662E">
        <w:t>As stated above, as a vector file and raster file of the same image may have similar resulting image, when observed on a deeper level multiple differences can be identified between them.</w:t>
      </w:r>
    </w:p>
    <w:p w14:paraId="218D98CA" w14:textId="77777777" w:rsidR="00651276" w:rsidRDefault="00651276" w:rsidP="00651276">
      <w:pPr>
        <w:pStyle w:val="Heading3"/>
        <w:spacing w:after="160"/>
      </w:pPr>
      <w:bookmarkStart w:id="4" w:name="_Toc39684272"/>
      <w:r>
        <w:t>Problem Domain</w:t>
      </w:r>
      <w:bookmarkEnd w:id="4"/>
    </w:p>
    <w:p w14:paraId="502B34AE" w14:textId="0C481748" w:rsidR="00651276" w:rsidRPr="00DE662E" w:rsidRDefault="00651276" w:rsidP="00651276">
      <w:r w:rsidRPr="00DE662E">
        <w:t xml:space="preserve">Geographic Information System (GIS) is the processes of managing, manipulating, </w:t>
      </w:r>
      <w:proofErr w:type="spellStart"/>
      <w:r w:rsidRPr="00DE662E">
        <w:t>analyzing</w:t>
      </w:r>
      <w:proofErr w:type="spellEnd"/>
      <w:r w:rsidRPr="00DE662E">
        <w:t xml:space="preserve">, updating and presenting metadata according to its geographic location, to be effectively used in different aspects of life </w:t>
      </w:r>
      <w:r w:rsidRPr="00DE662E">
        <w:fldChar w:fldCharType="begin" w:fldLock="1"/>
      </w:r>
      <w:r w:rsidRPr="00DE662E">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fldChar w:fldCharType="separate"/>
      </w:r>
      <w:r w:rsidRPr="00DE662E">
        <w:rPr>
          <w:noProof/>
        </w:rPr>
        <w:t>(Al-Bayari, 2018)</w:t>
      </w:r>
      <w:r w:rsidRPr="00DE662E">
        <w:fldChar w:fldCharType="end"/>
      </w:r>
      <w:r w:rsidRPr="00DE662E">
        <w:t xml:space="preserve">. </w:t>
      </w:r>
      <w:r w:rsidR="00C879FF">
        <w:t>The increasing popularity</w:t>
      </w:r>
      <w:r w:rsidRPr="00DE662E">
        <w:t xml:space="preserve"> GIS technology has increased the usage of spatial data. Making maps is relatively easy even for those who do not have much cartographic training </w:t>
      </w:r>
      <w:r w:rsidRPr="00DE662E">
        <w:fldChar w:fldCharType="begin" w:fldLock="1"/>
      </w:r>
      <w:r w:rsidRPr="00DE662E">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fldChar w:fldCharType="separate"/>
      </w:r>
      <w:r w:rsidRPr="00DE662E">
        <w:rPr>
          <w:noProof/>
        </w:rPr>
        <w:t>(Wong and Wu, 1996)</w:t>
      </w:r>
      <w:r w:rsidRPr="00DE662E">
        <w:fldChar w:fldCharType="end"/>
      </w:r>
      <w:r w:rsidRPr="00DE662E">
        <w:t xml:space="preserve">. </w:t>
      </w:r>
    </w:p>
    <w:p w14:paraId="2490D300" w14:textId="77777777" w:rsidR="00651276" w:rsidRPr="00DE662E" w:rsidRDefault="00651276" w:rsidP="00651276">
      <w:r w:rsidRPr="00DE662E">
        <w:t>According to the analysis needed to be performed on a certain image obtained, the requirement for a Raster image or a Vector image may vary. There are several pros and cons when you consider each type of image. There is an old GIS adage stating that “Raster is Faster but Vector is Corrector”.</w:t>
      </w:r>
      <w:r w:rsidRPr="00DE662E">
        <w:fldChar w:fldCharType="begin" w:fldLock="1"/>
      </w:r>
      <w:r w:rsidRPr="00DE662E">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fldChar w:fldCharType="separate"/>
      </w:r>
      <w:r w:rsidRPr="00DE662E">
        <w:rPr>
          <w:noProof/>
        </w:rPr>
        <w:t>(Berry, 1995)</w:t>
      </w:r>
      <w:r w:rsidRPr="00DE662E">
        <w:fldChar w:fldCharType="end"/>
      </w:r>
      <w:r w:rsidRPr="00DE662E">
        <w:t>.</w:t>
      </w:r>
    </w:p>
    <w:p w14:paraId="62FB6E08" w14:textId="77777777" w:rsidR="00651276" w:rsidRPr="00DE662E" w:rsidRDefault="00651276" w:rsidP="00651276">
      <w:r w:rsidRPr="00DE662E">
        <w:t xml:space="preserve">Vector </w:t>
      </w:r>
      <w:r w:rsidRPr="00DE662E">
        <w:tab/>
        <w:t xml:space="preserve">GIS results in the </w:t>
      </w:r>
      <w:proofErr w:type="spellStart"/>
      <w:r w:rsidRPr="00DE662E">
        <w:t>geometrization</w:t>
      </w:r>
      <w:proofErr w:type="spellEnd"/>
      <w:r w:rsidRPr="00DE662E">
        <w:t xml:space="preserve"> of the geographical world, and generalizing and reducing its theory into theories about relations between points, lines, polygons and areas. Such objects which are in a GIS can be counted, moved about, stacked, rotated labelled, cut etc. and be handled like a variety of other everyday solid objects that bear no particular relationship to geography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62B90A3C" w14:textId="77777777" w:rsidR="00651276" w:rsidRPr="00DE662E" w:rsidRDefault="00651276" w:rsidP="00651276">
      <w:r w:rsidRPr="00DE662E">
        <w:lastRenderedPageBreak/>
        <w:t xml:space="preserve">Vector maps use simple geometric components such as points, lines and polygons in adjacencies, unions and inclusions to describe spatial information and Raster maps are based on pixel matrices and are richer and realistic than vector maps </w:t>
      </w:r>
      <w:r w:rsidRPr="00DE662E">
        <w:fldChar w:fldCharType="begin" w:fldLock="1"/>
      </w:r>
      <w:r w:rsidRPr="00DE662E">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fldChar w:fldCharType="separate"/>
      </w:r>
      <w:r w:rsidRPr="00DE662E">
        <w:rPr>
          <w:noProof/>
        </w:rPr>
        <w:t>(Lin and Guo, 2011)</w:t>
      </w:r>
      <w:r w:rsidRPr="00DE662E">
        <w:fldChar w:fldCharType="end"/>
      </w:r>
      <w:r w:rsidRPr="00DE662E">
        <w:t>.</w:t>
      </w:r>
    </w:p>
    <w:p w14:paraId="6FCA9E20" w14:textId="77777777" w:rsidR="00651276" w:rsidRPr="00DE662E" w:rsidRDefault="00651276" w:rsidP="00651276">
      <w:r w:rsidRPr="00DE662E">
        <w:t xml:space="preserve">There are several advantages of using a Vector data format. These can be stated as the output being more aesthetically pleasing and zoom able to very close detail as it is made up of points and line segments connecting them and not using fixed number of pixels which might look pixelated and less clear when zoomed into more than its resolution allows. It also provides higher geographical accuracy due the same reason as it being not of a fixed resolution. There are other reasons as why vector images are used in GIS such as data integrity, and allowing network analysis and proximity operations as they both use vector data structures. As well as there are advantages are there are disadvantages to using vector images as well. As these images are a result of mathematical calculations it is often very processing intensive. Vector data structures are also poor performing when displaying continuous data, and needs to be generalized in some manner to display, which can result in loss of some information. </w:t>
      </w:r>
    </w:p>
    <w:p w14:paraId="4B2114E8" w14:textId="77777777" w:rsidR="00651276" w:rsidRPr="00DE662E" w:rsidRDefault="00651276" w:rsidP="00651276">
      <w:r w:rsidRPr="00DE662E">
        <w:t xml:space="preserve">While vector data structures in GIS over determines the geographic world by forcing it into a geometric objects generalizing them, the raster data structure feigns maximal ignorance on the nature of things in the world. Yet Raster data structures provide an implicit view of the geographical world with measurable values discretized into pixel arrays </w:t>
      </w:r>
      <w:r w:rsidRPr="00DE662E">
        <w:fldChar w:fldCharType="begin" w:fldLock="1"/>
      </w:r>
      <w:r w:rsidRPr="00DE662E">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fldChar w:fldCharType="separate"/>
      </w:r>
      <w:r w:rsidRPr="00DE662E">
        <w:rPr>
          <w:noProof/>
        </w:rPr>
        <w:t>(Couclelis, 1992)</w:t>
      </w:r>
      <w:r w:rsidRPr="00DE662E">
        <w:fldChar w:fldCharType="end"/>
      </w:r>
      <w:r w:rsidRPr="00DE662E">
        <w:t>.</w:t>
      </w:r>
    </w:p>
    <w:p w14:paraId="4F2BD5AE" w14:textId="77777777" w:rsidR="00651276" w:rsidRDefault="00651276" w:rsidP="00651276">
      <w:r w:rsidRPr="00DE662E">
        <w:t xml:space="preserve">Raster data can store unique values per each pixel without any generalization being required. Therefore, is a good option when continuous data is required to be displayed. Even though continuous data can be very accurately represented in a Raster image, because of the resolution. Raster graphics display devices are capable of reproducing very complex images </w:t>
      </w:r>
      <w:r w:rsidRPr="00DE662E">
        <w:fldChar w:fldCharType="begin" w:fldLock="1"/>
      </w:r>
      <w:r w:rsidRPr="00DE662E">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fldChar w:fldCharType="separate"/>
      </w:r>
      <w:r w:rsidRPr="00DE662E">
        <w:rPr>
          <w:noProof/>
        </w:rPr>
        <w:t>(Sloan and Tanimoto, 1979)</w:t>
      </w:r>
      <w:r w:rsidRPr="00DE662E">
        <w:fldChar w:fldCharType="end"/>
      </w:r>
      <w:r w:rsidRPr="00DE662E">
        <w:t>. It struggles when representing linear features and can cause pixilation if the resolution of the image obtained is low or when zoomed to obtain a closer look. Raster datasets can also be very large file as when the resolution is increased to get a more accurate image with high detail the file size increases proportionally with it.</w:t>
      </w:r>
    </w:p>
    <w:p w14:paraId="5FB16666" w14:textId="585F1B86" w:rsidR="00651276" w:rsidRDefault="003D75A8" w:rsidP="00651276">
      <w:r>
        <w:t>From</w:t>
      </w:r>
      <w:r w:rsidR="00651276">
        <w:t xml:space="preserve"> the statements above, </w:t>
      </w:r>
      <w:r>
        <w:t>it can be identified</w:t>
      </w:r>
      <w:r w:rsidR="00651276">
        <w:t xml:space="preserve"> that both these formats are equally important when considering the use of imagery in GI Systems. </w:t>
      </w:r>
      <w:r>
        <w:t>Therefore,</w:t>
      </w:r>
      <w:r w:rsidR="00651276">
        <w:t xml:space="preserve"> there becomes necessary a method of conversion between these two data types.</w:t>
      </w:r>
    </w:p>
    <w:p w14:paraId="33B2505D" w14:textId="77777777" w:rsidR="00651276" w:rsidRDefault="00651276" w:rsidP="00651276">
      <w:pPr>
        <w:pStyle w:val="Heading3"/>
        <w:spacing w:after="160"/>
      </w:pPr>
      <w:bookmarkStart w:id="5" w:name="_Toc39684273"/>
      <w:r>
        <w:lastRenderedPageBreak/>
        <w:t>Problem Justification</w:t>
      </w:r>
      <w:bookmarkEnd w:id="5"/>
    </w:p>
    <w:p w14:paraId="5AC1DC8C" w14:textId="77777777" w:rsidR="00651276" w:rsidRPr="008407FE" w:rsidRDefault="00651276" w:rsidP="00651276">
      <w:r w:rsidRPr="00DE662E">
        <w:t xml:space="preserve">Automated conversion of engineering drawings and such similar content into Raster and vector data has been a very widely discussed topic. A critical step in this process can be considered as the conversion of these images into a vector format </w:t>
      </w:r>
      <w:r w:rsidRPr="00DE662E">
        <w:fldChar w:fldCharType="begin" w:fldLock="1"/>
      </w:r>
      <w:r w:rsidRPr="00DE662E">
        <w:instrText>ADDIN CSL_CITATION {"citationItems":[{"id":"ITEM-1","itemData":{"DOI":"10.1007/11767978_5","ISBN":"9783540347118","ISSN":"16113349","abstract":"In this paper, we present the problem of noisy images recognition and in particular the stage of primitives selection in a classification process. We suppose that segmentation and statistical features extraction on documentary images are realized. We describe precisely the use of concept lattice and compare it with a decision tree in a recognition process. From the experimental results, it appears that concept lattice is more adapted to the context of noisy images. © Springer-Verlag Berlin Heidelberg 2006.","author":[{"dropping-particle":"","family":"Liu","given":"Wenyin","non-dropping-particle":"","parse-names":false,"suffix":""},{"dropping-particle":"","family":"Josep Lladós (Eds.)","given":"","non-dropping-particle":"","parse-names":false,"suffix":""}],"container-title":"6th International Workshop, GREC 2005 Hong Kong, China, August 25-26, 2005 Revised Selected Papers","id":"ITEM-1","issued":{"date-parts":[["2005"]]},"number-of-pages":"47-60","title":"Graphics Recognition: Ten Years Review and Future Perspectives","type":"book","volume":"3926 LNCS"},"uris":["http://www.mendeley.com/documents/?uuid=cc598a7b-e33d-430c-9fcc-119974faf61b"]}],"mendeley":{"formattedCitation":"(Liu and Josep Lladós (Eds.), 2005)","plainTextFormattedCitation":"(Liu and Josep Lladós (Eds.), 2005)","previouslyFormattedCitation":"(Liu and Josep Lladós (Eds.), 2005)"},"properties":{"noteIndex":0},"schema":"https://github.com/citation-style-language/schema/raw/master/csl-citation.json"}</w:instrText>
      </w:r>
      <w:r w:rsidRPr="00DE662E">
        <w:fldChar w:fldCharType="separate"/>
      </w:r>
      <w:r w:rsidRPr="00DE662E">
        <w:rPr>
          <w:noProof/>
        </w:rPr>
        <w:t>(Liu and Josep Lladós (Eds.), 2005)</w:t>
      </w:r>
      <w:r w:rsidRPr="00DE662E">
        <w:fldChar w:fldCharType="end"/>
      </w:r>
      <w:r w:rsidRPr="00DE662E">
        <w:t xml:space="preserve">. Many techniques for conversion of raster to vector have been proposed which has even led to development of commercial solutions to tackle this issue. The systems created all did provide quite acceptable results but each had their own drawbacks </w:t>
      </w:r>
      <w:r w:rsidRPr="00DE662E">
        <w:rPr>
          <w:sz w:val="20"/>
        </w:rPr>
        <w:fldChar w:fldCharType="begin" w:fldLock="1"/>
      </w:r>
      <w:r w:rsidRPr="00DE662E">
        <w:rPr>
          <w:sz w:val="20"/>
        </w:rPr>
        <w:instrText>ADDIN CSL_CITATION {"citationItems":[{"id":"ITEM-1","itemData":{"DOI":"10.1109/TPAMI.2006.127","ISSN":"01628828","abstract":"This paper presents a method for vectorizing the graphical parts of paper-based line drawings. The method consists of separating the input binary image into layers of homogeneous thickness, skeletonizing each layer, segmenting the skeleton by a method based on random sampling, and simplifying the result. The segmentation method is robust with a best bound of 50 percent noise reached for indefinitely long primitives. Accurate estimation of the recognized vector's parameters is enabled by explicitly computing their feasibility domains. Theoretical performance analysis and expression of the complexity of the segmentation method are derived. Experimental results and comparisons with other vectorization systems are also provided. © 2006 IEEE.","author":[{"dropping-particle":"","family":"Hilaire","given":"Xavier","non-dropping-particle":"","parse-names":false,"suffix":""},{"dropping-particle":"","family":"Tombre","given":"Karl","non-dropping-particle":"","parse-names":false,"suffix":""}],"container-title":"IEEE Transactions on Pattern Analysis and Machine Intelligence","id":"ITEM-1","issue":"6","issued":{"date-parts":[["2006"]]},"page":"890-904","title":"Robust and accurate vectorization of line drawings","type":"article-journal","volume":"28"},"uris":["http://www.mendeley.com/documents/?uuid=8b7db2bf-5f15-4807-9ca7-92de7b9cf2d5"]}],"mendeley":{"formattedCitation":"(Hilaire and Tombre, 2006)","plainTextFormattedCitation":"(Hilaire and Tombre, 2006)","previouslyFormattedCitation":"(Hilaire and Tombre, 2006)"},"properties":{"noteIndex":0},"schema":"https://github.com/citation-style-language/schema/raw/master/csl-citation.json"}</w:instrText>
      </w:r>
      <w:r w:rsidRPr="00DE662E">
        <w:rPr>
          <w:sz w:val="20"/>
        </w:rPr>
        <w:fldChar w:fldCharType="separate"/>
      </w:r>
      <w:r w:rsidRPr="00DE662E">
        <w:rPr>
          <w:noProof/>
          <w:sz w:val="20"/>
        </w:rPr>
        <w:t>(Hilaire and Tombre, 2006)</w:t>
      </w:r>
      <w:r w:rsidRPr="00DE662E">
        <w:rPr>
          <w:sz w:val="20"/>
        </w:rPr>
        <w:fldChar w:fldCharType="end"/>
      </w:r>
      <w:r w:rsidRPr="00DE662E">
        <w:rPr>
          <w:sz w:val="20"/>
        </w:rPr>
        <w:t xml:space="preserve">. </w:t>
      </w:r>
      <w:r w:rsidRPr="00DE662E">
        <w:rPr>
          <w:sz w:val="20"/>
        </w:rPr>
        <w:fldChar w:fldCharType="begin" w:fldLock="1"/>
      </w:r>
      <w:r w:rsidRPr="00DE662E">
        <w:rPr>
          <w:sz w:val="20"/>
        </w:rPr>
        <w:instrText>ADDIN CSL_CITATION {"citationItems":[{"id":"ITEM-1","itemData":{"DOI":"10.1109/ICAPR.2009.96","ISBN":"9780769535203","abstract":"After the analysis of the problems a raster-to-vector (R2V) software can meet, a strategy involving a pre-processing, a clustering, a labeling and finally a vectorization phase is proposed. Much emphasis is put on the clustering and the labeling phases which depend on the pixel type (edge, line, or other). In particular, it is suggested to use the medianshift on all the pixels but the edgels to extract the main colors. Results are shown on scanned maps. ?? 2009 IEEE.","author":[{"dropping-particle":"","family":"Lacroix","given":"Vinciane","non-dropping-particle":"","parse-names":false,"suffix":""}],"container-title":"Proceedings of the 7th International Conference on Advances in Pattern Recognition, ICAPR 2009","id":"ITEM-1","issue":"c","issued":{"date-parts":[["2009"]]},"page":"318-321","title":"Raster-to-vector conversion: problems and tools towards a solution a map segmentation application","type":"article-journal","volume":"1"},"uris":["http://www.mendeley.com/documents/?uuid=fb41dc62-332e-4c77-9c8c-37079cfba5c4"]}],"mendeley":{"formattedCitation":"(Lacroix, 2009)","plainTextFormattedCitation":"(Lacroix, 2009)","previouslyFormattedCitation":"(Lacroix, 2009)"},"properties":{"noteIndex":0},"schema":"https://github.com/citation-style-language/schema/raw/master/csl-citation.json"}</w:instrText>
      </w:r>
      <w:r w:rsidRPr="00DE662E">
        <w:rPr>
          <w:sz w:val="20"/>
        </w:rPr>
        <w:fldChar w:fldCharType="separate"/>
      </w:r>
      <w:r w:rsidRPr="00DE662E">
        <w:rPr>
          <w:noProof/>
          <w:sz w:val="20"/>
        </w:rPr>
        <w:t>(Lacroix, 2009)</w:t>
      </w:r>
      <w:r w:rsidRPr="00DE662E">
        <w:rPr>
          <w:sz w:val="20"/>
        </w:rPr>
        <w:fldChar w:fldCharType="end"/>
      </w:r>
    </w:p>
    <w:p w14:paraId="5A36BBC0" w14:textId="77777777" w:rsidR="00651276" w:rsidRDefault="00651276" w:rsidP="00651276">
      <w:pPr>
        <w:pStyle w:val="Heading3"/>
        <w:spacing w:after="160"/>
      </w:pPr>
      <w:bookmarkStart w:id="6" w:name="_Toc39684274"/>
      <w:r>
        <w:t>Research Question</w:t>
      </w:r>
      <w:bookmarkEnd w:id="6"/>
    </w:p>
    <w:p w14:paraId="5E7CE661" w14:textId="4127565E" w:rsidR="00083579" w:rsidRPr="000A3D4B" w:rsidRDefault="00083579" w:rsidP="00083579">
      <w:pPr>
        <w:rPr>
          <w:lang w:bidi="si-LK"/>
        </w:rPr>
      </w:pPr>
      <w:r>
        <w:rPr>
          <w:lang w:bidi="si-LK"/>
        </w:rPr>
        <w:t>How can the Raster to vector conversion process be improved to obtain better quality outputs by changing parameters that affect the conversion process?</w:t>
      </w:r>
    </w:p>
    <w:p w14:paraId="6D7BB3A1" w14:textId="77777777" w:rsidR="00651276" w:rsidRDefault="00651276" w:rsidP="00651276">
      <w:pPr>
        <w:pStyle w:val="Heading3"/>
        <w:spacing w:after="160"/>
      </w:pPr>
      <w:bookmarkStart w:id="7" w:name="_Toc39684275"/>
      <w:r>
        <w:t>Motivation</w:t>
      </w:r>
      <w:bookmarkEnd w:id="7"/>
    </w:p>
    <w:p w14:paraId="50F82B05" w14:textId="77777777" w:rsidR="00651276" w:rsidRPr="008407FE" w:rsidRDefault="00651276" w:rsidP="00651276">
      <w:r w:rsidRPr="00DE662E">
        <w:t>After researching on the basic concept of converting Raster images into Vector image</w:t>
      </w:r>
      <w:r w:rsidR="000C036B">
        <w:t>s for graphic design purposes, the author has</w:t>
      </w:r>
      <w:r w:rsidRPr="00DE662E">
        <w:t xml:space="preserve"> come to find the importance of it but in a different domain which is in the field of GIS. Raster and Vector data structures are widely used in analysis in GIS and as both of these type of images are needed according to different situations. It has motivated </w:t>
      </w:r>
      <w:r w:rsidR="000C036B">
        <w:t>the author</w:t>
      </w:r>
      <w:r w:rsidRPr="00DE662E">
        <w:t xml:space="preserve"> to create this automated Raster to Vector conversion tool.</w:t>
      </w:r>
    </w:p>
    <w:p w14:paraId="5B973AFA" w14:textId="77777777" w:rsidR="00651276" w:rsidRDefault="00651276" w:rsidP="00651276">
      <w:pPr>
        <w:pStyle w:val="Heading2"/>
        <w:spacing w:after="160"/>
      </w:pPr>
      <w:bookmarkStart w:id="8" w:name="_Toc39684276"/>
      <w:r>
        <w:t>Project Aim and Scope</w:t>
      </w:r>
      <w:bookmarkEnd w:id="8"/>
    </w:p>
    <w:p w14:paraId="53BE72B1" w14:textId="77777777" w:rsidR="00651276" w:rsidRDefault="00651276" w:rsidP="00651276">
      <w:pPr>
        <w:pStyle w:val="Heading3"/>
        <w:spacing w:after="160"/>
      </w:pPr>
      <w:bookmarkStart w:id="9" w:name="_Toc39684277"/>
      <w:r>
        <w:t>Project Aim</w:t>
      </w:r>
      <w:bookmarkEnd w:id="9"/>
    </w:p>
    <w:p w14:paraId="727FE854" w14:textId="78C4CCCA" w:rsidR="00083579" w:rsidRDefault="00651276" w:rsidP="00651276">
      <w:r w:rsidRPr="00DE662E">
        <w:t>To investigate design and implement a Raster to Vector conversion platform that selects the best method of conversion using image processing techniques.</w:t>
      </w:r>
    </w:p>
    <w:p w14:paraId="30F1693B" w14:textId="1471B21B" w:rsidR="00B53352" w:rsidRDefault="00B53352" w:rsidP="00651276"/>
    <w:p w14:paraId="68CA73FF" w14:textId="39D0F4B3" w:rsidR="00B53352" w:rsidRDefault="00B53352" w:rsidP="00651276"/>
    <w:p w14:paraId="2048428F" w14:textId="76981AD7" w:rsidR="00B53352" w:rsidRDefault="00B53352" w:rsidP="00651276"/>
    <w:p w14:paraId="444A8F7C" w14:textId="4B9B3F9C" w:rsidR="00D92CA0" w:rsidRDefault="00D92CA0" w:rsidP="00651276"/>
    <w:p w14:paraId="1DE42A1A" w14:textId="7B5A3579" w:rsidR="00D92CA0" w:rsidRDefault="00D92CA0" w:rsidP="00651276"/>
    <w:p w14:paraId="4EC252F0" w14:textId="77777777" w:rsidR="00D92CA0" w:rsidRPr="008407FE" w:rsidRDefault="00D92CA0" w:rsidP="00651276"/>
    <w:p w14:paraId="350F3C4B" w14:textId="77777777" w:rsidR="00651276" w:rsidRDefault="00651276" w:rsidP="00651276">
      <w:pPr>
        <w:pStyle w:val="Heading3"/>
        <w:spacing w:after="160"/>
      </w:pPr>
      <w:bookmarkStart w:id="10" w:name="_Toc39684278"/>
      <w:r>
        <w:lastRenderedPageBreak/>
        <w:t>Project Scope</w:t>
      </w:r>
      <w:bookmarkEnd w:id="10"/>
    </w:p>
    <w:p w14:paraId="2488E2A3" w14:textId="77777777" w:rsidR="00651276" w:rsidRDefault="00651276" w:rsidP="00651276">
      <w:pPr>
        <w:rPr>
          <w:b/>
          <w:bCs/>
        </w:rPr>
      </w:pPr>
      <w:r w:rsidRPr="00F133E4">
        <w:rPr>
          <w:b/>
          <w:bCs/>
        </w:rPr>
        <w:t>In</w:t>
      </w:r>
      <w:r>
        <w:rPr>
          <w:b/>
          <w:bCs/>
        </w:rPr>
        <w:t>-</w:t>
      </w:r>
      <w:r w:rsidRPr="00F133E4">
        <w:rPr>
          <w:b/>
          <w:bCs/>
        </w:rPr>
        <w:t>Scope</w:t>
      </w:r>
    </w:p>
    <w:p w14:paraId="326B5571" w14:textId="77777777" w:rsidR="00651276" w:rsidRPr="008407FE" w:rsidRDefault="00651276" w:rsidP="00651276">
      <w:pPr>
        <w:pStyle w:val="ListParagraph"/>
        <w:numPr>
          <w:ilvl w:val="0"/>
          <w:numId w:val="3"/>
        </w:numPr>
      </w:pPr>
      <w:r w:rsidRPr="008407FE">
        <w:t>Raster to Vector conversion tool is only developed geared towards GIS</w:t>
      </w:r>
    </w:p>
    <w:p w14:paraId="5AB99BCD" w14:textId="77777777" w:rsidR="00651276" w:rsidRPr="008407FE" w:rsidRDefault="00651276" w:rsidP="00651276">
      <w:pPr>
        <w:pStyle w:val="ListParagraph"/>
        <w:numPr>
          <w:ilvl w:val="0"/>
          <w:numId w:val="3"/>
        </w:numPr>
      </w:pPr>
      <w:r w:rsidRPr="008407FE">
        <w:t>Training an image processing model to identify certain properties of images that affect conversion algorithms.</w:t>
      </w:r>
    </w:p>
    <w:p w14:paraId="1D9AF9D1" w14:textId="77777777" w:rsidR="00651276" w:rsidRPr="008407FE" w:rsidRDefault="00651276" w:rsidP="00651276">
      <w:pPr>
        <w:pStyle w:val="ListParagraph"/>
        <w:numPr>
          <w:ilvl w:val="0"/>
          <w:numId w:val="3"/>
        </w:numPr>
      </w:pPr>
      <w:r w:rsidRPr="008407FE">
        <w:t>Integrating Image processing for the identification special characteristics to identify the best conversion algorithm</w:t>
      </w:r>
    </w:p>
    <w:p w14:paraId="7368C6EE" w14:textId="32802554" w:rsidR="00651276" w:rsidRPr="00B53352" w:rsidRDefault="00651276" w:rsidP="00D668FC">
      <w:pPr>
        <w:pStyle w:val="ListParagraph"/>
        <w:numPr>
          <w:ilvl w:val="0"/>
          <w:numId w:val="3"/>
        </w:numPr>
        <w:spacing w:line="259" w:lineRule="auto"/>
        <w:rPr>
          <w:b/>
          <w:bCs/>
        </w:rPr>
      </w:pPr>
      <w:r w:rsidRPr="008407FE">
        <w:t>Considering of continuous tone images as well as line based images for the conversion process</w:t>
      </w:r>
    </w:p>
    <w:p w14:paraId="15A49478" w14:textId="77777777" w:rsidR="00651276" w:rsidRDefault="00651276" w:rsidP="00651276">
      <w:pPr>
        <w:rPr>
          <w:b/>
          <w:bCs/>
        </w:rPr>
      </w:pPr>
      <w:r>
        <w:rPr>
          <w:b/>
          <w:bCs/>
        </w:rPr>
        <w:t>Out-Scope</w:t>
      </w:r>
    </w:p>
    <w:p w14:paraId="65E08ABF" w14:textId="77777777" w:rsidR="00651276" w:rsidRPr="008407FE" w:rsidRDefault="00651276" w:rsidP="00651276">
      <w:pPr>
        <w:pStyle w:val="ListParagraph"/>
        <w:numPr>
          <w:ilvl w:val="0"/>
          <w:numId w:val="2"/>
        </w:numPr>
      </w:pPr>
      <w:r w:rsidRPr="008407FE">
        <w:t>Conversion of Raster to Vector for other domains such as graphic design.</w:t>
      </w:r>
    </w:p>
    <w:p w14:paraId="5B5BE574" w14:textId="0F2E1F06" w:rsidR="00651276" w:rsidRPr="00B53352" w:rsidRDefault="00651276" w:rsidP="00D668FC">
      <w:pPr>
        <w:pStyle w:val="ListParagraph"/>
        <w:numPr>
          <w:ilvl w:val="0"/>
          <w:numId w:val="2"/>
        </w:numPr>
        <w:spacing w:line="259" w:lineRule="auto"/>
        <w:rPr>
          <w:b/>
          <w:bCs/>
        </w:rPr>
      </w:pPr>
      <w:r w:rsidRPr="008407FE">
        <w:t>OCR functionality out of image text is not considered, and will be represented in the converted images as graphical data and not textual data.</w:t>
      </w:r>
    </w:p>
    <w:p w14:paraId="7768F00F" w14:textId="77777777" w:rsidR="00B53352" w:rsidRPr="00B53352" w:rsidRDefault="00B53352" w:rsidP="00D668FC">
      <w:pPr>
        <w:pStyle w:val="ListParagraph"/>
        <w:numPr>
          <w:ilvl w:val="0"/>
          <w:numId w:val="2"/>
        </w:numPr>
        <w:spacing w:line="259" w:lineRule="auto"/>
        <w:rPr>
          <w:b/>
          <w:bCs/>
        </w:rPr>
      </w:pPr>
    </w:p>
    <w:p w14:paraId="6F7E8B19" w14:textId="77777777" w:rsidR="00651276" w:rsidRDefault="00651276" w:rsidP="00651276">
      <w:pPr>
        <w:pStyle w:val="Heading2"/>
        <w:spacing w:after="160"/>
      </w:pPr>
      <w:bookmarkStart w:id="11" w:name="_Toc39684279"/>
      <w:r>
        <w:t>Objectives</w:t>
      </w:r>
      <w:bookmarkEnd w:id="11"/>
    </w:p>
    <w:p w14:paraId="64AB36DD" w14:textId="77777777" w:rsidR="00651276" w:rsidRPr="008407FE" w:rsidRDefault="00651276" w:rsidP="00651276">
      <w:r w:rsidRPr="00DE662E">
        <w:t>I have identified the following as the objectives to achieve to complete my Research successfully.</w:t>
      </w:r>
    </w:p>
    <w:p w14:paraId="1764B4FF" w14:textId="77777777" w:rsidR="00651276" w:rsidRDefault="00651276" w:rsidP="00651276">
      <w:pPr>
        <w:pStyle w:val="Heading3"/>
        <w:spacing w:after="160"/>
      </w:pPr>
      <w:bookmarkStart w:id="12" w:name="_Toc39684280"/>
      <w:r>
        <w:t>Research Objectives</w:t>
      </w:r>
      <w:bookmarkEnd w:id="12"/>
    </w:p>
    <w:p w14:paraId="0D806605" w14:textId="77777777" w:rsidR="00651276" w:rsidRPr="00DE662E" w:rsidRDefault="00651276" w:rsidP="00651276">
      <w:pPr>
        <w:pStyle w:val="ListParagraph"/>
        <w:numPr>
          <w:ilvl w:val="0"/>
          <w:numId w:val="4"/>
        </w:numPr>
      </w:pPr>
      <w:r w:rsidRPr="00DE662E">
        <w:t>To conduct a thorough literature review on existing solutions and platforms</w:t>
      </w:r>
    </w:p>
    <w:p w14:paraId="11D676F5" w14:textId="77E6DAE0" w:rsidR="00651276" w:rsidRPr="00DE662E" w:rsidRDefault="00651276" w:rsidP="00651276">
      <w:pPr>
        <w:pStyle w:val="ListParagraph"/>
        <w:numPr>
          <w:ilvl w:val="0"/>
          <w:numId w:val="4"/>
        </w:numPr>
      </w:pPr>
      <w:r w:rsidRPr="00DE662E">
        <w:t xml:space="preserve">To design an image processing model to identify </w:t>
      </w:r>
      <w:r w:rsidR="00F32443">
        <w:t>classifications</w:t>
      </w:r>
      <w:r w:rsidRPr="00DE662E">
        <w:t xml:space="preserve"> of a Raster image</w:t>
      </w:r>
      <w:r w:rsidR="00F32443">
        <w:t xml:space="preserve"> related to GIS</w:t>
      </w:r>
      <w:r w:rsidRPr="00DE662E">
        <w:t xml:space="preserve">. </w:t>
      </w:r>
    </w:p>
    <w:p w14:paraId="6B9E3DC3" w14:textId="00C6E055" w:rsidR="00651276" w:rsidRPr="00DE662E" w:rsidRDefault="00651276" w:rsidP="00651276">
      <w:pPr>
        <w:pStyle w:val="ListParagraph"/>
        <w:numPr>
          <w:ilvl w:val="0"/>
          <w:numId w:val="4"/>
        </w:numPr>
      </w:pPr>
      <w:r w:rsidRPr="00DE662E">
        <w:t xml:space="preserve">To implement functionality to determine the most </w:t>
      </w:r>
      <w:r w:rsidR="001D41D7" w:rsidRPr="00DE662E">
        <w:t>favourable</w:t>
      </w:r>
      <w:r w:rsidRPr="00DE662E">
        <w:t xml:space="preserve"> </w:t>
      </w:r>
      <w:r w:rsidR="00F32443">
        <w:t>parameters</w:t>
      </w:r>
      <w:r w:rsidRPr="00DE662E">
        <w:t xml:space="preserve"> for the conversion through the parameters identified from the image processing process.</w:t>
      </w:r>
    </w:p>
    <w:p w14:paraId="42A7D0E1" w14:textId="4DA5F4F6" w:rsidR="00651276" w:rsidRDefault="00651276" w:rsidP="00D668FC">
      <w:pPr>
        <w:pStyle w:val="ListParagraph"/>
        <w:numPr>
          <w:ilvl w:val="0"/>
          <w:numId w:val="4"/>
        </w:numPr>
      </w:pPr>
      <w:r w:rsidRPr="00DE662E">
        <w:t>To evaluate the converted Vector image in terms of accuracy and speed of conversion.</w:t>
      </w:r>
      <w:r w:rsidRPr="00B53352">
        <w:rPr>
          <w:highlight w:val="yellow"/>
        </w:rPr>
        <w:t xml:space="preserve"> </w:t>
      </w:r>
    </w:p>
    <w:p w14:paraId="19B85A51" w14:textId="57CEC369" w:rsidR="00B53352" w:rsidRDefault="00B53352" w:rsidP="00B53352"/>
    <w:p w14:paraId="322B777A" w14:textId="2F9B18E9" w:rsidR="00B53352" w:rsidRDefault="00B53352" w:rsidP="00B53352"/>
    <w:p w14:paraId="6C177417" w14:textId="5ACD8134" w:rsidR="00B53352" w:rsidRDefault="00B53352" w:rsidP="00B53352"/>
    <w:p w14:paraId="18E282A2" w14:textId="44BA330E" w:rsidR="00B53352" w:rsidRDefault="00B53352" w:rsidP="00B53352"/>
    <w:p w14:paraId="3B05143E" w14:textId="77777777" w:rsidR="00651276" w:rsidRDefault="00651276" w:rsidP="00651276">
      <w:pPr>
        <w:pStyle w:val="Heading2"/>
        <w:spacing w:after="160"/>
      </w:pPr>
      <w:bookmarkStart w:id="13" w:name="_Toc39684281"/>
      <w:r>
        <w:lastRenderedPageBreak/>
        <w:t>Overview of the Solution</w:t>
      </w:r>
      <w:bookmarkEnd w:id="13"/>
    </w:p>
    <w:p w14:paraId="25B4B2EE" w14:textId="77777777" w:rsidR="009372AB" w:rsidRDefault="00651276" w:rsidP="009372AB">
      <w:pPr>
        <w:keepNext/>
        <w:jc w:val="center"/>
      </w:pPr>
      <w:r>
        <w:rPr>
          <w:noProof/>
          <w:lang w:eastAsia="en-GB"/>
        </w:rPr>
        <w:drawing>
          <wp:inline distT="0" distB="0" distL="0" distR="0" wp14:anchorId="1D3B7F9B" wp14:editId="7090FFFA">
            <wp:extent cx="3638550" cy="4613626"/>
            <wp:effectExtent l="0" t="0" r="0" b="0"/>
            <wp:docPr id="1" name="Picture 1" descr="Rough Diagram Proposed S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ough Diagram Proposed Solution"/>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38550" cy="4613626"/>
                    </a:xfrm>
                    <a:prstGeom prst="rect">
                      <a:avLst/>
                    </a:prstGeom>
                    <a:noFill/>
                    <a:ln>
                      <a:noFill/>
                    </a:ln>
                  </pic:spPr>
                </pic:pic>
              </a:graphicData>
            </a:graphic>
          </wp:inline>
        </w:drawing>
      </w:r>
    </w:p>
    <w:p w14:paraId="47A9762F" w14:textId="00913C63" w:rsidR="009372AB" w:rsidRDefault="009372AB" w:rsidP="009372AB">
      <w:pPr>
        <w:pStyle w:val="Caption"/>
        <w:jc w:val="center"/>
      </w:pPr>
      <w:bookmarkStart w:id="14" w:name="_Toc39684433"/>
      <w:r>
        <w:t xml:space="preserve">Figure </w:t>
      </w:r>
      <w:r w:rsidR="004A3957">
        <w:fldChar w:fldCharType="begin"/>
      </w:r>
      <w:r w:rsidR="004A3957">
        <w:instrText xml:space="preserve"> STYLEREF 2 \s </w:instrText>
      </w:r>
      <w:r w:rsidR="004A3957">
        <w:fldChar w:fldCharType="separate"/>
      </w:r>
      <w:r w:rsidR="00A318BF">
        <w:rPr>
          <w:noProof/>
        </w:rPr>
        <w:t>1.5</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w:t>
      </w:r>
      <w:r w:rsidR="00910A3A">
        <w:t>Rich picture Diagram</w:t>
      </w:r>
      <w:r>
        <w:t xml:space="preserve"> of the system</w:t>
      </w:r>
      <w:bookmarkEnd w:id="14"/>
    </w:p>
    <w:p w14:paraId="20B184D9" w14:textId="0CDB4712" w:rsidR="00651276" w:rsidRDefault="00B53352" w:rsidP="00651276">
      <w:r>
        <w:t>A</w:t>
      </w:r>
      <w:r w:rsidR="00651276">
        <w:t>s shown in the figure above the main system is made up of three components. The image classifier, system of determining best conversion parameters and the raster to vector conversion library.</w:t>
      </w:r>
    </w:p>
    <w:p w14:paraId="554235AC" w14:textId="77777777" w:rsidR="00651276" w:rsidRDefault="00651276" w:rsidP="00651276">
      <w:r>
        <w:t>When taking a closer look at each system; the system of determining best conversion parameters is a machine learning based system that finds the best conversion parameters by interpolating data from a set of previously identified conversion parameters for each image classification and the match rate of the image to its particular classification determined by the Image classifier.</w:t>
      </w:r>
    </w:p>
    <w:p w14:paraId="6811F434" w14:textId="77777777" w:rsidR="00651276" w:rsidRDefault="00651276" w:rsidP="00651276">
      <w:r>
        <w:t xml:space="preserve">The initial best fit parameters are identified by converting a single image into multiple vector images each time with different parameters within a certain range of each parameter and comparing </w:t>
      </w:r>
      <w:r>
        <w:lastRenderedPageBreak/>
        <w:t>its visual similarity with the original using an image processing library. This similarity is then recorded in a csv file for the system of determining the best conversion parameter to use.</w:t>
      </w:r>
    </w:p>
    <w:p w14:paraId="13D25E3D" w14:textId="77777777" w:rsidR="00651276" w:rsidRDefault="00651276" w:rsidP="00651276">
      <w:r>
        <w:t>A data set of several hundred labelled GIS image types are used to train the image classifier.</w:t>
      </w:r>
    </w:p>
    <w:p w14:paraId="0875FA7E" w14:textId="77777777" w:rsidR="00651276" w:rsidRDefault="00651276" w:rsidP="00651276">
      <w:r>
        <w:t>The raster to vector conversion library is used to convert the images from its raster to vector format in each step that its necessary to do so.</w:t>
      </w:r>
    </w:p>
    <w:p w14:paraId="31176D52" w14:textId="77777777" w:rsidR="00651276" w:rsidRPr="00DE662E" w:rsidRDefault="00651276" w:rsidP="00651276">
      <w:r>
        <w:t>These three main components make up the main system and together convert any given GIS based image which can be classified into an accurate vector image.</w:t>
      </w:r>
    </w:p>
    <w:p w14:paraId="6AC9A972" w14:textId="77777777" w:rsidR="00651276" w:rsidRPr="008407FE" w:rsidRDefault="00651276" w:rsidP="00651276"/>
    <w:p w14:paraId="3931A06D" w14:textId="25B77A3F" w:rsidR="00651276" w:rsidRPr="0014141C" w:rsidRDefault="00651276" w:rsidP="00B53352">
      <w:pPr>
        <w:pStyle w:val="Heading2"/>
        <w:spacing w:after="160"/>
      </w:pPr>
      <w:bookmarkStart w:id="15" w:name="_Toc39684282"/>
      <w:r>
        <w:t>Resource Requirements</w:t>
      </w:r>
      <w:bookmarkEnd w:id="15"/>
    </w:p>
    <w:p w14:paraId="3FE43E94" w14:textId="77777777" w:rsidR="00651276" w:rsidRPr="00DE662E" w:rsidRDefault="00651276" w:rsidP="00651276">
      <w:pPr>
        <w:pStyle w:val="Heading4"/>
        <w:spacing w:after="160"/>
      </w:pPr>
      <w:bookmarkStart w:id="16" w:name="_Toc22217470"/>
      <w:r w:rsidRPr="00DE662E">
        <w:t>Software Requirements</w:t>
      </w:r>
      <w:bookmarkEnd w:id="16"/>
    </w:p>
    <w:p w14:paraId="32418A75" w14:textId="77777777" w:rsidR="00651276" w:rsidRPr="00DE662E" w:rsidRDefault="00651276" w:rsidP="00651276">
      <w:pPr>
        <w:pStyle w:val="ListParagraph"/>
        <w:numPr>
          <w:ilvl w:val="0"/>
          <w:numId w:val="5"/>
        </w:numPr>
      </w:pPr>
      <w:r w:rsidRPr="00DE662E">
        <w:rPr>
          <w:b/>
        </w:rPr>
        <w:t>Windows 10 (64-bit version):</w:t>
      </w:r>
      <w:r w:rsidRPr="00DE662E">
        <w:t xml:space="preserve"> To accommodate and run the software</w:t>
      </w:r>
    </w:p>
    <w:p w14:paraId="17698A6A" w14:textId="77777777" w:rsidR="00651276" w:rsidRPr="00DE662E" w:rsidRDefault="00651276" w:rsidP="00651276">
      <w:pPr>
        <w:pStyle w:val="ListParagraph"/>
        <w:numPr>
          <w:ilvl w:val="0"/>
          <w:numId w:val="5"/>
        </w:numPr>
      </w:pPr>
      <w:r w:rsidRPr="00DE662E">
        <w:rPr>
          <w:b/>
        </w:rPr>
        <w:t>Java, Python:</w:t>
      </w:r>
      <w:r w:rsidRPr="00DE662E">
        <w:t xml:space="preserve"> For the conversion algorithms to function</w:t>
      </w:r>
    </w:p>
    <w:p w14:paraId="46EFCB2A" w14:textId="77777777" w:rsidR="00651276" w:rsidRPr="00DE662E" w:rsidRDefault="00651276" w:rsidP="00651276">
      <w:pPr>
        <w:pStyle w:val="ListParagraph"/>
        <w:numPr>
          <w:ilvl w:val="0"/>
          <w:numId w:val="5"/>
        </w:numPr>
      </w:pPr>
      <w:r w:rsidRPr="00DE662E">
        <w:rPr>
          <w:b/>
        </w:rPr>
        <w:t>NodeJS:</w:t>
      </w:r>
      <w:r w:rsidRPr="00DE662E">
        <w:t xml:space="preserve"> For backend related scripting</w:t>
      </w:r>
    </w:p>
    <w:p w14:paraId="7851EF1C" w14:textId="77777777" w:rsidR="00651276" w:rsidRPr="00DE662E" w:rsidRDefault="00651276" w:rsidP="00651276">
      <w:pPr>
        <w:pStyle w:val="ListParagraph"/>
        <w:numPr>
          <w:ilvl w:val="0"/>
          <w:numId w:val="5"/>
        </w:numPr>
      </w:pPr>
      <w:r w:rsidRPr="00DE662E">
        <w:rPr>
          <w:b/>
        </w:rPr>
        <w:t>MSWord:</w:t>
      </w:r>
      <w:r w:rsidRPr="00DE662E">
        <w:t xml:space="preserve"> For documentation Requirements</w:t>
      </w:r>
    </w:p>
    <w:p w14:paraId="419CE781" w14:textId="1A8A3A72" w:rsidR="00651276" w:rsidRPr="0014141C" w:rsidRDefault="00651276" w:rsidP="00D668FC">
      <w:pPr>
        <w:pStyle w:val="ListParagraph"/>
        <w:numPr>
          <w:ilvl w:val="0"/>
          <w:numId w:val="5"/>
        </w:numPr>
        <w:ind w:left="360"/>
      </w:pPr>
      <w:proofErr w:type="spellStart"/>
      <w:r w:rsidRPr="00B53352">
        <w:rPr>
          <w:b/>
        </w:rPr>
        <w:t>GraalVM</w:t>
      </w:r>
      <w:proofErr w:type="spellEnd"/>
      <w:r w:rsidRPr="00B53352">
        <w:rPr>
          <w:b/>
        </w:rPr>
        <w:t>:</w:t>
      </w:r>
      <w:r w:rsidRPr="00DE662E">
        <w:t xml:space="preserve"> For cross platform application support</w:t>
      </w:r>
    </w:p>
    <w:p w14:paraId="723A8B1C" w14:textId="77777777" w:rsidR="00651276" w:rsidRPr="00DE662E" w:rsidRDefault="00651276" w:rsidP="00651276">
      <w:pPr>
        <w:pStyle w:val="Heading4"/>
        <w:spacing w:after="160"/>
      </w:pPr>
      <w:bookmarkStart w:id="17" w:name="_Toc22217471"/>
      <w:r w:rsidRPr="00DE662E">
        <w:t>Hardware Requirements</w:t>
      </w:r>
      <w:bookmarkEnd w:id="17"/>
    </w:p>
    <w:p w14:paraId="18FB1D0B" w14:textId="68B512C8" w:rsidR="00651276" w:rsidRPr="00DE662E" w:rsidRDefault="00651276" w:rsidP="00B53352">
      <w:pPr>
        <w:pStyle w:val="ListParagraph"/>
        <w:numPr>
          <w:ilvl w:val="0"/>
          <w:numId w:val="6"/>
        </w:numPr>
      </w:pPr>
      <w:r w:rsidRPr="00DE662E">
        <w:t>Core i7 Processor</w:t>
      </w:r>
      <w:r w:rsidR="00B53352">
        <w:t>-</w:t>
      </w:r>
      <w:r w:rsidRPr="00DE662E">
        <w:t>High processing power required for algorithms to be executed</w:t>
      </w:r>
    </w:p>
    <w:p w14:paraId="34CAB161" w14:textId="378E07C2" w:rsidR="00651276" w:rsidRPr="00DE662E" w:rsidRDefault="00651276" w:rsidP="00B53352">
      <w:pPr>
        <w:pStyle w:val="ListParagraph"/>
        <w:numPr>
          <w:ilvl w:val="0"/>
          <w:numId w:val="6"/>
        </w:numPr>
      </w:pPr>
      <w:r w:rsidRPr="00DE662E">
        <w:t>Minimum 4GB RAM</w:t>
      </w:r>
      <w:r w:rsidR="00B53352">
        <w:t xml:space="preserve"> - </w:t>
      </w:r>
      <w:r w:rsidRPr="00DE662E">
        <w:t xml:space="preserve"> application to run smoothly and not run out of system memory</w:t>
      </w:r>
    </w:p>
    <w:p w14:paraId="2E7EE6AD" w14:textId="368A8B76" w:rsidR="00651276" w:rsidRPr="008407FE" w:rsidRDefault="00651276" w:rsidP="00B53352">
      <w:pPr>
        <w:pStyle w:val="ListParagraph"/>
        <w:numPr>
          <w:ilvl w:val="0"/>
          <w:numId w:val="6"/>
        </w:numPr>
      </w:pPr>
      <w:r w:rsidRPr="00DE662E">
        <w:t>Disk Space: Up to 10GB</w:t>
      </w:r>
      <w:r w:rsidR="00B53352">
        <w:t xml:space="preserve"> - </w:t>
      </w:r>
      <w:r w:rsidRPr="00DE662E">
        <w:t>For storing of application and images and temporary files created while converting and running algorithms</w:t>
      </w:r>
    </w:p>
    <w:p w14:paraId="556436F0" w14:textId="77777777" w:rsidR="00651276" w:rsidRPr="00F133E4" w:rsidRDefault="00651276" w:rsidP="00651276">
      <w:pPr>
        <w:pStyle w:val="Heading2"/>
        <w:spacing w:after="160"/>
      </w:pPr>
      <w:bookmarkStart w:id="18" w:name="_Toc39684283"/>
      <w:r>
        <w:t>Chapter Summary</w:t>
      </w:r>
      <w:bookmarkEnd w:id="18"/>
    </w:p>
    <w:p w14:paraId="009C88F5" w14:textId="28A439C1" w:rsidR="00651276" w:rsidRPr="008407FE" w:rsidRDefault="004232E2" w:rsidP="00651276">
      <w:r>
        <w:t>The project overview was discussed which further explained the Project background, Problem domain, Justification and the Research question and the motivation behind this research. The project Aim and the scope of the project was also discussed. The research objectives of this project and the overview of the solution proposed was also discussed. Finally, an estimation of the software and hardware requirements of the system was discussed.</w:t>
      </w:r>
    </w:p>
    <w:p w14:paraId="5BE25065" w14:textId="77777777" w:rsidR="00651276" w:rsidRPr="00DE662E" w:rsidRDefault="00651276" w:rsidP="00651276">
      <w:pPr>
        <w:pStyle w:val="Heading1"/>
        <w:spacing w:after="160"/>
      </w:pPr>
      <w:bookmarkStart w:id="19" w:name="_Toc32220846"/>
      <w:bookmarkStart w:id="20" w:name="_Toc39684284"/>
      <w:r w:rsidRPr="00DE662E">
        <w:lastRenderedPageBreak/>
        <w:t>Literature Review</w:t>
      </w:r>
      <w:bookmarkEnd w:id="19"/>
      <w:bookmarkEnd w:id="20"/>
    </w:p>
    <w:p w14:paraId="14331633" w14:textId="77777777" w:rsidR="00651276" w:rsidRPr="00DE662E" w:rsidRDefault="00651276" w:rsidP="00651276">
      <w:pPr>
        <w:pStyle w:val="Heading2"/>
        <w:spacing w:after="160"/>
      </w:pPr>
      <w:bookmarkStart w:id="21" w:name="_Toc24645162"/>
      <w:bookmarkStart w:id="22" w:name="_Toc32220847"/>
      <w:bookmarkStart w:id="23" w:name="_Toc39684285"/>
      <w:r w:rsidRPr="00DE662E">
        <w:t>Overview</w:t>
      </w:r>
      <w:bookmarkEnd w:id="21"/>
      <w:bookmarkEnd w:id="22"/>
      <w:bookmarkEnd w:id="23"/>
    </w:p>
    <w:p w14:paraId="19276F81" w14:textId="5034A170" w:rsidR="00F2692C" w:rsidRDefault="00651276" w:rsidP="00651276">
      <w:pPr>
        <w:rPr>
          <w:color w:val="000000" w:themeColor="text1"/>
        </w:rPr>
      </w:pPr>
      <w:r w:rsidRPr="00DE662E">
        <w:rPr>
          <w:color w:val="000000" w:themeColor="text1"/>
        </w:rPr>
        <w:t xml:space="preserve">This chapter will provide a critical analysis on the domain of the problem based on literature. This chapter will </w:t>
      </w:r>
      <w:proofErr w:type="spellStart"/>
      <w:r w:rsidRPr="00DE662E">
        <w:rPr>
          <w:color w:val="000000" w:themeColor="text1"/>
        </w:rPr>
        <w:t>analyze</w:t>
      </w:r>
      <w:proofErr w:type="spellEnd"/>
      <w:r w:rsidRPr="00DE662E">
        <w:rPr>
          <w:color w:val="000000" w:themeColor="text1"/>
        </w:rPr>
        <w:t xml:space="preserve"> the current methods of raster to vector conversion why they are needed, the different variations of raster to vector conversion system. This chapter will also review similar work for the process of conversion of Raster to Vector.</w:t>
      </w:r>
    </w:p>
    <w:p w14:paraId="0E222D04" w14:textId="77777777" w:rsidR="00B53352" w:rsidRPr="00DE662E" w:rsidRDefault="00B53352" w:rsidP="00651276">
      <w:pPr>
        <w:rPr>
          <w:color w:val="000000" w:themeColor="text1"/>
        </w:rPr>
      </w:pPr>
    </w:p>
    <w:p w14:paraId="7A832469" w14:textId="77777777" w:rsidR="00651276" w:rsidRPr="00DE662E" w:rsidRDefault="00651276" w:rsidP="00651276">
      <w:pPr>
        <w:pStyle w:val="Heading2"/>
        <w:spacing w:after="160"/>
      </w:pPr>
      <w:bookmarkStart w:id="24" w:name="_Toc24645163"/>
      <w:bookmarkStart w:id="25" w:name="_Toc32220848"/>
      <w:bookmarkStart w:id="26" w:name="_Toc39684286"/>
      <w:r w:rsidRPr="00DE662E">
        <w:t>Problem Domain</w:t>
      </w:r>
      <w:bookmarkEnd w:id="24"/>
      <w:bookmarkEnd w:id="25"/>
      <w:bookmarkEnd w:id="26"/>
    </w:p>
    <w:p w14:paraId="1418C868" w14:textId="77777777" w:rsidR="00651276" w:rsidRPr="00DE662E" w:rsidRDefault="00651276" w:rsidP="00651276">
      <w:pPr>
        <w:pStyle w:val="Heading3"/>
        <w:spacing w:after="160"/>
      </w:pPr>
      <w:bookmarkStart w:id="27" w:name="_Toc24645164"/>
      <w:bookmarkStart w:id="28" w:name="_Toc32220849"/>
      <w:bookmarkStart w:id="29" w:name="_Toc39684287"/>
      <w:r w:rsidRPr="00DE662E">
        <w:t>Geographic Information Systems</w:t>
      </w:r>
      <w:bookmarkEnd w:id="27"/>
      <w:bookmarkEnd w:id="28"/>
      <w:bookmarkEnd w:id="29"/>
    </w:p>
    <w:p w14:paraId="15CD05CA" w14:textId="77777777" w:rsidR="00651276" w:rsidRPr="00DE662E" w:rsidRDefault="00651276" w:rsidP="00651276">
      <w:pPr>
        <w:rPr>
          <w:color w:val="000000" w:themeColor="text1"/>
        </w:rPr>
      </w:pPr>
      <w:r w:rsidRPr="00DE662E">
        <w:rPr>
          <w:color w:val="000000" w:themeColor="text1"/>
        </w:rPr>
        <w:t xml:space="preserve">Geographic Information Systems (GIS) are computer based tool for process of manipulating, updating, managing, </w:t>
      </w:r>
      <w:proofErr w:type="spellStart"/>
      <w:r w:rsidRPr="00DE662E">
        <w:rPr>
          <w:color w:val="000000" w:themeColor="text1"/>
        </w:rPr>
        <w:t>analyzing</w:t>
      </w:r>
      <w:proofErr w:type="spellEnd"/>
      <w:r w:rsidRPr="00DE662E">
        <w:rPr>
          <w:color w:val="000000" w:themeColor="text1"/>
        </w:rPr>
        <w:t xml:space="preserve"> and presenting data of geographic locations and cartographic data which can be thereafter used in different fields of study or be applied in daily applications which require such data. </w:t>
      </w:r>
      <w:r w:rsidRPr="00DE662E">
        <w:rPr>
          <w:color w:val="000000" w:themeColor="text1"/>
        </w:rPr>
        <w:fldChar w:fldCharType="begin" w:fldLock="1"/>
      </w:r>
      <w:r w:rsidRPr="00DE662E">
        <w:rPr>
          <w:color w:val="000000" w:themeColor="text1"/>
        </w:rPr>
        <w:instrText>ADDIN CSL_CITATION {"citationItems":[{"id":"ITEM-1","itemData":{"DOI":"10.1109/CITS.2018.8440176","ISBN":"9781538640753","abstract":"Geographic Information System (GIS) is the processes of managing, manipulating, analyzing, updating and presenting metadata according to its geographic location, to be effectively used in different aspects of life [1]. Cloud Computing allowed the utilization of all computing resources and software as required through the web in a virtual computing environment [2], [3]. Different Application software and data are provided at the (virtual) server side to be used. GIS Cloud is the future of Web GIS, with capabilities of easy and fast: Collecting, processing, analyzing, updating, rectifying, publishing geospatial data through the internet. It is a web-based-GIS Application to enable all users fast, easy informed decision-making at fair price. It provides the power of desktop GIS on a web-based platform at fair cost anywhere. It offers a JavaScript Application Programming Interface (API) and a REST API, to provide GIS functionality into an application or website that can be hosted by GIS Cloud or by a third-party. In this work we are presenting a GIS-Cloud application in AL-Kamaliah region, small town of Amman suburbs to demonstrate its practicality and functionality.","author":[{"dropping-particle":"","family":"Al-Bayari","given":"Omar","non-dropping-particle":"","parse-names":false,"suffix":""}],"container-title":"CITS 2018 - 2018 International Conference on Computer, Information and Telecommunication Systems","id":"ITEM-1","issued":{"date-parts":[["2018"]]},"page":"1-5","publisher":"IEEE","title":"GIS cloud computing methodology","type":"article-journal"},"uris":["http://www.mendeley.com/documents/?uuid=be5e471f-a619-4bf7-969c-306edf3363c2"]}],"mendeley":{"formattedCitation":"(Al-Bayari, 2018)","plainTextFormattedCitation":"(Al-Bayari, 2018)","previouslyFormattedCitation":"(Al-Bayari,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Al-Bayari, 2018)</w:t>
      </w:r>
      <w:r w:rsidRPr="00DE662E">
        <w:rPr>
          <w:color w:val="000000" w:themeColor="text1"/>
        </w:rPr>
        <w:fldChar w:fldCharType="end"/>
      </w:r>
      <w:r w:rsidRPr="00DE662E">
        <w:rPr>
          <w:color w:val="000000" w:themeColor="text1"/>
        </w:rPr>
        <w:t xml:space="preserve"> </w:t>
      </w:r>
      <w:r w:rsidRPr="00DE662E">
        <w:rPr>
          <w:color w:val="000000" w:themeColor="text1"/>
        </w:rPr>
        <w:fldChar w:fldCharType="begin" w:fldLock="1"/>
      </w:r>
      <w:r w:rsidRPr="00DE662E">
        <w:rPr>
          <w:color w:val="000000" w:themeColor="text1"/>
        </w:rPr>
        <w:instrText>ADDIN CSL_CITATION {"citationItems":[{"id":"ITEM-1","itemData":{"author":[{"dropping-particle":"","family":"Chrisman","given":"Nicholas R","non-dropping-particle":"","parse-names":false,"suffix":""}],"id":"ITEM-1","issue":"2","issued":{"date-parts":[["1999"]]},"page":"175-186","title":"Chrisman - What does GIS Mean","type":"article-journal","volume":"3"},"uris":["http://www.mendeley.com/documents/?uuid=7d1adbb9-8137-4004-b61d-eccbeb79c0cb"]}],"mendeley":{"formattedCitation":"(Chrisman, 1999)","plainTextFormattedCitation":"(Chrisman, 1999)","previouslyFormattedCitation":"(Chrisman, 199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hrisman, 1999)</w:t>
      </w:r>
      <w:r w:rsidRPr="00DE662E">
        <w:rPr>
          <w:color w:val="000000" w:themeColor="text1"/>
        </w:rPr>
        <w:fldChar w:fldCharType="end"/>
      </w:r>
      <w:r w:rsidRPr="00DE662E">
        <w:rPr>
          <w:color w:val="000000" w:themeColor="text1"/>
        </w:rPr>
        <w:t xml:space="preserve">. </w:t>
      </w:r>
    </w:p>
    <w:p w14:paraId="7563DF36" w14:textId="77777777" w:rsidR="00651276" w:rsidRPr="00DE662E" w:rsidRDefault="00651276" w:rsidP="00651276">
      <w:pPr>
        <w:rPr>
          <w:color w:val="000000" w:themeColor="text1"/>
        </w:rPr>
      </w:pPr>
      <w:r w:rsidRPr="00DE662E">
        <w:rPr>
          <w:color w:val="000000" w:themeColor="text1"/>
        </w:rPr>
        <w:t xml:space="preserve">Due to proliferation of GI science and the usage of spatial data, map making has been simplified even for someone with little to no experience in cartographic training </w:t>
      </w:r>
      <w:r w:rsidRPr="00DE662E">
        <w:rPr>
          <w:color w:val="000000" w:themeColor="text1"/>
        </w:rPr>
        <w:fldChar w:fldCharType="begin" w:fldLock="1"/>
      </w:r>
      <w:r w:rsidRPr="00DE662E">
        <w:rPr>
          <w:color w:val="000000" w:themeColor="text1"/>
        </w:rPr>
        <w:instrText>ADDIN CSL_CITATION {"citationItems":[{"id":"ITEM-1","itemData":{"DOI":"10.1109/HICSS.1996.493251","ISBN":"0818673249","ISSN":"15301605","abstract":"The proliferation of GIS technology has greatly increased the access to and the usage of spatial data. Making maps is relatively easy even for those who do not have much cartographic training. Nonetheless, the concerns for spatial data quality among GIS and spatial data users have just began to sprout partly because information about spatial data quality is not readily available or useful. Metadata, which refer to data describing data, include the quality and accuracy information of the data. The Federal Geographic Data Committee has proposed content standards of metadata for spatial databases. However, the standards are not adequate to document the spatial variation in data quality in geographic data. The paper argues that information about the quality of spatial data over a geographical area, which can be regarded as spatial metadata, should be derived and reported to help users of spatial data to make intelligent spatial decisions or policy formulations. While cartographers focus on the representation of spatial data quality, and statisticians emphasize the quantitative measures of data quality, this paper proposes that GIS are logical tools to assess certain types of error in spatial databases because GIS are widely used to gather, manipulate, analyze, and display spatial data. A framework is proposed to derive several types of data quality information using GIS. These types of quality information include positional accuracy, completeness, attribute accuracy, and to some extent logical consistency. However, not every type of spatial metadata can be derived from GIS.","author":[{"dropping-particle":"","family":"Wong","given":"D. W.S.","non-dropping-particle":"","parse-names":false,"suffix":""},{"dropping-particle":"V.","family":"Wu","given":"C.","non-dropping-particle":"","parse-names":false,"suffix":""}],"container-title":"Proceedings of the Annual Hawaii International Conference on System Sciences","id":"ITEM-1","issued":{"date-parts":[["1996"]]},"page":"557-566","title":"Spatial metadata and GIS for decision support","type":"article-journal","volume":"3"},"uris":["http://www.mendeley.com/documents/?uuid=016e9f94-3e23-4092-b6cb-5c3d01310b97"]}],"mendeley":{"formattedCitation":"(Wong and Wu, 1996)","plainTextFormattedCitation":"(Wong and Wu, 1996)","previouslyFormattedCitation":"(Wong and Wu, 199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Wong and Wu, 1996)</w:t>
      </w:r>
      <w:r w:rsidRPr="00DE662E">
        <w:rPr>
          <w:color w:val="000000" w:themeColor="text1"/>
        </w:rPr>
        <w:fldChar w:fldCharType="end"/>
      </w:r>
      <w:r w:rsidRPr="00DE662E">
        <w:rPr>
          <w:color w:val="000000" w:themeColor="text1"/>
        </w:rPr>
        <w:t>.</w:t>
      </w:r>
    </w:p>
    <w:p w14:paraId="137709BD" w14:textId="77777777" w:rsidR="00651276" w:rsidRPr="00DE662E" w:rsidRDefault="00651276" w:rsidP="00651276">
      <w:pPr>
        <w:rPr>
          <w:color w:val="000000" w:themeColor="text1"/>
        </w:rPr>
      </w:pPr>
      <w:r w:rsidRPr="00DE662E">
        <w:rPr>
          <w:color w:val="000000" w:themeColor="text1"/>
        </w:rPr>
        <w:t xml:space="preserve">During the earlier stages of GI Science, the definition of the it simply putting maps into computers. The process of implementing this idea however was a tedious task and to complete satisfactorily was a major undertaking. Recently however the limitation of spatial data in 2 dimensional vertical view of the surface of the globe is not as sought after and scientist demand for 3 dimensional views and the ability to simulate various geographic processes though GIS data </w:t>
      </w:r>
      <w:r w:rsidRPr="00DE662E">
        <w:rPr>
          <w:color w:val="000000" w:themeColor="text1"/>
        </w:rPr>
        <w:fldChar w:fldCharType="begin" w:fldLock="1"/>
      </w:r>
      <w:r w:rsidRPr="00DE662E">
        <w:rPr>
          <w:color w:val="000000" w:themeColor="text1"/>
        </w:rPr>
        <w:instrText>ADDIN CSL_CITATION {"citationItems":[{"id":"ITEM-1","itemData":{"DOI":"10.1111/j.1467-9671.2006.01009.x","ISSN":"13611682","abstract":"As the title implies, this review of GIS (both GI Systems and GI Science) talks about boundaries - what is \"in\" and what is \"out\". In order to do this, the discussion itself must have some boundaries. A Canadian prime minister once described his country as \"too much geography and not enough history\". Here we will try to minimize both the history and the geography, and see how GI Science (the discipline) impinges on a variety of other disciplines, from Astronomy to Zoology perhaps. In other words, the boundaries of GI Science are becoming much less clear-cut, and fuzzier. It is important not merely to look at the traditional \"Geo-\" disciplines, but at other subjects which can contribute by overlapping with GI Science. In many cases this overlap may be more a question of mutually useful technology than similarity of applications - so even the distinction between GI Systems (the technology) and GI Science is a fuzzy one. This review is just one opinion, and a brief one at that, of where GIS fits at one moment in time. It will inevitably conflict in parts with the opinions of others. In outline we will look briefly at the initial situation, and see that historically the technology slowly became a new discipline. Since the question - What is GIS and what is not? - involves comparisons, we must look at the boundaries between the \"ins\" and the \"outs\", initially for the discipline and then for the technology. Inevitably these boundaries will be fuzzy, with lots of overlap. We will then attempt to use these overlaps to suggest where things might go in the near future. © 2006 The Author. Journal compilation © 2006 Blackwell Publishing Ltd.","author":[{"dropping-particle":"","family":"Gold","given":"Christopher M.","non-dropping-particle":"","parse-names":false,"suffix":""}],"container-title":"Transactions in GIS","id":"ITEM-1","issue":"4","issued":{"date-parts":[["2006"]]},"page":"505-519","title":"What is GIS and what is not?","type":"article-journal","volume":"10"},"uris":["http://www.mendeley.com/documents/?uuid=de0f45e5-ebe8-406c-9a12-99525c1647ca"]}],"mendeley":{"formattedCitation":"(Gold, 2006)","plainTextFormattedCitation":"(Gold, 2006)","previouslyFormattedCitation":"(Gold, 2006)"},"properties":{"noteIndex":0},"schema":"https://github.com/citation-style-language/schema/raw/master/csl-citation.json"}</w:instrText>
      </w:r>
      <w:r w:rsidRPr="00DE662E">
        <w:rPr>
          <w:color w:val="000000" w:themeColor="text1"/>
        </w:rPr>
        <w:fldChar w:fldCharType="separate"/>
      </w:r>
      <w:r w:rsidRPr="00DE662E">
        <w:rPr>
          <w:noProof/>
          <w:color w:val="000000" w:themeColor="text1"/>
        </w:rPr>
        <w:t>(Gold, 2006)</w:t>
      </w:r>
      <w:r w:rsidRPr="00DE662E">
        <w:rPr>
          <w:color w:val="000000" w:themeColor="text1"/>
        </w:rPr>
        <w:fldChar w:fldCharType="end"/>
      </w:r>
      <w:r w:rsidRPr="00DE662E">
        <w:rPr>
          <w:color w:val="000000" w:themeColor="text1"/>
        </w:rPr>
        <w:t xml:space="preserve">.  </w:t>
      </w:r>
    </w:p>
    <w:p w14:paraId="35D9CD5D" w14:textId="0BE43F5F" w:rsidR="00651276" w:rsidRPr="00DE662E" w:rsidRDefault="00651276" w:rsidP="00651276">
      <w:pPr>
        <w:rPr>
          <w:color w:val="000000" w:themeColor="text1"/>
        </w:rPr>
      </w:pPr>
      <w:r w:rsidRPr="00DE662E">
        <w:rPr>
          <w:color w:val="000000" w:themeColor="text1"/>
        </w:rPr>
        <w:t xml:space="preserve">This GIS information can be stored and processed in image formats after being generated. There are two main types of image structures that can be used when storing this information. This can be classified as Raster data and vector data </w:t>
      </w:r>
      <w:r w:rsidRPr="00DE662E">
        <w:rPr>
          <w:color w:val="000000" w:themeColor="text1"/>
        </w:rPr>
        <w:fldChar w:fldCharType="begin" w:fldLock="1"/>
      </w:r>
      <w:r w:rsidRPr="00DE662E">
        <w:rPr>
          <w:color w:val="000000" w:themeColor="text1"/>
        </w:rPr>
        <w:instrText>ADDIN CSL_CITATION {"citationItems":[{"id":"ITEM-1","itemData":{"author":[{"dropping-particle":"","family":"Wade","given":"Timothy G","non-dropping-particle":"","parse-names":false,"suffix":""},{"dropping-particle":"","family":"Wickham","given":"James D","non-dropping-particle":"","parse-names":false,"suffix":""},{"dropping-particle":"","family":"Nash","given":"Maliha S","non-dropping-particle":"","parse-names":false,"suffix":""},{"dropping-particle":"","family":"Neale","given":"Anne C","non-dropping-particle":"","parse-names":false,"suffix":""},{"dropping-particle":"","family":"Riitters","given":"Kurt H","non-dropping-particle":"","parse-names":false,"suffix":""},{"dropping-particle":"","family":"Jones","given":"K Bruce","non-dropping-particle":"","parse-names":false,"suffix":""}],"id":"ITEM-1","issue":"12","issued":{"date-parts":[["2003"]]},"page":"1399-1405","title":"Vector &amp; Raster Methods","type":"article-journal","volume":"69"},"uris":["http://www.mendeley.com/documents/?uuid=c308e3d3-7863-40f3-aa17-139a70ea5396"]}],"mendeley":{"formattedCitation":"(Wade &lt;i&gt;et al.&lt;/i&gt;, 2003)","plainTextFormattedCitation":"(Wade et al., 2003)","previouslyFormattedCitation":"(Wade &lt;i&gt;et al.&lt;/i&gt;, 2003)"},"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ade </w:t>
      </w:r>
      <w:r w:rsidRPr="00DE662E">
        <w:rPr>
          <w:i/>
          <w:noProof/>
          <w:color w:val="000000" w:themeColor="text1"/>
        </w:rPr>
        <w:t>et al.</w:t>
      </w:r>
      <w:r w:rsidRPr="00DE662E">
        <w:rPr>
          <w:noProof/>
          <w:color w:val="000000" w:themeColor="text1"/>
        </w:rPr>
        <w:t>, 2003)</w:t>
      </w:r>
      <w:r w:rsidRPr="00DE662E">
        <w:rPr>
          <w:color w:val="000000" w:themeColor="text1"/>
        </w:rPr>
        <w:fldChar w:fldCharType="end"/>
      </w:r>
      <w:r w:rsidRPr="00DE662E">
        <w:rPr>
          <w:color w:val="000000" w:themeColor="text1"/>
        </w:rPr>
        <w:t xml:space="preserve">. </w:t>
      </w:r>
    </w:p>
    <w:p w14:paraId="729E21FD" w14:textId="77777777" w:rsidR="00651276" w:rsidRPr="00DE662E" w:rsidRDefault="00651276" w:rsidP="00651276">
      <w:pPr>
        <w:pStyle w:val="Heading3"/>
        <w:spacing w:after="160"/>
      </w:pPr>
      <w:bookmarkStart w:id="30" w:name="_Toc24645165"/>
      <w:bookmarkStart w:id="31" w:name="_Toc32220850"/>
      <w:bookmarkStart w:id="32" w:name="_Toc39684288"/>
      <w:r w:rsidRPr="00DE662E">
        <w:t>Raster Image Data</w:t>
      </w:r>
      <w:bookmarkEnd w:id="30"/>
      <w:bookmarkEnd w:id="31"/>
      <w:bookmarkEnd w:id="32"/>
    </w:p>
    <w:p w14:paraId="378AD056" w14:textId="77777777" w:rsidR="00651276" w:rsidRPr="00DE662E" w:rsidRDefault="00651276" w:rsidP="00651276">
      <w:r w:rsidRPr="00DE662E">
        <w:t xml:space="preserve">Raster images, which are also known as bitmap images are categorized under digital images as being formed of tiny rectangular pixels which are arranged in a grid formation that combines </w:t>
      </w:r>
      <w:r w:rsidRPr="00DE662E">
        <w:lastRenderedPageBreak/>
        <w:t>together to represent an image. This format of image can support a wide range of colours and depict subtle gradients, it allows for a very accurate visual representation of continuous tone images such as shaded drawings, photographs and other highly detailed and complex imagery.</w:t>
      </w:r>
    </w:p>
    <w:p w14:paraId="64127312" w14:textId="4E5FE9C4" w:rsidR="00F2692C" w:rsidRPr="00DE662E" w:rsidRDefault="00651276" w:rsidP="00651276">
      <w:pPr>
        <w:rPr>
          <w:color w:val="000000" w:themeColor="text1"/>
        </w:rPr>
      </w:pPr>
      <w:r w:rsidRPr="00DE662E">
        <w:t>Raster graphics initially originated in television technology with images constructed much like the pictures on a television screen. Raster graphics are made of small uniform sized pixels which are arranged in a two dimensional grid which is made up of vertical and horizontal columns. A single pixel contains information of a single or multiple bits depending on the degree of information in the image. For example, black and white images contain only one bit per pixel in the image this can either be a true black bit or a true white bit, an image with shading or colour commonly contains 24 bits of information per pixel, this allow more than 16 million possible states of colour value for the pixel. Images with 24 bits of information per pixel are known as ‘</w:t>
      </w:r>
      <w:proofErr w:type="spellStart"/>
      <w:r w:rsidRPr="00DE662E">
        <w:t>truecolor</w:t>
      </w:r>
      <w:proofErr w:type="spellEnd"/>
      <w:r w:rsidRPr="00DE662E">
        <w:t xml:space="preserve">’ images with 24-bit colour and can realistically depict colour images. The amount of detail stored into a single bit is represented by the colour depth and the number of pixels that form together to form the image can be represented as its resolution and affects how much detail is depicted in an image </w:t>
      </w:r>
      <w:r w:rsidRPr="00DE662E">
        <w:fldChar w:fldCharType="begin" w:fldLock="1"/>
      </w:r>
      <w:r w:rsidRPr="00DE662E">
        <w:instrText>ADDIN CSL_CITATION {"citationItems":[{"id":"ITEM-1","itemData":{"author":[{"dropping-particle":"","family":"Britannica","given":"The Editors of Encyclopaedia","non-dropping-particle":"","parse-names":false,"suffix":""}],"container-title":"Encyclopædia Britannica","id":"ITEM-1","issued":{"date-parts":[["2014"]]},"publisher":"Encyclopædia Britannica, inc.","title":"No Title","type":"entry-encyclopedia"},"uris":["http://www.mendeley.com/documents/?uuid=f2628ced-e97e-4a43-97e6-97ff1a078d0b"]}],"mendeley":{"formattedCitation":"(Britannica, 2014)","plainTextFormattedCitation":"(Britannica, 2014)","previouslyFormattedCitation":"(Britannica, 2014)"},"properties":{"noteIndex":0},"schema":"https://github.com/citation-style-language/schema/raw/master/csl-citation.json"}</w:instrText>
      </w:r>
      <w:r w:rsidRPr="00DE662E">
        <w:fldChar w:fldCharType="separate"/>
      </w:r>
      <w:r w:rsidRPr="00DE662E">
        <w:rPr>
          <w:noProof/>
        </w:rPr>
        <w:t>(Britannica, 2014)</w:t>
      </w:r>
      <w:r w:rsidRPr="00DE662E">
        <w:fldChar w:fldCharType="end"/>
      </w:r>
      <w:r w:rsidRPr="00DE662E">
        <w:t>.</w:t>
      </w:r>
    </w:p>
    <w:p w14:paraId="4D00936A" w14:textId="77777777" w:rsidR="00651276" w:rsidRPr="00DE662E" w:rsidRDefault="00651276" w:rsidP="00651276">
      <w:pPr>
        <w:pStyle w:val="Heading3"/>
        <w:spacing w:after="160"/>
      </w:pPr>
      <w:bookmarkStart w:id="33" w:name="_Toc24645166"/>
      <w:bookmarkStart w:id="34" w:name="_Toc32220851"/>
      <w:bookmarkStart w:id="35" w:name="_Toc39684289"/>
      <w:r w:rsidRPr="00DE662E">
        <w:t>Vector Image Data</w:t>
      </w:r>
      <w:bookmarkEnd w:id="33"/>
      <w:bookmarkEnd w:id="34"/>
      <w:bookmarkEnd w:id="35"/>
    </w:p>
    <w:p w14:paraId="29CA668A" w14:textId="5097DE44" w:rsidR="00C879FF" w:rsidRPr="00DE662E" w:rsidRDefault="00651276" w:rsidP="00651276">
      <w:pPr>
        <w:rPr>
          <w:color w:val="000000" w:themeColor="text1"/>
        </w:rPr>
      </w:pPr>
      <w:r w:rsidRPr="00DE662E">
        <w:rPr>
          <w:color w:val="000000" w:themeColor="text1"/>
        </w:rPr>
        <w:t xml:space="preserve">Vector graphics are </w:t>
      </w:r>
      <w:r w:rsidR="00C879FF">
        <w:rPr>
          <w:color w:val="000000" w:themeColor="text1"/>
        </w:rPr>
        <w:t>created using</w:t>
      </w:r>
      <w:r w:rsidRPr="00DE662E">
        <w:rPr>
          <w:color w:val="000000" w:themeColor="text1"/>
        </w:rPr>
        <w:t xml:space="preserve"> a sequence of commands or mathematical formulas </w:t>
      </w:r>
      <w:r w:rsidR="00C879FF">
        <w:rPr>
          <w:color w:val="000000" w:themeColor="text1"/>
        </w:rPr>
        <w:t>that connect edges and nodes in a 2 or 3 dimensional space to render an image.</w:t>
      </w:r>
      <w:r w:rsidRPr="00DE662E">
        <w:rPr>
          <w:color w:val="000000" w:themeColor="text1"/>
        </w:rPr>
        <w:t xml:space="preserve"> In the field of physics, a vector is the representation of a quantity that contains both a direction and a quantity or value. For example, instead of storing the data as an array of pixels as when a raster images or bitmaps, a vector file creates its complex images by mathematically aligning and stacking multiple polygons created by connecting a series of point with lines segments. This results in the creation of typically smaller files with extremely high fidelity, lossless compress and scalability of any kind without the distortion or loss of fidelity of it </w:t>
      </w:r>
      <w:r w:rsidRPr="00DE662E">
        <w:rPr>
          <w:color w:val="000000" w:themeColor="text1"/>
        </w:rPr>
        <w:fldChar w:fldCharType="begin" w:fldLock="1"/>
      </w:r>
      <w:r w:rsidRPr="00DE662E">
        <w:rPr>
          <w:color w:val="000000" w:themeColor="text1"/>
        </w:rPr>
        <w:instrText>ADDIN CSL_CITATION {"citationItems":[{"id":"ITEM-1","itemData":{"DOI":"10.1109/CMC.2009.285","ISBN":"9780769535012","abstract":"In order to solve the lower performance of vector graphics rendering on mobile device. The path generation and drawing in OpenVG is researched. After analyzing the OpenVG rendering pipeline, accelerated rendering methods are presented in three major aspects: rasterizer, tessellate and mathematical function. Experimental results indicate that the time of tessellation and rasterization is reduced. When applied to VG samples, the algorithm results in improved performance and good visual quality graphics. © 2009 IEEE.","author":[{"dropping-particle":"","family":"He","given":"Bi Shi","non-dropping-particle":"","parse-names":false,"suffix":""},{"dropping-particle":"","family":"Xu","given":"Xiao Liang","non-dropping-particle":"","parse-names":false,"suffix":""},{"dropping-particle":"","family":"Zheng","given":"Tao","non-dropping-particle":"","parse-names":false,"suffix":""}],"container-title":"Proceedings - 2009 WRI International Conference on Communications and Mobile Computing, CMC 2009","id":"ITEM-1","issued":{"date-parts":[["2009"]]},"page":"8-11","title":"Vector graphics rendering on mobile device","type":"article-journal","volume":"3"},"uris":["http://www.mendeley.com/documents/?uuid=dde5d29d-81bf-4ab8-91f7-d890cb183128"]}],"mendeley":{"formattedCitation":"(He, Xu and Zheng, 2009)","plainTextFormattedCitation":"(He, Xu and Zheng, 2009)","previouslyFormattedCitation":"(He, Xu and Zheng, 200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e, Xu and Zheng, 2009)</w:t>
      </w:r>
      <w:r w:rsidRPr="00DE662E">
        <w:rPr>
          <w:color w:val="000000" w:themeColor="text1"/>
        </w:rPr>
        <w:fldChar w:fldCharType="end"/>
      </w:r>
      <w:r w:rsidRPr="00DE662E">
        <w:rPr>
          <w:color w:val="000000" w:themeColor="text1"/>
        </w:rPr>
        <w:t>.</w:t>
      </w:r>
    </w:p>
    <w:p w14:paraId="519E7D51" w14:textId="77777777" w:rsidR="00651276" w:rsidRPr="00DE662E" w:rsidRDefault="00651276" w:rsidP="00651276">
      <w:pPr>
        <w:pStyle w:val="Heading3"/>
        <w:spacing w:after="160"/>
      </w:pPr>
      <w:bookmarkStart w:id="36" w:name="_Toc24645167"/>
      <w:bookmarkStart w:id="37" w:name="_Toc32220852"/>
      <w:bookmarkStart w:id="38" w:name="_Toc39684290"/>
      <w:r w:rsidRPr="00DE662E">
        <w:t>Need for both Raster and Vector based data in GI systems</w:t>
      </w:r>
      <w:bookmarkEnd w:id="36"/>
      <w:bookmarkEnd w:id="37"/>
      <w:bookmarkEnd w:id="38"/>
    </w:p>
    <w:p w14:paraId="483A600C" w14:textId="77777777" w:rsidR="00651276" w:rsidRPr="00DE662E" w:rsidRDefault="00651276" w:rsidP="00651276">
      <w:pPr>
        <w:rPr>
          <w:color w:val="000000" w:themeColor="text1"/>
        </w:rPr>
      </w:pPr>
      <w:r w:rsidRPr="00DE662E">
        <w:rPr>
          <w:color w:val="000000" w:themeColor="text1"/>
        </w:rPr>
        <w:t xml:space="preserve">According to the type of processing and analysis to be performed on a certain data set obtained the requirement for the format of the data type, either Raster or Vector may be different. Each data type has its advantages and disadvantages, strengths and weaknesses and to further solidify the </w:t>
      </w:r>
      <w:r w:rsidRPr="00DE662E">
        <w:rPr>
          <w:color w:val="000000" w:themeColor="text1"/>
        </w:rPr>
        <w:lastRenderedPageBreak/>
        <w:t xml:space="preserve">need for both data types an old GUS adage states that “Raster is Faster but Vector is Corrector” </w:t>
      </w:r>
      <w:r w:rsidRPr="00DE662E">
        <w:rPr>
          <w:color w:val="000000" w:themeColor="text1"/>
        </w:rPr>
        <w:fldChar w:fldCharType="begin" w:fldLock="1"/>
      </w:r>
      <w:r w:rsidRPr="00DE662E">
        <w:rPr>
          <w:color w:val="000000" w:themeColor="text1"/>
        </w:rPr>
        <w:instrText>ADDIN CSL_CITATION {"citationItems":[{"id":"ITEM-1","itemData":{"author":[{"dropping-particle":"","family":"Berry","given":"J.K.","non-dropping-particle":"","parse-names":false,"suffix":""}],"container-title":"GIS World","id":"ITEM-1","issue":"6","issued":{"date-parts":[["1995"]]},"page":"35","title":"Raster is Faster, But Vector is Corrector","type":"article-journal","volume":"8"},"uris":["http://www.mendeley.com/documents/?uuid=ca4873b8-0f78-48ac-a683-4ae578042ad7"]}],"mendeley":{"formattedCitation":"(Berry, 1995)","plainTextFormattedCitation":"(Berry, 1995)","previouslyFormattedCitation":"(Berry, 199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Berry, 1995)</w:t>
      </w:r>
      <w:r w:rsidRPr="00DE662E">
        <w:rPr>
          <w:color w:val="000000" w:themeColor="text1"/>
        </w:rPr>
        <w:fldChar w:fldCharType="end"/>
      </w:r>
      <w:r w:rsidRPr="00DE662E">
        <w:rPr>
          <w:color w:val="000000" w:themeColor="text1"/>
        </w:rPr>
        <w:t>.</w:t>
      </w:r>
    </w:p>
    <w:p w14:paraId="02837B1D" w14:textId="5AE3ABFF" w:rsidR="00651276" w:rsidRPr="00DE662E" w:rsidRDefault="00651276" w:rsidP="00651276">
      <w:pPr>
        <w:rPr>
          <w:color w:val="000000" w:themeColor="text1"/>
        </w:rPr>
      </w:pPr>
      <w:r w:rsidRPr="00DE662E">
        <w:rPr>
          <w:color w:val="000000" w:themeColor="text1"/>
        </w:rPr>
        <w:t>A well-known logical consequence of the difference of the data structures vector and raster is that as while vector data can record position to and degree of accuracy, raster data have a built in level of</w:t>
      </w:r>
      <w:r w:rsidR="00083579">
        <w:rPr>
          <w:color w:val="000000" w:themeColor="text1"/>
        </w:rPr>
        <w:t xml:space="preserve"> positional accuracy. Therefore, </w:t>
      </w:r>
      <w:r w:rsidRPr="00DE662E">
        <w:rPr>
          <w:color w:val="000000" w:themeColor="text1"/>
        </w:rPr>
        <w:t>raster positional data</w:t>
      </w:r>
      <w:r w:rsidR="00083579">
        <w:rPr>
          <w:color w:val="000000" w:themeColor="text1"/>
        </w:rPr>
        <w:t xml:space="preserve"> can be classified</w:t>
      </w:r>
      <w:r w:rsidRPr="00DE662E">
        <w:rPr>
          <w:color w:val="000000" w:themeColor="text1"/>
        </w:rPr>
        <w:t xml:space="preserve"> as integer and vector positional data </w:t>
      </w:r>
      <w:r w:rsidR="00083579">
        <w:rPr>
          <w:color w:val="000000" w:themeColor="text1"/>
        </w:rPr>
        <w:t>that are</w:t>
      </w:r>
      <w:r w:rsidRPr="00DE662E">
        <w:rPr>
          <w:color w:val="000000" w:themeColor="text1"/>
        </w:rPr>
        <w:t xml:space="preserve"> real</w:t>
      </w:r>
      <w:r w:rsidRPr="00DE662E">
        <w:rPr>
          <w:color w:val="000000" w:themeColor="text1"/>
        </w:rPr>
        <w:fldChar w:fldCharType="begin" w:fldLock="1"/>
      </w:r>
      <w:r w:rsidRPr="00DE662E">
        <w:rPr>
          <w:color w:val="000000" w:themeColor="text1"/>
        </w:rPr>
        <w:instrText>ADDIN CSL_CITATION {"citationItems":[{"id":"ITEM-1","itemData":{"DOI":"10.1016/0098-3004(92)90071-X","ISSN":"00983004","abstract":"A fundamental problem for Geographical Information systems (GIS) is the need to interrelate spatial and nonspatial data into a system that can handle both spatially and object-oriented types of query. It is natural to structure the data primarily with respect either to the spatial or to the nonspatial information. The former selection leads to encodings of the raster type. There are potentially infinitely many addressing schemes for individual locations; any of these may be used as the basis for a simple raster encoding, a run-length encoding or (intermediate between these) an encoding analogous to the linear quadtree. The paper presents a unified view of such schemes, considers questions of storage and image-processing efficiency, and concludes with a brief look at the problem of integrating raster, vector, and object-oriented data types in GIS. © 1992.","author":[{"dropping-particle":"","family":"Holroyd","given":"Fred","non-dropping-particle":"","parse-names":false,"suffix":""},{"dropping-particle":"","family":"Bell","given":"Sarah B.M.","non-dropping-particle":"","parse-names":false,"suffix":""}],"container-title":"Computers and Geosciences","id":"ITEM-1","issue":"4","issued":{"date-parts":[["1992"]]},"page":"419-426","title":"Raster GIS: Models of raster encoding","type":"article-journal","volume":"18"},"uris":["http://www.mendeley.com/documents/?uuid=5d7fc21e-3977-4098-809a-47c5c6569180"]}],"mendeley":{"formattedCitation":"(Holroyd and Bell, 1992)","plainTextFormattedCitation":"(Holroyd and Bell, 1992)","previouslyFormattedCitation":"(Holroyd and Bell,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Holroyd and Bell, 1992)</w:t>
      </w:r>
      <w:r w:rsidRPr="00DE662E">
        <w:rPr>
          <w:color w:val="000000" w:themeColor="text1"/>
        </w:rPr>
        <w:fldChar w:fldCharType="end"/>
      </w:r>
      <w:r w:rsidRPr="00DE662E">
        <w:rPr>
          <w:color w:val="000000" w:themeColor="text1"/>
        </w:rPr>
        <w:t>.</w:t>
      </w:r>
    </w:p>
    <w:p w14:paraId="0916B758" w14:textId="77777777" w:rsidR="00651276" w:rsidRPr="00DE662E" w:rsidRDefault="00651276" w:rsidP="00651276">
      <w:pPr>
        <w:rPr>
          <w:color w:val="000000" w:themeColor="text1"/>
        </w:rPr>
      </w:pPr>
      <w:r w:rsidRPr="00DE662E">
        <w:rPr>
          <w:color w:val="000000" w:themeColor="text1"/>
        </w:rPr>
        <w:t xml:space="preserve">GIS data in vector format is produced by geometricizing the real geographical world, generalizing it and reducing it into theories about points, lines polygons and areas. Objects thus created using these theories can be counted translated, stacked, rotated, </w:t>
      </w:r>
      <w:proofErr w:type="spellStart"/>
      <w:r w:rsidRPr="00DE662E">
        <w:rPr>
          <w:color w:val="000000" w:themeColor="text1"/>
        </w:rPr>
        <w:t>labeled</w:t>
      </w:r>
      <w:proofErr w:type="spellEnd"/>
      <w:r w:rsidRPr="00DE662E">
        <w:rPr>
          <w:color w:val="000000" w:themeColor="text1"/>
        </w:rPr>
        <w:t xml:space="preserve">, cut and etc. and can be handled like every day geometrical shapes that are not directly related to geographical data in any manner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47845A1A" w14:textId="77777777" w:rsidR="00651276" w:rsidRPr="00DE662E" w:rsidRDefault="00651276" w:rsidP="00651276">
      <w:pPr>
        <w:rPr>
          <w:color w:val="000000" w:themeColor="text1"/>
        </w:rPr>
      </w:pPr>
      <w:r w:rsidRPr="00DE662E">
        <w:rPr>
          <w:color w:val="000000" w:themeColor="text1"/>
        </w:rPr>
        <w:t xml:space="preserve">While vector maps use simple geometric structures as points, lines, polygons and relationships between them such as adjacencies, unions and inclusions to depict the geographical data, Raster based maps are stacked matrices of pixel based data which can be layered in a sandwich like structure and are more rich and realistic than vector data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5705903B" w14:textId="77777777" w:rsidR="009372AB" w:rsidRDefault="00651276" w:rsidP="009372AB">
      <w:pPr>
        <w:keepNext/>
        <w:jc w:val="center"/>
      </w:pPr>
      <w:r w:rsidRPr="00DE662E">
        <w:rPr>
          <w:noProof/>
          <w:color w:val="000000" w:themeColor="text1"/>
          <w:lang w:eastAsia="en-GB"/>
        </w:rPr>
        <w:drawing>
          <wp:inline distT="0" distB="0" distL="0" distR="0" wp14:anchorId="71FBD15B" wp14:editId="5494CA7B">
            <wp:extent cx="3010578" cy="1685925"/>
            <wp:effectExtent l="0" t="0" r="0" b="0"/>
            <wp:docPr id="3" name="Picture 3" descr="Image result for difference between vector and ra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difference between vector and rast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78" cy="1708325"/>
                    </a:xfrm>
                    <a:prstGeom prst="rect">
                      <a:avLst/>
                    </a:prstGeom>
                    <a:noFill/>
                    <a:ln>
                      <a:noFill/>
                    </a:ln>
                  </pic:spPr>
                </pic:pic>
              </a:graphicData>
            </a:graphic>
          </wp:inline>
        </w:drawing>
      </w:r>
    </w:p>
    <w:p w14:paraId="3B816B95" w14:textId="4436672D" w:rsidR="00651276" w:rsidRPr="00DE662E" w:rsidRDefault="009372AB" w:rsidP="009372AB">
      <w:pPr>
        <w:pStyle w:val="Caption"/>
        <w:jc w:val="center"/>
      </w:pPr>
      <w:bookmarkStart w:id="39" w:name="_Toc39684434"/>
      <w:r>
        <w:t xml:space="preserve">Figure </w:t>
      </w:r>
      <w:r w:rsidR="004A3957">
        <w:fldChar w:fldCharType="begin"/>
      </w:r>
      <w:r w:rsidR="004A3957">
        <w:instrText xml:space="preserve"> STYLEREF 2 \s </w:instrText>
      </w:r>
      <w:r w:rsidR="004A3957">
        <w:fldChar w:fldCharType="separate"/>
      </w:r>
      <w:r w:rsidR="00A318BF">
        <w:rPr>
          <w:noProof/>
        </w:rPr>
        <w:t>2.2</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Visual comparison between raster and vector image fidelity</w:t>
      </w:r>
      <w:bookmarkEnd w:id="39"/>
    </w:p>
    <w:p w14:paraId="46DF1350" w14:textId="77777777" w:rsidR="00651276" w:rsidRPr="00DE662E" w:rsidRDefault="00651276" w:rsidP="00651276">
      <w:pPr>
        <w:rPr>
          <w:color w:val="000000" w:themeColor="text1"/>
        </w:rPr>
      </w:pPr>
    </w:p>
    <w:p w14:paraId="76F4B8F4" w14:textId="77777777" w:rsidR="00651276" w:rsidRPr="00DE662E" w:rsidRDefault="00651276" w:rsidP="00651276">
      <w:pPr>
        <w:rPr>
          <w:color w:val="000000" w:themeColor="text1"/>
        </w:rPr>
      </w:pPr>
      <w:r w:rsidRPr="00DE662E">
        <w:rPr>
          <w:color w:val="000000" w:themeColor="text1"/>
        </w:rPr>
        <w:t>Advantages of using a vector data format can be stated as the output produced being more aesthetically pleasing, highly zoom able as it is made up points and line segments contented to each other to form multiple polygons and not a pixel array which when zoomed into more than its set resolution allowed may look pixelated. There are a number of other advantages of using a vector data structure rather than a raster data structure, and these can be listed down as follows.</w:t>
      </w:r>
    </w:p>
    <w:p w14:paraId="25686121" w14:textId="77777777" w:rsidR="00651276" w:rsidRPr="00DE662E" w:rsidRDefault="00651276" w:rsidP="00651276">
      <w:pPr>
        <w:pStyle w:val="ListParagraph"/>
        <w:numPr>
          <w:ilvl w:val="0"/>
          <w:numId w:val="7"/>
        </w:numPr>
        <w:rPr>
          <w:color w:val="000000" w:themeColor="text1"/>
        </w:rPr>
      </w:pPr>
      <w:r w:rsidRPr="00DE662E">
        <w:rPr>
          <w:color w:val="000000" w:themeColor="text1"/>
        </w:rPr>
        <w:lastRenderedPageBreak/>
        <w:t>Data integrity</w:t>
      </w:r>
    </w:p>
    <w:p w14:paraId="3062E576" w14:textId="77777777" w:rsidR="00651276" w:rsidRPr="00DE662E" w:rsidRDefault="00651276" w:rsidP="00651276">
      <w:pPr>
        <w:pStyle w:val="ListParagraph"/>
        <w:numPr>
          <w:ilvl w:val="0"/>
          <w:numId w:val="7"/>
        </w:numPr>
        <w:rPr>
          <w:color w:val="000000" w:themeColor="text1"/>
        </w:rPr>
      </w:pPr>
      <w:r w:rsidRPr="00DE662E">
        <w:rPr>
          <w:color w:val="000000" w:themeColor="text1"/>
        </w:rPr>
        <w:t>Allowing network analysis</w:t>
      </w:r>
    </w:p>
    <w:p w14:paraId="5D09BBBA" w14:textId="77777777" w:rsidR="00651276" w:rsidRPr="00DE662E" w:rsidRDefault="00651276" w:rsidP="00651276">
      <w:pPr>
        <w:pStyle w:val="ListParagraph"/>
        <w:numPr>
          <w:ilvl w:val="0"/>
          <w:numId w:val="7"/>
        </w:numPr>
        <w:rPr>
          <w:color w:val="000000" w:themeColor="text1"/>
        </w:rPr>
      </w:pPr>
      <w:r w:rsidRPr="00DE662E">
        <w:rPr>
          <w:color w:val="000000" w:themeColor="text1"/>
        </w:rPr>
        <w:t>Proximity operations as they both use vector data structures</w:t>
      </w:r>
    </w:p>
    <w:p w14:paraId="5973C2EF" w14:textId="77777777" w:rsidR="00651276" w:rsidRPr="00DE662E" w:rsidRDefault="00651276" w:rsidP="00651276">
      <w:pPr>
        <w:rPr>
          <w:color w:val="000000" w:themeColor="text1"/>
        </w:rPr>
      </w:pPr>
      <w:r w:rsidRPr="00DE662E">
        <w:rPr>
          <w:color w:val="000000" w:themeColor="text1"/>
        </w:rPr>
        <w:t>While there is strength in using vector data structures to represent and process GIS data, there are weakness of it as well. As vector data is produced by the result of geometrical mathematical calculations, this data produced can be very processor intensive when for example depicting continuous data regarding a point if stored in vector format is much more complex than a single pixel storing information which makes up a raster image. Therefore, due to the feasibility of the idea of storing data as a series of points made up of geometrical data being not practical these images must be generalized in some manner to ease storing and processing when needed to be displayed. This result in the loss of some portions of information.</w:t>
      </w:r>
    </w:p>
    <w:p w14:paraId="490A2809" w14:textId="77777777" w:rsidR="00651276" w:rsidRPr="00DE662E" w:rsidRDefault="00651276" w:rsidP="00651276">
      <w:pPr>
        <w:rPr>
          <w:color w:val="000000" w:themeColor="text1"/>
        </w:rPr>
      </w:pPr>
      <w:r w:rsidRPr="00DE662E">
        <w:rPr>
          <w:color w:val="000000" w:themeColor="text1"/>
        </w:rPr>
        <w:t xml:space="preserve">Even though GIS data that is stored as vector data structures over determines the geographic world by generalizing them and forcing them into geometric objects, Raster data structures provides an implicit view of the world with measurable values discretized into pixel arrays but simulates ignorance on the nature of an actual object in a physical space </w:t>
      </w:r>
      <w:r w:rsidRPr="00DE662E">
        <w:rPr>
          <w:color w:val="000000" w:themeColor="text1"/>
        </w:rPr>
        <w:fldChar w:fldCharType="begin" w:fldLock="1"/>
      </w:r>
      <w:r w:rsidRPr="00DE662E">
        <w:rPr>
          <w:color w:val="000000" w:themeColor="text1"/>
        </w:rPr>
        <w:instrText>ADDIN CSL_CITATION {"citationItems":[{"id":"ITEM-1","itemData":{"author":[{"dropping-particle":"","family":"Couclelis","given":"Helen","non-dropping-particle":"","parse-names":false,"suffix":""}],"container-title":"Proceedings from International Conference on GIS","id":"ITEM-1","issued":{"date-parts":[["1992"]]},"page":"65-76","title":"People Manipulate Objects but Cultivate Fields","type":"article-journal"},"uris":["http://www.mendeley.com/documents/?uuid=5af37936-dd25-4830-929d-a320a44ff7aa"]}],"mendeley":{"formattedCitation":"(Couclelis, 1992)","plainTextFormattedCitation":"(Couclelis, 1992)","previouslyFormattedCitation":"(Couclelis, 1992)"},"properties":{"noteIndex":0},"schema":"https://github.com/citation-style-language/schema/raw/master/csl-citation.json"}</w:instrText>
      </w:r>
      <w:r w:rsidRPr="00DE662E">
        <w:rPr>
          <w:color w:val="000000" w:themeColor="text1"/>
        </w:rPr>
        <w:fldChar w:fldCharType="separate"/>
      </w:r>
      <w:r w:rsidRPr="00DE662E">
        <w:rPr>
          <w:noProof/>
          <w:color w:val="000000" w:themeColor="text1"/>
        </w:rPr>
        <w:t>(Couclelis, 1992)</w:t>
      </w:r>
      <w:r w:rsidRPr="00DE662E">
        <w:rPr>
          <w:color w:val="000000" w:themeColor="text1"/>
        </w:rPr>
        <w:fldChar w:fldCharType="end"/>
      </w:r>
      <w:r w:rsidRPr="00DE662E">
        <w:rPr>
          <w:color w:val="000000" w:themeColor="text1"/>
        </w:rPr>
        <w:t>.</w:t>
      </w:r>
    </w:p>
    <w:p w14:paraId="0BE79964" w14:textId="7BBD344D" w:rsidR="00F2692C" w:rsidRDefault="00651276" w:rsidP="00651276">
      <w:pPr>
        <w:rPr>
          <w:color w:val="000000" w:themeColor="text1"/>
        </w:rPr>
      </w:pPr>
      <w:r w:rsidRPr="00DE662E">
        <w:rPr>
          <w:color w:val="000000" w:themeColor="text1"/>
        </w:rPr>
        <w:t xml:space="preserve">A simple advantage of using raster data over vector is the ability to store continuous tone images as pixel array which stores unique values of data per pixel without performing any generalization which may lead to data loss in some manner. But while continuous data can be stored very accurately using raster images, as the resolution of a raster graphic is set and cannot be varied, it may limit the fidelity of final output if the process requires the image to be enlarged. Raster graphics display devices are capable of reproducing very complex images </w:t>
      </w:r>
      <w:r w:rsidRPr="00DE662E">
        <w:rPr>
          <w:color w:val="000000" w:themeColor="text1"/>
        </w:rPr>
        <w:fldChar w:fldCharType="begin" w:fldLock="1"/>
      </w:r>
      <w:r w:rsidRPr="00DE662E">
        <w:rPr>
          <w:color w:val="000000" w:themeColor="text1"/>
        </w:rPr>
        <w:instrText>ADDIN CSL_CITATION {"citationItems":[{"id":"ITEM-1","itemData":{"DOI":"10.1109/TC.1979.1675269","ISSN":"00189340","abstract":"The transmission of high resolution raster images over low-bandwidth communication lines requires a great amount of time. User interaction in such a transmission environment can befrustrating. The problem can be eased somewhat by transmitting a series of low resolution approximations which converge to the final image. Several methods of computing such a series of images are presented. Each is related to a particular type of pyramid data structure. They rely on the ability of the local display device to overpaint an existing image, and generally require some transmission and computation overhead. However, one of the methods requires no transmission overhead and only a small amount of local computation. A notation is introduced that permits concise descriptions of the image refinement processes. Copyright © 1979 by The Institute of Electrical and Electronics Engineers, Inc.","author":[{"dropping-particle":"","family":"Sloan","given":"Kenneth R.","non-dropping-particle":"","parse-names":false,"suffix":""},{"dropping-particle":"","family":"Tanimoto","given":"Steven L.","non-dropping-particle":"","parse-names":false,"suffix":""}],"container-title":"IEEE Transactions on Computers","id":"ITEM-1","issue":"11","issued":{"date-parts":[["1979"]]},"page":"871-874","title":"Progressive Refinement of Raster Images","type":"article-journal","volume":"C-28"},"uris":["http://www.mendeley.com/documents/?uuid=0e906d98-8565-4f09-b0d6-d11219c9e95b"]}],"mendeley":{"formattedCitation":"(Sloan and Tanimoto, 1979)","plainTextFormattedCitation":"(Sloan and Tanimoto, 1979)","previouslyFormattedCitation":"(Sloan and Tanimoto, 1979)"},"properties":{"noteIndex":0},"schema":"https://github.com/citation-style-language/schema/raw/master/csl-citation.json"}</w:instrText>
      </w:r>
      <w:r w:rsidRPr="00DE662E">
        <w:rPr>
          <w:color w:val="000000" w:themeColor="text1"/>
        </w:rPr>
        <w:fldChar w:fldCharType="separate"/>
      </w:r>
      <w:r w:rsidRPr="00DE662E">
        <w:rPr>
          <w:noProof/>
          <w:color w:val="000000" w:themeColor="text1"/>
        </w:rPr>
        <w:t>(Sloan and Tanimoto, 1979)</w:t>
      </w:r>
      <w:r w:rsidRPr="00DE662E">
        <w:rPr>
          <w:color w:val="000000" w:themeColor="text1"/>
        </w:rPr>
        <w:fldChar w:fldCharType="end"/>
      </w:r>
      <w:r w:rsidRPr="00DE662E">
        <w:rPr>
          <w:color w:val="000000" w:themeColor="text1"/>
        </w:rPr>
        <w:t>. Raster images also have the weakness of not being able to produce true linear features as pixels used to form as arranged horizontally and vertically, are limited when reproducing line data at any other angle. Raster data sets also have very big file sizes as the higher the resolution the more pixel data it contains. Therefore, the file size is directly proportional to the resolution of the image, and by resulting the file size of the image to be directly proportional to the visual fidelity of the image.</w:t>
      </w:r>
    </w:p>
    <w:p w14:paraId="248C6137" w14:textId="50102B2E" w:rsidR="00B53352" w:rsidRDefault="00B53352" w:rsidP="00651276">
      <w:pPr>
        <w:rPr>
          <w:color w:val="000000" w:themeColor="text1"/>
        </w:rPr>
      </w:pPr>
    </w:p>
    <w:p w14:paraId="17557202" w14:textId="77777777" w:rsidR="00B53352" w:rsidRPr="00DE662E" w:rsidRDefault="00B53352" w:rsidP="00651276">
      <w:pPr>
        <w:rPr>
          <w:color w:val="000000" w:themeColor="text1"/>
        </w:rPr>
      </w:pPr>
    </w:p>
    <w:p w14:paraId="748CDC0B" w14:textId="77777777" w:rsidR="00651276" w:rsidRPr="00DE662E" w:rsidRDefault="00651276" w:rsidP="00651276">
      <w:pPr>
        <w:pStyle w:val="Heading3"/>
        <w:spacing w:after="160"/>
      </w:pPr>
      <w:bookmarkStart w:id="40" w:name="_Toc24645168"/>
      <w:bookmarkStart w:id="41" w:name="_Toc32220853"/>
      <w:bookmarkStart w:id="42" w:name="_Toc39684291"/>
      <w:r w:rsidRPr="00DE662E">
        <w:lastRenderedPageBreak/>
        <w:t>Raster to Vector Conversion in GIS</w:t>
      </w:r>
      <w:bookmarkEnd w:id="40"/>
      <w:bookmarkEnd w:id="41"/>
      <w:bookmarkEnd w:id="42"/>
    </w:p>
    <w:p w14:paraId="5AE27F17" w14:textId="77777777" w:rsidR="00651276" w:rsidRPr="00DE662E" w:rsidRDefault="00651276" w:rsidP="00651276">
      <w:pPr>
        <w:rPr>
          <w:color w:val="000000" w:themeColor="text1"/>
        </w:rPr>
      </w:pPr>
      <w:r w:rsidRPr="00DE662E">
        <w:rPr>
          <w:color w:val="000000" w:themeColor="text1"/>
        </w:rPr>
        <w:t xml:space="preserve">Spatial data obtained as aerial imageries, for example is very continuous in nature and must be represented as raster data. These types of maps are unable to be displayed by vector maps </w:t>
      </w:r>
      <w:r w:rsidRPr="00DE662E">
        <w:rPr>
          <w:color w:val="000000" w:themeColor="text1"/>
        </w:rPr>
        <w:fldChar w:fldCharType="begin" w:fldLock="1"/>
      </w:r>
      <w:r w:rsidRPr="00DE662E">
        <w:rPr>
          <w:color w:val="000000" w:themeColor="text1"/>
        </w:rPr>
        <w:instrText>ADDIN CSL_CITATION {"citationItems":[{"id":"ITEM-1","itemData":{"DOI":"10.1109/ICPCA.2011.6106534","ISBN":"9781457702082","abstract":"First, this paper uses tile pyramid model based on SVG to realize raster-vector integration on mobile GIS platform, then a new storage architecture with two-level cache buffer is designed which can speed up the system to retrieve the data of map tiles. J2EE and J2ME technologies are used to make the mobile GIS platform with high scalability and modularization. Finally, this paper verifies the feasibility and efficient of the platform through a test. © 2011 IEEE.","author":[{"dropping-particle":"","family":"Lin","given":"Feng","non-dropping-particle":"","parse-names":false,"suffix":""},{"dropping-particle":"","family":"Guo","given":"Chaozhen","non-dropping-particle":"","parse-names":false,"suffix":""}],"container-title":"Proceedings - 2011 6th International Conference on Pervasive Computing and Applications, ICPCA 2011","id":"ITEM-1","issued":{"date-parts":[["2011"]]},"page":"378-383","title":"Raster-vector integration based on SVG on mobile GIS platform","type":"article-journal"},"uris":["http://www.mendeley.com/documents/?uuid=f6cab303-f3d8-4a28-b8d7-1e31023986c0"]}],"mendeley":{"formattedCitation":"(Lin and Guo, 2011)","plainTextFormattedCitation":"(Lin and Guo, 2011)","previouslyFormattedCitation":"(Lin and Guo, 2011)"},"properties":{"noteIndex":0},"schema":"https://github.com/citation-style-language/schema/raw/master/csl-citation.json"}</w:instrText>
      </w:r>
      <w:r w:rsidRPr="00DE662E">
        <w:rPr>
          <w:color w:val="000000" w:themeColor="text1"/>
        </w:rPr>
        <w:fldChar w:fldCharType="separate"/>
      </w:r>
      <w:r w:rsidRPr="00DE662E">
        <w:rPr>
          <w:noProof/>
          <w:color w:val="000000" w:themeColor="text1"/>
        </w:rPr>
        <w:t>(Lin and Guo, 2011)</w:t>
      </w:r>
      <w:r w:rsidRPr="00DE662E">
        <w:rPr>
          <w:color w:val="000000" w:themeColor="text1"/>
        </w:rPr>
        <w:fldChar w:fldCharType="end"/>
      </w:r>
      <w:r w:rsidRPr="00DE662E">
        <w:rPr>
          <w:color w:val="000000" w:themeColor="text1"/>
        </w:rPr>
        <w:t>.</w:t>
      </w:r>
    </w:p>
    <w:p w14:paraId="0E8167AC" w14:textId="6808402E" w:rsidR="00F2692C" w:rsidRPr="00DE662E" w:rsidRDefault="00651276" w:rsidP="00651276">
      <w:pPr>
        <w:rPr>
          <w:color w:val="000000" w:themeColor="text1"/>
          <w:highlight w:val="yellow"/>
        </w:rPr>
      </w:pPr>
      <w:r w:rsidRPr="00DE662E">
        <w:rPr>
          <w:color w:val="000000" w:themeColor="text1"/>
        </w:rPr>
        <w:t xml:space="preserve">With development of high speed computing and its usage in a wide range of fields of study leading to improve process times and increasing the ability of highly computational tasks to be performed on smaller and more affordable system. Vector data can be used as a much more accurate data structure as the images even with complex processing requirements can be easily displayed and rendered faster than before </w:t>
      </w:r>
      <w:r w:rsidRPr="00DE662E">
        <w:rPr>
          <w:color w:val="000000" w:themeColor="text1"/>
        </w:rPr>
        <w:fldChar w:fldCharType="begin" w:fldLock="1"/>
      </w:r>
      <w:r w:rsidRPr="00DE662E">
        <w:rPr>
          <w:color w:val="000000" w:themeColor="text1"/>
        </w:rPr>
        <w:instrText>ADDIN CSL_CITATION {"citationItems":[{"id":"ITEM-1","itemData":{"ISBN":"1111111111","author":[{"dropping-particle":"","family":"Winnemoeller","given":"Holger","non-dropping-particle":"","parse-names":false,"suffix":""},{"dropping-particle":"","family":"Li","given":"Wilmot Wei - Mau","non-dropping-particle":"","parse-names":false,"suffix":""},{"dropping-particle":"","family":"Schiller","given":"Stephen N .","non-dropping-particle":"","parse-names":false,"suffix":""},{"dropping-particle":"","family":"Xie","given":"Jun","non-dropping-particle":"","parse-names":false,"suffix":""}],"id":"ITEM-1","issued":{"date-parts":[["2018"]]},"title":"ENHANCED VECTORIZATION OF RASTER IMAGES","type":"patent"},"uris":["http://www.mendeley.com/documents/?uuid=6e14861a-01f1-4e85-9cc7-3a4c562c36ba"]}],"mendeley":{"formattedCitation":"(Winnemoeller &lt;i&gt;et al.&lt;/i&gt;, 2018)","plainTextFormattedCitation":"(Winnemoeller et al., 2018)","previouslyFormattedCitation":"(Winnemoeller &lt;i&gt;et al.&lt;/i&gt;, 2018)"},"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Winnemoeller </w:t>
      </w:r>
      <w:r w:rsidRPr="00DE662E">
        <w:rPr>
          <w:i/>
          <w:noProof/>
          <w:color w:val="000000" w:themeColor="text1"/>
        </w:rPr>
        <w:t>et al.</w:t>
      </w:r>
      <w:r w:rsidRPr="00DE662E">
        <w:rPr>
          <w:noProof/>
          <w:color w:val="000000" w:themeColor="text1"/>
        </w:rPr>
        <w:t>, 2018)</w:t>
      </w:r>
      <w:r w:rsidRPr="00DE662E">
        <w:rPr>
          <w:color w:val="000000" w:themeColor="text1"/>
        </w:rPr>
        <w:fldChar w:fldCharType="end"/>
      </w:r>
      <w:r w:rsidRPr="00DE662E">
        <w:rPr>
          <w:color w:val="000000" w:themeColor="text1"/>
        </w:rPr>
        <w:t>. Vector images are also known for its flexibility and compact nature etc.</w:t>
      </w:r>
      <w:r w:rsidRPr="00DE662E">
        <w:rPr>
          <w:color w:val="000000" w:themeColor="text1"/>
        </w:rPr>
        <w:fldChar w:fldCharType="begin" w:fldLock="1"/>
      </w:r>
      <w:r w:rsidRPr="00DE662E">
        <w:rPr>
          <w:color w:val="000000" w:themeColor="text1"/>
        </w:rPr>
        <w:instrText>ADDIN CSL_CITATION {"citationItems":[{"id":"ITEM-1","itemData":{"DOI":"10.1109/FCST.2015.12","ISBN":"9781467392952","abstract":"As a complementary representation, vector graphics gains advantages over raster graphics for its compactness, flexibility etc. However, the support of vector graphics on mobile devices is quite limited, especially for those with complex colour transitions. Under the relatively limited bandwidth and high mobile internet charges, it appears even more urgent. In this paper, we investigate the possibility of supporting diffusion based vector graphics on mobile devices. A whole pipeline of diffusion curves (a popular, novel vector graph representation) is realized on both mobile CPU and GPU to provide display support of vector graphics on mobile devices. We also compare the performance among different computational units on mobile devices and PC, and gain some useful conclusions which will shed light on the future research in this area.","author":[{"dropping-particle":"","family":"Lin","given":"Juncong","non-dropping-particle":"","parse-names":false,"suffix":""},{"dropping-particle":"","family":"Zhang","given":"Guangyu","non-dropping-particle":"","parse-names":false,"suffix":""},{"dropping-particle":"","family":"Wang","given":"Long","non-dropping-particle":"","parse-names":false,"suffix":""},{"dropping-particle":"","family":"Gao","given":"Xing","non-dropping-particle":"","parse-names":false,"suffix":""},{"dropping-particle":"","family":"Liao","given":"Minghong","non-dropping-particle":"","parse-names":false,"suffix":""},{"dropping-particle":"","family":"Zhang","given":"Yanpeng","non-dropping-particle":"","parse-names":false,"suffix":""}],"container-title":"Proceedings - 2015 9th International Conference on Frontier of Computer Science and Technology, FCST 2015","id":"ITEM-1","issued":{"date-parts":[["2015"]]},"page":"153-156","title":"Diffusion Based Vector Graphics on Mobile Devices","type":"article-journal"},"uris":["http://www.mendeley.com/documents/?uuid=01994863-c683-4ab6-8fa4-21ecb2fdf37c"]}],"mendeley":{"formattedCitation":"(Lin &lt;i&gt;et al.&lt;/i&gt;, 2015)","plainTextFormattedCitation":"(Lin et al., 2015)","previouslyFormattedCitation":"(Lin &lt;i&gt;et al.&lt;/i&gt;, 2015)"},"properties":{"noteIndex":0},"schema":"https://github.com/citation-style-language/schema/raw/master/csl-citation.json"}</w:instrText>
      </w:r>
      <w:r w:rsidRPr="00DE662E">
        <w:rPr>
          <w:color w:val="000000" w:themeColor="text1"/>
        </w:rPr>
        <w:fldChar w:fldCharType="separate"/>
      </w:r>
      <w:r w:rsidRPr="00DE662E">
        <w:rPr>
          <w:noProof/>
          <w:color w:val="000000" w:themeColor="text1"/>
        </w:rPr>
        <w:t xml:space="preserve">(Lin </w:t>
      </w:r>
      <w:r w:rsidRPr="00DE662E">
        <w:rPr>
          <w:i/>
          <w:noProof/>
          <w:color w:val="000000" w:themeColor="text1"/>
        </w:rPr>
        <w:t>et al.</w:t>
      </w:r>
      <w:r w:rsidRPr="00DE662E">
        <w:rPr>
          <w:noProof/>
          <w:color w:val="000000" w:themeColor="text1"/>
        </w:rPr>
        <w:t>, 2015)</w:t>
      </w:r>
      <w:r w:rsidRPr="00DE662E">
        <w:rPr>
          <w:color w:val="000000" w:themeColor="text1"/>
        </w:rPr>
        <w:fldChar w:fldCharType="end"/>
      </w:r>
      <w:r w:rsidRPr="00DE662E">
        <w:rPr>
          <w:color w:val="000000" w:themeColor="text1"/>
        </w:rPr>
        <w:t xml:space="preserve">. By going through the above use cases for each raster and vector images, </w:t>
      </w:r>
      <w:r w:rsidR="00083579">
        <w:rPr>
          <w:color w:val="000000" w:themeColor="text1"/>
        </w:rPr>
        <w:t>the conclusion can be made</w:t>
      </w:r>
      <w:r w:rsidRPr="00DE662E">
        <w:rPr>
          <w:color w:val="000000" w:themeColor="text1"/>
        </w:rPr>
        <w:t xml:space="preserve"> that both of these data structure is widely used in the Geographical Information Sciences. Therefore, there arises a need for conversion between these data structures. Even though many commercial solutions and researches have been conducted in achieving a satisfactory result, they each have their drawbacks and hence arises a need for a common solution to this problem.</w:t>
      </w:r>
    </w:p>
    <w:p w14:paraId="39D70AE4" w14:textId="77777777" w:rsidR="00651276" w:rsidRPr="00DE662E" w:rsidRDefault="00651276" w:rsidP="009A2F67">
      <w:pPr>
        <w:pStyle w:val="Heading2"/>
      </w:pPr>
      <w:bookmarkStart w:id="43" w:name="_Toc24645169"/>
      <w:bookmarkStart w:id="44" w:name="_Toc32220854"/>
      <w:bookmarkStart w:id="45" w:name="_Toc39684292"/>
      <w:r w:rsidRPr="00DE662E">
        <w:t>Image Processing</w:t>
      </w:r>
      <w:bookmarkEnd w:id="43"/>
      <w:bookmarkEnd w:id="44"/>
      <w:bookmarkEnd w:id="45"/>
      <w:r w:rsidRPr="00DE662E">
        <w:t xml:space="preserve"> </w:t>
      </w:r>
    </w:p>
    <w:p w14:paraId="09C9A83F" w14:textId="77777777" w:rsidR="00651276" w:rsidRPr="00DE662E" w:rsidRDefault="00651276" w:rsidP="00651276">
      <w:r w:rsidRPr="00DE662E">
        <w:t>Digital Image Processing is the process of manipulation of images using computers. Image processing use cases have been increased exponentially during recent times. Its application ranges from entertainment, passing by geological processing and remote sensing. Multimedia systems which play a huge role in modern society also heavily rely on image processing.</w:t>
      </w:r>
    </w:p>
    <w:p w14:paraId="18481D14" w14:textId="474B61EF" w:rsidR="00651276" w:rsidRPr="00DE662E" w:rsidRDefault="00651276" w:rsidP="00651276">
      <w:pPr>
        <w:rPr>
          <w:rStyle w:val="Emphasis"/>
          <w:i w:val="0"/>
          <w:color w:val="2E2E2E"/>
        </w:rPr>
      </w:pPr>
      <w:r w:rsidRPr="00DE662E">
        <w:t xml:space="preserve">When studying the various disciplines of image processing </w:t>
      </w:r>
      <w:r w:rsidR="00083579">
        <w:t>it</w:t>
      </w:r>
      <w:r w:rsidRPr="00DE662E">
        <w:t xml:space="preserve"> can</w:t>
      </w:r>
      <w:r w:rsidR="00083579">
        <w:t xml:space="preserve"> be identified</w:t>
      </w:r>
      <w:r w:rsidRPr="00DE662E">
        <w:t xml:space="preserve"> that it is a vast topic with many techniques that are applied specific to the type and qualities of an image. An image can be regarded as a function </w:t>
      </w:r>
      <w:r w:rsidRPr="00DE662E">
        <w:rPr>
          <w:rStyle w:val="Emphasis"/>
          <w:color w:val="2E2E2E"/>
        </w:rPr>
        <w:t>f</w:t>
      </w:r>
      <w:r w:rsidRPr="00DE662E">
        <w:t> (</w:t>
      </w:r>
      <w:r w:rsidRPr="00DE662E">
        <w:rPr>
          <w:rStyle w:val="Emphasis"/>
          <w:color w:val="2E2E2E"/>
        </w:rPr>
        <w:t>x</w:t>
      </w:r>
      <w:r w:rsidRPr="00DE662E">
        <w:t>, </w:t>
      </w:r>
      <w:r w:rsidRPr="00DE662E">
        <w:rPr>
          <w:rStyle w:val="Emphasis"/>
          <w:color w:val="2E2E2E"/>
        </w:rPr>
        <w:t>y</w:t>
      </w:r>
      <w:r w:rsidRPr="00DE662E">
        <w:t>) of two continuous variables </w:t>
      </w:r>
      <w:r w:rsidRPr="00DE662E">
        <w:rPr>
          <w:rStyle w:val="Emphasis"/>
          <w:color w:val="2E2E2E"/>
        </w:rPr>
        <w:t>x</w:t>
      </w:r>
      <w:r w:rsidRPr="00DE662E">
        <w:t> and </w:t>
      </w:r>
      <w:r w:rsidRPr="00DE662E">
        <w:rPr>
          <w:rStyle w:val="Emphasis"/>
          <w:color w:val="2E2E2E"/>
        </w:rPr>
        <w:t xml:space="preserve">y. For images to be processed digitally the image has to be sampled and transformed into a matrix of number. And quantization is then required as a computer represents number using finite precision. Image processing then can be identified as the manipulation of those finite precision numbers. </w:t>
      </w:r>
    </w:p>
    <w:p w14:paraId="219057D7" w14:textId="4A070844" w:rsidR="00651276" w:rsidRDefault="00651276" w:rsidP="00651276">
      <w:r w:rsidRPr="00DE662E">
        <w:rPr>
          <w:rStyle w:val="Emphasis"/>
          <w:color w:val="2E2E2E"/>
        </w:rPr>
        <w:t xml:space="preserve">Image processing can be mainly categorized into </w:t>
      </w:r>
      <w:r w:rsidRPr="00DE662E">
        <w:fldChar w:fldCharType="begin" w:fldLock="1"/>
      </w:r>
      <w:r w:rsidRPr="00DE662E">
        <w:instrText>ADDIN CSL_CITATION {"citationItems":[{"id":"ITEM-1","itemData":{"ISBN":"9780121709600","author":[{"dropping-particle":"","family":"Eduardo A.B. da Silva","given":"Gelson V. Mendonça","non-dropping-particle":"","parse-names":false,"suffix":""}],"editor":[{"dropping-particle":"","family":"CHEN","given":"WAI-KAI","non-dropping-particle":"","parse-names":false,"suffix":""}],"id":"ITEM-1","issued":{"date-parts":[["2005"]]},"publisher":"Academic Press","title":"The Electrical Engineering Handbook","type":"book"},"uris":["http://www.mendeley.com/documents/?uuid=dc5f21ae-e697-4173-855d-4a49da7a4c8c"]}],"mendeley":{"formattedCitation":"(Eduardo A.B. da Silva, 2005)","plainTextFormattedCitation":"(Eduardo A.B. da Silva, 2005)","previouslyFormattedCitation":"(Eduardo A.B. da Silva, 2005)"},"properties":{"noteIndex":0},"schema":"https://github.com/citation-style-language/schema/raw/master/csl-citation.json"}</w:instrText>
      </w:r>
      <w:r w:rsidRPr="00DE662E">
        <w:fldChar w:fldCharType="separate"/>
      </w:r>
      <w:r w:rsidRPr="00DE662E">
        <w:rPr>
          <w:noProof/>
        </w:rPr>
        <w:t>(Eduardo A.B. da Silva, 2005)</w:t>
      </w:r>
      <w:r w:rsidRPr="00DE662E">
        <w:fldChar w:fldCharType="end"/>
      </w:r>
      <w:r w:rsidRPr="00DE662E">
        <w:t>.</w:t>
      </w:r>
    </w:p>
    <w:p w14:paraId="0AD50221" w14:textId="77777777" w:rsidR="00B53352" w:rsidRPr="00DE662E" w:rsidRDefault="00B53352" w:rsidP="00651276"/>
    <w:p w14:paraId="5A289BB9" w14:textId="77777777" w:rsidR="001003BA" w:rsidRDefault="001003BA" w:rsidP="00651276">
      <w:pPr>
        <w:pStyle w:val="ListParagraph"/>
        <w:numPr>
          <w:ilvl w:val="0"/>
          <w:numId w:val="8"/>
        </w:numPr>
        <w:rPr>
          <w:rStyle w:val="Strong"/>
          <w:color w:val="2E2E2E"/>
        </w:rPr>
        <w:sectPr w:rsidR="001003BA" w:rsidSect="00111788">
          <w:pgSz w:w="12240" w:h="15840"/>
          <w:pgMar w:top="1440" w:right="1440" w:bottom="1440" w:left="1440" w:header="720" w:footer="720" w:gutter="0"/>
          <w:pgNumType w:start="1"/>
          <w:cols w:space="720"/>
          <w:docGrid w:linePitch="360"/>
        </w:sectPr>
      </w:pPr>
    </w:p>
    <w:p w14:paraId="3986A933" w14:textId="2DE8E1BB" w:rsidR="00651276" w:rsidRPr="00DE662E" w:rsidRDefault="00651276" w:rsidP="00651276">
      <w:pPr>
        <w:pStyle w:val="ListParagraph"/>
        <w:numPr>
          <w:ilvl w:val="0"/>
          <w:numId w:val="8"/>
        </w:numPr>
        <w:rPr>
          <w:rStyle w:val="Strong"/>
          <w:b w:val="0"/>
          <w:color w:val="2E2E2E"/>
        </w:rPr>
      </w:pPr>
      <w:r w:rsidRPr="00DE662E">
        <w:rPr>
          <w:rStyle w:val="Strong"/>
          <w:color w:val="2E2E2E"/>
        </w:rPr>
        <w:lastRenderedPageBreak/>
        <w:t xml:space="preserve">image </w:t>
      </w:r>
      <w:r w:rsidR="00854363">
        <w:rPr>
          <w:rStyle w:val="Strong"/>
          <w:color w:val="2E2E2E"/>
        </w:rPr>
        <w:t>de-noising</w:t>
      </w:r>
      <w:r w:rsidRPr="00DE662E">
        <w:rPr>
          <w:rStyle w:val="Strong"/>
          <w:color w:val="2E2E2E"/>
        </w:rPr>
        <w:t xml:space="preserve"> </w:t>
      </w:r>
    </w:p>
    <w:p w14:paraId="7E15D80C" w14:textId="77777777" w:rsidR="00651276" w:rsidRPr="00DE662E" w:rsidRDefault="00651276" w:rsidP="00651276">
      <w:pPr>
        <w:pStyle w:val="ListParagraph"/>
        <w:numPr>
          <w:ilvl w:val="0"/>
          <w:numId w:val="8"/>
        </w:numPr>
        <w:rPr>
          <w:rStyle w:val="Strong"/>
          <w:b w:val="0"/>
          <w:color w:val="2E2E2E"/>
        </w:rPr>
      </w:pPr>
      <w:r w:rsidRPr="00DE662E">
        <w:rPr>
          <w:rStyle w:val="Strong"/>
          <w:color w:val="2E2E2E"/>
        </w:rPr>
        <w:t xml:space="preserve">image restoration </w:t>
      </w:r>
    </w:p>
    <w:p w14:paraId="270E525A" w14:textId="77777777" w:rsidR="00651276" w:rsidRPr="00DE662E" w:rsidRDefault="00651276" w:rsidP="00651276">
      <w:pPr>
        <w:pStyle w:val="ListParagraph"/>
        <w:numPr>
          <w:ilvl w:val="0"/>
          <w:numId w:val="8"/>
        </w:numPr>
      </w:pPr>
      <w:r w:rsidRPr="00DE662E">
        <w:rPr>
          <w:rStyle w:val="Strong"/>
          <w:color w:val="2E2E2E"/>
        </w:rPr>
        <w:t>image analysis</w:t>
      </w:r>
    </w:p>
    <w:p w14:paraId="7FAFB850" w14:textId="03DDE569" w:rsidR="0056651D" w:rsidRPr="00EF292A" w:rsidRDefault="00651276" w:rsidP="0056651D">
      <w:pPr>
        <w:pStyle w:val="ListParagraph"/>
        <w:numPr>
          <w:ilvl w:val="0"/>
          <w:numId w:val="8"/>
        </w:numPr>
        <w:rPr>
          <w:rStyle w:val="Strong"/>
          <w:b w:val="0"/>
          <w:bCs w:val="0"/>
        </w:rPr>
      </w:pPr>
      <w:r w:rsidRPr="00DE662E">
        <w:rPr>
          <w:rStyle w:val="Strong"/>
          <w:color w:val="2E2E2E"/>
        </w:rPr>
        <w:lastRenderedPageBreak/>
        <w:t>image compression</w:t>
      </w:r>
    </w:p>
    <w:p w14:paraId="6AE431DD" w14:textId="0874D913" w:rsidR="000E22E8" w:rsidRPr="001003BA" w:rsidRDefault="00854363" w:rsidP="00E818DE">
      <w:pPr>
        <w:pStyle w:val="ListParagraph"/>
        <w:numPr>
          <w:ilvl w:val="0"/>
          <w:numId w:val="8"/>
        </w:numPr>
        <w:rPr>
          <w:rStyle w:val="Strong"/>
          <w:b w:val="0"/>
          <w:bCs w:val="0"/>
        </w:rPr>
      </w:pPr>
      <w:r w:rsidRPr="000E22E8">
        <w:rPr>
          <w:rStyle w:val="Strong"/>
          <w:color w:val="2E2E2E"/>
        </w:rPr>
        <w:t>colour</w:t>
      </w:r>
      <w:r w:rsidR="00EF292A" w:rsidRPr="000E22E8">
        <w:rPr>
          <w:rStyle w:val="Strong"/>
          <w:color w:val="2E2E2E"/>
        </w:rPr>
        <w:t xml:space="preserve"> quantization</w:t>
      </w:r>
    </w:p>
    <w:p w14:paraId="695607DD" w14:textId="77777777" w:rsidR="001003BA" w:rsidRDefault="001003BA" w:rsidP="001003BA">
      <w:pPr>
        <w:rPr>
          <w:rStyle w:val="Strong"/>
          <w:b w:val="0"/>
          <w:bCs w:val="0"/>
        </w:rPr>
        <w:sectPr w:rsidR="001003BA" w:rsidSect="00A05C14">
          <w:type w:val="continuous"/>
          <w:pgSz w:w="12240" w:h="15840"/>
          <w:pgMar w:top="1440" w:right="1440" w:bottom="1440" w:left="1440" w:header="720" w:footer="720" w:gutter="0"/>
          <w:cols w:num="2" w:space="720"/>
          <w:docGrid w:linePitch="360"/>
        </w:sectPr>
      </w:pPr>
    </w:p>
    <w:p w14:paraId="05B873E4" w14:textId="62EAEB69" w:rsidR="001003BA" w:rsidRPr="001003BA" w:rsidRDefault="001003BA" w:rsidP="001003BA">
      <w:pPr>
        <w:rPr>
          <w:rStyle w:val="Strong"/>
          <w:b w:val="0"/>
          <w:bCs w:val="0"/>
        </w:rPr>
      </w:pPr>
      <w:r>
        <w:rPr>
          <w:rStyle w:val="Strong"/>
          <w:b w:val="0"/>
          <w:bCs w:val="0"/>
        </w:rPr>
        <w:lastRenderedPageBreak/>
        <w:t xml:space="preserve">Some image pre-processing methods suitable to enhance the solution proposed will be discussed further below. </w:t>
      </w:r>
    </w:p>
    <w:p w14:paraId="716B5981" w14:textId="4E9866B5" w:rsidR="009A2F67" w:rsidRDefault="00854363" w:rsidP="00854363">
      <w:pPr>
        <w:pStyle w:val="Heading3"/>
      </w:pPr>
      <w:bookmarkStart w:id="46" w:name="_Toc39684293"/>
      <w:r>
        <w:t>Image de-noising</w:t>
      </w:r>
      <w:bookmarkEnd w:id="46"/>
    </w:p>
    <w:p w14:paraId="05A02144" w14:textId="400B0DC1" w:rsidR="000E22E8" w:rsidRPr="00854363" w:rsidRDefault="00E27F43" w:rsidP="000E22E8">
      <w:pPr>
        <w:rPr>
          <w:lang w:bidi="si-LK"/>
        </w:rPr>
      </w:pPr>
      <w:r>
        <w:rPr>
          <w:lang w:bidi="si-LK"/>
        </w:rPr>
        <w:t xml:space="preserve">An important step in image </w:t>
      </w:r>
      <w:r w:rsidR="000E22E8">
        <w:rPr>
          <w:lang w:bidi="si-LK"/>
        </w:rPr>
        <w:t>pre-processing</w:t>
      </w:r>
      <w:r>
        <w:rPr>
          <w:lang w:bidi="si-LK"/>
        </w:rPr>
        <w:t xml:space="preserve"> can be identified as image de</w:t>
      </w:r>
      <w:r w:rsidR="000E22E8">
        <w:rPr>
          <w:lang w:bidi="si-LK"/>
        </w:rPr>
        <w:t>-</w:t>
      </w:r>
      <w:r>
        <w:rPr>
          <w:lang w:bidi="si-LK"/>
        </w:rPr>
        <w:t>noising. Image de</w:t>
      </w:r>
      <w:r w:rsidR="000E22E8">
        <w:rPr>
          <w:lang w:bidi="si-LK"/>
        </w:rPr>
        <w:t>-</w:t>
      </w:r>
      <w:r w:rsidR="000E22E8" w:rsidRPr="000E22E8">
        <w:rPr>
          <w:lang w:bidi="si-LK"/>
        </w:rPr>
        <w:t xml:space="preserve"> </w:t>
      </w:r>
      <w:r w:rsidR="000E22E8">
        <w:rPr>
          <w:lang w:bidi="si-LK"/>
        </w:rPr>
        <w:t xml:space="preserve">noising </w:t>
      </w:r>
      <w:r>
        <w:rPr>
          <w:lang w:bidi="si-LK"/>
        </w:rPr>
        <w:t xml:space="preserve">is the process of </w:t>
      </w:r>
      <w:r w:rsidR="000E22E8">
        <w:rPr>
          <w:lang w:bidi="si-LK"/>
        </w:rPr>
        <w:t>removing</w:t>
      </w:r>
      <w:r>
        <w:rPr>
          <w:lang w:bidi="si-LK"/>
        </w:rPr>
        <w:t xml:space="preserve"> various kinds of noise from an image. Image noise can occur during</w:t>
      </w:r>
      <w:r w:rsidR="000E22E8">
        <w:rPr>
          <w:lang w:bidi="si-LK"/>
        </w:rPr>
        <w:t xml:space="preserve"> </w:t>
      </w:r>
      <w:r w:rsidR="000E22E8">
        <w:t>transmission and acquisition, storing etc. of an image. This added noise can be reduced by estimators using prior information on a signals’ properties to remove it</w:t>
      </w:r>
      <w:r w:rsidR="00857F67">
        <w:t xml:space="preserve"> </w:t>
      </w:r>
      <w:r w:rsidR="00857F67">
        <w:fldChar w:fldCharType="begin" w:fldLock="1"/>
      </w:r>
      <w:r w:rsidR="00857F67">
        <w:instrText>ADDIN CSL_CITATION {"citationItems":[{"id":"ITEM-1","itemData":{"DOI":"10.1109/IIH-MSP.2009.76","ISBN":"9780769537627","abstract":"Image denoising is a significant inverse problem of image processing and an important image pretreatment. The performance of image denoising is improved by using some statistic characteristics of natural image. In this paper, we combine the extensive self-similarity of images in non-local means algorithm with the minimum mean square error of Wiener filtering in wavelet domain, and then propose an image denoising algorithm based on the non-local means with wiener filtering in wavelet domain. The experimental results demonstrate that one can get denoised image with higher subjective visual quality and peak signal to noise ratio based on the proposed algorithm. © 2009 IEEE.","author":[{"dropping-particle":"","family":"Li","given":"Lin","non-dropping-particle":"","parse-names":false,"suffix":""},{"dropping-particle":"","family":"Kong","given":"Lingfu","non-dropping-particle":"","parse-names":false,"suffix":""}],"container-title":"IIH-MSP 2009 - 2009 5th International Conference on Intelligent Information Hiding and Multimedia Signal Processing","id":"ITEM-1","issued":{"date-parts":[["2009"]]},"page":"471-474","title":"Image denoising base on non-local means with Wiener filtering in wavelet domain","type":"article-journal"},"uris":["http://www.mendeley.com/documents/?uuid=571b0b57-b74f-4165-9d7b-2160bb1320e1"]}],"mendeley":{"formattedCitation":"(Li and Kong, 2009)","plainTextFormattedCitation":"(Li and Kong, 2009)","previouslyFormattedCitation":"(Li and Kong, 2009)"},"properties":{"noteIndex":0},"schema":"https://github.com/citation-style-language/schema/raw/master/csl-citation.json"}</w:instrText>
      </w:r>
      <w:r w:rsidR="00857F67">
        <w:fldChar w:fldCharType="separate"/>
      </w:r>
      <w:r w:rsidR="00857F67" w:rsidRPr="00857F67">
        <w:rPr>
          <w:noProof/>
        </w:rPr>
        <w:t>(Li and Kong, 2009)</w:t>
      </w:r>
      <w:r w:rsidR="00857F67">
        <w:fldChar w:fldCharType="end"/>
      </w:r>
      <w:r w:rsidR="000E22E8">
        <w:t>.</w:t>
      </w:r>
      <w:r w:rsidR="000E22E8">
        <w:rPr>
          <w:lang w:bidi="si-LK"/>
        </w:rPr>
        <w:t xml:space="preserve"> </w:t>
      </w:r>
      <w:r w:rsidR="000E22E8">
        <w:t>Three main approaches to image de-noising can be stated as S</w:t>
      </w:r>
      <w:r>
        <w:t>patial Filtering</w:t>
      </w:r>
      <w:r w:rsidR="000E22E8">
        <w:t>, T</w:t>
      </w:r>
      <w:r>
        <w:t>ransform Domain Filtering</w:t>
      </w:r>
      <w:r w:rsidR="000E22E8">
        <w:t xml:space="preserve"> and W</w:t>
      </w:r>
      <w:r>
        <w:t xml:space="preserve">avelet </w:t>
      </w:r>
      <w:proofErr w:type="spellStart"/>
      <w:r>
        <w:t>Thresholding</w:t>
      </w:r>
      <w:proofErr w:type="spellEnd"/>
      <w:r>
        <w:t xml:space="preserve"> Method. </w:t>
      </w:r>
      <w:r w:rsidR="000E22E8">
        <w:t>These filtering</w:t>
      </w:r>
      <w:r>
        <w:t xml:space="preserve"> approach</w:t>
      </w:r>
      <w:r w:rsidR="000E22E8">
        <w:t>es</w:t>
      </w:r>
      <w:r>
        <w:t xml:space="preserve"> are</w:t>
      </w:r>
      <w:r w:rsidR="000E22E8">
        <w:t xml:space="preserve"> used to Suppress noise, preserve</w:t>
      </w:r>
      <w:r>
        <w:t xml:space="preserve"> edges and other </w:t>
      </w:r>
      <w:r w:rsidR="000E22E8">
        <w:t>image characteristics and finally, create a</w:t>
      </w:r>
      <w:r>
        <w:t xml:space="preserve"> visually natural appearance.</w:t>
      </w:r>
      <w:r w:rsidR="00857F67">
        <w:t xml:space="preserve"> </w:t>
      </w:r>
      <w:r w:rsidR="000E22E8">
        <w:t>Out of the approaches mainly used for spatial filtering is a method</w:t>
      </w:r>
      <w:r>
        <w:t xml:space="preserve"> </w:t>
      </w:r>
      <w:r w:rsidR="000E22E8">
        <w:t>of using spatial filter techniques to combat noise</w:t>
      </w:r>
      <w:r>
        <w:t xml:space="preserve">. </w:t>
      </w:r>
      <w:r w:rsidR="000E22E8">
        <w:t>There are several types of spatial filtering available</w:t>
      </w:r>
      <w:r w:rsidR="00857F67">
        <w:t xml:space="preserve"> </w:t>
      </w:r>
      <w:r w:rsidR="00857F67">
        <w:fldChar w:fldCharType="begin" w:fldLock="1"/>
      </w:r>
      <w:r w:rsidR="00857F67">
        <w:instrText>ADDIN CSL_CITATION {"citationItems":[{"id":"ITEM-1","itemData":{"DOI":"10.4304/jsw.8.12.3035-3041","ISSN":"1796217X","abstract":"Some stochastic optimization methods, such as Particle Swarm Optimization Algorithms (PSO) and Genetic Algorithms (GA), have been used to solve the color image quantization. Differential Evolution Algorithm (DE) is one of the powerful stochastic optimization methods. Few researches have been done for using DE to solve the color image quantization. This paper proposes a DE-based color image quantization algorithm. In the proposed algorithm, a better colormap is designed by using DE to update some randomly initialized candidate colormaps. Numerical experiments are conducted on a set of commonly used test images. The experimental results show that the proposed algorithm is practicable, and it has better performance than the color image quantization algorithm using PSO. © 2013 Academy Publisher.","author":[{"dropping-particle":"","family":"Su","given":"Qinghua","non-dropping-particle":"","parse-names":false,"suffix":""},{"dropping-particle":"","family":"Guo","given":"Sidian","non-dropping-particle":"","parse-names":false,"suffix":""},{"dropping-particle":"","family":"Huang","given":"Zhangcan","non-dropping-particle":"","parse-names":false,"suffix":""},{"dropping-particle":"","family":"Hu","given":"Zhongbo","non-dropping-particle":"","parse-names":false,"suffix":""}],"container-title":"Journal of Software","id":"ITEM-1","issue":"12","issued":{"date-parts":[["2013"]]},"page":"3035-3041","title":"Color image quantization algorithm based on differential evolution","type":"article-journal","volume":"8"},"uris":["http://www.mendeley.com/documents/?uuid=92014686-62b2-4733-825e-3c7d3cc46368"]}],"mendeley":{"formattedCitation":"(Su &lt;i&gt;et al.&lt;/i&gt;, 2013)","plainTextFormattedCitation":"(Su et al., 2013)","previouslyFormattedCitation":"(Su &lt;i&gt;et al.&lt;/i&gt;, 2013)"},"properties":{"noteIndex":0},"schema":"https://github.com/citation-style-language/schema/raw/master/csl-citation.json"}</w:instrText>
      </w:r>
      <w:r w:rsidR="00857F67">
        <w:fldChar w:fldCharType="separate"/>
      </w:r>
      <w:r w:rsidR="00857F67" w:rsidRPr="00857F67">
        <w:rPr>
          <w:noProof/>
        </w:rPr>
        <w:t xml:space="preserve">(Su </w:t>
      </w:r>
      <w:r w:rsidR="00857F67" w:rsidRPr="00857F67">
        <w:rPr>
          <w:i/>
          <w:noProof/>
        </w:rPr>
        <w:t>et al.</w:t>
      </w:r>
      <w:r w:rsidR="00857F67" w:rsidRPr="00857F67">
        <w:rPr>
          <w:noProof/>
        </w:rPr>
        <w:t>, 2013)</w:t>
      </w:r>
      <w:r w:rsidR="00857F67">
        <w:fldChar w:fldCharType="end"/>
      </w:r>
      <w:r w:rsidR="00857F67">
        <w:t>.</w:t>
      </w:r>
      <w:r w:rsidR="000E22E8">
        <w:t xml:space="preserve"> </w:t>
      </w:r>
      <w:r>
        <w:t>Types of spatial filtering Linear Filters</w:t>
      </w:r>
      <w:r w:rsidR="00857F67">
        <w:t xml:space="preserve">, </w:t>
      </w:r>
      <w:r>
        <w:t>Mean filter</w:t>
      </w:r>
      <w:r w:rsidR="00857F67">
        <w:t xml:space="preserve">, </w:t>
      </w:r>
      <w:r>
        <w:t>Wiener Filter</w:t>
      </w:r>
      <w:r w:rsidR="00857F67">
        <w:t xml:space="preserve">, </w:t>
      </w:r>
      <w:r>
        <w:t>Median Filter</w:t>
      </w:r>
      <w:r w:rsidR="00857F67">
        <w:t xml:space="preserve"> </w:t>
      </w:r>
      <w:r w:rsidR="00857F67">
        <w:rPr>
          <w:lang w:bidi="si-LK"/>
        </w:rPr>
        <w:t xml:space="preserve">Etc. </w:t>
      </w:r>
      <w:r w:rsidR="000E22E8">
        <w:rPr>
          <w:lang w:bidi="si-LK"/>
        </w:rPr>
        <w:t>A suitable image de-</w:t>
      </w:r>
      <w:proofErr w:type="spellStart"/>
      <w:r w:rsidR="000E22E8">
        <w:rPr>
          <w:lang w:bidi="si-LK"/>
        </w:rPr>
        <w:t>niosing</w:t>
      </w:r>
      <w:proofErr w:type="spellEnd"/>
      <w:r w:rsidR="000E22E8">
        <w:rPr>
          <w:lang w:bidi="si-LK"/>
        </w:rPr>
        <w:t xml:space="preserve"> filter approach will be selected out of the above mentioned approaches during the implementation phase of this project.</w:t>
      </w:r>
    </w:p>
    <w:p w14:paraId="44581B75" w14:textId="74699174" w:rsidR="009A2F67" w:rsidRDefault="00854363" w:rsidP="00E818DE">
      <w:pPr>
        <w:pStyle w:val="Heading3"/>
      </w:pPr>
      <w:bookmarkStart w:id="47" w:name="_Toc39684294"/>
      <w:r>
        <w:t>Image quantization</w:t>
      </w:r>
      <w:bookmarkEnd w:id="47"/>
    </w:p>
    <w:p w14:paraId="10FE0395" w14:textId="4051F9F4" w:rsidR="001003BA" w:rsidRDefault="001003BA" w:rsidP="001003BA">
      <w:r>
        <w:rPr>
          <w:lang w:bidi="si-LK"/>
        </w:rPr>
        <w:t>Image colour quantization is another common image pre</w:t>
      </w:r>
      <w:r w:rsidR="00857F67">
        <w:rPr>
          <w:lang w:bidi="si-LK"/>
        </w:rPr>
        <w:t>-processing</w:t>
      </w:r>
      <w:r>
        <w:rPr>
          <w:lang w:bidi="si-LK"/>
        </w:rPr>
        <w:t xml:space="preserve"> </w:t>
      </w:r>
      <w:r w:rsidR="00857F67">
        <w:rPr>
          <w:lang w:bidi="si-LK"/>
        </w:rPr>
        <w:t>technique</w:t>
      </w:r>
      <w:r>
        <w:rPr>
          <w:lang w:bidi="si-LK"/>
        </w:rPr>
        <w:t xml:space="preserve"> that can be </w:t>
      </w:r>
      <w:r w:rsidR="00857F67">
        <w:rPr>
          <w:lang w:bidi="si-LK"/>
        </w:rPr>
        <w:t>favourable</w:t>
      </w:r>
      <w:r>
        <w:rPr>
          <w:lang w:bidi="si-LK"/>
        </w:rPr>
        <w:t xml:space="preserve"> to use in this project. Colour quantization in images is the process of reducing the number of colours present in a colour image with less </w:t>
      </w:r>
      <w:r w:rsidR="00857F67">
        <w:rPr>
          <w:lang w:bidi="si-LK"/>
        </w:rPr>
        <w:t>distortion</w:t>
      </w:r>
      <w:r>
        <w:rPr>
          <w:lang w:bidi="si-LK"/>
        </w:rPr>
        <w:t>. The main purpose of using colour quantization in this project is to make it easier for the vector conversion algorithm to group polygons when converting continuous tone images and to reduce processing time and power required</w:t>
      </w:r>
      <w:r w:rsidR="00857F67">
        <w:rPr>
          <w:lang w:bidi="si-LK"/>
        </w:rPr>
        <w:t xml:space="preserve"> </w:t>
      </w:r>
      <w:r w:rsidR="00857F67">
        <w:rPr>
          <w:lang w:bidi="si-LK"/>
        </w:rPr>
        <w:fldChar w:fldCharType="begin" w:fldLock="1"/>
      </w:r>
      <w:r w:rsidR="00857F67">
        <w:rPr>
          <w:lang w:bidi="si-LK"/>
        </w:rPr>
        <w:instrText>ADDIN CSL_CITATION {"citationItems":[{"id":"ITEM-1","itemData":{"DOI":"10.4304/jsw.8.12.3035-3041","ISSN":"1796217X","abstract":"Some stochastic optimization methods, such as Particle Swarm Optimization Algorithms (PSO) and Genetic Algorithms (GA), have been used to solve the color image quantization. Differential Evolution Algorithm (DE) is one of the powerful stochastic optimization methods. Few researches have been done for using DE to solve the color image quantization. This paper proposes a DE-based color image quantization algorithm. In the proposed algorithm, a better colormap is designed by using DE to update some randomly initialized candidate colormaps. Numerical experiments are conducted on a set of commonly used test images. The experimental results show that the proposed algorithm is practicable, and it has better performance than the color image quantization algorithm using PSO. © 2013 Academy Publisher.","author":[{"dropping-particle":"","family":"Su","given":"Qinghua","non-dropping-particle":"","parse-names":false,"suffix":""},{"dropping-particle":"","family":"Guo","given":"Sidian","non-dropping-particle":"","parse-names":false,"suffix":""},{"dropping-particle":"","family":"Huang","given":"Zhangcan","non-dropping-particle":"","parse-names":false,"suffix":""},{"dropping-particle":"","family":"Hu","given":"Zhongbo","non-dropping-particle":"","parse-names":false,"suffix":""}],"container-title":"Journal of Software","id":"ITEM-1","issue":"12","issued":{"date-parts":[["2013"]]},"page":"3035-3041","title":"Color image quantization algorithm based on differential evolution","type":"article-journal","volume":"8"},"uris":["http://www.mendeley.com/documents/?uuid=92014686-62b2-4733-825e-3c7d3cc46368"]}],"mendeley":{"formattedCitation":"(Su &lt;i&gt;et al.&lt;/i&gt;, 2013)","plainTextFormattedCitation":"(Su et al., 2013)","previouslyFormattedCitation":"(Su &lt;i&gt;et al.&lt;/i&gt;, 2013)"},"properties":{"noteIndex":0},"schema":"https://github.com/citation-style-language/schema/raw/master/csl-citation.json"}</w:instrText>
      </w:r>
      <w:r w:rsidR="00857F67">
        <w:rPr>
          <w:lang w:bidi="si-LK"/>
        </w:rPr>
        <w:fldChar w:fldCharType="separate"/>
      </w:r>
      <w:r w:rsidR="00857F67" w:rsidRPr="00857F67">
        <w:rPr>
          <w:noProof/>
          <w:lang w:bidi="si-LK"/>
        </w:rPr>
        <w:t xml:space="preserve">(Su </w:t>
      </w:r>
      <w:r w:rsidR="00857F67" w:rsidRPr="00857F67">
        <w:rPr>
          <w:i/>
          <w:noProof/>
          <w:lang w:bidi="si-LK"/>
        </w:rPr>
        <w:t>et al.</w:t>
      </w:r>
      <w:r w:rsidR="00857F67" w:rsidRPr="00857F67">
        <w:rPr>
          <w:noProof/>
          <w:lang w:bidi="si-LK"/>
        </w:rPr>
        <w:t>, 2013)</w:t>
      </w:r>
      <w:r w:rsidR="00857F67">
        <w:rPr>
          <w:lang w:bidi="si-LK"/>
        </w:rPr>
        <w:fldChar w:fldCharType="end"/>
      </w:r>
      <w:r>
        <w:rPr>
          <w:lang w:bidi="si-LK"/>
        </w:rPr>
        <w:t>.</w:t>
      </w:r>
      <w:r w:rsidR="00857F67">
        <w:rPr>
          <w:lang w:bidi="si-LK"/>
        </w:rPr>
        <w:t xml:space="preserve"> Colour image quantization mainly has two steps determine a colour-map with smaller number of colours and mapping each pixel to that colour map </w:t>
      </w:r>
      <w:r w:rsidR="00857F67">
        <w:rPr>
          <w:lang w:bidi="si-LK"/>
        </w:rPr>
        <w:fldChar w:fldCharType="begin" w:fldLock="1"/>
      </w:r>
      <w:r w:rsidR="00EE6FBD">
        <w:rPr>
          <w:lang w:bidi="si-LK"/>
        </w:rPr>
        <w:instrText>ADDIN CSL_CITATION {"citationItems":[{"id":"ITEM-1","itemData":{"DOI":"10.1109/ICICISYS.2010.5658548","ISBN":"9781424465835","abstract":"Color quantization is a technique for processing and reduction colors in image. The purposes of color quantization are displaying images on limited hardware, reduction use of storage media and accelerating image sending time. In this paper a hybrid algorithm of GA and Particle Swarm Optimization algorithms with FCM algorithm is proposed. Finally, some of color quantization algorithms are reviewed and compared with proposed algorithm. The results demonstrate Superior performance of proposed algorithm in comparison with other color quantization algorithms. ©2010 IEEE.","author":[{"dropping-particle":"","family":"Alamdar","given":"Fatemh","non-dropping-particle":"","parse-names":false,"suffix":""},{"dropping-particle":"","family":"Bahmani","given":"Zahra","non-dropping-particle":"","parse-names":false,"suffix":""},{"dropping-particle":"","family":"Haratizadeh","given":"Saman","non-dropping-particle":"","parse-names":false,"suffix":""}],"container-title":"Proceedings - 2010 IEEE International Conference on Intelligent Computing and Intelligent Systems, ICIS 2010","id":"ITEM-1","issue":"October","issued":{"date-parts":[["2010"]]},"page":"233-238","title":"Color quantization with clustering by F-PSO-GA","type":"article-journal","volume":"3"},"uris":["http://www.mendeley.com/documents/?uuid=b44b2c21-a840-4527-bfeb-af7100234c80"]}],"mendeley":{"formattedCitation":"(Alamdar, Bahmani and Haratizadeh, 2010)","plainTextFormattedCitation":"(Alamdar, Bahmani and Haratizadeh, 2010)","previouslyFormattedCitation":"(Alamdar, Bahmani and Haratizadeh, 2010)"},"properties":{"noteIndex":0},"schema":"https://github.com/citation-style-language/schema/raw/master/csl-citation.json"}</w:instrText>
      </w:r>
      <w:r w:rsidR="00857F67">
        <w:rPr>
          <w:lang w:bidi="si-LK"/>
        </w:rPr>
        <w:fldChar w:fldCharType="separate"/>
      </w:r>
      <w:r w:rsidR="00857F67" w:rsidRPr="00857F67">
        <w:rPr>
          <w:noProof/>
          <w:lang w:bidi="si-LK"/>
        </w:rPr>
        <w:t>(Alamdar, Bahmani and Haratizadeh, 2010)</w:t>
      </w:r>
      <w:r w:rsidR="00857F67">
        <w:rPr>
          <w:lang w:bidi="si-LK"/>
        </w:rPr>
        <w:fldChar w:fldCharType="end"/>
      </w:r>
      <w:r w:rsidR="00857F67">
        <w:rPr>
          <w:lang w:bidi="si-LK"/>
        </w:rPr>
        <w:t xml:space="preserve">. Some popular image quantization algorithms are </w:t>
      </w:r>
      <w:proofErr w:type="spellStart"/>
      <w:r w:rsidR="00857F67">
        <w:t>SaDE</w:t>
      </w:r>
      <w:proofErr w:type="spellEnd"/>
      <w:r w:rsidR="00857F67">
        <w:t>-CIQ, K-means and PSO.</w:t>
      </w:r>
    </w:p>
    <w:p w14:paraId="0A896120" w14:textId="77777777" w:rsidR="00857F67" w:rsidRPr="001003BA" w:rsidRDefault="00857F67" w:rsidP="001003BA">
      <w:pPr>
        <w:rPr>
          <w:lang w:bidi="si-LK"/>
        </w:rPr>
      </w:pPr>
    </w:p>
    <w:p w14:paraId="42B5ADB0" w14:textId="77777777" w:rsidR="00651276" w:rsidRPr="00653E3B" w:rsidRDefault="00651276" w:rsidP="00653E3B">
      <w:pPr>
        <w:pStyle w:val="Heading2"/>
        <w:rPr>
          <w:rStyle w:val="Strong"/>
          <w:b/>
          <w:bCs w:val="0"/>
        </w:rPr>
      </w:pPr>
      <w:bookmarkStart w:id="48" w:name="_Toc24645170"/>
      <w:bookmarkStart w:id="49" w:name="_Toc32220855"/>
      <w:bookmarkStart w:id="50" w:name="_Toc39684295"/>
      <w:r w:rsidRPr="00653E3B">
        <w:rPr>
          <w:rStyle w:val="Strong"/>
          <w:b/>
          <w:bCs w:val="0"/>
        </w:rPr>
        <w:lastRenderedPageBreak/>
        <w:t>Comparison of Similar Solutions</w:t>
      </w:r>
      <w:bookmarkEnd w:id="48"/>
      <w:bookmarkEnd w:id="49"/>
      <w:bookmarkEnd w:id="50"/>
    </w:p>
    <w:tbl>
      <w:tblPr>
        <w:tblStyle w:val="GridTable1Light"/>
        <w:tblW w:w="9535" w:type="dxa"/>
        <w:tblLayout w:type="fixed"/>
        <w:tblLook w:val="04A0" w:firstRow="1" w:lastRow="0" w:firstColumn="1" w:lastColumn="0" w:noHBand="0" w:noVBand="1"/>
      </w:tblPr>
      <w:tblGrid>
        <w:gridCol w:w="1705"/>
        <w:gridCol w:w="2160"/>
        <w:gridCol w:w="810"/>
        <w:gridCol w:w="810"/>
        <w:gridCol w:w="720"/>
        <w:gridCol w:w="1080"/>
        <w:gridCol w:w="2250"/>
      </w:tblGrid>
      <w:tr w:rsidR="00D803C6" w:rsidRPr="00DE662E" w14:paraId="78F53959" w14:textId="4501DD46" w:rsidTr="00D803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5" w:type="dxa"/>
          </w:tcPr>
          <w:p w14:paraId="4ED521C3" w14:textId="77777777" w:rsidR="00D803C6" w:rsidRPr="00DE662E" w:rsidRDefault="00D803C6" w:rsidP="00253CFC">
            <w:pPr>
              <w:rPr>
                <w:sz w:val="20"/>
              </w:rPr>
            </w:pPr>
            <w:r w:rsidRPr="00DE662E">
              <w:rPr>
                <w:sz w:val="20"/>
              </w:rPr>
              <w:t>Name of Software</w:t>
            </w:r>
          </w:p>
        </w:tc>
        <w:tc>
          <w:tcPr>
            <w:tcW w:w="2160" w:type="dxa"/>
          </w:tcPr>
          <w:p w14:paraId="4CA184B5" w14:textId="7BCFAEF0"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Supported Image Formats</w:t>
            </w:r>
          </w:p>
        </w:tc>
        <w:tc>
          <w:tcPr>
            <w:tcW w:w="810" w:type="dxa"/>
          </w:tcPr>
          <w:p w14:paraId="617D1419" w14:textId="249E07C9"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Max</w:t>
            </w:r>
            <w:r w:rsidRPr="00DE662E">
              <w:rPr>
                <w:sz w:val="20"/>
              </w:rPr>
              <w:t xml:space="preserve"> Zoom</w:t>
            </w:r>
          </w:p>
        </w:tc>
        <w:tc>
          <w:tcPr>
            <w:tcW w:w="810" w:type="dxa"/>
          </w:tcPr>
          <w:p w14:paraId="48DEF5F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 xml:space="preserve">Adjust Image </w:t>
            </w:r>
          </w:p>
        </w:tc>
        <w:tc>
          <w:tcPr>
            <w:tcW w:w="720" w:type="dxa"/>
          </w:tcPr>
          <w:p w14:paraId="2C8EC086"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OCR</w:t>
            </w:r>
          </w:p>
        </w:tc>
        <w:tc>
          <w:tcPr>
            <w:tcW w:w="1080" w:type="dxa"/>
          </w:tcPr>
          <w:p w14:paraId="7B7CAC91" w14:textId="77777777"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sidRPr="00DE662E">
              <w:rPr>
                <w:sz w:val="20"/>
              </w:rPr>
              <w:t>Scripting Support</w:t>
            </w:r>
          </w:p>
        </w:tc>
        <w:tc>
          <w:tcPr>
            <w:tcW w:w="2250" w:type="dxa"/>
          </w:tcPr>
          <w:p w14:paraId="7392A656" w14:textId="026F0DEB" w:rsidR="00D803C6" w:rsidRPr="00DE662E" w:rsidRDefault="00D803C6" w:rsidP="00253CFC">
            <w:pPr>
              <w:cnfStyle w:val="100000000000" w:firstRow="1" w:lastRow="0" w:firstColumn="0" w:lastColumn="0" w:oddVBand="0" w:evenVBand="0" w:oddHBand="0" w:evenHBand="0" w:firstRowFirstColumn="0" w:firstRowLastColumn="0" w:lastRowFirstColumn="0" w:lastRowLastColumn="0"/>
              <w:rPr>
                <w:sz w:val="20"/>
              </w:rPr>
            </w:pPr>
            <w:r>
              <w:rPr>
                <w:sz w:val="20"/>
              </w:rPr>
              <w:t xml:space="preserve">Ability to adjust conv. </w:t>
            </w:r>
            <w:proofErr w:type="spellStart"/>
            <w:r>
              <w:rPr>
                <w:sz w:val="20"/>
              </w:rPr>
              <w:t>params</w:t>
            </w:r>
            <w:proofErr w:type="spellEnd"/>
          </w:p>
        </w:tc>
      </w:tr>
      <w:tr w:rsidR="00D803C6" w:rsidRPr="00DE662E" w14:paraId="27D662CD" w14:textId="5C041E43" w:rsidTr="00D803C6">
        <w:tc>
          <w:tcPr>
            <w:cnfStyle w:val="001000000000" w:firstRow="0" w:lastRow="0" w:firstColumn="1" w:lastColumn="0" w:oddVBand="0" w:evenVBand="0" w:oddHBand="0" w:evenHBand="0" w:firstRowFirstColumn="0" w:firstRowLastColumn="0" w:lastRowFirstColumn="0" w:lastRowLastColumn="0"/>
            <w:tcW w:w="1705" w:type="dxa"/>
          </w:tcPr>
          <w:p w14:paraId="72A60324" w14:textId="77777777" w:rsidR="00D803C6" w:rsidRPr="00DE662E" w:rsidRDefault="00D803C6" w:rsidP="00253CFC">
            <w:pPr>
              <w:rPr>
                <w:b w:val="0"/>
              </w:rPr>
            </w:pPr>
            <w:r w:rsidRPr="00DE662E">
              <w:t>Easy Trace</w:t>
            </w:r>
          </w:p>
        </w:tc>
        <w:tc>
          <w:tcPr>
            <w:tcW w:w="2160" w:type="dxa"/>
          </w:tcPr>
          <w:p w14:paraId="4B234611" w14:textId="4FE5ED76"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proofErr w:type="spellStart"/>
            <w:r w:rsidRPr="00D803C6">
              <w:rPr>
                <w:color w:val="222222"/>
                <w:sz w:val="18"/>
                <w:szCs w:val="18"/>
                <w:shd w:val="clear" w:color="auto" w:fill="F8F9FA"/>
              </w:rPr>
              <w:t>ArcINFO</w:t>
            </w:r>
            <w:proofErr w:type="spellEnd"/>
            <w:r w:rsidRPr="00D803C6">
              <w:rPr>
                <w:color w:val="222222"/>
                <w:sz w:val="18"/>
                <w:szCs w:val="18"/>
                <w:shd w:val="clear" w:color="auto" w:fill="F8F9FA"/>
              </w:rPr>
              <w:t xml:space="preserve">, ArcView, AutoCAD, Credo, MapInfo, </w:t>
            </w:r>
            <w:proofErr w:type="spellStart"/>
            <w:r w:rsidRPr="00D803C6">
              <w:rPr>
                <w:color w:val="222222"/>
                <w:sz w:val="18"/>
                <w:szCs w:val="18"/>
                <w:shd w:val="clear" w:color="auto" w:fill="F8F9FA"/>
              </w:rPr>
              <w:t>MicroStation</w:t>
            </w:r>
            <w:proofErr w:type="spellEnd"/>
          </w:p>
        </w:tc>
        <w:tc>
          <w:tcPr>
            <w:tcW w:w="810" w:type="dxa"/>
          </w:tcPr>
          <w:p w14:paraId="65D36700" w14:textId="6B6CE1E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12800x</w:t>
            </w:r>
          </w:p>
        </w:tc>
        <w:tc>
          <w:tcPr>
            <w:tcW w:w="810" w:type="dxa"/>
          </w:tcPr>
          <w:p w14:paraId="215C597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720" w:type="dxa"/>
          </w:tcPr>
          <w:p w14:paraId="6EE0E0A0"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44165562"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2509D545" w14:textId="077664C0" w:rsidR="00D803C6" w:rsidRPr="00DE662E" w:rsidRDefault="00D7161C" w:rsidP="00253CFC">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60F87E1C" w14:textId="0547853F" w:rsidTr="00D803C6">
        <w:tc>
          <w:tcPr>
            <w:cnfStyle w:val="001000000000" w:firstRow="0" w:lastRow="0" w:firstColumn="1" w:lastColumn="0" w:oddVBand="0" w:evenVBand="0" w:oddHBand="0" w:evenHBand="0" w:firstRowFirstColumn="0" w:firstRowLastColumn="0" w:lastRowFirstColumn="0" w:lastRowLastColumn="0"/>
            <w:tcW w:w="1705" w:type="dxa"/>
          </w:tcPr>
          <w:p w14:paraId="66990FE9" w14:textId="77777777" w:rsidR="00D803C6" w:rsidRPr="00DE662E" w:rsidRDefault="00D803C6" w:rsidP="00253CFC">
            <w:pPr>
              <w:rPr>
                <w:b w:val="0"/>
              </w:rPr>
            </w:pPr>
            <w:r w:rsidRPr="00DE662E">
              <w:t>Free Hand</w:t>
            </w:r>
          </w:p>
        </w:tc>
        <w:tc>
          <w:tcPr>
            <w:tcW w:w="2160" w:type="dxa"/>
          </w:tcPr>
          <w:p w14:paraId="7AB97FAD" w14:textId="49739189"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9045BC0" w14:textId="2343CA6D"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x</w:t>
            </w:r>
          </w:p>
        </w:tc>
        <w:tc>
          <w:tcPr>
            <w:tcW w:w="810" w:type="dxa"/>
          </w:tcPr>
          <w:p w14:paraId="6616D329"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14AFAD87"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32A0E185" w14:textId="77777777" w:rsidR="00D803C6" w:rsidRPr="00DE662E" w:rsidRDefault="00D803C6" w:rsidP="00253CFC">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23CF78D0" w14:textId="57ECEA07" w:rsidR="00D803C6" w:rsidRPr="00DE662E" w:rsidRDefault="00D7161C" w:rsidP="00D7161C">
            <w:pPr>
              <w:cnfStyle w:val="000000000000" w:firstRow="0" w:lastRow="0" w:firstColumn="0" w:lastColumn="0" w:oddVBand="0" w:evenVBand="0" w:oddHBand="0" w:evenHBand="0" w:firstRowFirstColumn="0" w:firstRowLastColumn="0" w:lastRowFirstColumn="0" w:lastRowLastColumn="0"/>
            </w:pPr>
            <w:r>
              <w:t xml:space="preserve">No </w:t>
            </w:r>
          </w:p>
        </w:tc>
      </w:tr>
      <w:tr w:rsidR="00D803C6" w:rsidRPr="00DE662E" w14:paraId="4B7BE1BC" w14:textId="695A7C81" w:rsidTr="00D803C6">
        <w:tc>
          <w:tcPr>
            <w:cnfStyle w:val="001000000000" w:firstRow="0" w:lastRow="0" w:firstColumn="1" w:lastColumn="0" w:oddVBand="0" w:evenVBand="0" w:oddHBand="0" w:evenHBand="0" w:firstRowFirstColumn="0" w:firstRowLastColumn="0" w:lastRowFirstColumn="0" w:lastRowLastColumn="0"/>
            <w:tcW w:w="1705" w:type="dxa"/>
          </w:tcPr>
          <w:p w14:paraId="380AED5C" w14:textId="77777777" w:rsidR="00D803C6" w:rsidRPr="00DE662E" w:rsidRDefault="00D803C6" w:rsidP="00D803C6">
            <w:pPr>
              <w:rPr>
                <w:b w:val="0"/>
              </w:rPr>
            </w:pPr>
            <w:r w:rsidRPr="00DE662E">
              <w:t>Illustrator</w:t>
            </w:r>
          </w:p>
        </w:tc>
        <w:tc>
          <w:tcPr>
            <w:tcW w:w="2160" w:type="dxa"/>
          </w:tcPr>
          <w:p w14:paraId="4D4765CC" w14:textId="4FEF097E"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PNG, JPEG, TIFF, SVG, EPS</w:t>
            </w:r>
          </w:p>
        </w:tc>
        <w:tc>
          <w:tcPr>
            <w:tcW w:w="810" w:type="dxa"/>
          </w:tcPr>
          <w:p w14:paraId="1640BF90" w14:textId="39640603"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0x</w:t>
            </w:r>
          </w:p>
        </w:tc>
        <w:tc>
          <w:tcPr>
            <w:tcW w:w="810" w:type="dxa"/>
          </w:tcPr>
          <w:p w14:paraId="38DC09D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6C71FAA1"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6BA8F2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4F6762DD" w14:textId="469C1A5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526DCB0C" w14:textId="4C4897BE" w:rsidTr="00D803C6">
        <w:tc>
          <w:tcPr>
            <w:cnfStyle w:val="001000000000" w:firstRow="0" w:lastRow="0" w:firstColumn="1" w:lastColumn="0" w:oddVBand="0" w:evenVBand="0" w:oddHBand="0" w:evenHBand="0" w:firstRowFirstColumn="0" w:firstRowLastColumn="0" w:lastRowFirstColumn="0" w:lastRowLastColumn="0"/>
            <w:tcW w:w="1705" w:type="dxa"/>
          </w:tcPr>
          <w:p w14:paraId="6A8FC455" w14:textId="77777777" w:rsidR="00D803C6" w:rsidRPr="00DE662E" w:rsidRDefault="00D803C6" w:rsidP="00D803C6">
            <w:pPr>
              <w:rPr>
                <w:b w:val="0"/>
              </w:rPr>
            </w:pPr>
            <w:proofErr w:type="spellStart"/>
            <w:r w:rsidRPr="00DE662E">
              <w:t>Potrace</w:t>
            </w:r>
            <w:proofErr w:type="spellEnd"/>
          </w:p>
        </w:tc>
        <w:tc>
          <w:tcPr>
            <w:tcW w:w="2160" w:type="dxa"/>
          </w:tcPr>
          <w:p w14:paraId="2CB72293" w14:textId="58FFCD8F" w:rsidR="00D803C6" w:rsidRPr="00D803C6" w:rsidRDefault="00D803C6" w:rsidP="00D803C6">
            <w:pPr>
              <w:cnfStyle w:val="000000000000" w:firstRow="0" w:lastRow="0" w:firstColumn="0" w:lastColumn="0" w:oddVBand="0" w:evenVBand="0" w:oddHBand="0" w:evenHBand="0" w:firstRowFirstColumn="0" w:firstRowLastColumn="0" w:lastRowFirstColumn="0" w:lastRowLastColumn="0"/>
              <w:rPr>
                <w:sz w:val="18"/>
                <w:szCs w:val="18"/>
              </w:rPr>
            </w:pPr>
            <w:r w:rsidRPr="00D803C6">
              <w:rPr>
                <w:sz w:val="18"/>
                <w:szCs w:val="18"/>
              </w:rPr>
              <w:t xml:space="preserve">PBM, PGM, PPM, or BMP </w:t>
            </w:r>
            <w:r>
              <w:rPr>
                <w:sz w:val="18"/>
                <w:szCs w:val="18"/>
              </w:rPr>
              <w:t>(Bitmap only)</w:t>
            </w:r>
          </w:p>
        </w:tc>
        <w:tc>
          <w:tcPr>
            <w:tcW w:w="810" w:type="dxa"/>
          </w:tcPr>
          <w:p w14:paraId="286BE552" w14:textId="4719329A"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A</w:t>
            </w:r>
          </w:p>
        </w:tc>
        <w:tc>
          <w:tcPr>
            <w:tcW w:w="810" w:type="dxa"/>
          </w:tcPr>
          <w:p w14:paraId="1F23292E"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22EF7EEA"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1080" w:type="dxa"/>
          </w:tcPr>
          <w:p w14:paraId="58E48922"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2250" w:type="dxa"/>
          </w:tcPr>
          <w:p w14:paraId="17F23D9A" w14:textId="6C530F26"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r>
      <w:tr w:rsidR="00D803C6" w:rsidRPr="00DE662E" w14:paraId="2ECF32BE" w14:textId="4331EDCC" w:rsidTr="00D803C6">
        <w:tc>
          <w:tcPr>
            <w:cnfStyle w:val="001000000000" w:firstRow="0" w:lastRow="0" w:firstColumn="1" w:lastColumn="0" w:oddVBand="0" w:evenVBand="0" w:oddHBand="0" w:evenHBand="0" w:firstRowFirstColumn="0" w:firstRowLastColumn="0" w:lastRowFirstColumn="0" w:lastRowLastColumn="0"/>
            <w:tcW w:w="1705" w:type="dxa"/>
          </w:tcPr>
          <w:p w14:paraId="59136233" w14:textId="77777777" w:rsidR="00D803C6" w:rsidRPr="00DE662E" w:rsidRDefault="00D803C6" w:rsidP="00D803C6">
            <w:pPr>
              <w:rPr>
                <w:b w:val="0"/>
              </w:rPr>
            </w:pPr>
            <w:r w:rsidRPr="00DE662E">
              <w:t>Scan2Cad</w:t>
            </w:r>
          </w:p>
        </w:tc>
        <w:tc>
          <w:tcPr>
            <w:tcW w:w="2160" w:type="dxa"/>
          </w:tcPr>
          <w:p w14:paraId="51B82EF2" w14:textId="2B3A560B"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rFonts w:ascii="Graphik LC Web" w:hAnsi="Graphik LC Web"/>
                <w:color w:val="363B40"/>
                <w:sz w:val="20"/>
                <w:szCs w:val="20"/>
                <w:shd w:val="clear" w:color="auto" w:fill="FFFFFF"/>
              </w:rPr>
              <w:t>PDF (Scanned files)</w:t>
            </w:r>
          </w:p>
        </w:tc>
        <w:tc>
          <w:tcPr>
            <w:tcW w:w="810" w:type="dxa"/>
          </w:tcPr>
          <w:p w14:paraId="57AB2C5F" w14:textId="08B63912"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rPr>
                <w:color w:val="222222"/>
                <w:sz w:val="18"/>
                <w:szCs w:val="18"/>
                <w:shd w:val="clear" w:color="auto" w:fill="F8F9FA"/>
              </w:rPr>
              <w:t>64K</w:t>
            </w:r>
          </w:p>
        </w:tc>
        <w:tc>
          <w:tcPr>
            <w:tcW w:w="810" w:type="dxa"/>
          </w:tcPr>
          <w:p w14:paraId="259FCB94"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No</w:t>
            </w:r>
          </w:p>
        </w:tc>
        <w:tc>
          <w:tcPr>
            <w:tcW w:w="720" w:type="dxa"/>
          </w:tcPr>
          <w:p w14:paraId="7E51A4F5"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1080" w:type="dxa"/>
          </w:tcPr>
          <w:p w14:paraId="1D32540D" w14:textId="77777777" w:rsidR="00D803C6" w:rsidRPr="00DE662E" w:rsidRDefault="00D803C6" w:rsidP="00D803C6">
            <w:pPr>
              <w:cnfStyle w:val="000000000000" w:firstRow="0" w:lastRow="0" w:firstColumn="0" w:lastColumn="0" w:oddVBand="0" w:evenVBand="0" w:oddHBand="0" w:evenHBand="0" w:firstRowFirstColumn="0" w:firstRowLastColumn="0" w:lastRowFirstColumn="0" w:lastRowLastColumn="0"/>
            </w:pPr>
            <w:r w:rsidRPr="00DE662E">
              <w:t>Yes</w:t>
            </w:r>
          </w:p>
        </w:tc>
        <w:tc>
          <w:tcPr>
            <w:tcW w:w="2250" w:type="dxa"/>
          </w:tcPr>
          <w:p w14:paraId="6D7C956E" w14:textId="3FDE9700"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r>
      <w:tr w:rsidR="00D803C6" w:rsidRPr="00DE662E" w14:paraId="7C8FAA1A" w14:textId="77777777" w:rsidTr="00D803C6">
        <w:tc>
          <w:tcPr>
            <w:cnfStyle w:val="001000000000" w:firstRow="0" w:lastRow="0" w:firstColumn="1" w:lastColumn="0" w:oddVBand="0" w:evenVBand="0" w:oddHBand="0" w:evenHBand="0" w:firstRowFirstColumn="0" w:firstRowLastColumn="0" w:lastRowFirstColumn="0" w:lastRowLastColumn="0"/>
            <w:tcW w:w="1705" w:type="dxa"/>
          </w:tcPr>
          <w:p w14:paraId="2819D597" w14:textId="4303F730" w:rsidR="00D803C6" w:rsidRPr="00DE662E" w:rsidRDefault="00D7161C" w:rsidP="00D803C6">
            <w:r>
              <w:t>Image Tracer</w:t>
            </w:r>
          </w:p>
        </w:tc>
        <w:tc>
          <w:tcPr>
            <w:tcW w:w="2160" w:type="dxa"/>
          </w:tcPr>
          <w:p w14:paraId="0223D1E2" w14:textId="0A5000B8" w:rsidR="00D803C6" w:rsidRPr="00DE662E" w:rsidRDefault="00D7161C" w:rsidP="00D30BBB">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 xml:space="preserve">PNG, JPEG, TIFF, SVG, </w:t>
            </w:r>
            <w:r w:rsidR="00D30BBB">
              <w:rPr>
                <w:color w:val="222222"/>
                <w:sz w:val="18"/>
                <w:szCs w:val="18"/>
                <w:shd w:val="clear" w:color="auto" w:fill="F8F9FA"/>
              </w:rPr>
              <w:t>BMP</w:t>
            </w:r>
          </w:p>
        </w:tc>
        <w:tc>
          <w:tcPr>
            <w:tcW w:w="810" w:type="dxa"/>
          </w:tcPr>
          <w:p w14:paraId="33377E47" w14:textId="00542E8D"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rPr>
                <w:color w:val="222222"/>
                <w:sz w:val="18"/>
                <w:szCs w:val="18"/>
                <w:shd w:val="clear" w:color="auto" w:fill="F8F9FA"/>
              </w:rPr>
            </w:pPr>
            <w:r>
              <w:rPr>
                <w:color w:val="222222"/>
                <w:sz w:val="18"/>
                <w:szCs w:val="18"/>
                <w:shd w:val="clear" w:color="auto" w:fill="F8F9FA"/>
              </w:rPr>
              <w:t>N/A</w:t>
            </w:r>
          </w:p>
        </w:tc>
        <w:tc>
          <w:tcPr>
            <w:tcW w:w="810" w:type="dxa"/>
          </w:tcPr>
          <w:p w14:paraId="202CA285" w14:textId="3795B414"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720" w:type="dxa"/>
          </w:tcPr>
          <w:p w14:paraId="6B638BF9" w14:textId="3FDBCD7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No</w:t>
            </w:r>
          </w:p>
        </w:tc>
        <w:tc>
          <w:tcPr>
            <w:tcW w:w="1080" w:type="dxa"/>
          </w:tcPr>
          <w:p w14:paraId="64FDD07B" w14:textId="2958A0F7" w:rsidR="00D803C6" w:rsidRPr="00DE662E" w:rsidRDefault="00D7161C" w:rsidP="00D803C6">
            <w:pPr>
              <w:cnfStyle w:val="000000000000" w:firstRow="0" w:lastRow="0" w:firstColumn="0" w:lastColumn="0" w:oddVBand="0" w:evenVBand="0" w:oddHBand="0" w:evenHBand="0" w:firstRowFirstColumn="0" w:firstRowLastColumn="0" w:lastRowFirstColumn="0" w:lastRowLastColumn="0"/>
            </w:pPr>
            <w:r>
              <w:t>Yes</w:t>
            </w:r>
          </w:p>
        </w:tc>
        <w:tc>
          <w:tcPr>
            <w:tcW w:w="2250" w:type="dxa"/>
          </w:tcPr>
          <w:p w14:paraId="7833F6CA" w14:textId="610CAC2D" w:rsidR="00D803C6" w:rsidRPr="00DE662E" w:rsidRDefault="00D7161C" w:rsidP="009372AB">
            <w:pPr>
              <w:keepNext/>
              <w:cnfStyle w:val="000000000000" w:firstRow="0" w:lastRow="0" w:firstColumn="0" w:lastColumn="0" w:oddVBand="0" w:evenVBand="0" w:oddHBand="0" w:evenHBand="0" w:firstRowFirstColumn="0" w:firstRowLastColumn="0" w:lastRowFirstColumn="0" w:lastRowLastColumn="0"/>
            </w:pPr>
            <w:r>
              <w:t>Yes</w:t>
            </w:r>
          </w:p>
        </w:tc>
      </w:tr>
    </w:tbl>
    <w:p w14:paraId="095C793D" w14:textId="728B8774" w:rsidR="00651276" w:rsidRDefault="009372AB" w:rsidP="009372AB">
      <w:pPr>
        <w:pStyle w:val="Caption"/>
        <w:jc w:val="center"/>
        <w:rPr>
          <w:color w:val="000000" w:themeColor="text1"/>
          <w:highlight w:val="yellow"/>
        </w:rPr>
      </w:pPr>
      <w:bookmarkStart w:id="51" w:name="_Toc39684408"/>
      <w:r>
        <w:t xml:space="preserve">Table </w:t>
      </w:r>
      <w:r w:rsidR="006D5BD5">
        <w:fldChar w:fldCharType="begin"/>
      </w:r>
      <w:r w:rsidR="006D5BD5">
        <w:instrText xml:space="preserve"> STYLEREF 2 \s </w:instrText>
      </w:r>
      <w:r w:rsidR="006D5BD5">
        <w:fldChar w:fldCharType="separate"/>
      </w:r>
      <w:r w:rsidR="00A318BF">
        <w:rPr>
          <w:noProof/>
        </w:rPr>
        <w:t>2.4</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Feature comparison of Similar solutions</w:t>
      </w:r>
      <w:bookmarkEnd w:id="51"/>
    </w:p>
    <w:p w14:paraId="6F967E73" w14:textId="77777777" w:rsidR="00854363" w:rsidRDefault="00854363" w:rsidP="00651276">
      <w:pPr>
        <w:rPr>
          <w:color w:val="000000" w:themeColor="text1"/>
          <w:highlight w:val="yellow"/>
        </w:rPr>
      </w:pPr>
    </w:p>
    <w:p w14:paraId="18471FDC" w14:textId="77777777" w:rsidR="00651276" w:rsidRPr="00DE662E" w:rsidRDefault="00651276" w:rsidP="00651276">
      <w:pPr>
        <w:pStyle w:val="Heading3"/>
        <w:spacing w:after="160"/>
      </w:pPr>
      <w:bookmarkStart w:id="52" w:name="_Toc24645171"/>
      <w:bookmarkStart w:id="53" w:name="_Toc32220856"/>
      <w:bookmarkStart w:id="54" w:name="_Toc39684296"/>
      <w:r w:rsidRPr="00DE662E">
        <w:t>Easy Trace</w:t>
      </w:r>
      <w:bookmarkEnd w:id="52"/>
      <w:bookmarkEnd w:id="53"/>
      <w:bookmarkEnd w:id="54"/>
    </w:p>
    <w:p w14:paraId="7B9E0300" w14:textId="77777777" w:rsidR="00651276" w:rsidRPr="00DE662E" w:rsidRDefault="00651276" w:rsidP="00651276">
      <w:r w:rsidRPr="00DE662E">
        <w:t>The easy Trace pro software package is a convenient and powerful tool for vector map generation with editing capabilities. The program also is widely used in GI systems and supports most of the import and export formats such as.</w:t>
      </w:r>
    </w:p>
    <w:p w14:paraId="77E60D29" w14:textId="77777777" w:rsidR="00651276" w:rsidRPr="00DE662E" w:rsidRDefault="00651276" w:rsidP="00651276">
      <w:pPr>
        <w:pStyle w:val="ListParagraph"/>
        <w:numPr>
          <w:ilvl w:val="0"/>
          <w:numId w:val="9"/>
        </w:numPr>
      </w:pPr>
      <w:proofErr w:type="spellStart"/>
      <w:r w:rsidRPr="00DE662E">
        <w:t>ArcINFO</w:t>
      </w:r>
      <w:proofErr w:type="spellEnd"/>
    </w:p>
    <w:p w14:paraId="4F93C8F7" w14:textId="77777777" w:rsidR="00651276" w:rsidRPr="00DE662E" w:rsidRDefault="00651276" w:rsidP="00651276">
      <w:pPr>
        <w:pStyle w:val="ListParagraph"/>
        <w:numPr>
          <w:ilvl w:val="0"/>
          <w:numId w:val="9"/>
        </w:numPr>
      </w:pPr>
      <w:r w:rsidRPr="00DE662E">
        <w:t>ArcView</w:t>
      </w:r>
    </w:p>
    <w:p w14:paraId="73919B4C" w14:textId="77777777" w:rsidR="00651276" w:rsidRPr="00DE662E" w:rsidRDefault="00651276" w:rsidP="00651276">
      <w:pPr>
        <w:pStyle w:val="ListParagraph"/>
        <w:numPr>
          <w:ilvl w:val="0"/>
          <w:numId w:val="9"/>
        </w:numPr>
      </w:pPr>
      <w:r w:rsidRPr="00DE662E">
        <w:t>AutoCAD</w:t>
      </w:r>
    </w:p>
    <w:p w14:paraId="33FF9E35" w14:textId="77777777" w:rsidR="00651276" w:rsidRPr="00DE662E" w:rsidRDefault="00651276" w:rsidP="00651276">
      <w:pPr>
        <w:pStyle w:val="ListParagraph"/>
        <w:numPr>
          <w:ilvl w:val="0"/>
          <w:numId w:val="9"/>
        </w:numPr>
      </w:pPr>
      <w:r w:rsidRPr="00DE662E">
        <w:t>Credo</w:t>
      </w:r>
    </w:p>
    <w:p w14:paraId="70652ACC" w14:textId="77777777" w:rsidR="00651276" w:rsidRPr="00DE662E" w:rsidRDefault="00651276" w:rsidP="00651276">
      <w:pPr>
        <w:pStyle w:val="ListParagraph"/>
        <w:numPr>
          <w:ilvl w:val="0"/>
          <w:numId w:val="9"/>
        </w:numPr>
      </w:pPr>
      <w:r w:rsidRPr="00DE662E">
        <w:t>MapInfo</w:t>
      </w:r>
    </w:p>
    <w:p w14:paraId="7427C240" w14:textId="77777777" w:rsidR="00651276" w:rsidRPr="00DE662E" w:rsidRDefault="00651276" w:rsidP="00651276">
      <w:pPr>
        <w:pStyle w:val="ListParagraph"/>
        <w:numPr>
          <w:ilvl w:val="0"/>
          <w:numId w:val="9"/>
        </w:numPr>
      </w:pPr>
      <w:proofErr w:type="spellStart"/>
      <w:r w:rsidRPr="00DE662E">
        <w:t>MicroStation</w:t>
      </w:r>
      <w:proofErr w:type="spellEnd"/>
    </w:p>
    <w:p w14:paraId="0CB31F80" w14:textId="2B89A9D2" w:rsidR="00F2692C" w:rsidRPr="00DE662E" w:rsidRDefault="00651276" w:rsidP="00651276">
      <w:pPr>
        <w:rPr>
          <w:color w:val="000000" w:themeColor="text1"/>
        </w:rPr>
      </w:pPr>
      <w:r w:rsidRPr="00DE662E">
        <w:t>This software application is only functional on a windows operating system. It also contains raster to vector conversion tools and is create by the Easy Trace group (Russia). Old versions are free versions but all newer updated version are paid versions of this software.</w:t>
      </w:r>
      <w:r w:rsidR="00D7161C">
        <w:t xml:space="preserve"> The drawback of this software comes when </w:t>
      </w:r>
      <w:r w:rsidR="005D61F7">
        <w:t>the fact that its conversion parameters cannot be modified and as</w:t>
      </w:r>
      <w:r w:rsidR="00D7161C">
        <w:t xml:space="preserve"> </w:t>
      </w:r>
      <w:r w:rsidR="005D61F7">
        <w:t xml:space="preserve">it </w:t>
      </w:r>
      <w:r w:rsidR="00D7161C">
        <w:t xml:space="preserve">does not support scripting </w:t>
      </w:r>
      <w:r w:rsidR="005D61F7">
        <w:t>is considered</w:t>
      </w:r>
      <w:r w:rsidR="00D7161C">
        <w:t>.</w:t>
      </w:r>
    </w:p>
    <w:p w14:paraId="387B13F3" w14:textId="77777777" w:rsidR="00651276" w:rsidRPr="00DE662E" w:rsidRDefault="00651276" w:rsidP="00651276">
      <w:pPr>
        <w:pStyle w:val="Heading3"/>
        <w:spacing w:after="160"/>
      </w:pPr>
      <w:bookmarkStart w:id="55" w:name="_Toc24645172"/>
      <w:bookmarkStart w:id="56" w:name="_Toc32220857"/>
      <w:bookmarkStart w:id="57" w:name="_Toc39684297"/>
      <w:r w:rsidRPr="00DE662E">
        <w:lastRenderedPageBreak/>
        <w:t>FreeHand</w:t>
      </w:r>
      <w:bookmarkEnd w:id="55"/>
      <w:bookmarkEnd w:id="56"/>
      <w:bookmarkEnd w:id="57"/>
    </w:p>
    <w:p w14:paraId="00095BF4" w14:textId="5B4495C9" w:rsidR="00F2692C" w:rsidRPr="00DE662E" w:rsidRDefault="00651276" w:rsidP="00651276">
      <w:pPr>
        <w:rPr>
          <w:color w:val="000000" w:themeColor="text1"/>
        </w:rPr>
      </w:pPr>
      <w:r w:rsidRPr="00DE662E">
        <w:t>Adobe Freehand (</w:t>
      </w:r>
      <w:proofErr w:type="spellStart"/>
      <w:r w:rsidRPr="00DE662E">
        <w:t>a.k.a</w:t>
      </w:r>
      <w:proofErr w:type="spellEnd"/>
      <w:r w:rsidRPr="00DE662E">
        <w:t xml:space="preserve"> Macromedia Freehand) is a commercial computer application for creating vector graphic content. Created by the </w:t>
      </w:r>
      <w:proofErr w:type="spellStart"/>
      <w:r w:rsidRPr="00DE662E">
        <w:t>Altsys</w:t>
      </w:r>
      <w:proofErr w:type="spellEnd"/>
      <w:r w:rsidRPr="00DE662E">
        <w:t xml:space="preserve"> </w:t>
      </w:r>
      <w:proofErr w:type="spellStart"/>
      <w:r w:rsidRPr="00DE662E">
        <w:t>Coporation</w:t>
      </w:r>
      <w:proofErr w:type="spellEnd"/>
      <w:r w:rsidRPr="00DE662E">
        <w:t xml:space="preserve"> in 1988 and licensed to Aldus corporation this software released version 1 through4 in 1994, and was discontinued since 2003. This application also allowed a user to convert a placed raster image into a vector.</w:t>
      </w:r>
      <w:r w:rsidR="00D7161C">
        <w:t xml:space="preserve"> This application is now discontinued. </w:t>
      </w:r>
    </w:p>
    <w:p w14:paraId="26AC3C05" w14:textId="77777777" w:rsidR="00651276" w:rsidRPr="00DE662E" w:rsidRDefault="00651276" w:rsidP="00651276">
      <w:pPr>
        <w:pStyle w:val="Heading3"/>
        <w:spacing w:after="160"/>
        <w:rPr>
          <w:color w:val="000000" w:themeColor="text1"/>
        </w:rPr>
      </w:pPr>
      <w:bookmarkStart w:id="58" w:name="_Toc24645173"/>
      <w:bookmarkStart w:id="59" w:name="_Toc32220858"/>
      <w:bookmarkStart w:id="60" w:name="_Toc39684298"/>
      <w:r w:rsidRPr="00DE662E">
        <w:t>Illustrator</w:t>
      </w:r>
      <w:bookmarkEnd w:id="58"/>
      <w:bookmarkEnd w:id="59"/>
      <w:bookmarkEnd w:id="60"/>
      <w:r w:rsidRPr="00DE662E">
        <w:rPr>
          <w:color w:val="000000" w:themeColor="text1"/>
        </w:rPr>
        <w:t xml:space="preserve"> </w:t>
      </w:r>
    </w:p>
    <w:p w14:paraId="5EBB80A1" w14:textId="71331835" w:rsidR="00F2692C" w:rsidRPr="00DE662E" w:rsidRDefault="00651276" w:rsidP="00651276">
      <w:r w:rsidRPr="00DE662E">
        <w:t>Adobe illustrator is an industry grade application for multimedia, online and print graphics creation. It provides tools to create technical illustrations or graphic related content for print publishing and also allows web related graphic content creation. It is a commercial tool. This software also allows a functionality known as image trace which allows the conversion of images from raster to vector.</w:t>
      </w:r>
      <w:r w:rsidR="00D7161C">
        <w:t xml:space="preserve"> As this Raster to vector conversion is only a small part covered in this digital graphics creation software and it’s lack of support for scripting and parametrization of conversion options</w:t>
      </w:r>
      <w:r w:rsidR="00083579">
        <w:t>,</w:t>
      </w:r>
      <w:r w:rsidR="00D7161C">
        <w:t xml:space="preserve"> </w:t>
      </w:r>
      <w:r w:rsidR="00083579">
        <w:t>the author has</w:t>
      </w:r>
      <w:r w:rsidR="00D7161C">
        <w:t xml:space="preserve"> moved to other solutions that can be used in the project.</w:t>
      </w:r>
    </w:p>
    <w:p w14:paraId="70EE79AE" w14:textId="77777777" w:rsidR="00651276" w:rsidRPr="00DE662E" w:rsidRDefault="00651276" w:rsidP="00651276">
      <w:pPr>
        <w:pStyle w:val="Heading3"/>
        <w:spacing w:after="160"/>
      </w:pPr>
      <w:bookmarkStart w:id="61" w:name="_Toc24645174"/>
      <w:bookmarkStart w:id="62" w:name="_Toc32220859"/>
      <w:bookmarkStart w:id="63" w:name="_Toc39684299"/>
      <w:proofErr w:type="spellStart"/>
      <w:r w:rsidRPr="00DE662E">
        <w:t>Potrace</w:t>
      </w:r>
      <w:bookmarkEnd w:id="61"/>
      <w:bookmarkEnd w:id="62"/>
      <w:bookmarkEnd w:id="63"/>
      <w:proofErr w:type="spellEnd"/>
      <w:r w:rsidRPr="00DE662E">
        <w:t xml:space="preserve"> </w:t>
      </w:r>
    </w:p>
    <w:p w14:paraId="07BF03EC" w14:textId="77777777" w:rsidR="00651276" w:rsidRPr="00DE662E" w:rsidRDefault="00651276" w:rsidP="00651276">
      <w:proofErr w:type="spellStart"/>
      <w:r w:rsidRPr="00DE662E">
        <w:t>Portace</w:t>
      </w:r>
      <w:proofErr w:type="spellEnd"/>
      <w:r w:rsidRPr="00DE662E">
        <w:t>(TM) is a bitmap tracing tool which allow the transforming of bitmaps into raster based scalable images. The input type of the bitmap can be of any of the following formats</w:t>
      </w:r>
    </w:p>
    <w:p w14:paraId="2F15567C" w14:textId="77777777" w:rsidR="00D7161C" w:rsidRDefault="00D7161C" w:rsidP="00651276">
      <w:pPr>
        <w:pStyle w:val="ListParagraph"/>
        <w:numPr>
          <w:ilvl w:val="0"/>
          <w:numId w:val="10"/>
        </w:numPr>
        <w:sectPr w:rsidR="00D7161C" w:rsidSect="00A05C14">
          <w:type w:val="continuous"/>
          <w:pgSz w:w="12240" w:h="15840"/>
          <w:pgMar w:top="1440" w:right="1440" w:bottom="1440" w:left="1440" w:header="720" w:footer="720" w:gutter="0"/>
          <w:cols w:space="720"/>
          <w:docGrid w:linePitch="360"/>
        </w:sectPr>
      </w:pPr>
    </w:p>
    <w:p w14:paraId="46062404" w14:textId="2A919BDE" w:rsidR="00651276" w:rsidRPr="00DE662E" w:rsidRDefault="00651276" w:rsidP="00651276">
      <w:pPr>
        <w:pStyle w:val="ListParagraph"/>
        <w:numPr>
          <w:ilvl w:val="0"/>
          <w:numId w:val="10"/>
        </w:numPr>
      </w:pPr>
      <w:r w:rsidRPr="00DE662E">
        <w:lastRenderedPageBreak/>
        <w:t>PBM</w:t>
      </w:r>
    </w:p>
    <w:p w14:paraId="74A07887" w14:textId="77777777" w:rsidR="00651276" w:rsidRPr="00DE662E" w:rsidRDefault="00651276" w:rsidP="00651276">
      <w:pPr>
        <w:pStyle w:val="ListParagraph"/>
        <w:numPr>
          <w:ilvl w:val="0"/>
          <w:numId w:val="10"/>
        </w:numPr>
      </w:pPr>
      <w:r w:rsidRPr="00DE662E">
        <w:t>PGM</w:t>
      </w:r>
    </w:p>
    <w:p w14:paraId="4B3CD365" w14:textId="77777777" w:rsidR="00651276" w:rsidRPr="00DE662E" w:rsidRDefault="00651276" w:rsidP="00651276">
      <w:pPr>
        <w:pStyle w:val="ListParagraph"/>
        <w:numPr>
          <w:ilvl w:val="0"/>
          <w:numId w:val="10"/>
        </w:numPr>
      </w:pPr>
      <w:r w:rsidRPr="00DE662E">
        <w:lastRenderedPageBreak/>
        <w:t>PPM</w:t>
      </w:r>
    </w:p>
    <w:p w14:paraId="7786A95F" w14:textId="77777777" w:rsidR="00651276" w:rsidRPr="00DE662E" w:rsidRDefault="00651276" w:rsidP="00651276">
      <w:pPr>
        <w:pStyle w:val="ListParagraph"/>
        <w:numPr>
          <w:ilvl w:val="0"/>
          <w:numId w:val="10"/>
        </w:numPr>
      </w:pPr>
      <w:r w:rsidRPr="00DE662E">
        <w:t>BMP</w:t>
      </w:r>
    </w:p>
    <w:p w14:paraId="024ED097"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041C9FFF" w14:textId="60A3ADC9" w:rsidR="00651276" w:rsidRPr="00DE662E" w:rsidRDefault="00651276" w:rsidP="00651276">
      <w:r w:rsidRPr="00DE662E">
        <w:lastRenderedPageBreak/>
        <w:t xml:space="preserve">And the output will be into a vector format file. A </w:t>
      </w:r>
      <w:proofErr w:type="spellStart"/>
      <w:r w:rsidRPr="00DE662E">
        <w:t>usecase</w:t>
      </w:r>
      <w:proofErr w:type="spellEnd"/>
      <w:r w:rsidRPr="00DE662E">
        <w:t xml:space="preserve"> of this software can be create SVG or PDF files from scanned raster images. The resulting vector image then can be scaled to any resolution without any distortion in the image quality.</w:t>
      </w:r>
    </w:p>
    <w:p w14:paraId="59329E20" w14:textId="77777777" w:rsidR="00651276" w:rsidRPr="00DE662E" w:rsidRDefault="00651276" w:rsidP="00651276">
      <w:proofErr w:type="spellStart"/>
      <w:r w:rsidRPr="00DE662E">
        <w:t>Protrace</w:t>
      </w:r>
      <w:proofErr w:type="spellEnd"/>
      <w:r w:rsidRPr="00DE662E">
        <w:t xml:space="preserve"> uses the output formats </w:t>
      </w:r>
    </w:p>
    <w:p w14:paraId="4FF5FDA7" w14:textId="77777777" w:rsidR="00D7161C" w:rsidRDefault="00D7161C" w:rsidP="00651276">
      <w:pPr>
        <w:pStyle w:val="ListParagraph"/>
        <w:numPr>
          <w:ilvl w:val="0"/>
          <w:numId w:val="11"/>
        </w:numPr>
        <w:sectPr w:rsidR="00D7161C" w:rsidSect="00E73269">
          <w:type w:val="continuous"/>
          <w:pgSz w:w="12240" w:h="15840"/>
          <w:pgMar w:top="1440" w:right="1440" w:bottom="1440" w:left="1440" w:header="720" w:footer="720" w:gutter="0"/>
          <w:cols w:space="720"/>
          <w:docGrid w:linePitch="360"/>
        </w:sectPr>
      </w:pPr>
    </w:p>
    <w:p w14:paraId="05E91D13" w14:textId="441AB747" w:rsidR="00651276" w:rsidRPr="00DE662E" w:rsidRDefault="00651276" w:rsidP="00651276">
      <w:pPr>
        <w:pStyle w:val="ListParagraph"/>
        <w:numPr>
          <w:ilvl w:val="0"/>
          <w:numId w:val="11"/>
        </w:numPr>
      </w:pPr>
      <w:r w:rsidRPr="00DE662E">
        <w:lastRenderedPageBreak/>
        <w:t>SVG</w:t>
      </w:r>
    </w:p>
    <w:p w14:paraId="5B0D2782" w14:textId="77777777" w:rsidR="00651276" w:rsidRPr="00DE662E" w:rsidRDefault="00651276" w:rsidP="00651276">
      <w:pPr>
        <w:pStyle w:val="ListParagraph"/>
        <w:numPr>
          <w:ilvl w:val="0"/>
          <w:numId w:val="11"/>
        </w:numPr>
      </w:pPr>
      <w:r w:rsidRPr="00DE662E">
        <w:t>PDF</w:t>
      </w:r>
    </w:p>
    <w:p w14:paraId="22B19C9E" w14:textId="77777777" w:rsidR="00651276" w:rsidRPr="00DE662E" w:rsidRDefault="00651276" w:rsidP="00651276">
      <w:pPr>
        <w:pStyle w:val="ListParagraph"/>
        <w:numPr>
          <w:ilvl w:val="0"/>
          <w:numId w:val="11"/>
        </w:numPr>
      </w:pPr>
      <w:r w:rsidRPr="00DE662E">
        <w:t>EPS</w:t>
      </w:r>
    </w:p>
    <w:p w14:paraId="12D20C94" w14:textId="77777777" w:rsidR="00651276" w:rsidRPr="00DE662E" w:rsidRDefault="00651276" w:rsidP="00651276">
      <w:pPr>
        <w:pStyle w:val="ListParagraph"/>
        <w:numPr>
          <w:ilvl w:val="0"/>
          <w:numId w:val="11"/>
        </w:numPr>
      </w:pPr>
      <w:r w:rsidRPr="00DE662E">
        <w:t>PostScript</w:t>
      </w:r>
    </w:p>
    <w:p w14:paraId="1F393F91" w14:textId="77777777" w:rsidR="00651276" w:rsidRPr="00DE662E" w:rsidRDefault="00651276" w:rsidP="00651276">
      <w:pPr>
        <w:pStyle w:val="ListParagraph"/>
        <w:numPr>
          <w:ilvl w:val="0"/>
          <w:numId w:val="11"/>
        </w:numPr>
      </w:pPr>
      <w:r w:rsidRPr="00DE662E">
        <w:lastRenderedPageBreak/>
        <w:t>DXF</w:t>
      </w:r>
    </w:p>
    <w:p w14:paraId="7248612F" w14:textId="77777777" w:rsidR="00651276" w:rsidRPr="00DE662E" w:rsidRDefault="00651276" w:rsidP="00651276">
      <w:pPr>
        <w:pStyle w:val="ListParagraph"/>
        <w:numPr>
          <w:ilvl w:val="0"/>
          <w:numId w:val="11"/>
        </w:numPr>
      </w:pPr>
      <w:proofErr w:type="spellStart"/>
      <w:r w:rsidRPr="00DE662E">
        <w:t>GeoJson</w:t>
      </w:r>
      <w:proofErr w:type="spellEnd"/>
    </w:p>
    <w:p w14:paraId="5DC53B2A" w14:textId="77777777" w:rsidR="00651276" w:rsidRPr="00DE662E" w:rsidRDefault="00651276" w:rsidP="00651276">
      <w:pPr>
        <w:pStyle w:val="ListParagraph"/>
        <w:numPr>
          <w:ilvl w:val="0"/>
          <w:numId w:val="11"/>
        </w:numPr>
      </w:pPr>
      <w:r w:rsidRPr="00DE662E">
        <w:t>PGM</w:t>
      </w:r>
    </w:p>
    <w:p w14:paraId="3DD014BE" w14:textId="77777777" w:rsidR="00D7161C" w:rsidRDefault="00D7161C" w:rsidP="00651276">
      <w:pPr>
        <w:sectPr w:rsidR="00D7161C" w:rsidSect="00E73269">
          <w:type w:val="continuous"/>
          <w:pgSz w:w="12240" w:h="15840"/>
          <w:pgMar w:top="1440" w:right="1440" w:bottom="1440" w:left="1440" w:header="720" w:footer="720" w:gutter="0"/>
          <w:cols w:num="2" w:space="720"/>
          <w:docGrid w:linePitch="360"/>
        </w:sectPr>
      </w:pPr>
    </w:p>
    <w:p w14:paraId="1DFB64F1" w14:textId="4ABBA977" w:rsidR="00F2692C" w:rsidRDefault="00651276" w:rsidP="00651276">
      <w:r w:rsidRPr="00DE662E">
        <w:lastRenderedPageBreak/>
        <w:t xml:space="preserve">It is a software package that is currently in development and further image type support will be added in future times. </w:t>
      </w:r>
      <w:proofErr w:type="spellStart"/>
      <w:r w:rsidRPr="00DE662E">
        <w:t>Portrace</w:t>
      </w:r>
      <w:proofErr w:type="spellEnd"/>
      <w:r w:rsidRPr="00DE662E">
        <w:t xml:space="preserve"> does not </w:t>
      </w:r>
      <w:proofErr w:type="spellStart"/>
      <w:r w:rsidRPr="00DE662E">
        <w:t>preprocess</w:t>
      </w:r>
      <w:proofErr w:type="spellEnd"/>
      <w:r w:rsidRPr="00DE662E">
        <w:t xml:space="preserve"> the image before it is converted to a vector file format and this has to be performed beforehand by a different </w:t>
      </w:r>
      <w:r w:rsidR="00D7161C" w:rsidRPr="00DE662E">
        <w:t>application.</w:t>
      </w:r>
      <w:r w:rsidR="00D7161C">
        <w:t xml:space="preserve"> Though this application is a great software when it comes to doing what it is designed to do. The support for only BITMAP and grayscale line drawing output, really puts it in a bad spot when being considered to be used as a tool in this project.</w:t>
      </w:r>
    </w:p>
    <w:p w14:paraId="09ED54C2" w14:textId="26087369" w:rsidR="00651276" w:rsidRDefault="00D7161C" w:rsidP="00D7161C">
      <w:pPr>
        <w:pStyle w:val="Heading3"/>
      </w:pPr>
      <w:bookmarkStart w:id="64" w:name="_Toc39684300"/>
      <w:r>
        <w:t>Image Tracer</w:t>
      </w:r>
      <w:bookmarkEnd w:id="64"/>
    </w:p>
    <w:p w14:paraId="7E02130A" w14:textId="254A2AFF" w:rsidR="00D7161C" w:rsidRDefault="00D30BBB" w:rsidP="00651276">
      <w:r>
        <w:t xml:space="preserve">Image Tracer is a simple Raster to vector conversion tool. It is an open source software and has an active </w:t>
      </w:r>
      <w:proofErr w:type="spellStart"/>
      <w:r>
        <w:t>github</w:t>
      </w:r>
      <w:proofErr w:type="spellEnd"/>
      <w:r>
        <w:t xml:space="preserve"> that fixes and improves its code base. It allows the ability to modify its code as necessary for use and also provides the ability for its conversion parameters to be adjusted by the user for each conversion to get the best output. It supports the following Input formats.</w:t>
      </w:r>
    </w:p>
    <w:p w14:paraId="6DA816BE" w14:textId="77777777" w:rsidR="00D30BBB" w:rsidRDefault="00D30BBB" w:rsidP="00194BE5">
      <w:pPr>
        <w:pStyle w:val="ListParagraph"/>
        <w:numPr>
          <w:ilvl w:val="0"/>
          <w:numId w:val="37"/>
        </w:numPr>
        <w:sectPr w:rsidR="00D30BBB" w:rsidSect="00E73269">
          <w:type w:val="continuous"/>
          <w:pgSz w:w="12240" w:h="15840"/>
          <w:pgMar w:top="1440" w:right="1440" w:bottom="1440" w:left="1440" w:header="720" w:footer="720" w:gutter="0"/>
          <w:cols w:space="720"/>
          <w:docGrid w:linePitch="360"/>
        </w:sectPr>
      </w:pPr>
    </w:p>
    <w:p w14:paraId="59787EA5" w14:textId="2960479D" w:rsidR="00D30BBB" w:rsidRDefault="00D30BBB" w:rsidP="00194BE5">
      <w:pPr>
        <w:pStyle w:val="ListParagraph"/>
        <w:numPr>
          <w:ilvl w:val="0"/>
          <w:numId w:val="37"/>
        </w:numPr>
      </w:pPr>
      <w:r>
        <w:lastRenderedPageBreak/>
        <w:t>PNG</w:t>
      </w:r>
    </w:p>
    <w:p w14:paraId="4FEE57FB" w14:textId="77777777" w:rsidR="00D30BBB" w:rsidRDefault="00D30BBB" w:rsidP="00194BE5">
      <w:pPr>
        <w:pStyle w:val="ListParagraph"/>
        <w:numPr>
          <w:ilvl w:val="0"/>
          <w:numId w:val="37"/>
        </w:numPr>
      </w:pPr>
      <w:r>
        <w:t>JPEG</w:t>
      </w:r>
    </w:p>
    <w:p w14:paraId="4B57E5BF" w14:textId="77777777" w:rsidR="00D30BBB" w:rsidRDefault="00D30BBB" w:rsidP="00194BE5">
      <w:pPr>
        <w:pStyle w:val="ListParagraph"/>
        <w:numPr>
          <w:ilvl w:val="0"/>
          <w:numId w:val="37"/>
        </w:numPr>
      </w:pPr>
      <w:r w:rsidRPr="00D30BBB">
        <w:t>TIF</w:t>
      </w:r>
      <w:r>
        <w:t>F</w:t>
      </w:r>
    </w:p>
    <w:p w14:paraId="625ACB29" w14:textId="77777777" w:rsidR="00D30BBB" w:rsidRDefault="00D30BBB" w:rsidP="00194BE5">
      <w:pPr>
        <w:pStyle w:val="ListParagraph"/>
        <w:numPr>
          <w:ilvl w:val="0"/>
          <w:numId w:val="37"/>
        </w:numPr>
      </w:pPr>
      <w:r>
        <w:lastRenderedPageBreak/>
        <w:t>SVG</w:t>
      </w:r>
    </w:p>
    <w:p w14:paraId="284E5A43" w14:textId="3A384366" w:rsidR="00D30BBB" w:rsidRDefault="00D30BBB" w:rsidP="00194BE5">
      <w:pPr>
        <w:pStyle w:val="ListParagraph"/>
        <w:numPr>
          <w:ilvl w:val="0"/>
          <w:numId w:val="37"/>
        </w:numPr>
      </w:pPr>
      <w:r>
        <w:t>BMP</w:t>
      </w:r>
    </w:p>
    <w:p w14:paraId="39D2BA95" w14:textId="77777777" w:rsidR="00D30BBB" w:rsidRDefault="00D30BBB" w:rsidP="00D30BBB">
      <w:pPr>
        <w:sectPr w:rsidR="00D30BBB" w:rsidSect="00E73269">
          <w:type w:val="continuous"/>
          <w:pgSz w:w="12240" w:h="15840"/>
          <w:pgMar w:top="1440" w:right="1440" w:bottom="1440" w:left="1440" w:header="720" w:footer="720" w:gutter="0"/>
          <w:cols w:num="2" w:space="720"/>
          <w:docGrid w:linePitch="360"/>
        </w:sectPr>
      </w:pPr>
    </w:p>
    <w:p w14:paraId="30791541" w14:textId="0BE8CB41" w:rsidR="007B46A8" w:rsidRDefault="00D30BBB" w:rsidP="00D30BBB">
      <w:r>
        <w:lastRenderedPageBreak/>
        <w:t xml:space="preserve">This application can be built and deployed as a Java application and can be executed using wrappers with other programming languages and also through the command line. As its output image quality is also of a high quality and as it also supports many features required on this project. Image Tracer is identified most suitable to be used for Raster to Vector </w:t>
      </w:r>
      <w:proofErr w:type="spellStart"/>
      <w:r>
        <w:t>Convesion</w:t>
      </w:r>
      <w:proofErr w:type="spellEnd"/>
      <w:r>
        <w:t xml:space="preserve"> in this project.</w:t>
      </w:r>
    </w:p>
    <w:p w14:paraId="1A26FDC7" w14:textId="77777777" w:rsidR="007B46A8" w:rsidRPr="00DE662E" w:rsidRDefault="007B46A8" w:rsidP="007B46A8">
      <w:pPr>
        <w:pStyle w:val="Heading2"/>
        <w:spacing w:after="160"/>
      </w:pPr>
      <w:bookmarkStart w:id="65" w:name="_Toc24645176"/>
      <w:bookmarkStart w:id="66" w:name="_Toc32220861"/>
      <w:bookmarkStart w:id="67" w:name="_Toc39684301"/>
      <w:r w:rsidRPr="00DE662E">
        <w:t>Algorithmic Analysis</w:t>
      </w:r>
      <w:bookmarkEnd w:id="65"/>
      <w:bookmarkEnd w:id="66"/>
      <w:bookmarkEnd w:id="67"/>
    </w:p>
    <w:p w14:paraId="64E26F5E" w14:textId="77777777" w:rsidR="007B46A8" w:rsidRPr="00DE662E" w:rsidRDefault="007B46A8" w:rsidP="007B46A8">
      <w:pPr>
        <w:pStyle w:val="Heading3"/>
        <w:spacing w:after="160"/>
      </w:pPr>
      <w:bookmarkStart w:id="68" w:name="_Toc24645177"/>
      <w:bookmarkStart w:id="69" w:name="_Toc32220862"/>
      <w:bookmarkStart w:id="70" w:name="_Toc39684302"/>
      <w:r w:rsidRPr="00DE662E">
        <w:t>General Raster to Vector Conversion Algorithms</w:t>
      </w:r>
      <w:bookmarkEnd w:id="68"/>
      <w:bookmarkEnd w:id="69"/>
      <w:bookmarkEnd w:id="70"/>
    </w:p>
    <w:p w14:paraId="5DD74C34" w14:textId="77777777" w:rsidR="007B46A8" w:rsidRPr="00DE662E" w:rsidRDefault="007B46A8" w:rsidP="007B46A8">
      <w:r w:rsidRPr="00DE662E">
        <w:t>The task of converting a raster based data structure in to line data or into vector based data structures can be divided into three basic operations. These are as follows</w:t>
      </w:r>
    </w:p>
    <w:p w14:paraId="279345AD" w14:textId="77777777" w:rsidR="007B46A8" w:rsidRPr="00DE662E" w:rsidRDefault="007B46A8" w:rsidP="007B46A8">
      <w:pPr>
        <w:pStyle w:val="ListParagraph"/>
        <w:numPr>
          <w:ilvl w:val="0"/>
          <w:numId w:val="12"/>
        </w:numPr>
      </w:pPr>
      <w:r w:rsidRPr="00DE662E">
        <w:t>Skeletonization/Line Thinning</w:t>
      </w:r>
    </w:p>
    <w:p w14:paraId="57E4CF12" w14:textId="77777777" w:rsidR="007B46A8" w:rsidRPr="00DE662E" w:rsidRDefault="007B46A8" w:rsidP="007B46A8">
      <w:pPr>
        <w:pStyle w:val="ListParagraph"/>
        <w:numPr>
          <w:ilvl w:val="1"/>
          <w:numId w:val="12"/>
        </w:numPr>
      </w:pPr>
      <w:r w:rsidRPr="00DE662E">
        <w:t>This is process of reducing or thinning the thickness of the lines found in the image to a unit thickness relative to the given resolution</w:t>
      </w:r>
    </w:p>
    <w:p w14:paraId="7FE8BB7A" w14:textId="77777777" w:rsidR="007B46A8" w:rsidRPr="00DE662E" w:rsidRDefault="007B46A8" w:rsidP="007B46A8">
      <w:pPr>
        <w:pStyle w:val="ListParagraph"/>
        <w:numPr>
          <w:ilvl w:val="0"/>
          <w:numId w:val="12"/>
        </w:numPr>
      </w:pPr>
      <w:r w:rsidRPr="00DE662E">
        <w:t>Line Extraction/Vectorization</w:t>
      </w:r>
    </w:p>
    <w:p w14:paraId="1E6D44A3" w14:textId="77777777" w:rsidR="007B46A8" w:rsidRPr="00DE662E" w:rsidRDefault="007B46A8" w:rsidP="007B46A8">
      <w:pPr>
        <w:pStyle w:val="ListParagraph"/>
        <w:numPr>
          <w:ilvl w:val="1"/>
          <w:numId w:val="12"/>
        </w:numPr>
      </w:pPr>
      <w:r w:rsidRPr="00DE662E">
        <w:t xml:space="preserve">The process of identifying a series of data entities or coordinates that are used </w:t>
      </w:r>
      <w:proofErr w:type="spellStart"/>
      <w:r w:rsidRPr="00DE662E">
        <w:t>o</w:t>
      </w:r>
      <w:proofErr w:type="spellEnd"/>
      <w:r w:rsidRPr="00DE662E">
        <w:t xml:space="preserve"> form a single line segment in the input document</w:t>
      </w:r>
    </w:p>
    <w:p w14:paraId="60EEEADE" w14:textId="77777777" w:rsidR="007B46A8" w:rsidRPr="00DE662E" w:rsidRDefault="007B46A8" w:rsidP="007B46A8">
      <w:pPr>
        <w:pStyle w:val="ListParagraph"/>
        <w:numPr>
          <w:ilvl w:val="0"/>
          <w:numId w:val="12"/>
        </w:numPr>
      </w:pPr>
      <w:r w:rsidRPr="00DE662E">
        <w:lastRenderedPageBreak/>
        <w:t>Topology Reconstruction</w:t>
      </w:r>
    </w:p>
    <w:p w14:paraId="48B535B1" w14:textId="77777777" w:rsidR="007B46A8" w:rsidRPr="00DE662E" w:rsidRDefault="007B46A8" w:rsidP="007B46A8">
      <w:pPr>
        <w:pStyle w:val="ListParagraph"/>
        <w:numPr>
          <w:ilvl w:val="1"/>
          <w:numId w:val="12"/>
        </w:numPr>
      </w:pPr>
      <w:r w:rsidRPr="00DE662E">
        <w:t>The process of determining the adjacency relationship among the lines identified during line extraction.</w:t>
      </w:r>
    </w:p>
    <w:p w14:paraId="6AD9A87B" w14:textId="77777777" w:rsidR="007B46A8" w:rsidRPr="00DE662E" w:rsidRDefault="007B46A8" w:rsidP="007B46A8">
      <w:r w:rsidRPr="00DE662E">
        <w:t>The individual line segments are joined into whole lines if desired and can also be combined as polygons for continuous representation. Two other additional post processing tasks that can applied onto the basic raster to vector conversion process can be stated as follows.</w:t>
      </w:r>
    </w:p>
    <w:p w14:paraId="3B216714" w14:textId="77777777" w:rsidR="007B46A8" w:rsidRDefault="007B46A8" w:rsidP="007B46A8">
      <w:pPr>
        <w:pStyle w:val="ListParagraph"/>
        <w:numPr>
          <w:ilvl w:val="0"/>
          <w:numId w:val="13"/>
        </w:numPr>
        <w:sectPr w:rsidR="007B46A8" w:rsidSect="00E73269">
          <w:type w:val="continuous"/>
          <w:pgSz w:w="12240" w:h="15840"/>
          <w:pgMar w:top="1440" w:right="1440" w:bottom="1440" w:left="1440" w:header="720" w:footer="720" w:gutter="0"/>
          <w:cols w:space="720"/>
          <w:docGrid w:linePitch="360"/>
        </w:sectPr>
      </w:pPr>
    </w:p>
    <w:p w14:paraId="0B7C2F6E" w14:textId="77777777" w:rsidR="007B46A8" w:rsidRPr="00DE662E" w:rsidRDefault="007B46A8" w:rsidP="007B46A8">
      <w:pPr>
        <w:pStyle w:val="ListParagraph"/>
        <w:numPr>
          <w:ilvl w:val="0"/>
          <w:numId w:val="13"/>
        </w:numPr>
      </w:pPr>
      <w:r w:rsidRPr="00DE662E">
        <w:lastRenderedPageBreak/>
        <w:t xml:space="preserve">Line smoothening </w:t>
      </w:r>
    </w:p>
    <w:p w14:paraId="0F57025F" w14:textId="3777FE4C" w:rsidR="009E6992" w:rsidRDefault="007B46A8" w:rsidP="00E818DE">
      <w:pPr>
        <w:pStyle w:val="ListParagraph"/>
        <w:numPr>
          <w:ilvl w:val="0"/>
          <w:numId w:val="13"/>
        </w:numPr>
        <w:spacing w:line="259" w:lineRule="auto"/>
      </w:pPr>
      <w:r w:rsidRPr="00DE662E">
        <w:t>Gap Removal</w:t>
      </w:r>
    </w:p>
    <w:p w14:paraId="102984EC" w14:textId="524D7979" w:rsidR="009E6992" w:rsidRDefault="00E818DE" w:rsidP="00CF2C1A">
      <w:r>
        <w:t>These steps can be understood as the general steps of process when conversion of raster images to a vector format is considered. As for this project the following process of the Image tracer library has been employed. Justification as to why this method was selected as well as a process overview will be discussed in the next section</w:t>
      </w:r>
    </w:p>
    <w:p w14:paraId="1BE44FEF" w14:textId="77777777" w:rsidR="007B46A8" w:rsidRDefault="007B46A8" w:rsidP="007B46A8">
      <w:pPr>
        <w:pStyle w:val="Heading2"/>
      </w:pPr>
      <w:bookmarkStart w:id="71" w:name="_Toc39684303"/>
      <w:r>
        <w:t>Image Tracer Raster to Vector Process Overview</w:t>
      </w:r>
      <w:bookmarkEnd w:id="71"/>
    </w:p>
    <w:p w14:paraId="20DB3342" w14:textId="1571E275" w:rsidR="007B46A8" w:rsidRDefault="007B46A8" w:rsidP="007B46A8">
      <w:r>
        <w:t xml:space="preserve">Initially colour quantization for the image is carried out. This colour quantization is done using the indexed </w:t>
      </w:r>
      <w:r w:rsidR="00E818DE">
        <w:t>colour</w:t>
      </w:r>
      <w:r>
        <w:t xml:space="preserve"> method. This method is a commonly used </w:t>
      </w:r>
      <w:r w:rsidR="00E818DE">
        <w:t>colour</w:t>
      </w:r>
      <w:r>
        <w:t xml:space="preserve"> quantization technique to manage </w:t>
      </w:r>
      <w:r w:rsidR="00E818DE">
        <w:t>colours</w:t>
      </w:r>
      <w:r>
        <w:t xml:space="preserve"> in a digital image to reduce its size. This helps in further computational tasks and reduces the number of colours therefore making </w:t>
      </w:r>
      <w:proofErr w:type="spellStart"/>
      <w:r>
        <w:t>polygonization</w:t>
      </w:r>
      <w:proofErr w:type="spellEnd"/>
      <w:r>
        <w:t xml:space="preserve"> of continuous colours easy moving forward. After colour quantization is complete layer separation and edge detection of the image is carried out. The layering function creates an array for every colour and calculates edge nodes based on the data obtained. These are at the </w:t>
      </w:r>
      <w:proofErr w:type="spellStart"/>
      <w:r>
        <w:t>center</w:t>
      </w:r>
      <w:proofErr w:type="spellEnd"/>
      <w:r>
        <w:t xml:space="preserve"> of every 4 dots as shown in the illustration below.</w:t>
      </w:r>
    </w:p>
    <w:p w14:paraId="3DA92C52" w14:textId="77777777" w:rsidR="009372AB" w:rsidRDefault="007B46A8" w:rsidP="009372AB">
      <w:pPr>
        <w:keepNext/>
        <w:jc w:val="center"/>
      </w:pPr>
      <w:r>
        <w:rPr>
          <w:noProof/>
          <w:lang w:eastAsia="en-GB"/>
        </w:rPr>
        <w:drawing>
          <wp:inline distT="0" distB="0" distL="0" distR="0" wp14:anchorId="22B45616" wp14:editId="65FD5DCD">
            <wp:extent cx="1358791" cy="1200150"/>
            <wp:effectExtent l="0" t="0" r="0" b="0"/>
            <wp:docPr id="11" name="Picture 11" descr="alt layer 1: yell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lt layer 1: yellow"/>
                    <pic:cNvPicPr>
                      <a:picLocks noChangeAspect="1" noChangeArrowheads="1"/>
                    </pic:cNvPicPr>
                  </pic:nvPicPr>
                  <pic:blipFill rotWithShape="1">
                    <a:blip r:embed="rId11">
                      <a:extLst>
                        <a:ext uri="{28A0092B-C50C-407E-A947-70E740481C1C}">
                          <a14:useLocalDpi xmlns:a14="http://schemas.microsoft.com/office/drawing/2010/main" val="0"/>
                        </a:ext>
                      </a:extLst>
                    </a:blip>
                    <a:srcRect l="1" r="-13219"/>
                    <a:stretch/>
                  </pic:blipFill>
                  <pic:spPr bwMode="auto">
                    <a:xfrm>
                      <a:off x="0" y="0"/>
                      <a:ext cx="1367463" cy="1207810"/>
                    </a:xfrm>
                    <a:prstGeom prst="rect">
                      <a:avLst/>
                    </a:prstGeom>
                    <a:noFill/>
                    <a:ln>
                      <a:noFill/>
                    </a:ln>
                    <a:extLst>
                      <a:ext uri="{53640926-AAD7-44D8-BBD7-CCE9431645EC}">
                        <a14:shadowObscured xmlns:a14="http://schemas.microsoft.com/office/drawing/2010/main"/>
                      </a:ext>
                    </a:extLst>
                  </pic:spPr>
                </pic:pic>
              </a:graphicData>
            </a:graphic>
          </wp:inline>
        </w:drawing>
      </w:r>
      <w:r>
        <w:rPr>
          <w:noProof/>
          <w:lang w:eastAsia="en-GB"/>
        </w:rPr>
        <w:drawing>
          <wp:inline distT="0" distB="0" distL="0" distR="0" wp14:anchorId="5EC6A047" wp14:editId="418578DF">
            <wp:extent cx="2400300" cy="1200150"/>
            <wp:effectExtent l="0" t="0" r="0" b="0"/>
            <wp:docPr id="15" name="Picture 15" descr="alt edge node exampl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lt edge node exampl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20202" cy="1210101"/>
                    </a:xfrm>
                    <a:prstGeom prst="rect">
                      <a:avLst/>
                    </a:prstGeom>
                    <a:noFill/>
                    <a:ln>
                      <a:noFill/>
                    </a:ln>
                  </pic:spPr>
                </pic:pic>
              </a:graphicData>
            </a:graphic>
          </wp:inline>
        </w:drawing>
      </w:r>
    </w:p>
    <w:p w14:paraId="5D64FD9F" w14:textId="0780298F" w:rsidR="007B46A8" w:rsidRDefault="009372AB" w:rsidP="00E818DE">
      <w:pPr>
        <w:pStyle w:val="Caption"/>
        <w:jc w:val="center"/>
      </w:pPr>
      <w:bookmarkStart w:id="72" w:name="_Toc39684435"/>
      <w:r>
        <w:t xml:space="preserve">Figure </w:t>
      </w:r>
      <w:r w:rsidR="004A3957">
        <w:fldChar w:fldCharType="begin"/>
      </w:r>
      <w:r w:rsidR="004A3957">
        <w:instrText xml:space="preserve"> STYLEREF 2 \s </w:instrText>
      </w:r>
      <w:r w:rsidR="004A3957">
        <w:fldChar w:fldCharType="separate"/>
      </w:r>
      <w:r w:rsidR="00A318BF">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Edge Node Detection</w:t>
      </w:r>
      <w:bookmarkEnd w:id="72"/>
    </w:p>
    <w:p w14:paraId="4FB6EFB8" w14:textId="3C193AA9" w:rsidR="000D18BD" w:rsidRDefault="007B46A8" w:rsidP="007B46A8">
      <w:pPr>
        <w:rPr>
          <w:lang w:bidi="si-LK"/>
        </w:rPr>
      </w:pPr>
      <w:r>
        <w:rPr>
          <w:lang w:bidi="si-LK"/>
        </w:rPr>
        <w:t>After this step, a path scan is function finds and chains the edge nodes of the image. Once complete, the internode function interpolates the coordinates of every edge node path and finally</w:t>
      </w:r>
      <w:r w:rsidR="000D18BD">
        <w:rPr>
          <w:lang w:bidi="si-LK"/>
        </w:rPr>
        <w:t xml:space="preserve"> </w:t>
      </w:r>
      <w:r>
        <w:rPr>
          <w:lang w:bidi="si-LK"/>
        </w:rPr>
        <w:t xml:space="preserve">the interpolated paths are traced to obtain the basic paths of the image. </w:t>
      </w:r>
    </w:p>
    <w:p w14:paraId="308A0F3C" w14:textId="77777777" w:rsidR="009372AB" w:rsidRDefault="000D18BD" w:rsidP="009372AB">
      <w:pPr>
        <w:keepNext/>
        <w:jc w:val="center"/>
      </w:pPr>
      <w:r>
        <w:rPr>
          <w:noProof/>
          <w:lang w:eastAsia="en-GB"/>
        </w:rPr>
        <w:lastRenderedPageBreak/>
        <w:drawing>
          <wp:inline distT="0" distB="0" distL="0" distR="0" wp14:anchorId="0B560545" wp14:editId="469E25FE">
            <wp:extent cx="1219200" cy="1219200"/>
            <wp:effectExtent l="0" t="0" r="0" b="0"/>
            <wp:docPr id="17" name="Picture 17" descr="alt interpola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lt interpolat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19200" cy="1219200"/>
                    </a:xfrm>
                    <a:prstGeom prst="rect">
                      <a:avLst/>
                    </a:prstGeom>
                    <a:noFill/>
                    <a:ln>
                      <a:noFill/>
                    </a:ln>
                  </pic:spPr>
                </pic:pic>
              </a:graphicData>
            </a:graphic>
          </wp:inline>
        </w:drawing>
      </w:r>
    </w:p>
    <w:p w14:paraId="2736CDA1" w14:textId="7183BBD4" w:rsidR="000D18BD" w:rsidRDefault="009372AB" w:rsidP="00E818DE">
      <w:pPr>
        <w:pStyle w:val="Caption"/>
        <w:jc w:val="center"/>
        <w:rPr>
          <w:lang w:bidi="si-LK"/>
        </w:rPr>
      </w:pPr>
      <w:bookmarkStart w:id="73" w:name="_Toc39684436"/>
      <w:r>
        <w:t xml:space="preserve">Figure </w:t>
      </w:r>
      <w:r w:rsidR="004A3957">
        <w:fldChar w:fldCharType="begin"/>
      </w:r>
      <w:r w:rsidR="004A3957">
        <w:instrText xml:space="preserve"> STYLEREF 2 \s </w:instrText>
      </w:r>
      <w:r w:rsidR="004A3957">
        <w:fldChar w:fldCharType="separate"/>
      </w:r>
      <w:r w:rsidR="00A318BF">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2</w:t>
      </w:r>
      <w:r w:rsidR="004A3957">
        <w:fldChar w:fldCharType="end"/>
      </w:r>
      <w:r>
        <w:t xml:space="preserve"> Interpolation</w:t>
      </w:r>
      <w:bookmarkEnd w:id="73"/>
    </w:p>
    <w:p w14:paraId="2E219662" w14:textId="46BC7515" w:rsidR="000D18BD" w:rsidRDefault="007B46A8" w:rsidP="007B46A8">
      <w:pPr>
        <w:rPr>
          <w:lang w:bidi="si-LK"/>
        </w:rPr>
      </w:pPr>
      <w:r>
        <w:rPr>
          <w:lang w:bidi="si-LK"/>
        </w:rPr>
        <w:t xml:space="preserve">A function is then carried out to draw a connection between two lines to </w:t>
      </w:r>
      <w:r w:rsidRPr="007B46A8">
        <w:rPr>
          <w:lang w:bidi="si-LK"/>
        </w:rPr>
        <w:t>fit a straight line on the start</w:t>
      </w:r>
      <w:r>
        <w:rPr>
          <w:lang w:bidi="si-LK"/>
        </w:rPr>
        <w:t xml:space="preserve"> </w:t>
      </w:r>
      <w:r w:rsidRPr="007B46A8">
        <w:rPr>
          <w:lang w:bidi="si-LK"/>
        </w:rPr>
        <w:t>- and endpoint of the sequence</w:t>
      </w:r>
      <w:r>
        <w:rPr>
          <w:lang w:bidi="si-LK"/>
        </w:rPr>
        <w:t xml:space="preserve">. </w:t>
      </w:r>
      <w:r w:rsidRPr="007B46A8">
        <w:rPr>
          <w:lang w:bidi="si-LK"/>
        </w:rPr>
        <w:t xml:space="preserve">If the distance error between the calculated points and actual sequence points </w:t>
      </w:r>
      <w:r>
        <w:rPr>
          <w:lang w:bidi="si-LK"/>
        </w:rPr>
        <w:t xml:space="preserve">is </w:t>
      </w:r>
      <w:r w:rsidRPr="007B46A8">
        <w:rPr>
          <w:lang w:bidi="si-LK"/>
        </w:rPr>
        <w:t>greater than the threshold, the point with</w:t>
      </w:r>
      <w:r>
        <w:rPr>
          <w:lang w:bidi="si-LK"/>
        </w:rPr>
        <w:t xml:space="preserve"> the greatest error is selected. </w:t>
      </w:r>
    </w:p>
    <w:p w14:paraId="7A5F7B3B" w14:textId="5EC656F1" w:rsidR="007B46A8" w:rsidRDefault="007B46A8" w:rsidP="007B46A8">
      <w:pPr>
        <w:rPr>
          <w:lang w:bidi="si-LK"/>
        </w:rPr>
      </w:pPr>
      <w:r>
        <w:rPr>
          <w:lang w:bidi="si-LK"/>
        </w:rPr>
        <w:t>Then a quadratic spline through the error point determined in the previous step</w:t>
      </w:r>
      <w:r w:rsidR="000D18BD">
        <w:rPr>
          <w:lang w:bidi="si-LK"/>
        </w:rPr>
        <w:t xml:space="preserve"> is drawn and fitted appropriately</w:t>
      </w:r>
      <w:r>
        <w:rPr>
          <w:lang w:bidi="si-LK"/>
        </w:rPr>
        <w:t>.</w:t>
      </w:r>
      <w:r w:rsidR="009E6992" w:rsidRPr="009E6992">
        <w:rPr>
          <w:lang w:bidi="si-LK"/>
        </w:rPr>
        <w:t xml:space="preserve"> </w:t>
      </w:r>
      <w:r w:rsidR="009E6992">
        <w:rPr>
          <w:lang w:bidi="si-LK"/>
        </w:rPr>
        <w:t>Finally, the coordinated are rendered into SVG paths.</w:t>
      </w:r>
    </w:p>
    <w:p w14:paraId="56622186" w14:textId="26C7A7E1" w:rsidR="009372AB" w:rsidRDefault="007B46A8" w:rsidP="009372AB">
      <w:pPr>
        <w:keepNext/>
        <w:jc w:val="center"/>
      </w:pPr>
      <w:r>
        <w:rPr>
          <w:noProof/>
          <w:lang w:eastAsia="en-GB"/>
        </w:rPr>
        <w:drawing>
          <wp:inline distT="0" distB="0" distL="0" distR="0" wp14:anchorId="617C716A" wp14:editId="36A8AC8A">
            <wp:extent cx="1304925" cy="1304925"/>
            <wp:effectExtent l="0" t="0" r="9525" b="9525"/>
            <wp:docPr id="16" name="Picture 16" descr="alt fitting a quadratic sp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lt fitting a quadratic splin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r w:rsidR="009E6992">
        <w:rPr>
          <w:noProof/>
          <w:lang w:eastAsia="en-GB"/>
        </w:rPr>
        <w:drawing>
          <wp:inline distT="0" distB="0" distL="0" distR="0" wp14:anchorId="548038E8" wp14:editId="76B07CEE">
            <wp:extent cx="1876425" cy="1019175"/>
            <wp:effectExtent l="0" t="0" r="9525" b="9525"/>
            <wp:docPr id="19" name="Picture 19" descr="s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s15.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4112" r="1"/>
                    <a:stretch/>
                  </pic:blipFill>
                  <pic:spPr bwMode="auto">
                    <a:xfrm>
                      <a:off x="0" y="0"/>
                      <a:ext cx="1876425" cy="1019175"/>
                    </a:xfrm>
                    <a:prstGeom prst="rect">
                      <a:avLst/>
                    </a:prstGeom>
                    <a:noFill/>
                    <a:ln>
                      <a:noFill/>
                    </a:ln>
                    <a:extLst>
                      <a:ext uri="{53640926-AAD7-44D8-BBD7-CCE9431645EC}">
                        <a14:shadowObscured xmlns:a14="http://schemas.microsoft.com/office/drawing/2010/main"/>
                      </a:ext>
                    </a:extLst>
                  </pic:spPr>
                </pic:pic>
              </a:graphicData>
            </a:graphic>
          </wp:inline>
        </w:drawing>
      </w:r>
    </w:p>
    <w:p w14:paraId="54817EC5" w14:textId="6C5B826D" w:rsidR="00E818DE" w:rsidRDefault="009372AB" w:rsidP="00E818DE">
      <w:pPr>
        <w:pStyle w:val="Caption"/>
        <w:jc w:val="center"/>
      </w:pPr>
      <w:bookmarkStart w:id="74" w:name="_Toc39684437"/>
      <w:r>
        <w:t xml:space="preserve">Figure </w:t>
      </w:r>
      <w:r w:rsidR="004A3957">
        <w:fldChar w:fldCharType="begin"/>
      </w:r>
      <w:r w:rsidR="004A3957">
        <w:instrText xml:space="preserve"> STYLEREF 2 \s </w:instrText>
      </w:r>
      <w:r w:rsidR="004A3957">
        <w:fldChar w:fldCharType="separate"/>
      </w:r>
      <w:r w:rsidR="00A318BF">
        <w:rPr>
          <w:noProof/>
        </w:rPr>
        <w:t>2.6</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3</w:t>
      </w:r>
      <w:r w:rsidR="004A3957">
        <w:fldChar w:fldCharType="end"/>
      </w:r>
      <w:r>
        <w:t xml:space="preserve"> Fitting quadratic spline</w:t>
      </w:r>
      <w:r w:rsidR="009E6992">
        <w:t xml:space="preserve"> and generated view of SVG</w:t>
      </w:r>
      <w:bookmarkEnd w:id="74"/>
    </w:p>
    <w:p w14:paraId="40FB4549" w14:textId="77777777" w:rsidR="00E818DE" w:rsidRPr="009E6992" w:rsidRDefault="00E818DE" w:rsidP="009E6992"/>
    <w:p w14:paraId="70D949A6" w14:textId="46E48051" w:rsidR="00651276" w:rsidRPr="00DE662E" w:rsidRDefault="00651276" w:rsidP="00651276">
      <w:pPr>
        <w:pStyle w:val="Heading2"/>
        <w:spacing w:after="160"/>
      </w:pPr>
      <w:bookmarkStart w:id="75" w:name="_Toc24645175"/>
      <w:bookmarkStart w:id="76" w:name="_Toc32220860"/>
      <w:bookmarkStart w:id="77" w:name="_Toc39684304"/>
      <w:r w:rsidRPr="00DE662E">
        <w:t>Justification of the Selected Approach</w:t>
      </w:r>
      <w:bookmarkEnd w:id="75"/>
      <w:bookmarkEnd w:id="76"/>
      <w:bookmarkEnd w:id="77"/>
      <w:r w:rsidRPr="00DE662E">
        <w:t xml:space="preserve"> </w:t>
      </w:r>
    </w:p>
    <w:p w14:paraId="4AF48AB8" w14:textId="77777777" w:rsidR="00E818DE" w:rsidRDefault="00651276" w:rsidP="00651276">
      <w:r w:rsidRPr="00DE662E">
        <w:t xml:space="preserve">As the literature review has been conducted, the various similar solutions available on a commercial level and on a research level are identified </w:t>
      </w:r>
      <w:r w:rsidR="009E6992">
        <w:t xml:space="preserve">to </w:t>
      </w:r>
      <w:r w:rsidRPr="00DE662E">
        <w:t xml:space="preserve">not address identifying the qualities of the raster image before conducting the process of conversion of the image from raster to vector. Hence this project will be further looking into the usage of image processing to identify various image processing techniques for the </w:t>
      </w:r>
      <w:r w:rsidR="001D41D7" w:rsidRPr="00DE662E">
        <w:t>pre-processing</w:t>
      </w:r>
      <w:r w:rsidRPr="00DE662E">
        <w:t xml:space="preserve"> of the image before converting it from raster to vector and also identifying the most suitable parameters for the algorithm to be executed on for an accurate conversion</w:t>
      </w:r>
      <w:r w:rsidR="009E6992">
        <w:t xml:space="preserve"> also using more image processing techniques which will be selected and highlighted in the implementation chapter of this document</w:t>
      </w:r>
      <w:r w:rsidRPr="00DE662E">
        <w:t>.</w:t>
      </w:r>
      <w:r w:rsidR="00E818DE">
        <w:t xml:space="preserve"> </w:t>
      </w:r>
    </w:p>
    <w:p w14:paraId="4C43D34F" w14:textId="776D6336" w:rsidR="009E6992" w:rsidRDefault="00CF2C1A" w:rsidP="00651276">
      <w:r>
        <w:lastRenderedPageBreak/>
        <w:t xml:space="preserve">From the raster to vector conversion products and libraries available in the market, </w:t>
      </w:r>
      <w:proofErr w:type="spellStart"/>
      <w:r>
        <w:t>potrace</w:t>
      </w:r>
      <w:proofErr w:type="spellEnd"/>
      <w:r>
        <w:t xml:space="preserve"> and image tracer were selected as main candidates to be used in this project due to its compatibility with the approach selected in this project as conversion parameters used when converting could be set by the </w:t>
      </w:r>
      <w:proofErr w:type="spellStart"/>
      <w:r>
        <w:t>usere</w:t>
      </w:r>
      <w:proofErr w:type="spellEnd"/>
      <w:r>
        <w:t>. And a</w:t>
      </w:r>
      <w:r w:rsidR="00E818DE">
        <w:t xml:space="preserve">s for the raster to vector conversion algorithm that has been selected and described in the process overview in section 2.6 of this chapter. It can be seen that Unlike the </w:t>
      </w:r>
      <w:proofErr w:type="spellStart"/>
      <w:r w:rsidR="00E818DE">
        <w:t>potrace</w:t>
      </w:r>
      <w:proofErr w:type="spellEnd"/>
      <w:r w:rsidR="00E818DE">
        <w:t xml:space="preserve"> algorithm which can only work with bitmap type images and can only perform line thinning in a grayscale environment. The selected image trace algorithm suits the GIS type image conversion better as it can convert continuous tone images and not only does line thinning to find vector paths but can also draw quadratic shapes which can be filled to obtain polygons. </w:t>
      </w:r>
    </w:p>
    <w:p w14:paraId="51550730" w14:textId="4A94F025" w:rsidR="007B46A8" w:rsidRDefault="007D2391" w:rsidP="007D2391">
      <w:pPr>
        <w:pStyle w:val="Heading2"/>
      </w:pPr>
      <w:bookmarkStart w:id="78" w:name="_Toc39684305"/>
      <w:r>
        <w:t>Research Gap</w:t>
      </w:r>
      <w:r w:rsidR="009E6992">
        <w:t xml:space="preserve"> addressed</w:t>
      </w:r>
      <w:bookmarkEnd w:id="78"/>
    </w:p>
    <w:p w14:paraId="36A4D299" w14:textId="4B4AF182" w:rsidR="007D2391" w:rsidRDefault="009E6992" w:rsidP="007D2391">
      <w:pPr>
        <w:rPr>
          <w:lang w:bidi="si-LK"/>
        </w:rPr>
      </w:pPr>
      <w:r>
        <w:rPr>
          <w:lang w:bidi="si-LK"/>
        </w:rPr>
        <w:t xml:space="preserve">The research gap to be addressed in this project is the fact that </w:t>
      </w:r>
      <w:r w:rsidR="007D2391">
        <w:rPr>
          <w:lang w:bidi="si-LK"/>
        </w:rPr>
        <w:t xml:space="preserve">Raster to Vector Image conversion systems found in the market and that are developed on a research-level mostly operate on fixed parameters on their conversion process and algorithms. And when application does have these parameters for access of the user to change to streamline an image output to be of a better quality and more suitable to the type of image which is to be converted. The user may not have enough knowledge on the factors that each of these parameters and their values might do the result output image obtained after conversion. Due to this, there arises a need for an application to </w:t>
      </w:r>
      <w:proofErr w:type="spellStart"/>
      <w:r w:rsidR="007D2391">
        <w:rPr>
          <w:lang w:bidi="si-LK"/>
        </w:rPr>
        <w:t>analyze</w:t>
      </w:r>
      <w:proofErr w:type="spellEnd"/>
      <w:r w:rsidR="007D2391">
        <w:rPr>
          <w:lang w:bidi="si-LK"/>
        </w:rPr>
        <w:t xml:space="preserve"> the image, classify it and identify the best parameters required for a better quality and accuracy to be obtained in the resulting vector image that is produced from the conversion process.</w:t>
      </w:r>
    </w:p>
    <w:p w14:paraId="657DD692" w14:textId="71062C9F" w:rsidR="009E6992" w:rsidRDefault="009E6992" w:rsidP="00D30BBB">
      <w:r>
        <w:rPr>
          <w:lang w:bidi="si-LK"/>
        </w:rPr>
        <w:t>Image</w:t>
      </w:r>
      <w:r w:rsidR="007D2391">
        <w:rPr>
          <w:lang w:bidi="si-LK"/>
        </w:rPr>
        <w:t xml:space="preserve"> pre-processing</w:t>
      </w:r>
      <w:r>
        <w:rPr>
          <w:lang w:bidi="si-LK"/>
        </w:rPr>
        <w:t xml:space="preserve"> is also packaged together with conversion in this conversion process</w:t>
      </w:r>
      <w:r w:rsidR="007D2391">
        <w:rPr>
          <w:lang w:bidi="si-LK"/>
        </w:rPr>
        <w:t xml:space="preserve"> </w:t>
      </w:r>
      <w:r>
        <w:rPr>
          <w:lang w:bidi="si-LK"/>
        </w:rPr>
        <w:t>so</w:t>
      </w:r>
      <w:r w:rsidR="007D2391">
        <w:rPr>
          <w:lang w:bidi="si-LK"/>
        </w:rPr>
        <w:t xml:space="preserve"> the user can customize as they see fit for image quality and other options such as de-noising and colours to be used in the resulting image through quantization.</w:t>
      </w:r>
      <w:r>
        <w:rPr>
          <w:lang w:bidi="si-LK"/>
        </w:rPr>
        <w:t xml:space="preserve"> </w:t>
      </w:r>
    </w:p>
    <w:p w14:paraId="39D1573C" w14:textId="77777777" w:rsidR="00B53352" w:rsidRDefault="00B53352" w:rsidP="00D30BBB">
      <w:pPr>
        <w:sectPr w:rsidR="00B53352" w:rsidSect="00E73269">
          <w:type w:val="continuous"/>
          <w:pgSz w:w="12240" w:h="15840"/>
          <w:pgMar w:top="1440" w:right="1440" w:bottom="1440" w:left="1440" w:header="720" w:footer="720" w:gutter="0"/>
          <w:cols w:space="720"/>
          <w:docGrid w:linePitch="360"/>
        </w:sectPr>
      </w:pPr>
    </w:p>
    <w:p w14:paraId="034B319E" w14:textId="77777777" w:rsidR="00651276" w:rsidRPr="00DE662E" w:rsidRDefault="00651276" w:rsidP="00651276">
      <w:pPr>
        <w:pStyle w:val="Heading2"/>
        <w:spacing w:after="160"/>
      </w:pPr>
      <w:bookmarkStart w:id="79" w:name="_Toc24645179"/>
      <w:bookmarkStart w:id="80" w:name="_Toc32220864"/>
      <w:bookmarkStart w:id="81" w:name="_Toc39684306"/>
      <w:r w:rsidRPr="00DE662E">
        <w:lastRenderedPageBreak/>
        <w:t>Chapter Summary</w:t>
      </w:r>
      <w:bookmarkEnd w:id="79"/>
      <w:bookmarkEnd w:id="80"/>
      <w:bookmarkEnd w:id="81"/>
      <w:r w:rsidRPr="00DE662E">
        <w:t xml:space="preserve"> </w:t>
      </w:r>
    </w:p>
    <w:p w14:paraId="36639261" w14:textId="11E9FD6B" w:rsidR="009E6992" w:rsidRDefault="00651276" w:rsidP="00E818DE">
      <w:r w:rsidRPr="00DE662E">
        <w:t>As outlined in this chapter, an image processing solution to identifying the best conversion method and parameter identification when raster to vector convers</w:t>
      </w:r>
      <w:r w:rsidR="00854363">
        <w:t xml:space="preserve">ion is considered is discussed. </w:t>
      </w:r>
      <w:r w:rsidRPr="00DE662E">
        <w:t xml:space="preserve">This is to combat the fact of there not being a standard when identifying the best method of conversion from raster to vector. A number of raster to vector conversion tools have been reviewed and researched on for this purpose. </w:t>
      </w:r>
      <w:r w:rsidR="00CF2C1A">
        <w:t xml:space="preserve">The image tracer conversion process was selected as the ideal conversion process to be used in the project. Several image pre-processing methods were also described. </w:t>
      </w:r>
    </w:p>
    <w:p w14:paraId="6E3294AE" w14:textId="77777777" w:rsidR="00651276" w:rsidRDefault="00651276" w:rsidP="00651276">
      <w:pPr>
        <w:pStyle w:val="Heading1"/>
      </w:pPr>
      <w:bookmarkStart w:id="82" w:name="_Toc39684307"/>
      <w:r>
        <w:lastRenderedPageBreak/>
        <w:t>Chapter 3: Methodology</w:t>
      </w:r>
      <w:bookmarkEnd w:id="82"/>
    </w:p>
    <w:p w14:paraId="257EC6C8" w14:textId="77777777" w:rsidR="00651276" w:rsidRDefault="00651276" w:rsidP="00651276">
      <w:pPr>
        <w:pStyle w:val="Heading2"/>
      </w:pPr>
      <w:bookmarkStart w:id="83" w:name="_Toc39684308"/>
      <w:r>
        <w:t>Chapter Overview</w:t>
      </w:r>
      <w:bookmarkEnd w:id="83"/>
    </w:p>
    <w:p w14:paraId="147DFD3F" w14:textId="39C10898" w:rsidR="00651276" w:rsidRDefault="00D95E1D" w:rsidP="00651276">
      <w:r>
        <w:t xml:space="preserve">In this chapter </w:t>
      </w:r>
      <w:r w:rsidR="003D75A8">
        <w:t xml:space="preserve">the </w:t>
      </w:r>
      <w:r>
        <w:t>methodology behind the research approach which has been selected for this research</w:t>
      </w:r>
      <w:r w:rsidR="003D75A8">
        <w:t xml:space="preserve"> will be discussed</w:t>
      </w:r>
      <w:r>
        <w:t>. The research paradigm and the research methodology selected will be elaborated and justified. The design methodology and the development methodology of the project will al</w:t>
      </w:r>
      <w:r w:rsidR="003D75A8">
        <w:t>so be discussed.</w:t>
      </w:r>
    </w:p>
    <w:p w14:paraId="52B17CEC" w14:textId="77777777" w:rsidR="00D95E1D" w:rsidRPr="005D1838" w:rsidRDefault="00D95E1D" w:rsidP="00651276"/>
    <w:p w14:paraId="40691D8C" w14:textId="77777777" w:rsidR="00651276" w:rsidRDefault="00651276" w:rsidP="00651276">
      <w:pPr>
        <w:pStyle w:val="Heading2"/>
      </w:pPr>
      <w:bookmarkStart w:id="84" w:name="_Toc39684309"/>
      <w:r>
        <w:t>Research Methodology</w:t>
      </w:r>
      <w:bookmarkEnd w:id="84"/>
    </w:p>
    <w:p w14:paraId="4BFA0C47" w14:textId="2F0C6E37" w:rsidR="00651276" w:rsidRDefault="00651276" w:rsidP="00651276">
      <w:r>
        <w:t>This research is based on the conversion of the process of Raster to Vector in classified GIS imagery with the use of best-fit conversion parameters. The theory of the research is based on a hypothesis that has been established as follows. </w:t>
      </w:r>
      <w:r w:rsidRPr="00D3395D">
        <w:rPr>
          <w:rStyle w:val="Emphasis"/>
          <w:bCs/>
        </w:rPr>
        <w:t>"Images that have similar characteristics and can be classified as such using an image classifier can have a similar set of best-fit conversion parameters for Raster to Vector conversion to obtain optimal results of conversion."</w:t>
      </w:r>
    </w:p>
    <w:p w14:paraId="52B5D237" w14:textId="77777777" w:rsidR="00651276" w:rsidRPr="00D3395D" w:rsidRDefault="00651276" w:rsidP="00651276">
      <w:pPr>
        <w:pStyle w:val="Heading3"/>
      </w:pPr>
      <w:bookmarkStart w:id="85" w:name="_Toc39684310"/>
      <w:r>
        <w:rPr>
          <w:shd w:val="clear" w:color="auto" w:fill="FFFFFF"/>
        </w:rPr>
        <w:t>Research Paradigm</w:t>
      </w:r>
      <w:bookmarkEnd w:id="85"/>
    </w:p>
    <w:p w14:paraId="6CEC13E4" w14:textId="32D445DE" w:rsidR="00651276" w:rsidRDefault="00651276" w:rsidP="00651276">
      <w:r>
        <w:t xml:space="preserve">When considering the different approaches that can be considered when approaching this research topic. </w:t>
      </w:r>
      <w:r w:rsidR="003D75A8">
        <w:t>It can be identified that there are</w:t>
      </w:r>
      <w:r>
        <w:t xml:space="preserve"> three clear approaches that have been established by researchers. These are the approaches of 1) Positivism </w:t>
      </w:r>
      <w:r w:rsidRPr="00BA207B">
        <w:t xml:space="preserve">2) </w:t>
      </w:r>
      <w:proofErr w:type="spellStart"/>
      <w:r w:rsidRPr="00BA207B">
        <w:t>Interpretivism</w:t>
      </w:r>
      <w:proofErr w:type="spellEnd"/>
      <w:r w:rsidRPr="00BA207B">
        <w:t xml:space="preserve"> 3) Critical theory.</w:t>
      </w:r>
      <w:r>
        <w:t xml:space="preserve"> This is essential bec</w:t>
      </w:r>
      <w:r w:rsidR="00083579">
        <w:t>ause as consumers of research, researchers</w:t>
      </w:r>
      <w:r>
        <w:t xml:space="preserve"> have to be able to look deeper into claims made by researchers who adhere to different research paradigms </w:t>
      </w:r>
      <w:r w:rsidR="00EE6FBD">
        <w:fldChar w:fldCharType="begin" w:fldLock="1"/>
      </w:r>
      <w:r w:rsidR="00EE6FBD">
        <w:instrText>ADDIN CSL_CITATION {"citationItems":[{"id":"ITEM-1","itemData":{"abstract":"The aim of this article is to provide a brief outline of different research paradigms. It explores the philosophical underpinnings of three major paradigms: positivism, interpretivism, and critical theory. The article starts with a brief description of the four components of a research paradigm: ontology, epistemology, methodology, and methods. This is followed by a detailed discussion of the three paradigms and what characterizes the four components in each of the three paradigms. The article concludes by stating that researchers can investigate different phenomena under any of the three paradigms and they should not eschew the possibility of subscribing to different paradigms because of any concerns that they have to be mutually exclusive. Instead, the decision of choosing a philosophical outlook to investigate a phenomenon should be guided by the necessities and requirements of a research study rather than the obdurate insistence of adhering to one particular philosophical outlook to the exclusion of others.","author":[{"dropping-particle":"","family":"Rehman","given":"Adil Abdul","non-dropping-particle":"","parse-names":false,"suffix":""},{"dropping-particle":"","family":"Alharthi","given":"Khalid","non-dropping-particle":"","parse-names":false,"suffix":""}],"container-title":"International Journal of Educational Investigations","id":"ITEM-1","issue":"October","issued":{"date-parts":[["2016"]]},"page":"51-59","title":"An introduction to research paradigms in distance education","type":"article-journal","volume":"3"},"uris":["http://www.mendeley.com/documents/?uuid=76f6bffa-740d-4de4-adf0-ecb862b80098"]}],"mendeley":{"formattedCitation":"(Rehman and Alharthi, 2016)","plainTextFormattedCitation":"(Rehman and Alharthi, 2016)","previouslyFormattedCitation":"(Rehman and Alharthi, 2016)"},"properties":{"noteIndex":0},"schema":"https://github.com/citation-style-language/schema/raw/master/csl-citation.json"}</w:instrText>
      </w:r>
      <w:r w:rsidR="00EE6FBD">
        <w:fldChar w:fldCharType="separate"/>
      </w:r>
      <w:r w:rsidR="00EE6FBD" w:rsidRPr="00EE6FBD">
        <w:rPr>
          <w:noProof/>
        </w:rPr>
        <w:t>(Rehman and Alharthi, 2016)</w:t>
      </w:r>
      <w:r w:rsidR="00EE6FBD">
        <w:fldChar w:fldCharType="end"/>
      </w:r>
      <w:r w:rsidR="00EE6FBD">
        <w:t>.</w:t>
      </w:r>
      <w:r>
        <w:t xml:space="preserve"> </w:t>
      </w:r>
    </w:p>
    <w:p w14:paraId="7667E07F" w14:textId="726BD800" w:rsidR="00651276" w:rsidRDefault="003D75A8" w:rsidP="00651276">
      <w:pPr>
        <w:rPr>
          <w:rFonts w:ascii="Arial" w:hAnsi="Arial" w:cs="Arial"/>
          <w:color w:val="222222"/>
          <w:shd w:val="clear" w:color="auto" w:fill="FFFFFF"/>
        </w:rPr>
      </w:pPr>
      <w:r>
        <w:t xml:space="preserve">As a hypothesis is established and the </w:t>
      </w:r>
      <w:r w:rsidR="00651276">
        <w:t xml:space="preserve">testing to obtain empirical data to form a relation between the phenomena </w:t>
      </w:r>
      <w:r>
        <w:t>is carried out. T</w:t>
      </w:r>
      <w:r w:rsidR="00651276">
        <w:t>he research paradigm of this research</w:t>
      </w:r>
      <w:r>
        <w:t xml:space="preserve"> can be concluded</w:t>
      </w:r>
      <w:r w:rsidR="00651276">
        <w:t xml:space="preserve"> to be of a </w:t>
      </w:r>
      <w:r w:rsidR="00651276" w:rsidRPr="00D3395D">
        <w:rPr>
          <w:b/>
          <w:bCs/>
        </w:rPr>
        <w:t xml:space="preserve">positivism </w:t>
      </w:r>
      <w:r w:rsidR="00651276">
        <w:rPr>
          <w:b/>
          <w:bCs/>
        </w:rPr>
        <w:t>approach</w:t>
      </w:r>
      <w:r w:rsidR="00651276">
        <w:t xml:space="preserve">. </w:t>
      </w:r>
    </w:p>
    <w:p w14:paraId="0A1C681E" w14:textId="77777777" w:rsidR="00651276" w:rsidRDefault="00651276" w:rsidP="00651276">
      <w:pPr>
        <w:pStyle w:val="Heading3"/>
      </w:pPr>
      <w:bookmarkStart w:id="86" w:name="_Toc39684311"/>
      <w:r>
        <w:rPr>
          <w:shd w:val="clear" w:color="auto" w:fill="FFFFFF"/>
        </w:rPr>
        <w:t>Research Methodology</w:t>
      </w:r>
      <w:bookmarkEnd w:id="86"/>
    </w:p>
    <w:p w14:paraId="7ED303A9" w14:textId="530E52C4" w:rsidR="00651276" w:rsidRDefault="00651276" w:rsidP="00651276">
      <w:r w:rsidRPr="00BA207B">
        <w:t xml:space="preserve">When considering research methodologies, there are two main types of methods that researches generally can be categorized under. 1) Deductive approach 2) Inductive approach. The deductive approach starts with specifying the objective. The inductive </w:t>
      </w:r>
      <w:r w:rsidR="00F5401E">
        <w:t>starts through an</w:t>
      </w:r>
      <w:r w:rsidRPr="00BA207B">
        <w:t xml:space="preserve"> observation</w:t>
      </w:r>
      <w:r>
        <w:t xml:space="preserve"> and </w:t>
      </w:r>
      <w:r w:rsidR="00F5401E">
        <w:t>arriving to a</w:t>
      </w:r>
      <w:r>
        <w:t xml:space="preserve"> conclusions through</w:t>
      </w:r>
      <w:r w:rsidR="00F5401E">
        <w:t xml:space="preserve"> the</w:t>
      </w:r>
      <w:r>
        <w:t xml:space="preserve"> observation</w:t>
      </w:r>
      <w:r w:rsidR="00EE6FBD">
        <w:t xml:space="preserve"> </w:t>
      </w:r>
      <w:r w:rsidR="00EE6FBD">
        <w:fldChar w:fldCharType="begin" w:fldLock="1"/>
      </w:r>
      <w:r w:rsidR="00EE6FBD">
        <w:instrText>ADDIN CSL_CITATION {"citationItems":[{"id":"ITEM-1","itemData":{"DOI":"10.5296/ajfa.v8i1.8148","abstract":"&lt;p&gt;Accounting has been offered as an academic discipline in universities and higher education institutions for more than a century. For the first time in history, the American Institute of Accountants (AIA) puts forth efforts to compile the generally accepted accounting principles back in 1939. Since then, we have witnessed more efforts in setting accounting standards along with an expansion of the accounting theory and academic research studies. All of the mentioned efforts are signs of the fact that accounting is going through a change, from a profession into a field of science. However, one cannot claim accounting as a scientific field without justification, reasoning, and argumentation. Thereby, in this article while studying the deductive and inductive reasoning, we will elaborate their role in developing the accounting theory, setting the accounting standards, and accounting research. What has been expected from the accounting theory is to enable the standard setting authorities to deduce standards. Considering the impact of accounting theory on standard setting, the main aim of this study is to explore the role of deductive and inductive reasoning in the development of accounting theory and setting accounting standards. Furthermore, regarding the fact that accounting research is the joint connection between accounting theory and standards, the role of these reasoning approaches on the integrity of this connection is studied. This non-empirical research is based on reviewing of the existing literature.&lt;/p&gt;","author":[{"dropping-particle":"","family":"Zalaghi","given":"Hasan","non-dropping-particle":"","parse-names":false,"suffix":""},{"dropping-particle":"","family":"Khazaei","given":"Mahdi","non-dropping-particle":"","parse-names":false,"suffix":""}],"container-title":"Asian Journal of Finance &amp; Accounting","id":"ITEM-1","issue":"1","issued":{"date-parts":[["2016"]]},"page":"23","title":"The Role of Deductive and Inductive Reasoning in Accounting Research and Standard Setting","type":"article-journal","volume":"8"},"uris":["http://www.mendeley.com/documents/?uuid=cd353530-9c2c-4e93-828e-85b0a2f59beb"]}],"mendeley":{"formattedCitation":"(Zalaghi and Khazaei, 2016)","plainTextFormattedCitation":"(Zalaghi and Khazaei, 2016)","previouslyFormattedCitation":"(Zalaghi and Khazaei, 2016)"},"properties":{"noteIndex":0},"schema":"https://github.com/citation-style-language/schema/raw/master/csl-citation.json"}</w:instrText>
      </w:r>
      <w:r w:rsidR="00EE6FBD">
        <w:fldChar w:fldCharType="separate"/>
      </w:r>
      <w:r w:rsidR="00EE6FBD" w:rsidRPr="00EE6FBD">
        <w:rPr>
          <w:noProof/>
        </w:rPr>
        <w:t>(Zalaghi and Khazaei, 2016)</w:t>
      </w:r>
      <w:r w:rsidR="00EE6FBD">
        <w:fldChar w:fldCharType="end"/>
      </w:r>
      <w:r>
        <w:t>. </w:t>
      </w:r>
    </w:p>
    <w:p w14:paraId="79673D5A" w14:textId="7615611F" w:rsidR="00D95E1D" w:rsidRDefault="00A553D5" w:rsidP="00B53352">
      <w:r>
        <w:lastRenderedPageBreak/>
        <w:t>As the hypothesis that is being established at the beginning of this section is clear, and the work of this research is to prove its validity.</w:t>
      </w:r>
      <w:r w:rsidR="00651276">
        <w:t xml:space="preserve"> </w:t>
      </w:r>
      <w:r w:rsidR="00083579">
        <w:t>T</w:t>
      </w:r>
      <w:r w:rsidR="00651276">
        <w:t>his research</w:t>
      </w:r>
      <w:r w:rsidR="00083579">
        <w:t xml:space="preserve"> can be identified</w:t>
      </w:r>
      <w:r w:rsidR="00651276">
        <w:t xml:space="preserve"> to be of the </w:t>
      </w:r>
      <w:r w:rsidR="00651276" w:rsidRPr="00BA207B">
        <w:rPr>
          <w:b/>
          <w:bCs/>
        </w:rPr>
        <w:t>deductive approach</w:t>
      </w:r>
      <w:r w:rsidR="00651276">
        <w:t>.</w:t>
      </w:r>
    </w:p>
    <w:p w14:paraId="2D3BE730" w14:textId="77777777" w:rsidR="00B53352" w:rsidRDefault="00B53352" w:rsidP="00B53352"/>
    <w:p w14:paraId="440F4CD7" w14:textId="77777777" w:rsidR="00651276" w:rsidRDefault="00651276" w:rsidP="00651276">
      <w:pPr>
        <w:pStyle w:val="Heading2"/>
      </w:pPr>
      <w:bookmarkStart w:id="87" w:name="_Toc39684312"/>
      <w:r>
        <w:t>Design Methodology</w:t>
      </w:r>
      <w:bookmarkEnd w:id="87"/>
    </w:p>
    <w:p w14:paraId="1CEAEAC2" w14:textId="328B2469" w:rsidR="00083579" w:rsidRDefault="00651276" w:rsidP="00651276">
      <w:r>
        <w:t xml:space="preserve">Two main design methodologies can be considered to be used to design the proposed system. These can be identified as Object-Oriented Analysis and Design (OOAD) and Structured Systems Analysis and Design Method (SSADM). Each of these methods have their pros and cons according to what kind of system is being designed. </w:t>
      </w:r>
      <w:r w:rsidR="00083579">
        <w:t>In this section factors that can be used to identify the most suitable approach for designing the proposed system will be discussed.</w:t>
      </w:r>
    </w:p>
    <w:p w14:paraId="6DD9A884" w14:textId="2300173B" w:rsidR="00651276" w:rsidRDefault="00651276" w:rsidP="00651276">
      <w:r>
        <w:t>In the Object-Oriented analysis and design approach initially, requirements are identified and a software specification and documentation is developed in terms of an object model. These are objects that integrate both data and function</w:t>
      </w:r>
      <w:r>
        <w:tab/>
        <w:t xml:space="preserve">ns and are </w:t>
      </w:r>
      <w:proofErr w:type="spellStart"/>
      <w:r>
        <w:t>modeled</w:t>
      </w:r>
      <w:proofErr w:type="spellEnd"/>
      <w:r>
        <w:t xml:space="preserve"> after real-world objects. After these objects are identified it is then mapped into classes and constraints and relationships are identified. This methodology gives access to certain OOD principles such as classes and objects, encapsulation, polymorphism and interfaces/abstract classes. OOD can be considered a good design methodology to manage complexity in applications and to enable the reusability of components.</w:t>
      </w:r>
    </w:p>
    <w:p w14:paraId="1B25910A" w14:textId="09ABE86B" w:rsidR="00651276" w:rsidRDefault="00651276" w:rsidP="00651276">
      <w:r>
        <w:t>In the structured system analysis and design methodology graphical tools are used in a systematic approach to refine objectives out of well-defined user requirements. In the case of these requirements not being clearly described initially, it can lead to problems in the process of the solution created. This approach also does not accommodate dynamic user requirements that might be subjected to change through the development life cycle of the solution.</w:t>
      </w:r>
    </w:p>
    <w:p w14:paraId="390C7129" w14:textId="16A3979D" w:rsidR="00651276" w:rsidRDefault="00651276" w:rsidP="00D95E1D">
      <w:r>
        <w:t xml:space="preserve">When considering the above factors as the requirements of the proposed solution may be subject to change through the life cycle of this research. The </w:t>
      </w:r>
      <w:r w:rsidRPr="003F3B6E">
        <w:rPr>
          <w:b/>
          <w:bCs/>
        </w:rPr>
        <w:t>OOAD</w:t>
      </w:r>
      <w:r>
        <w:t xml:space="preserve"> methodology is better suited for the analysis and design methodology of this project.</w:t>
      </w:r>
    </w:p>
    <w:p w14:paraId="1CFC2313" w14:textId="69AF30A1" w:rsidR="00D95E1D" w:rsidRDefault="00D95E1D" w:rsidP="00D95E1D"/>
    <w:p w14:paraId="00E97353" w14:textId="77777777" w:rsidR="00B53352" w:rsidRDefault="00B53352" w:rsidP="00D95E1D"/>
    <w:p w14:paraId="2D5E01D8" w14:textId="384CAD92" w:rsidR="00651276" w:rsidRDefault="00651276" w:rsidP="00651276">
      <w:pPr>
        <w:pStyle w:val="Heading2"/>
      </w:pPr>
      <w:bookmarkStart w:id="88" w:name="_Toc39684313"/>
      <w:r>
        <w:lastRenderedPageBreak/>
        <w:t>Development Methodology</w:t>
      </w:r>
      <w:bookmarkEnd w:id="88"/>
    </w:p>
    <w:p w14:paraId="7AC8FB81" w14:textId="41F30343" w:rsidR="00651276" w:rsidRDefault="00651276" w:rsidP="00651276">
      <w:r w:rsidRPr="00785C9A">
        <w:t>When starting a project that has as purpose the software development, it is very important to use a methodology that increases its success rate</w:t>
      </w:r>
      <w:r>
        <w:t xml:space="preserve">. </w:t>
      </w:r>
      <w:r w:rsidR="00F5401E">
        <w:t>The success rate of a Project can be improved by using a methodology that fits the characteristics of the project.</w:t>
      </w:r>
      <w:r>
        <w:t xml:space="preserve"> Multiple software development methodologies that can be employed when determining the development life cycle of a software application. These can be identified as follows. Waterfall, Agile, Feature-Driven, </w:t>
      </w:r>
      <w:r w:rsidRPr="00785C9A">
        <w:t>Iterative</w:t>
      </w:r>
      <w:r>
        <w:t>, Spiral, Prototyping and RAD (Rapid</w:t>
      </w:r>
      <w:r w:rsidR="00B71277">
        <w:t xml:space="preserve"> </w:t>
      </w:r>
      <w:r>
        <w:t>Application Development). The following features that might be considered as factors that affect which mentioned methodology is most suitable for this project can be identified due to their repeated occurrence during this project.</w:t>
      </w:r>
    </w:p>
    <w:p w14:paraId="0B657A7A" w14:textId="77777777" w:rsidR="00651276" w:rsidRDefault="00651276" w:rsidP="00B53352">
      <w:pPr>
        <w:pStyle w:val="ListParagraph"/>
        <w:numPr>
          <w:ilvl w:val="0"/>
          <w:numId w:val="14"/>
        </w:numPr>
        <w:spacing w:after="0" w:line="276" w:lineRule="auto"/>
      </w:pPr>
      <w:r>
        <w:t>The initial requirements are identified and recorded in the Project initiation document.</w:t>
      </w:r>
    </w:p>
    <w:p w14:paraId="4F18627A" w14:textId="77777777" w:rsidR="00651276" w:rsidRDefault="00651276" w:rsidP="00B53352">
      <w:pPr>
        <w:pStyle w:val="ListParagraph"/>
        <w:numPr>
          <w:ilvl w:val="0"/>
          <w:numId w:val="14"/>
        </w:numPr>
        <w:spacing w:after="0" w:line="276" w:lineRule="auto"/>
      </w:pPr>
      <w:r>
        <w:t>These requirements are subjected to change over the development of the project due to feedback and development constraints</w:t>
      </w:r>
    </w:p>
    <w:p w14:paraId="7586B916" w14:textId="77777777" w:rsidR="00651276" w:rsidRDefault="00651276" w:rsidP="00B53352">
      <w:pPr>
        <w:pStyle w:val="ListParagraph"/>
        <w:numPr>
          <w:ilvl w:val="0"/>
          <w:numId w:val="14"/>
        </w:numPr>
        <w:spacing w:after="0" w:line="276" w:lineRule="auto"/>
      </w:pPr>
      <w:r>
        <w:t>Development is done by breaking down the project into components</w:t>
      </w:r>
    </w:p>
    <w:p w14:paraId="4C7767DE" w14:textId="77777777" w:rsidR="00651276" w:rsidRDefault="00651276" w:rsidP="00B53352">
      <w:pPr>
        <w:pStyle w:val="ListParagraph"/>
        <w:numPr>
          <w:ilvl w:val="0"/>
          <w:numId w:val="14"/>
        </w:numPr>
        <w:spacing w:after="0" w:line="276" w:lineRule="auto"/>
      </w:pPr>
      <w:r>
        <w:t>Development will be done component by component.</w:t>
      </w:r>
    </w:p>
    <w:p w14:paraId="621D9E75" w14:textId="77777777" w:rsidR="00810EE4" w:rsidRDefault="00651276" w:rsidP="00B53352">
      <w:pPr>
        <w:pStyle w:val="ListParagraph"/>
        <w:numPr>
          <w:ilvl w:val="0"/>
          <w:numId w:val="14"/>
        </w:numPr>
        <w:spacing w:after="0" w:line="276" w:lineRule="auto"/>
      </w:pPr>
      <w:r>
        <w:t>Each component will have the ability to be tested independently.</w:t>
      </w:r>
    </w:p>
    <w:p w14:paraId="5F63F7F5" w14:textId="339123F8" w:rsidR="00651276" w:rsidRDefault="00651276" w:rsidP="00810EE4">
      <w:pPr>
        <w:spacing w:after="0"/>
      </w:pPr>
      <w:r>
        <w:t xml:space="preserve"> </w:t>
      </w:r>
    </w:p>
    <w:p w14:paraId="58AD1773" w14:textId="22D0F9AF" w:rsidR="00F5401E" w:rsidRDefault="00651276" w:rsidP="00651276">
      <w:r w:rsidRPr="0071224A">
        <w:t xml:space="preserve">The Agile development methodology can be considered an iterative and incremental process that focuses on rapid delivery of working prototypes that finally create the working product in incremental builds. When considering the above stated factors, it is evident that an </w:t>
      </w:r>
      <w:r w:rsidRPr="0071224A">
        <w:rPr>
          <w:b/>
          <w:bCs/>
        </w:rPr>
        <w:t>Agile</w:t>
      </w:r>
      <w:r w:rsidRPr="0071224A">
        <w:t xml:space="preserve"> Software development methodology is better suited for the development methodology of this project.</w:t>
      </w:r>
    </w:p>
    <w:p w14:paraId="460767F8" w14:textId="77777777" w:rsidR="00B71277" w:rsidRDefault="00B71277" w:rsidP="00651276"/>
    <w:p w14:paraId="5C77C949" w14:textId="32168107" w:rsidR="00651276" w:rsidRDefault="00651276" w:rsidP="00651276">
      <w:pPr>
        <w:pStyle w:val="Heading2"/>
      </w:pPr>
      <w:bookmarkStart w:id="89" w:name="_Toc39684314"/>
      <w:r>
        <w:t>Chapter Summary</w:t>
      </w:r>
      <w:bookmarkEnd w:id="89"/>
    </w:p>
    <w:p w14:paraId="2460B23A" w14:textId="646A6331" w:rsidR="00A553D5" w:rsidRDefault="00B71277" w:rsidP="00A553D5">
      <w:pPr>
        <w:rPr>
          <w:lang w:bidi="si-LK"/>
        </w:rPr>
      </w:pPr>
      <w:r>
        <w:rPr>
          <w:lang w:bidi="si-LK"/>
        </w:rPr>
        <w:t>As to conclude this chapter, the projects Research methodology and Research paradigm has been selected as the deductive approach and the positivism approach respectively. The Design methodology of the project is also selected as to the OOAD (Object Oriented Analysis and Design) methodology. Further the chapter also mentions selecting Agile Development Methodology as the suitable Software development methodology of this project as the software as the initial requirements identified may be subjected to change during the course of the project and a dynamic development methodology is thus required to adapt and overcome the challenges that follow along with such a project lifecycle.</w:t>
      </w:r>
    </w:p>
    <w:p w14:paraId="7BFEA4A6" w14:textId="77777777" w:rsidR="00651276" w:rsidRDefault="00651276" w:rsidP="00651276">
      <w:pPr>
        <w:pStyle w:val="Heading1"/>
      </w:pPr>
      <w:bookmarkStart w:id="90" w:name="_Toc39684315"/>
      <w:r>
        <w:lastRenderedPageBreak/>
        <w:t>Chapter 4: Project Management</w:t>
      </w:r>
      <w:bookmarkEnd w:id="90"/>
    </w:p>
    <w:p w14:paraId="72FF7A33" w14:textId="77777777" w:rsidR="00651276" w:rsidRDefault="00651276" w:rsidP="00651276">
      <w:pPr>
        <w:pStyle w:val="Heading2"/>
      </w:pPr>
      <w:bookmarkStart w:id="91" w:name="_Toc39684316"/>
      <w:r w:rsidRPr="005E6659">
        <w:t>Chapter Overview</w:t>
      </w:r>
      <w:bookmarkEnd w:id="91"/>
    </w:p>
    <w:p w14:paraId="4DFFE725" w14:textId="0CF3C7A8" w:rsidR="00651276" w:rsidRDefault="00B71277" w:rsidP="00651276">
      <w:r>
        <w:t>This chapter will discuss the Project Management Methodology</w:t>
      </w:r>
      <w:r w:rsidR="006B414E">
        <w:t xml:space="preserve"> of the project. V</w:t>
      </w:r>
      <w:r>
        <w:t xml:space="preserve">arious project management </w:t>
      </w:r>
      <w:r w:rsidR="006B414E">
        <w:t>mythologies</w:t>
      </w:r>
      <w:r>
        <w:t xml:space="preserve"> will be evaluated and a suitable methodology will be selected as </w:t>
      </w:r>
      <w:r w:rsidR="006B414E">
        <w:t xml:space="preserve">to fit the characteristics of this project. The potential risks and the mitigation plan in a case where these occur will also be discussed. Further the work breakdown structure and the project time line as a Gantt chart will be described. </w:t>
      </w:r>
      <w:r w:rsidR="0016226D">
        <w:t>Finally,</w:t>
      </w:r>
      <w:r w:rsidR="006B414E">
        <w:t xml:space="preserve"> the Social, Legal, Ethical and Professional Aspect along with the chapter summary will be included in this chapter.</w:t>
      </w:r>
    </w:p>
    <w:p w14:paraId="6D535094" w14:textId="77777777" w:rsidR="00651276" w:rsidRDefault="00651276" w:rsidP="00651276"/>
    <w:p w14:paraId="30472B50" w14:textId="1EF26176" w:rsidR="00651276" w:rsidRDefault="00651276" w:rsidP="00651276">
      <w:pPr>
        <w:pStyle w:val="Heading2"/>
      </w:pPr>
      <w:bookmarkStart w:id="92" w:name="_Toc39684317"/>
      <w:r>
        <w:t>Project Management Methodology</w:t>
      </w:r>
      <w:bookmarkEnd w:id="92"/>
      <w:r>
        <w:t xml:space="preserve"> </w:t>
      </w:r>
    </w:p>
    <w:p w14:paraId="5391AF4D" w14:textId="4DCA7B11" w:rsidR="006B414E" w:rsidRPr="006B414E" w:rsidRDefault="006B414E" w:rsidP="006B414E">
      <w:pPr>
        <w:rPr>
          <w:lang w:bidi="si-LK"/>
        </w:rPr>
      </w:pPr>
      <w:r>
        <w:rPr>
          <w:lang w:bidi="si-LK"/>
        </w:rPr>
        <w:t xml:space="preserve">There are many unique project management methodologies that have been tested and approved by many industry professionals. Some of these can be stated as Agile, Scrum, Kanban, PRINCE2 etc. An agile development methodology can be simply defined as iteratively trying to deliver whatever works at given equal stages of time. Scrum can be defined as </w:t>
      </w:r>
      <w:r w:rsidR="0016226D">
        <w:rPr>
          <w:lang w:bidi="si-LK"/>
        </w:rPr>
        <w:t>using</w:t>
      </w:r>
      <w:r>
        <w:rPr>
          <w:lang w:bidi="si-LK"/>
        </w:rPr>
        <w:t xml:space="preserve"> a small cross functional team to deliver result fast.</w:t>
      </w:r>
      <w:r w:rsidR="0016226D">
        <w:rPr>
          <w:lang w:bidi="si-LK"/>
        </w:rPr>
        <w:t xml:space="preserve"> Among these project management methodologies, </w:t>
      </w:r>
      <w:r w:rsidR="00083579">
        <w:rPr>
          <w:lang w:bidi="si-LK"/>
        </w:rPr>
        <w:t>a closer look at the PRINCE2 Project management framework is carried out</w:t>
      </w:r>
      <w:r w:rsidR="0016226D">
        <w:rPr>
          <w:lang w:bidi="si-LK"/>
        </w:rPr>
        <w:t xml:space="preserve">. </w:t>
      </w:r>
    </w:p>
    <w:p w14:paraId="3555651E" w14:textId="526B8706" w:rsidR="00651276" w:rsidRDefault="00651276" w:rsidP="00651276">
      <w:pPr>
        <w:rPr>
          <w:b/>
          <w:bCs/>
          <w:i/>
          <w:iCs/>
        </w:rPr>
      </w:pPr>
      <w:r>
        <w:t xml:space="preserve">PRINCE 2 is a project management framework that is scalable and can be adaptable to any type of project with ease. PRINCE 2 focuses on dividing the work process of a project into manageable and controllable stages. PRINCE 2 is a widely used standard among many professionals in the industry and is a flexible project management methodology that can accommodate with changing requirements of a project. PRINCE 2 is based on seven principles. These can be stated as follows, </w:t>
      </w:r>
      <w:r w:rsidRPr="008278EE">
        <w:rPr>
          <w:b/>
          <w:bCs/>
          <w:i/>
          <w:iCs/>
        </w:rPr>
        <w:t xml:space="preserve">Continued Business Justification, </w:t>
      </w:r>
      <w:r w:rsidR="0016226D">
        <w:rPr>
          <w:b/>
          <w:bCs/>
          <w:i/>
          <w:iCs/>
        </w:rPr>
        <w:t>learn</w:t>
      </w:r>
      <w:r>
        <w:rPr>
          <w:b/>
          <w:bCs/>
          <w:i/>
          <w:iCs/>
        </w:rPr>
        <w:t xml:space="preserve"> f</w:t>
      </w:r>
      <w:r w:rsidRPr="008278EE">
        <w:rPr>
          <w:b/>
          <w:bCs/>
          <w:i/>
          <w:iCs/>
        </w:rPr>
        <w:t xml:space="preserve">rom Experience, Defined Roles and Responsibilities, </w:t>
      </w:r>
      <w:r w:rsidR="0016226D" w:rsidRPr="008278EE">
        <w:rPr>
          <w:b/>
          <w:bCs/>
          <w:i/>
          <w:iCs/>
        </w:rPr>
        <w:t>manage</w:t>
      </w:r>
      <w:r w:rsidRPr="008278EE">
        <w:rPr>
          <w:b/>
          <w:bCs/>
          <w:i/>
          <w:iCs/>
        </w:rPr>
        <w:t xml:space="preserve"> by Stages, </w:t>
      </w:r>
      <w:r w:rsidR="0016226D" w:rsidRPr="008278EE">
        <w:rPr>
          <w:b/>
          <w:bCs/>
          <w:i/>
          <w:iCs/>
        </w:rPr>
        <w:t>manage</w:t>
      </w:r>
      <w:r w:rsidRPr="008278EE">
        <w:rPr>
          <w:b/>
          <w:bCs/>
          <w:i/>
          <w:iCs/>
        </w:rPr>
        <w:t xml:space="preserve"> by Exception, Focus on Products, Tailor to Suit Project Environment.</w:t>
      </w:r>
      <w:r>
        <w:rPr>
          <w:b/>
          <w:bCs/>
          <w:i/>
          <w:iCs/>
        </w:rPr>
        <w:t xml:space="preserve"> </w:t>
      </w:r>
    </w:p>
    <w:p w14:paraId="28150D90" w14:textId="346EF72C" w:rsidR="00651276" w:rsidRDefault="00651276" w:rsidP="00651276">
      <w:r>
        <w:t xml:space="preserve">When considering these principles, and as </w:t>
      </w:r>
      <w:r w:rsidR="005D61F7">
        <w:t>it is</w:t>
      </w:r>
      <w:r>
        <w:t xml:space="preserve"> </w:t>
      </w:r>
      <w:r w:rsidR="005D61F7">
        <w:t>evident</w:t>
      </w:r>
      <w:r>
        <w:t xml:space="preserve"> that the project being considered in this research does have tendency for requirement alteration as progress is being made and there is much to learn and discover through the life cycle of the research. PRINCE 2 can be considered a suitable project management framework to be employed for the management methodology of this project.</w:t>
      </w:r>
    </w:p>
    <w:p w14:paraId="4393D3B1" w14:textId="77777777" w:rsidR="00651276" w:rsidRDefault="00651276" w:rsidP="00651276">
      <w:pPr>
        <w:pStyle w:val="Heading2"/>
      </w:pPr>
      <w:bookmarkStart w:id="93" w:name="_Toc39684318"/>
      <w:r w:rsidRPr="00A21DB0">
        <w:lastRenderedPageBreak/>
        <w:t>Potential Risks and Mitigation Plans</w:t>
      </w:r>
      <w:bookmarkEnd w:id="93"/>
    </w:p>
    <w:p w14:paraId="192D0EA3" w14:textId="77777777" w:rsidR="00651276" w:rsidRDefault="00651276" w:rsidP="00651276">
      <w:r>
        <w:t>The following tables define potential risks and its respective mitigation plan.</w:t>
      </w:r>
    </w:p>
    <w:tbl>
      <w:tblPr>
        <w:tblStyle w:val="TableGrid"/>
        <w:tblW w:w="0" w:type="auto"/>
        <w:tblLook w:val="04A0" w:firstRow="1" w:lastRow="0" w:firstColumn="1" w:lastColumn="0" w:noHBand="0" w:noVBand="1"/>
      </w:tblPr>
      <w:tblGrid>
        <w:gridCol w:w="1541"/>
        <w:gridCol w:w="17"/>
        <w:gridCol w:w="1483"/>
        <w:gridCol w:w="75"/>
        <w:gridCol w:w="1433"/>
        <w:gridCol w:w="125"/>
        <w:gridCol w:w="1558"/>
        <w:gridCol w:w="53"/>
        <w:gridCol w:w="1506"/>
        <w:gridCol w:w="36"/>
        <w:gridCol w:w="1523"/>
      </w:tblGrid>
      <w:tr w:rsidR="00651276" w14:paraId="5E1DD3A7" w14:textId="77777777" w:rsidTr="00253CFC">
        <w:tc>
          <w:tcPr>
            <w:tcW w:w="1558" w:type="dxa"/>
            <w:gridSpan w:val="2"/>
          </w:tcPr>
          <w:p w14:paraId="709734D1" w14:textId="77777777" w:rsidR="00651276" w:rsidRPr="000D07D1" w:rsidRDefault="00651276" w:rsidP="00253CFC">
            <w:pPr>
              <w:rPr>
                <w:b/>
                <w:bCs/>
              </w:rPr>
            </w:pPr>
            <w:r w:rsidRPr="000D07D1">
              <w:rPr>
                <w:b/>
                <w:bCs/>
              </w:rPr>
              <w:t>Risk 01</w:t>
            </w:r>
          </w:p>
        </w:tc>
        <w:tc>
          <w:tcPr>
            <w:tcW w:w="7792" w:type="dxa"/>
            <w:gridSpan w:val="9"/>
          </w:tcPr>
          <w:p w14:paraId="73D21934" w14:textId="77777777" w:rsidR="00651276" w:rsidRDefault="00651276" w:rsidP="00253CFC">
            <w:r>
              <w:t>Lack of Domain Knowledge</w:t>
            </w:r>
          </w:p>
        </w:tc>
      </w:tr>
      <w:tr w:rsidR="00651276" w14:paraId="00C1FD81" w14:textId="77777777" w:rsidTr="00253CFC">
        <w:tc>
          <w:tcPr>
            <w:tcW w:w="1558" w:type="dxa"/>
            <w:gridSpan w:val="2"/>
          </w:tcPr>
          <w:p w14:paraId="394D9FEF" w14:textId="77777777" w:rsidR="00651276" w:rsidRPr="000D07D1" w:rsidRDefault="00651276" w:rsidP="00253CFC">
            <w:pPr>
              <w:rPr>
                <w:b/>
                <w:bCs/>
              </w:rPr>
            </w:pPr>
            <w:r w:rsidRPr="000D07D1">
              <w:rPr>
                <w:b/>
                <w:bCs/>
              </w:rPr>
              <w:t>Risk Level</w:t>
            </w:r>
          </w:p>
        </w:tc>
        <w:tc>
          <w:tcPr>
            <w:tcW w:w="1558" w:type="dxa"/>
            <w:gridSpan w:val="2"/>
          </w:tcPr>
          <w:p w14:paraId="71FD6DBC" w14:textId="77777777" w:rsidR="00651276" w:rsidRDefault="00651276" w:rsidP="00253CFC">
            <w:r>
              <w:t>High</w:t>
            </w:r>
          </w:p>
        </w:tc>
        <w:tc>
          <w:tcPr>
            <w:tcW w:w="1558" w:type="dxa"/>
            <w:gridSpan w:val="2"/>
          </w:tcPr>
          <w:p w14:paraId="2267C44D" w14:textId="77777777" w:rsidR="00651276" w:rsidRPr="000D07D1" w:rsidRDefault="00651276" w:rsidP="00253CFC">
            <w:pPr>
              <w:rPr>
                <w:b/>
                <w:bCs/>
              </w:rPr>
            </w:pPr>
            <w:r w:rsidRPr="000D07D1">
              <w:rPr>
                <w:b/>
                <w:bCs/>
              </w:rPr>
              <w:t>Phase</w:t>
            </w:r>
          </w:p>
        </w:tc>
        <w:tc>
          <w:tcPr>
            <w:tcW w:w="1558" w:type="dxa"/>
          </w:tcPr>
          <w:p w14:paraId="01E29352" w14:textId="77777777" w:rsidR="00651276" w:rsidRDefault="00651276" w:rsidP="00253CFC">
            <w:r>
              <w:t>All</w:t>
            </w:r>
          </w:p>
        </w:tc>
        <w:tc>
          <w:tcPr>
            <w:tcW w:w="1559" w:type="dxa"/>
            <w:gridSpan w:val="2"/>
          </w:tcPr>
          <w:p w14:paraId="6C3A5FFE" w14:textId="77777777" w:rsidR="00651276" w:rsidRPr="000D07D1" w:rsidRDefault="00651276" w:rsidP="00253CFC">
            <w:pPr>
              <w:rPr>
                <w:b/>
                <w:bCs/>
              </w:rPr>
            </w:pPr>
            <w:r w:rsidRPr="000D07D1">
              <w:rPr>
                <w:b/>
                <w:bCs/>
              </w:rPr>
              <w:t>Frequency</w:t>
            </w:r>
          </w:p>
        </w:tc>
        <w:tc>
          <w:tcPr>
            <w:tcW w:w="1559" w:type="dxa"/>
            <w:gridSpan w:val="2"/>
          </w:tcPr>
          <w:p w14:paraId="16817DC0" w14:textId="77777777" w:rsidR="00651276" w:rsidRDefault="00651276" w:rsidP="00253CFC">
            <w:r>
              <w:t>Medium</w:t>
            </w:r>
          </w:p>
        </w:tc>
      </w:tr>
      <w:tr w:rsidR="00651276" w14:paraId="31040C0B" w14:textId="77777777" w:rsidTr="00253CFC">
        <w:tc>
          <w:tcPr>
            <w:tcW w:w="1558" w:type="dxa"/>
            <w:gridSpan w:val="2"/>
          </w:tcPr>
          <w:p w14:paraId="2D26EDAB" w14:textId="77777777" w:rsidR="00651276" w:rsidRPr="000D07D1" w:rsidRDefault="00651276" w:rsidP="00253CFC">
            <w:pPr>
              <w:rPr>
                <w:b/>
                <w:bCs/>
              </w:rPr>
            </w:pPr>
            <w:r w:rsidRPr="000D07D1">
              <w:rPr>
                <w:b/>
                <w:bCs/>
              </w:rPr>
              <w:t>Mitigation</w:t>
            </w:r>
          </w:p>
        </w:tc>
        <w:tc>
          <w:tcPr>
            <w:tcW w:w="7792" w:type="dxa"/>
            <w:gridSpan w:val="9"/>
          </w:tcPr>
          <w:p w14:paraId="49788E9D" w14:textId="77777777" w:rsidR="00651276" w:rsidRDefault="00651276" w:rsidP="00651276">
            <w:pPr>
              <w:pStyle w:val="ListParagraph"/>
              <w:numPr>
                <w:ilvl w:val="0"/>
                <w:numId w:val="18"/>
              </w:numPr>
            </w:pPr>
            <w:r>
              <w:t>Perform an in-depth review and analysis of currently available literature regarding domain and relevant topics</w:t>
            </w:r>
          </w:p>
        </w:tc>
      </w:tr>
      <w:tr w:rsidR="00651276" w14:paraId="17BC9436" w14:textId="77777777" w:rsidTr="00253CFC">
        <w:tc>
          <w:tcPr>
            <w:tcW w:w="1558" w:type="dxa"/>
            <w:gridSpan w:val="2"/>
          </w:tcPr>
          <w:p w14:paraId="01072CEE" w14:textId="77777777" w:rsidR="00651276" w:rsidRPr="000D07D1" w:rsidRDefault="00651276" w:rsidP="00253CFC">
            <w:pPr>
              <w:rPr>
                <w:b/>
                <w:bCs/>
              </w:rPr>
            </w:pPr>
            <w:r>
              <w:rPr>
                <w:b/>
                <w:bCs/>
              </w:rPr>
              <w:t>Risk 02</w:t>
            </w:r>
          </w:p>
        </w:tc>
        <w:tc>
          <w:tcPr>
            <w:tcW w:w="7792" w:type="dxa"/>
            <w:gridSpan w:val="9"/>
          </w:tcPr>
          <w:p w14:paraId="0B535A51" w14:textId="77777777" w:rsidR="00651276" w:rsidRDefault="00651276" w:rsidP="00253CFC">
            <w:r>
              <w:t>Inability to meet set deadlines</w:t>
            </w:r>
          </w:p>
        </w:tc>
      </w:tr>
      <w:tr w:rsidR="00651276" w14:paraId="131D0015" w14:textId="77777777" w:rsidTr="00253CFC">
        <w:tc>
          <w:tcPr>
            <w:tcW w:w="1558" w:type="dxa"/>
            <w:gridSpan w:val="2"/>
          </w:tcPr>
          <w:p w14:paraId="388EAA93" w14:textId="77777777" w:rsidR="00651276" w:rsidRPr="000D07D1" w:rsidRDefault="00651276" w:rsidP="00253CFC">
            <w:pPr>
              <w:rPr>
                <w:b/>
                <w:bCs/>
              </w:rPr>
            </w:pPr>
            <w:r w:rsidRPr="000D07D1">
              <w:rPr>
                <w:b/>
                <w:bCs/>
              </w:rPr>
              <w:t>Risk Level</w:t>
            </w:r>
          </w:p>
        </w:tc>
        <w:tc>
          <w:tcPr>
            <w:tcW w:w="1558" w:type="dxa"/>
            <w:gridSpan w:val="2"/>
          </w:tcPr>
          <w:p w14:paraId="543295F6" w14:textId="77777777" w:rsidR="00651276" w:rsidRDefault="00651276" w:rsidP="00253CFC">
            <w:r>
              <w:t>High</w:t>
            </w:r>
          </w:p>
        </w:tc>
        <w:tc>
          <w:tcPr>
            <w:tcW w:w="1558" w:type="dxa"/>
            <w:gridSpan w:val="2"/>
          </w:tcPr>
          <w:p w14:paraId="33AFD223" w14:textId="77777777" w:rsidR="00651276" w:rsidRPr="000D07D1" w:rsidRDefault="00651276" w:rsidP="00253CFC">
            <w:pPr>
              <w:rPr>
                <w:b/>
                <w:bCs/>
              </w:rPr>
            </w:pPr>
            <w:r w:rsidRPr="000D07D1">
              <w:rPr>
                <w:b/>
                <w:bCs/>
              </w:rPr>
              <w:t>Phase</w:t>
            </w:r>
          </w:p>
        </w:tc>
        <w:tc>
          <w:tcPr>
            <w:tcW w:w="1558" w:type="dxa"/>
          </w:tcPr>
          <w:p w14:paraId="7B1D6566" w14:textId="77777777" w:rsidR="00651276" w:rsidRDefault="00651276" w:rsidP="00253CFC">
            <w:r>
              <w:t>All</w:t>
            </w:r>
          </w:p>
        </w:tc>
        <w:tc>
          <w:tcPr>
            <w:tcW w:w="1559" w:type="dxa"/>
            <w:gridSpan w:val="2"/>
          </w:tcPr>
          <w:p w14:paraId="31C7EE58" w14:textId="77777777" w:rsidR="00651276" w:rsidRPr="000D07D1" w:rsidRDefault="00651276" w:rsidP="00253CFC">
            <w:pPr>
              <w:rPr>
                <w:b/>
                <w:bCs/>
              </w:rPr>
            </w:pPr>
            <w:r w:rsidRPr="000D07D1">
              <w:rPr>
                <w:b/>
                <w:bCs/>
              </w:rPr>
              <w:t>Frequency</w:t>
            </w:r>
          </w:p>
        </w:tc>
        <w:tc>
          <w:tcPr>
            <w:tcW w:w="1559" w:type="dxa"/>
            <w:gridSpan w:val="2"/>
          </w:tcPr>
          <w:p w14:paraId="5E0F7C36" w14:textId="77777777" w:rsidR="00651276" w:rsidRDefault="00651276" w:rsidP="00253CFC">
            <w:r>
              <w:t>High</w:t>
            </w:r>
          </w:p>
        </w:tc>
      </w:tr>
      <w:tr w:rsidR="00651276" w14:paraId="2E16C022" w14:textId="77777777" w:rsidTr="00253CFC">
        <w:tc>
          <w:tcPr>
            <w:tcW w:w="1558" w:type="dxa"/>
            <w:gridSpan w:val="2"/>
          </w:tcPr>
          <w:p w14:paraId="5A98DEA6" w14:textId="77777777" w:rsidR="00651276" w:rsidRPr="000D07D1" w:rsidRDefault="00651276" w:rsidP="00253CFC">
            <w:pPr>
              <w:rPr>
                <w:b/>
                <w:bCs/>
              </w:rPr>
            </w:pPr>
            <w:r w:rsidRPr="000D07D1">
              <w:rPr>
                <w:b/>
                <w:bCs/>
              </w:rPr>
              <w:t>Mitigation</w:t>
            </w:r>
          </w:p>
        </w:tc>
        <w:tc>
          <w:tcPr>
            <w:tcW w:w="7792" w:type="dxa"/>
            <w:gridSpan w:val="9"/>
          </w:tcPr>
          <w:p w14:paraId="35A268E9" w14:textId="77777777" w:rsidR="00651276" w:rsidRDefault="00651276" w:rsidP="00651276">
            <w:pPr>
              <w:pStyle w:val="ListParagraph"/>
              <w:numPr>
                <w:ilvl w:val="0"/>
                <w:numId w:val="18"/>
              </w:numPr>
            </w:pPr>
            <w:r>
              <w:t>Meet with mentor and keep track of progress made on a regular basis.</w:t>
            </w:r>
          </w:p>
          <w:p w14:paraId="329F8DFC" w14:textId="77777777" w:rsidR="00651276" w:rsidRDefault="00651276" w:rsidP="00651276">
            <w:pPr>
              <w:pStyle w:val="ListParagraph"/>
              <w:numPr>
                <w:ilvl w:val="0"/>
                <w:numId w:val="18"/>
              </w:numPr>
            </w:pPr>
            <w:r>
              <w:t>Keep personal deadlines for each task by breaking it down further within main timeline</w:t>
            </w:r>
          </w:p>
        </w:tc>
      </w:tr>
      <w:tr w:rsidR="00651276" w14:paraId="06814DEF" w14:textId="77777777" w:rsidTr="00253CFC">
        <w:tc>
          <w:tcPr>
            <w:tcW w:w="1558" w:type="dxa"/>
            <w:gridSpan w:val="2"/>
          </w:tcPr>
          <w:p w14:paraId="55361E14" w14:textId="77777777" w:rsidR="00651276" w:rsidRPr="000D07D1" w:rsidRDefault="00651276" w:rsidP="00253CFC">
            <w:pPr>
              <w:rPr>
                <w:b/>
                <w:bCs/>
              </w:rPr>
            </w:pPr>
            <w:r>
              <w:rPr>
                <w:b/>
                <w:bCs/>
              </w:rPr>
              <w:t>Risk 03</w:t>
            </w:r>
          </w:p>
        </w:tc>
        <w:tc>
          <w:tcPr>
            <w:tcW w:w="7792" w:type="dxa"/>
            <w:gridSpan w:val="9"/>
          </w:tcPr>
          <w:p w14:paraId="182CB751" w14:textId="77777777" w:rsidR="00651276" w:rsidRDefault="00651276" w:rsidP="00253CFC">
            <w:r>
              <w:t>Changes in Project Requirements</w:t>
            </w:r>
          </w:p>
        </w:tc>
      </w:tr>
      <w:tr w:rsidR="00651276" w14:paraId="3316414D" w14:textId="77777777" w:rsidTr="00253CFC">
        <w:tc>
          <w:tcPr>
            <w:tcW w:w="1558" w:type="dxa"/>
            <w:gridSpan w:val="2"/>
          </w:tcPr>
          <w:p w14:paraId="29978372" w14:textId="77777777" w:rsidR="00651276" w:rsidRPr="000D07D1" w:rsidRDefault="00651276" w:rsidP="00253CFC">
            <w:pPr>
              <w:rPr>
                <w:b/>
                <w:bCs/>
              </w:rPr>
            </w:pPr>
            <w:r w:rsidRPr="000D07D1">
              <w:rPr>
                <w:b/>
                <w:bCs/>
              </w:rPr>
              <w:t>Risk Level</w:t>
            </w:r>
          </w:p>
        </w:tc>
        <w:tc>
          <w:tcPr>
            <w:tcW w:w="1558" w:type="dxa"/>
            <w:gridSpan w:val="2"/>
          </w:tcPr>
          <w:p w14:paraId="349A7A0A" w14:textId="77777777" w:rsidR="00651276" w:rsidRDefault="00651276" w:rsidP="00253CFC">
            <w:r>
              <w:t>High</w:t>
            </w:r>
          </w:p>
        </w:tc>
        <w:tc>
          <w:tcPr>
            <w:tcW w:w="1558" w:type="dxa"/>
            <w:gridSpan w:val="2"/>
          </w:tcPr>
          <w:p w14:paraId="2548B25E" w14:textId="77777777" w:rsidR="00651276" w:rsidRPr="000D07D1" w:rsidRDefault="00651276" w:rsidP="00253CFC">
            <w:pPr>
              <w:rPr>
                <w:b/>
                <w:bCs/>
              </w:rPr>
            </w:pPr>
            <w:r w:rsidRPr="000D07D1">
              <w:rPr>
                <w:b/>
                <w:bCs/>
              </w:rPr>
              <w:t>Phase</w:t>
            </w:r>
          </w:p>
        </w:tc>
        <w:tc>
          <w:tcPr>
            <w:tcW w:w="1558" w:type="dxa"/>
          </w:tcPr>
          <w:p w14:paraId="70EF86BA" w14:textId="77777777" w:rsidR="00651276" w:rsidRDefault="00651276" w:rsidP="00253CFC">
            <w:r>
              <w:t>All</w:t>
            </w:r>
          </w:p>
        </w:tc>
        <w:tc>
          <w:tcPr>
            <w:tcW w:w="1559" w:type="dxa"/>
            <w:gridSpan w:val="2"/>
          </w:tcPr>
          <w:p w14:paraId="301091D2" w14:textId="77777777" w:rsidR="00651276" w:rsidRPr="000D07D1" w:rsidRDefault="00651276" w:rsidP="00253CFC">
            <w:pPr>
              <w:rPr>
                <w:b/>
                <w:bCs/>
              </w:rPr>
            </w:pPr>
            <w:r w:rsidRPr="000D07D1">
              <w:rPr>
                <w:b/>
                <w:bCs/>
              </w:rPr>
              <w:t>Frequency</w:t>
            </w:r>
          </w:p>
        </w:tc>
        <w:tc>
          <w:tcPr>
            <w:tcW w:w="1559" w:type="dxa"/>
            <w:gridSpan w:val="2"/>
          </w:tcPr>
          <w:p w14:paraId="06B6EFB2" w14:textId="77777777" w:rsidR="00651276" w:rsidRDefault="00651276" w:rsidP="00253CFC">
            <w:r>
              <w:t>Medium</w:t>
            </w:r>
          </w:p>
        </w:tc>
      </w:tr>
      <w:tr w:rsidR="00651276" w14:paraId="739391C6" w14:textId="77777777" w:rsidTr="00253CFC">
        <w:tc>
          <w:tcPr>
            <w:tcW w:w="1558" w:type="dxa"/>
            <w:gridSpan w:val="2"/>
          </w:tcPr>
          <w:p w14:paraId="77D4054E" w14:textId="77777777" w:rsidR="00651276" w:rsidRPr="000D07D1" w:rsidRDefault="00651276" w:rsidP="00253CFC">
            <w:pPr>
              <w:rPr>
                <w:b/>
                <w:bCs/>
              </w:rPr>
            </w:pPr>
            <w:r w:rsidRPr="000D07D1">
              <w:rPr>
                <w:b/>
                <w:bCs/>
              </w:rPr>
              <w:t>Mitigation</w:t>
            </w:r>
          </w:p>
        </w:tc>
        <w:tc>
          <w:tcPr>
            <w:tcW w:w="7792" w:type="dxa"/>
            <w:gridSpan w:val="9"/>
          </w:tcPr>
          <w:p w14:paraId="1BDC757A" w14:textId="77777777" w:rsidR="00651276" w:rsidRDefault="00651276" w:rsidP="00651276">
            <w:pPr>
              <w:pStyle w:val="ListParagraph"/>
              <w:numPr>
                <w:ilvl w:val="0"/>
                <w:numId w:val="17"/>
              </w:numPr>
            </w:pPr>
            <w:r>
              <w:t>Maintain priorities and make changes accordingly so as not to affect project timeline</w:t>
            </w:r>
          </w:p>
        </w:tc>
      </w:tr>
      <w:tr w:rsidR="00651276" w14:paraId="0EEE8838" w14:textId="77777777" w:rsidTr="009372AB">
        <w:tc>
          <w:tcPr>
            <w:tcW w:w="1541" w:type="dxa"/>
          </w:tcPr>
          <w:p w14:paraId="2CFBF695" w14:textId="77777777" w:rsidR="00651276" w:rsidRPr="000D07D1" w:rsidRDefault="00651276" w:rsidP="00253CFC">
            <w:pPr>
              <w:rPr>
                <w:b/>
                <w:bCs/>
              </w:rPr>
            </w:pPr>
            <w:r>
              <w:rPr>
                <w:b/>
                <w:bCs/>
              </w:rPr>
              <w:t>Risk 04</w:t>
            </w:r>
          </w:p>
        </w:tc>
        <w:tc>
          <w:tcPr>
            <w:tcW w:w="7809" w:type="dxa"/>
            <w:gridSpan w:val="10"/>
          </w:tcPr>
          <w:p w14:paraId="592F842D" w14:textId="77777777" w:rsidR="00651276" w:rsidRDefault="00651276" w:rsidP="00253CFC">
            <w:r>
              <w:t>Technical limitations</w:t>
            </w:r>
          </w:p>
        </w:tc>
      </w:tr>
      <w:tr w:rsidR="00651276" w14:paraId="6E85B06B" w14:textId="77777777" w:rsidTr="009372AB">
        <w:tc>
          <w:tcPr>
            <w:tcW w:w="1541" w:type="dxa"/>
          </w:tcPr>
          <w:p w14:paraId="6FEC85F6" w14:textId="77777777" w:rsidR="00651276" w:rsidRPr="000D07D1" w:rsidRDefault="00651276" w:rsidP="00253CFC">
            <w:pPr>
              <w:rPr>
                <w:b/>
                <w:bCs/>
              </w:rPr>
            </w:pPr>
            <w:r w:rsidRPr="000D07D1">
              <w:rPr>
                <w:b/>
                <w:bCs/>
              </w:rPr>
              <w:t>Risk Level</w:t>
            </w:r>
          </w:p>
        </w:tc>
        <w:tc>
          <w:tcPr>
            <w:tcW w:w="1500" w:type="dxa"/>
            <w:gridSpan w:val="2"/>
          </w:tcPr>
          <w:p w14:paraId="5FDC225B" w14:textId="77777777" w:rsidR="00651276" w:rsidRDefault="00651276" w:rsidP="00253CFC">
            <w:r>
              <w:t>High</w:t>
            </w:r>
          </w:p>
        </w:tc>
        <w:tc>
          <w:tcPr>
            <w:tcW w:w="1508" w:type="dxa"/>
            <w:gridSpan w:val="2"/>
          </w:tcPr>
          <w:p w14:paraId="1B1EDDCB" w14:textId="77777777" w:rsidR="00651276" w:rsidRPr="000D07D1" w:rsidRDefault="00651276" w:rsidP="00253CFC">
            <w:pPr>
              <w:rPr>
                <w:b/>
                <w:bCs/>
              </w:rPr>
            </w:pPr>
            <w:r w:rsidRPr="000D07D1">
              <w:rPr>
                <w:b/>
                <w:bCs/>
              </w:rPr>
              <w:t>Phase</w:t>
            </w:r>
          </w:p>
        </w:tc>
        <w:tc>
          <w:tcPr>
            <w:tcW w:w="1736" w:type="dxa"/>
            <w:gridSpan w:val="3"/>
          </w:tcPr>
          <w:p w14:paraId="0A2F7B55" w14:textId="77777777" w:rsidR="00651276" w:rsidRDefault="00651276" w:rsidP="00253CFC">
            <w:r>
              <w:t>Implementation</w:t>
            </w:r>
          </w:p>
        </w:tc>
        <w:tc>
          <w:tcPr>
            <w:tcW w:w="1542" w:type="dxa"/>
            <w:gridSpan w:val="2"/>
          </w:tcPr>
          <w:p w14:paraId="5A9B2366" w14:textId="77777777" w:rsidR="00651276" w:rsidRPr="000D07D1" w:rsidRDefault="00651276" w:rsidP="00253CFC">
            <w:pPr>
              <w:rPr>
                <w:b/>
                <w:bCs/>
              </w:rPr>
            </w:pPr>
            <w:r w:rsidRPr="000D07D1">
              <w:rPr>
                <w:b/>
                <w:bCs/>
              </w:rPr>
              <w:t>Frequency</w:t>
            </w:r>
          </w:p>
        </w:tc>
        <w:tc>
          <w:tcPr>
            <w:tcW w:w="1523" w:type="dxa"/>
          </w:tcPr>
          <w:p w14:paraId="0CA9F0C0" w14:textId="77777777" w:rsidR="00651276" w:rsidRDefault="00651276" w:rsidP="00253CFC">
            <w:r>
              <w:t>Medium</w:t>
            </w:r>
          </w:p>
        </w:tc>
      </w:tr>
      <w:tr w:rsidR="00651276" w14:paraId="5A70ACF0" w14:textId="77777777" w:rsidTr="009372AB">
        <w:tc>
          <w:tcPr>
            <w:tcW w:w="1541" w:type="dxa"/>
          </w:tcPr>
          <w:p w14:paraId="19CDDB54" w14:textId="77777777" w:rsidR="00651276" w:rsidRPr="000D07D1" w:rsidRDefault="00651276" w:rsidP="00253CFC">
            <w:pPr>
              <w:rPr>
                <w:b/>
                <w:bCs/>
              </w:rPr>
            </w:pPr>
            <w:r w:rsidRPr="000D07D1">
              <w:rPr>
                <w:b/>
                <w:bCs/>
              </w:rPr>
              <w:t>Mitigation</w:t>
            </w:r>
          </w:p>
        </w:tc>
        <w:tc>
          <w:tcPr>
            <w:tcW w:w="7809" w:type="dxa"/>
            <w:gridSpan w:val="10"/>
          </w:tcPr>
          <w:p w14:paraId="0963F312" w14:textId="77777777" w:rsidR="00651276" w:rsidRDefault="00651276" w:rsidP="00651276">
            <w:pPr>
              <w:pStyle w:val="ListParagraph"/>
              <w:numPr>
                <w:ilvl w:val="0"/>
                <w:numId w:val="16"/>
              </w:numPr>
            </w:pPr>
            <w:r>
              <w:t>Alter method of development to find work around said limitation</w:t>
            </w:r>
          </w:p>
        </w:tc>
      </w:tr>
      <w:tr w:rsidR="00651276" w14:paraId="47CD5398" w14:textId="77777777" w:rsidTr="00253CFC">
        <w:tc>
          <w:tcPr>
            <w:tcW w:w="1558" w:type="dxa"/>
            <w:gridSpan w:val="2"/>
          </w:tcPr>
          <w:p w14:paraId="43BDEF20" w14:textId="77777777" w:rsidR="00651276" w:rsidRPr="000D07D1" w:rsidRDefault="00651276" w:rsidP="00253CFC">
            <w:pPr>
              <w:rPr>
                <w:b/>
                <w:bCs/>
              </w:rPr>
            </w:pPr>
            <w:r>
              <w:rPr>
                <w:b/>
                <w:bCs/>
              </w:rPr>
              <w:t>Risk 04</w:t>
            </w:r>
          </w:p>
        </w:tc>
        <w:tc>
          <w:tcPr>
            <w:tcW w:w="7792" w:type="dxa"/>
            <w:gridSpan w:val="9"/>
          </w:tcPr>
          <w:p w14:paraId="688B6C79" w14:textId="77777777" w:rsidR="00651276" w:rsidRDefault="00651276" w:rsidP="00253CFC">
            <w:r>
              <w:t>Progress loss due to loss of data</w:t>
            </w:r>
          </w:p>
        </w:tc>
      </w:tr>
      <w:tr w:rsidR="00651276" w14:paraId="6BB82F7B" w14:textId="77777777" w:rsidTr="00253CFC">
        <w:tc>
          <w:tcPr>
            <w:tcW w:w="1558" w:type="dxa"/>
            <w:gridSpan w:val="2"/>
          </w:tcPr>
          <w:p w14:paraId="2B0CCECE" w14:textId="77777777" w:rsidR="00651276" w:rsidRPr="000D07D1" w:rsidRDefault="00651276" w:rsidP="00253CFC">
            <w:pPr>
              <w:rPr>
                <w:b/>
                <w:bCs/>
              </w:rPr>
            </w:pPr>
            <w:r w:rsidRPr="000D07D1">
              <w:rPr>
                <w:b/>
                <w:bCs/>
              </w:rPr>
              <w:t>Risk Level</w:t>
            </w:r>
          </w:p>
        </w:tc>
        <w:tc>
          <w:tcPr>
            <w:tcW w:w="1558" w:type="dxa"/>
            <w:gridSpan w:val="2"/>
          </w:tcPr>
          <w:p w14:paraId="25666D7C" w14:textId="77777777" w:rsidR="00651276" w:rsidRDefault="00651276" w:rsidP="00253CFC">
            <w:r>
              <w:t>High</w:t>
            </w:r>
          </w:p>
        </w:tc>
        <w:tc>
          <w:tcPr>
            <w:tcW w:w="1558" w:type="dxa"/>
            <w:gridSpan w:val="2"/>
          </w:tcPr>
          <w:p w14:paraId="6582EDCF" w14:textId="77777777" w:rsidR="00651276" w:rsidRPr="000D07D1" w:rsidRDefault="00651276" w:rsidP="00253CFC">
            <w:pPr>
              <w:rPr>
                <w:b/>
                <w:bCs/>
              </w:rPr>
            </w:pPr>
            <w:r w:rsidRPr="000D07D1">
              <w:rPr>
                <w:b/>
                <w:bCs/>
              </w:rPr>
              <w:t>Phase</w:t>
            </w:r>
          </w:p>
        </w:tc>
        <w:tc>
          <w:tcPr>
            <w:tcW w:w="1558" w:type="dxa"/>
          </w:tcPr>
          <w:p w14:paraId="6AEA0E24" w14:textId="77777777" w:rsidR="00651276" w:rsidRDefault="00651276" w:rsidP="00253CFC">
            <w:r>
              <w:t>All</w:t>
            </w:r>
          </w:p>
        </w:tc>
        <w:tc>
          <w:tcPr>
            <w:tcW w:w="1559" w:type="dxa"/>
            <w:gridSpan w:val="2"/>
          </w:tcPr>
          <w:p w14:paraId="302D6328" w14:textId="77777777" w:rsidR="00651276" w:rsidRPr="000D07D1" w:rsidRDefault="00651276" w:rsidP="00253CFC">
            <w:pPr>
              <w:rPr>
                <w:b/>
                <w:bCs/>
              </w:rPr>
            </w:pPr>
            <w:r w:rsidRPr="000D07D1">
              <w:rPr>
                <w:b/>
                <w:bCs/>
              </w:rPr>
              <w:t>Frequency</w:t>
            </w:r>
          </w:p>
        </w:tc>
        <w:tc>
          <w:tcPr>
            <w:tcW w:w="1559" w:type="dxa"/>
            <w:gridSpan w:val="2"/>
          </w:tcPr>
          <w:p w14:paraId="5841B48B" w14:textId="77777777" w:rsidR="00651276" w:rsidRDefault="00651276" w:rsidP="00253CFC">
            <w:r>
              <w:t>Low</w:t>
            </w:r>
          </w:p>
        </w:tc>
      </w:tr>
      <w:tr w:rsidR="00651276" w14:paraId="1760116F" w14:textId="77777777" w:rsidTr="00253CFC">
        <w:tc>
          <w:tcPr>
            <w:tcW w:w="1558" w:type="dxa"/>
            <w:gridSpan w:val="2"/>
          </w:tcPr>
          <w:p w14:paraId="14026C9C" w14:textId="77777777" w:rsidR="00651276" w:rsidRPr="000D07D1" w:rsidRDefault="00651276" w:rsidP="00253CFC">
            <w:pPr>
              <w:rPr>
                <w:b/>
                <w:bCs/>
              </w:rPr>
            </w:pPr>
            <w:r w:rsidRPr="000D07D1">
              <w:rPr>
                <w:b/>
                <w:bCs/>
              </w:rPr>
              <w:t>Mitigation</w:t>
            </w:r>
          </w:p>
        </w:tc>
        <w:tc>
          <w:tcPr>
            <w:tcW w:w="7792" w:type="dxa"/>
            <w:gridSpan w:val="9"/>
          </w:tcPr>
          <w:p w14:paraId="3C0D57F1" w14:textId="77777777" w:rsidR="00651276" w:rsidRDefault="00651276" w:rsidP="00651276">
            <w:pPr>
              <w:pStyle w:val="ListParagraph"/>
              <w:numPr>
                <w:ilvl w:val="0"/>
                <w:numId w:val="15"/>
              </w:numPr>
            </w:pPr>
            <w:r>
              <w:t>Regular data back-ups to cloud storage</w:t>
            </w:r>
          </w:p>
          <w:p w14:paraId="66F38606" w14:textId="77777777" w:rsidR="00651276" w:rsidRDefault="00651276" w:rsidP="00651276">
            <w:pPr>
              <w:pStyle w:val="ListParagraph"/>
              <w:numPr>
                <w:ilvl w:val="0"/>
                <w:numId w:val="15"/>
              </w:numPr>
            </w:pPr>
            <w:r>
              <w:t xml:space="preserve">Maintain </w:t>
            </w:r>
            <w:proofErr w:type="spellStart"/>
            <w:r>
              <w:t>Github</w:t>
            </w:r>
            <w:proofErr w:type="spellEnd"/>
            <w:r>
              <w:t xml:space="preserve"> repository for code management</w:t>
            </w:r>
          </w:p>
          <w:p w14:paraId="27698D57" w14:textId="77777777" w:rsidR="00651276" w:rsidRDefault="00651276" w:rsidP="009372AB">
            <w:pPr>
              <w:pStyle w:val="ListParagraph"/>
              <w:keepNext/>
              <w:numPr>
                <w:ilvl w:val="0"/>
                <w:numId w:val="15"/>
              </w:numPr>
            </w:pPr>
            <w:r>
              <w:t>Have local backup of project if drastic change is being made in case roll-back is necessary.</w:t>
            </w:r>
          </w:p>
        </w:tc>
      </w:tr>
    </w:tbl>
    <w:p w14:paraId="598D0ED9" w14:textId="4BEF51FD" w:rsidR="009372AB" w:rsidRDefault="009372AB" w:rsidP="009372AB">
      <w:pPr>
        <w:pStyle w:val="Caption"/>
        <w:jc w:val="center"/>
      </w:pPr>
      <w:bookmarkStart w:id="94" w:name="_Toc39684409"/>
      <w:r>
        <w:t xml:space="preserve">Table </w:t>
      </w:r>
      <w:r w:rsidR="006D5BD5">
        <w:fldChar w:fldCharType="begin"/>
      </w:r>
      <w:r w:rsidR="006D5BD5">
        <w:instrText xml:space="preserve"> STYLEREF 2 \s </w:instrText>
      </w:r>
      <w:r w:rsidR="006D5BD5">
        <w:fldChar w:fldCharType="separate"/>
      </w:r>
      <w:r w:rsidR="00A318BF">
        <w:rPr>
          <w:noProof/>
        </w:rPr>
        <w:t>4.3</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Risk and mitigation plan</w:t>
      </w:r>
      <w:bookmarkEnd w:id="94"/>
    </w:p>
    <w:p w14:paraId="0C544FC1" w14:textId="19845DFB" w:rsidR="009372AB" w:rsidRDefault="009372AB" w:rsidP="009372AB"/>
    <w:p w14:paraId="061628E0" w14:textId="1B2ABFD1" w:rsidR="009372AB" w:rsidRDefault="009372AB" w:rsidP="009372AB"/>
    <w:p w14:paraId="520D6F5E" w14:textId="68765D0F" w:rsidR="009372AB" w:rsidRDefault="009372AB" w:rsidP="009372AB"/>
    <w:p w14:paraId="1FDD0894" w14:textId="77777777" w:rsidR="009372AB" w:rsidRPr="009372AB" w:rsidRDefault="009372AB" w:rsidP="009372AB"/>
    <w:p w14:paraId="5B898618" w14:textId="1E0CF214" w:rsidR="00651276" w:rsidRDefault="00651276" w:rsidP="00651276">
      <w:pPr>
        <w:pStyle w:val="Heading2"/>
      </w:pPr>
      <w:bookmarkStart w:id="95" w:name="_Toc39684319"/>
      <w:r>
        <w:lastRenderedPageBreak/>
        <w:t>Work Breakdown Structure</w:t>
      </w:r>
      <w:bookmarkEnd w:id="95"/>
    </w:p>
    <w:p w14:paraId="660F1192" w14:textId="728F4779" w:rsidR="005E096D" w:rsidRDefault="00111788" w:rsidP="00C03E3F">
      <w:r>
        <w:t>Refer appendix</w:t>
      </w:r>
    </w:p>
    <w:p w14:paraId="466ACC05" w14:textId="2F0B7833" w:rsidR="00651276" w:rsidRDefault="00651276" w:rsidP="00651276">
      <w:pPr>
        <w:pStyle w:val="Heading2"/>
      </w:pPr>
      <w:bookmarkStart w:id="96" w:name="_Toc39684320"/>
      <w:r>
        <w:t>Gantt chart</w:t>
      </w:r>
      <w:bookmarkEnd w:id="96"/>
    </w:p>
    <w:p w14:paraId="7DA218AB" w14:textId="04FC75B7" w:rsidR="00651276" w:rsidRDefault="00111788" w:rsidP="00111788">
      <w:r>
        <w:t>Refer appendix</w:t>
      </w:r>
    </w:p>
    <w:p w14:paraId="1264091A" w14:textId="5D2E0B4C" w:rsidR="00651276" w:rsidRDefault="009C06EC" w:rsidP="009C06EC">
      <w:pPr>
        <w:pStyle w:val="Heading2"/>
      </w:pPr>
      <w:bookmarkStart w:id="97" w:name="_Toc39684321"/>
      <w:r>
        <w:t>Compliance with BCS Code of Conduct</w:t>
      </w:r>
      <w:bookmarkEnd w:id="97"/>
    </w:p>
    <w:p w14:paraId="5B97405B" w14:textId="77777777" w:rsidR="0054117B" w:rsidRDefault="0054117B" w:rsidP="0054117B">
      <w:pPr>
        <w:rPr>
          <w:lang w:bidi="si-LK"/>
        </w:rPr>
      </w:pPr>
      <w:r>
        <w:rPr>
          <w:lang w:bidi="si-LK"/>
        </w:rPr>
        <w:t>The BCS code of conduct is a professional set of standards to be followed to ensure ethical computing practices being followed in the United Kingdom. It is directed to all member of the British Computer Society. The principal duties of the BCS Code of conduct is as follows.</w:t>
      </w:r>
    </w:p>
    <w:p w14:paraId="40114555" w14:textId="77777777" w:rsidR="0054117B" w:rsidRDefault="0054117B" w:rsidP="00194BE5">
      <w:pPr>
        <w:pStyle w:val="ListParagraph"/>
        <w:numPr>
          <w:ilvl w:val="0"/>
          <w:numId w:val="40"/>
        </w:numPr>
        <w:rPr>
          <w:lang w:bidi="si-LK"/>
        </w:rPr>
      </w:pPr>
      <w:r>
        <w:rPr>
          <w:lang w:bidi="si-LK"/>
        </w:rPr>
        <w:t>The Public Interest</w:t>
      </w:r>
    </w:p>
    <w:p w14:paraId="0108670D" w14:textId="77777777" w:rsidR="0054117B" w:rsidRDefault="0054117B" w:rsidP="00194BE5">
      <w:pPr>
        <w:pStyle w:val="ListParagraph"/>
        <w:numPr>
          <w:ilvl w:val="0"/>
          <w:numId w:val="40"/>
        </w:numPr>
      </w:pPr>
      <w:r>
        <w:t xml:space="preserve">Duty to the Profession </w:t>
      </w:r>
    </w:p>
    <w:p w14:paraId="7ECCCCCC" w14:textId="372AD3B4" w:rsidR="0054117B" w:rsidRDefault="0054117B" w:rsidP="00194BE5">
      <w:pPr>
        <w:pStyle w:val="ListParagraph"/>
        <w:numPr>
          <w:ilvl w:val="0"/>
          <w:numId w:val="40"/>
        </w:numPr>
        <w:rPr>
          <w:lang w:bidi="si-LK"/>
        </w:rPr>
      </w:pPr>
      <w:r>
        <w:t>Duty to Relevant Authority</w:t>
      </w:r>
      <w:r>
        <w:rPr>
          <w:lang w:bidi="si-LK"/>
        </w:rPr>
        <w:t xml:space="preserve"> </w:t>
      </w:r>
    </w:p>
    <w:p w14:paraId="19342090" w14:textId="2ABD3400" w:rsidR="0054117B" w:rsidRPr="0054117B" w:rsidRDefault="0054117B" w:rsidP="00194BE5">
      <w:pPr>
        <w:pStyle w:val="ListParagraph"/>
        <w:numPr>
          <w:ilvl w:val="0"/>
          <w:numId w:val="40"/>
        </w:numPr>
        <w:rPr>
          <w:lang w:bidi="si-LK"/>
        </w:rPr>
      </w:pPr>
      <w:r>
        <w:rPr>
          <w:lang w:bidi="si-LK"/>
        </w:rPr>
        <w:t xml:space="preserve">Professional Competence and Integrity </w:t>
      </w:r>
    </w:p>
    <w:p w14:paraId="1C9F67B3" w14:textId="643C8F45" w:rsidR="00306561" w:rsidRDefault="009C06EC" w:rsidP="009C06EC">
      <w:pPr>
        <w:rPr>
          <w:lang w:bidi="si-LK"/>
        </w:rPr>
      </w:pPr>
      <w:r>
        <w:rPr>
          <w:lang w:bidi="si-LK"/>
        </w:rPr>
        <w:t xml:space="preserve">While implementing and conducting research on the project the author has followed the BCS code of conduct to ensure that Legal, Ethical and Social issues within the IT industry have been followed and carried out in a professional manner. </w:t>
      </w:r>
      <w:r w:rsidR="0054117B">
        <w:rPr>
          <w:lang w:bidi="si-LK"/>
        </w:rPr>
        <w:t>The author also confirms that there have been no breaches of conduct of the BCS code of conduct during the implementation and research of this project.</w:t>
      </w:r>
    </w:p>
    <w:p w14:paraId="02514733" w14:textId="0325300B" w:rsidR="00111788" w:rsidRDefault="00111788" w:rsidP="009C06EC">
      <w:pPr>
        <w:rPr>
          <w:lang w:bidi="si-LK"/>
        </w:rPr>
      </w:pPr>
    </w:p>
    <w:p w14:paraId="44B0D889" w14:textId="4F6FD5A2" w:rsidR="00111788" w:rsidRDefault="00111788" w:rsidP="009C06EC">
      <w:pPr>
        <w:rPr>
          <w:lang w:bidi="si-LK"/>
        </w:rPr>
      </w:pPr>
    </w:p>
    <w:p w14:paraId="10638032" w14:textId="5439B78F" w:rsidR="00111788" w:rsidRDefault="00111788" w:rsidP="009C06EC">
      <w:pPr>
        <w:rPr>
          <w:lang w:bidi="si-LK"/>
        </w:rPr>
      </w:pPr>
    </w:p>
    <w:p w14:paraId="4543C809" w14:textId="545DC800" w:rsidR="00111788" w:rsidRDefault="00111788" w:rsidP="009C06EC">
      <w:pPr>
        <w:rPr>
          <w:lang w:bidi="si-LK"/>
        </w:rPr>
      </w:pPr>
    </w:p>
    <w:p w14:paraId="2CCE93D3" w14:textId="0C09C7BE" w:rsidR="00111788" w:rsidRDefault="00111788" w:rsidP="009C06EC">
      <w:pPr>
        <w:rPr>
          <w:lang w:bidi="si-LK"/>
        </w:rPr>
      </w:pPr>
    </w:p>
    <w:p w14:paraId="6E407F70" w14:textId="3B65ED77" w:rsidR="00111788" w:rsidRDefault="00111788" w:rsidP="009C06EC">
      <w:pPr>
        <w:rPr>
          <w:lang w:bidi="si-LK"/>
        </w:rPr>
      </w:pPr>
    </w:p>
    <w:p w14:paraId="5053B8C9" w14:textId="36E4C698" w:rsidR="00111788" w:rsidRDefault="00111788" w:rsidP="009C06EC">
      <w:pPr>
        <w:rPr>
          <w:lang w:bidi="si-LK"/>
        </w:rPr>
      </w:pPr>
    </w:p>
    <w:p w14:paraId="01A38B51" w14:textId="7A244A96" w:rsidR="00111788" w:rsidRDefault="00111788" w:rsidP="009C06EC">
      <w:pPr>
        <w:rPr>
          <w:lang w:bidi="si-LK"/>
        </w:rPr>
      </w:pPr>
    </w:p>
    <w:p w14:paraId="5D4E441E" w14:textId="77777777" w:rsidR="00111788" w:rsidRDefault="00111788" w:rsidP="009C06EC">
      <w:pPr>
        <w:rPr>
          <w:lang w:bidi="si-LK"/>
        </w:rPr>
      </w:pPr>
    </w:p>
    <w:p w14:paraId="5D3C566E" w14:textId="77777777" w:rsidR="0054117B" w:rsidRDefault="0054117B" w:rsidP="0054117B">
      <w:pPr>
        <w:pStyle w:val="Heading2"/>
      </w:pPr>
      <w:bookmarkStart w:id="98" w:name="_Toc39684322"/>
      <w:r w:rsidRPr="00A21DB0">
        <w:lastRenderedPageBreak/>
        <w:t>Social, Legal, Ethical and Professional Aspects</w:t>
      </w:r>
      <w:bookmarkEnd w:id="98"/>
    </w:p>
    <w:tbl>
      <w:tblPr>
        <w:tblStyle w:val="TableGrid"/>
        <w:tblW w:w="0" w:type="auto"/>
        <w:tblLook w:val="04A0" w:firstRow="1" w:lastRow="0" w:firstColumn="1" w:lastColumn="0" w:noHBand="0" w:noVBand="1"/>
      </w:tblPr>
      <w:tblGrid>
        <w:gridCol w:w="4675"/>
        <w:gridCol w:w="4675"/>
      </w:tblGrid>
      <w:tr w:rsidR="0054117B" w:rsidRPr="00DE662E" w14:paraId="74EEBEBC" w14:textId="77777777" w:rsidTr="003829C9">
        <w:tc>
          <w:tcPr>
            <w:tcW w:w="4675" w:type="dxa"/>
          </w:tcPr>
          <w:p w14:paraId="6ECCA0FC" w14:textId="77777777" w:rsidR="0054117B" w:rsidRPr="00DE662E" w:rsidRDefault="0054117B" w:rsidP="003829C9">
            <w:r w:rsidRPr="008A1502">
              <w:rPr>
                <w:b/>
                <w:bCs/>
              </w:rPr>
              <w:t>Social</w:t>
            </w:r>
          </w:p>
        </w:tc>
        <w:tc>
          <w:tcPr>
            <w:tcW w:w="4675" w:type="dxa"/>
          </w:tcPr>
          <w:p w14:paraId="3B48DA62" w14:textId="77777777" w:rsidR="0054117B" w:rsidRPr="00DE662E" w:rsidRDefault="0054117B" w:rsidP="003829C9">
            <w:r w:rsidRPr="008A1502">
              <w:rPr>
                <w:b/>
                <w:bCs/>
              </w:rPr>
              <w:t>Ethical</w:t>
            </w:r>
          </w:p>
        </w:tc>
      </w:tr>
      <w:tr w:rsidR="0054117B" w:rsidRPr="00DE662E" w14:paraId="6377A4F8" w14:textId="77777777" w:rsidTr="003829C9">
        <w:tc>
          <w:tcPr>
            <w:tcW w:w="4675" w:type="dxa"/>
          </w:tcPr>
          <w:p w14:paraId="58ED5C29" w14:textId="77777777" w:rsidR="0054117B" w:rsidRPr="00306561" w:rsidRDefault="0054117B" w:rsidP="0054117B">
            <w:pPr>
              <w:pStyle w:val="ListParagraph"/>
              <w:numPr>
                <w:ilvl w:val="0"/>
                <w:numId w:val="19"/>
              </w:numPr>
              <w:rPr>
                <w:b/>
                <w:bCs/>
              </w:rPr>
            </w:pPr>
            <w:r w:rsidRPr="00DE662E">
              <w:t>The platform will be available to anyone who wishes to use the software under a Standard End User License Agreement (EULA)</w:t>
            </w:r>
          </w:p>
          <w:p w14:paraId="06182A09" w14:textId="6E4AF905" w:rsidR="00306561" w:rsidRPr="008A1502" w:rsidRDefault="00306561" w:rsidP="0054117B">
            <w:pPr>
              <w:pStyle w:val="ListParagraph"/>
              <w:numPr>
                <w:ilvl w:val="0"/>
                <w:numId w:val="19"/>
              </w:numPr>
              <w:rPr>
                <w:b/>
                <w:bCs/>
              </w:rPr>
            </w:pPr>
            <w:r>
              <w:t>Any individual willing to use this research for further development or use it as it is, will be allowed to do so.</w:t>
            </w:r>
          </w:p>
        </w:tc>
        <w:tc>
          <w:tcPr>
            <w:tcW w:w="4675" w:type="dxa"/>
          </w:tcPr>
          <w:p w14:paraId="681158EF" w14:textId="77777777" w:rsidR="0054117B" w:rsidRPr="00DE662E" w:rsidRDefault="0054117B" w:rsidP="0054117B">
            <w:pPr>
              <w:pStyle w:val="ListParagraph"/>
              <w:numPr>
                <w:ilvl w:val="0"/>
                <w:numId w:val="19"/>
              </w:numPr>
            </w:pPr>
            <w:r w:rsidRPr="00DE662E">
              <w:t>Creating inaccurate result images -</w:t>
            </w:r>
          </w:p>
          <w:p w14:paraId="7C8DB578" w14:textId="77777777" w:rsidR="0054117B" w:rsidRPr="008A1502" w:rsidRDefault="0054117B" w:rsidP="00910A3A">
            <w:pPr>
              <w:pStyle w:val="ListParagraph"/>
              <w:rPr>
                <w:b/>
                <w:bCs/>
              </w:rPr>
            </w:pPr>
            <w:r w:rsidRPr="00DE662E">
              <w:t>In terms of an ethical standpoint, for data which might define county boundaries for example if produced inaccurately can cause a lot of issues if used for high influential statements.</w:t>
            </w:r>
          </w:p>
        </w:tc>
      </w:tr>
      <w:tr w:rsidR="0054117B" w:rsidRPr="00DE662E" w14:paraId="54A214FF" w14:textId="77777777" w:rsidTr="003829C9">
        <w:tc>
          <w:tcPr>
            <w:tcW w:w="4675" w:type="dxa"/>
          </w:tcPr>
          <w:p w14:paraId="000098FC" w14:textId="77777777" w:rsidR="0054117B" w:rsidRPr="00DE662E" w:rsidRDefault="0054117B" w:rsidP="003829C9">
            <w:r w:rsidRPr="008A1502">
              <w:rPr>
                <w:b/>
                <w:bCs/>
              </w:rPr>
              <w:t>Legal</w:t>
            </w:r>
          </w:p>
        </w:tc>
        <w:tc>
          <w:tcPr>
            <w:tcW w:w="4675" w:type="dxa"/>
          </w:tcPr>
          <w:p w14:paraId="31F9BBB0" w14:textId="77777777" w:rsidR="0054117B" w:rsidRPr="00DE662E" w:rsidRDefault="0054117B" w:rsidP="003829C9">
            <w:r w:rsidRPr="008A1502">
              <w:rPr>
                <w:b/>
                <w:bCs/>
              </w:rPr>
              <w:t>Professional</w:t>
            </w:r>
          </w:p>
        </w:tc>
      </w:tr>
      <w:tr w:rsidR="0054117B" w:rsidRPr="00DE662E" w14:paraId="247B360F" w14:textId="77777777" w:rsidTr="003829C9">
        <w:tc>
          <w:tcPr>
            <w:tcW w:w="4675" w:type="dxa"/>
          </w:tcPr>
          <w:p w14:paraId="60226A5C" w14:textId="77777777" w:rsidR="0054117B" w:rsidRPr="00306561" w:rsidRDefault="0054117B" w:rsidP="0054117B">
            <w:pPr>
              <w:pStyle w:val="ListParagraph"/>
              <w:numPr>
                <w:ilvl w:val="0"/>
                <w:numId w:val="20"/>
              </w:numPr>
              <w:rPr>
                <w:b/>
                <w:bCs/>
              </w:rPr>
            </w:pPr>
            <w:r w:rsidRPr="00DE662E">
              <w:t>Computer Miss use Act Violation</w:t>
            </w:r>
          </w:p>
          <w:p w14:paraId="690C5BE4" w14:textId="7B0117F3" w:rsidR="00306561" w:rsidRPr="008A1502" w:rsidRDefault="00306561" w:rsidP="0054117B">
            <w:pPr>
              <w:pStyle w:val="ListParagraph"/>
              <w:numPr>
                <w:ilvl w:val="0"/>
                <w:numId w:val="20"/>
              </w:numPr>
              <w:rPr>
                <w:b/>
                <w:bCs/>
              </w:rPr>
            </w:pPr>
            <w:r>
              <w:t>Data obtained for training of the system has been obtained through publicly available image training data sets with fair use.</w:t>
            </w:r>
          </w:p>
        </w:tc>
        <w:tc>
          <w:tcPr>
            <w:tcW w:w="4675" w:type="dxa"/>
          </w:tcPr>
          <w:p w14:paraId="714455A3" w14:textId="77777777" w:rsidR="0054117B" w:rsidRPr="00306561" w:rsidRDefault="00306561" w:rsidP="0054117B">
            <w:pPr>
              <w:pStyle w:val="ListParagraph"/>
              <w:numPr>
                <w:ilvl w:val="0"/>
                <w:numId w:val="20"/>
              </w:numPr>
              <w:rPr>
                <w:b/>
                <w:bCs/>
              </w:rPr>
            </w:pPr>
            <w:r>
              <w:t>BCS Code of conduct adhered to and not violated.</w:t>
            </w:r>
          </w:p>
          <w:p w14:paraId="35A52AA4" w14:textId="77777777" w:rsidR="00306561" w:rsidRDefault="00306561" w:rsidP="00306561">
            <w:pPr>
              <w:pStyle w:val="ListParagraph"/>
              <w:numPr>
                <w:ilvl w:val="1"/>
                <w:numId w:val="20"/>
              </w:numPr>
              <w:rPr>
                <w:bCs/>
              </w:rPr>
            </w:pPr>
            <w:r w:rsidRPr="00306561">
              <w:rPr>
                <w:bCs/>
              </w:rPr>
              <w:t>Having due regard for rights of Third Parties</w:t>
            </w:r>
          </w:p>
          <w:p w14:paraId="7921E5D6" w14:textId="5D209ADC" w:rsidR="00306561" w:rsidRPr="00306561" w:rsidRDefault="00306561" w:rsidP="009372AB">
            <w:pPr>
              <w:pStyle w:val="ListParagraph"/>
              <w:keepNext/>
              <w:numPr>
                <w:ilvl w:val="1"/>
                <w:numId w:val="20"/>
              </w:numPr>
              <w:rPr>
                <w:bCs/>
              </w:rPr>
            </w:pPr>
            <w:r>
              <w:rPr>
                <w:bCs/>
              </w:rPr>
              <w:t>Promote equal access to benefits to all sectors</w:t>
            </w:r>
          </w:p>
        </w:tc>
      </w:tr>
    </w:tbl>
    <w:p w14:paraId="5F133362" w14:textId="42B93303" w:rsidR="009C06EC" w:rsidRDefault="009372AB" w:rsidP="009372AB">
      <w:pPr>
        <w:pStyle w:val="Caption"/>
        <w:jc w:val="center"/>
        <w:rPr>
          <w:lang w:bidi="si-LK"/>
        </w:rPr>
      </w:pPr>
      <w:bookmarkStart w:id="99" w:name="_Toc39684410"/>
      <w:r>
        <w:t xml:space="preserve">Table </w:t>
      </w:r>
      <w:r w:rsidR="006D5BD5">
        <w:fldChar w:fldCharType="begin"/>
      </w:r>
      <w:r w:rsidR="006D5BD5">
        <w:instrText xml:space="preserve"> STYLEREF 2 \s </w:instrText>
      </w:r>
      <w:r w:rsidR="006D5BD5">
        <w:fldChar w:fldCharType="separate"/>
      </w:r>
      <w:r w:rsidR="00A318BF">
        <w:rPr>
          <w:noProof/>
        </w:rPr>
        <w:t>4.7</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SLEP Analysis</w:t>
      </w:r>
      <w:bookmarkEnd w:id="99"/>
    </w:p>
    <w:p w14:paraId="22BDEF62" w14:textId="77777777" w:rsidR="00651276" w:rsidRDefault="00651276" w:rsidP="00651276">
      <w:pPr>
        <w:pStyle w:val="Heading2"/>
      </w:pPr>
      <w:bookmarkStart w:id="100" w:name="_Toc39684323"/>
      <w:r>
        <w:t>Chapter Summary</w:t>
      </w:r>
      <w:bookmarkEnd w:id="100"/>
      <w:r>
        <w:t xml:space="preserve">  </w:t>
      </w:r>
    </w:p>
    <w:p w14:paraId="56E967B2" w14:textId="62237AC2" w:rsidR="00651276" w:rsidRPr="00ED2F28" w:rsidRDefault="00306561" w:rsidP="00651276">
      <w:r>
        <w:t>In conclusion to this chapter</w:t>
      </w:r>
      <w:r w:rsidR="005D61F7">
        <w:t>,</w:t>
      </w:r>
      <w:r>
        <w:t xml:space="preserve"> </w:t>
      </w:r>
      <w:r w:rsidR="005D61F7">
        <w:t>it has been</w:t>
      </w:r>
      <w:r>
        <w:t xml:space="preserve"> identified the Project Management Methodology to be used in this project to be PRINCE2 after identifying the characteristics of the project and determining its suitability. The Potential risks that may occur through the lifespan of the project have also been identified and mitigation plans for each scenario has been discussed to avoid to factors that might lead to short coming in the project development. A work breakdown structure and Gantt chart for the time of the project have been illustrated. Further to conclude the compliance to the BCS code of conduct and Social, Legal Ethical and Professional aspect analysis of this project is discussed.</w:t>
      </w:r>
    </w:p>
    <w:p w14:paraId="533BF09A" w14:textId="77777777" w:rsidR="00651276" w:rsidRDefault="00651276">
      <w:pPr>
        <w:spacing w:line="259" w:lineRule="auto"/>
      </w:pPr>
      <w:r>
        <w:br w:type="page"/>
      </w:r>
    </w:p>
    <w:p w14:paraId="3D8A3516" w14:textId="77777777" w:rsidR="00651276" w:rsidRDefault="00651276" w:rsidP="00651276">
      <w:pPr>
        <w:pStyle w:val="Heading1"/>
      </w:pPr>
      <w:bookmarkStart w:id="101" w:name="_Toc39684324"/>
      <w:r>
        <w:lastRenderedPageBreak/>
        <w:t>Chapter 5: System Requirements Specification</w:t>
      </w:r>
      <w:bookmarkEnd w:id="101"/>
    </w:p>
    <w:p w14:paraId="7A237178" w14:textId="77777777" w:rsidR="00651276" w:rsidRDefault="00651276" w:rsidP="00651276">
      <w:pPr>
        <w:pStyle w:val="Heading2"/>
      </w:pPr>
      <w:bookmarkStart w:id="102" w:name="_Toc39684325"/>
      <w:r>
        <w:t>Chapter Overview</w:t>
      </w:r>
      <w:bookmarkEnd w:id="102"/>
    </w:p>
    <w:p w14:paraId="1DDA89C3" w14:textId="041932AE" w:rsidR="00646484" w:rsidRDefault="00646484" w:rsidP="00651276">
      <w:r>
        <w:t>The goal of this chapter is obtain information on the requirements of the Raster to Vector Conversion system. Initially a stake holder analysis is carried out and then several requirement gathering techniques are used to identify functional and non-functional requirements that should be considered when implementing the system. Finally, user case descriptions are created to further strengthen the functional requirements identified and how they impact the operational flow of the system once implemented along with the chapter summary.</w:t>
      </w:r>
    </w:p>
    <w:p w14:paraId="55B9FC13" w14:textId="77777777" w:rsidR="007F015A" w:rsidRDefault="007F015A" w:rsidP="00651276"/>
    <w:p w14:paraId="7318228D" w14:textId="77777777" w:rsidR="00651276" w:rsidRDefault="00651276" w:rsidP="00651276">
      <w:pPr>
        <w:pStyle w:val="Heading2"/>
      </w:pPr>
      <w:bookmarkStart w:id="103" w:name="_Toc39684326"/>
      <w:r>
        <w:t>Stakeholder Analysis</w:t>
      </w:r>
      <w:bookmarkEnd w:id="103"/>
    </w:p>
    <w:p w14:paraId="122B70BB" w14:textId="669D5C36" w:rsidR="00651276" w:rsidRDefault="00651276" w:rsidP="00651276">
      <w:r>
        <w:t xml:space="preserve">The stakeholder analysis will be visually represented using an onion model diagram in this chapter and be further described using the roles and benefits table for each stakeholder. </w:t>
      </w:r>
    </w:p>
    <w:p w14:paraId="27906CB5" w14:textId="77777777" w:rsidR="00651276" w:rsidRDefault="00651276" w:rsidP="00651276">
      <w:pPr>
        <w:pStyle w:val="Heading3"/>
      </w:pPr>
      <w:bookmarkStart w:id="104" w:name="_Toc39684327"/>
      <w:r>
        <w:t>Onion Model</w:t>
      </w:r>
      <w:bookmarkEnd w:id="104"/>
    </w:p>
    <w:p w14:paraId="5660B052" w14:textId="77777777" w:rsidR="009372AB" w:rsidRDefault="00651276" w:rsidP="009372AB">
      <w:pPr>
        <w:keepNext/>
        <w:jc w:val="center"/>
      </w:pPr>
      <w:r>
        <w:rPr>
          <w:noProof/>
          <w:lang w:eastAsia="en-GB"/>
        </w:rPr>
        <w:drawing>
          <wp:inline distT="0" distB="0" distL="0" distR="0" wp14:anchorId="5360A61E" wp14:editId="05F350B1">
            <wp:extent cx="3931632" cy="3886200"/>
            <wp:effectExtent l="0" t="0" r="0" b="0"/>
            <wp:docPr id="4" name="Picture 4" descr="C:\Users\Dillon Lakshman\Downloads\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Untitled Diagram (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36725" cy="3891235"/>
                    </a:xfrm>
                    <a:prstGeom prst="rect">
                      <a:avLst/>
                    </a:prstGeom>
                    <a:noFill/>
                    <a:ln>
                      <a:noFill/>
                    </a:ln>
                  </pic:spPr>
                </pic:pic>
              </a:graphicData>
            </a:graphic>
          </wp:inline>
        </w:drawing>
      </w:r>
    </w:p>
    <w:p w14:paraId="2A7B0882" w14:textId="7B964E62" w:rsidR="00651276" w:rsidRDefault="009372AB" w:rsidP="009372AB">
      <w:pPr>
        <w:pStyle w:val="Caption"/>
        <w:jc w:val="center"/>
      </w:pPr>
      <w:bookmarkStart w:id="105" w:name="_Toc39684438"/>
      <w:r>
        <w:t xml:space="preserve">Figure </w:t>
      </w:r>
      <w:r w:rsidR="004A3957">
        <w:fldChar w:fldCharType="begin"/>
      </w:r>
      <w:r w:rsidR="004A3957">
        <w:instrText xml:space="preserve"> STYLEREF 2 \s </w:instrText>
      </w:r>
      <w:r w:rsidR="004A3957">
        <w:fldChar w:fldCharType="separate"/>
      </w:r>
      <w:r w:rsidR="00A318BF">
        <w:rPr>
          <w:noProof/>
        </w:rPr>
        <w:t>5.2</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Onion model of stakeholder analysis</w:t>
      </w:r>
      <w:bookmarkEnd w:id="105"/>
    </w:p>
    <w:p w14:paraId="75B0AA4B" w14:textId="77777777" w:rsidR="00651276" w:rsidRDefault="00651276" w:rsidP="00651276">
      <w:pPr>
        <w:pStyle w:val="Heading3"/>
      </w:pPr>
      <w:bookmarkStart w:id="106" w:name="_Toc39684328"/>
      <w:r>
        <w:lastRenderedPageBreak/>
        <w:t>Stakeholders and Roles</w:t>
      </w:r>
      <w:bookmarkEnd w:id="106"/>
    </w:p>
    <w:p w14:paraId="1581F2A3" w14:textId="77777777" w:rsidR="00651276" w:rsidRPr="005D5216" w:rsidRDefault="00651276" w:rsidP="00651276">
      <w:r>
        <w:t xml:space="preserve">The following table describes the stakeholders and their roles and benefits to the system. </w:t>
      </w:r>
    </w:p>
    <w:tbl>
      <w:tblPr>
        <w:tblStyle w:val="TableGrid"/>
        <w:tblW w:w="0" w:type="auto"/>
        <w:tblLook w:val="04A0" w:firstRow="1" w:lastRow="0" w:firstColumn="1" w:lastColumn="0" w:noHBand="0" w:noVBand="1"/>
      </w:tblPr>
      <w:tblGrid>
        <w:gridCol w:w="3116"/>
        <w:gridCol w:w="3117"/>
        <w:gridCol w:w="3117"/>
      </w:tblGrid>
      <w:tr w:rsidR="00651276" w14:paraId="7FAD447C" w14:textId="77777777" w:rsidTr="00253CFC">
        <w:tc>
          <w:tcPr>
            <w:tcW w:w="3116" w:type="dxa"/>
          </w:tcPr>
          <w:p w14:paraId="35462691" w14:textId="77777777" w:rsidR="00651276" w:rsidRPr="003F7F4D" w:rsidRDefault="00651276" w:rsidP="00253CFC">
            <w:pPr>
              <w:rPr>
                <w:b/>
                <w:bCs/>
              </w:rPr>
            </w:pPr>
            <w:r w:rsidRPr="003F7F4D">
              <w:rPr>
                <w:b/>
                <w:bCs/>
              </w:rPr>
              <w:t>Stakeholder</w:t>
            </w:r>
          </w:p>
        </w:tc>
        <w:tc>
          <w:tcPr>
            <w:tcW w:w="3117" w:type="dxa"/>
          </w:tcPr>
          <w:p w14:paraId="5F4249DD" w14:textId="77777777" w:rsidR="00651276" w:rsidRPr="003F7F4D" w:rsidRDefault="00651276" w:rsidP="00253CFC">
            <w:pPr>
              <w:rPr>
                <w:b/>
                <w:bCs/>
              </w:rPr>
            </w:pPr>
            <w:r w:rsidRPr="003F7F4D">
              <w:rPr>
                <w:b/>
                <w:bCs/>
              </w:rPr>
              <w:t>Roles</w:t>
            </w:r>
          </w:p>
        </w:tc>
        <w:tc>
          <w:tcPr>
            <w:tcW w:w="3117" w:type="dxa"/>
          </w:tcPr>
          <w:p w14:paraId="0D187E2D" w14:textId="77777777" w:rsidR="00651276" w:rsidRPr="003F7F4D" w:rsidRDefault="00651276" w:rsidP="00253CFC">
            <w:pPr>
              <w:rPr>
                <w:b/>
                <w:bCs/>
              </w:rPr>
            </w:pPr>
            <w:r w:rsidRPr="003F7F4D">
              <w:rPr>
                <w:b/>
                <w:bCs/>
              </w:rPr>
              <w:t>Benefits</w:t>
            </w:r>
          </w:p>
        </w:tc>
      </w:tr>
      <w:tr w:rsidR="00651276" w14:paraId="08895E37" w14:textId="77777777" w:rsidTr="00253CFC">
        <w:tc>
          <w:tcPr>
            <w:tcW w:w="3116" w:type="dxa"/>
          </w:tcPr>
          <w:p w14:paraId="35293578" w14:textId="77777777" w:rsidR="00651276" w:rsidRPr="00DE662E" w:rsidRDefault="00651276" w:rsidP="00253CFC">
            <w:pPr>
              <w:rPr>
                <w:caps/>
                <w:color w:val="000000" w:themeColor="text1"/>
              </w:rPr>
            </w:pPr>
            <w:r w:rsidRPr="00DE662E">
              <w:rPr>
                <w:color w:val="000000" w:themeColor="text1"/>
              </w:rPr>
              <w:t>Developer</w:t>
            </w:r>
          </w:p>
        </w:tc>
        <w:tc>
          <w:tcPr>
            <w:tcW w:w="3117" w:type="dxa"/>
          </w:tcPr>
          <w:p w14:paraId="08F51024" w14:textId="77777777" w:rsidR="00651276" w:rsidRPr="00DE662E" w:rsidRDefault="00651276" w:rsidP="00253CFC">
            <w:pPr>
              <w:rPr>
                <w:color w:val="000000" w:themeColor="text1"/>
              </w:rPr>
            </w:pPr>
            <w:r w:rsidRPr="00DE662E">
              <w:rPr>
                <w:color w:val="000000" w:themeColor="text1"/>
              </w:rPr>
              <w:t>Develop</w:t>
            </w:r>
            <w:r>
              <w:rPr>
                <w:color w:val="000000" w:themeColor="text1"/>
              </w:rPr>
              <w:t xml:space="preserve"> System</w:t>
            </w:r>
          </w:p>
        </w:tc>
        <w:tc>
          <w:tcPr>
            <w:tcW w:w="3117" w:type="dxa"/>
          </w:tcPr>
          <w:p w14:paraId="3C78FCDC" w14:textId="77777777" w:rsidR="00651276" w:rsidRPr="00DE662E" w:rsidRDefault="00651276" w:rsidP="00253CFC">
            <w:pPr>
              <w:rPr>
                <w:color w:val="000000" w:themeColor="text1"/>
              </w:rPr>
            </w:pPr>
            <w:r w:rsidRPr="00DE662E">
              <w:rPr>
                <w:color w:val="000000" w:themeColor="text1"/>
              </w:rPr>
              <w:t>Develops the platform with less cost</w:t>
            </w:r>
          </w:p>
        </w:tc>
      </w:tr>
      <w:tr w:rsidR="00651276" w14:paraId="66D85C1C" w14:textId="77777777" w:rsidTr="00253CFC">
        <w:tc>
          <w:tcPr>
            <w:tcW w:w="3116" w:type="dxa"/>
          </w:tcPr>
          <w:p w14:paraId="18F012BD" w14:textId="77777777" w:rsidR="00651276" w:rsidRPr="00DE662E" w:rsidRDefault="00651276" w:rsidP="00253CFC">
            <w:pPr>
              <w:rPr>
                <w:color w:val="000000" w:themeColor="text1"/>
              </w:rPr>
            </w:pPr>
            <w:r>
              <w:rPr>
                <w:color w:val="000000" w:themeColor="text1"/>
              </w:rPr>
              <w:t>Tester</w:t>
            </w:r>
          </w:p>
        </w:tc>
        <w:tc>
          <w:tcPr>
            <w:tcW w:w="3117" w:type="dxa"/>
          </w:tcPr>
          <w:p w14:paraId="4D0B9D53" w14:textId="77777777" w:rsidR="00651276" w:rsidRPr="00DE662E" w:rsidRDefault="00651276" w:rsidP="00253CFC">
            <w:pPr>
              <w:rPr>
                <w:color w:val="000000" w:themeColor="text1"/>
              </w:rPr>
            </w:pPr>
            <w:r>
              <w:rPr>
                <w:color w:val="000000" w:themeColor="text1"/>
              </w:rPr>
              <w:t>Test System</w:t>
            </w:r>
          </w:p>
        </w:tc>
        <w:tc>
          <w:tcPr>
            <w:tcW w:w="3117" w:type="dxa"/>
          </w:tcPr>
          <w:p w14:paraId="519F49A0" w14:textId="77777777" w:rsidR="00651276" w:rsidRPr="00DE662E" w:rsidRDefault="00651276" w:rsidP="00253CFC">
            <w:pPr>
              <w:rPr>
                <w:color w:val="000000" w:themeColor="text1"/>
              </w:rPr>
            </w:pPr>
            <w:r>
              <w:rPr>
                <w:color w:val="000000" w:themeColor="text1"/>
              </w:rPr>
              <w:t>Test and report the accuracy of the system</w:t>
            </w:r>
          </w:p>
        </w:tc>
      </w:tr>
      <w:tr w:rsidR="00651276" w14:paraId="7B83A6D8" w14:textId="77777777" w:rsidTr="00253CFC">
        <w:tc>
          <w:tcPr>
            <w:tcW w:w="3116" w:type="dxa"/>
          </w:tcPr>
          <w:p w14:paraId="155287F9" w14:textId="77777777" w:rsidR="00651276" w:rsidRPr="00DE662E" w:rsidRDefault="00651276" w:rsidP="00253CFC">
            <w:pPr>
              <w:rPr>
                <w:color w:val="000000" w:themeColor="text1"/>
              </w:rPr>
            </w:pPr>
            <w:r w:rsidRPr="00DE662E">
              <w:rPr>
                <w:color w:val="000000" w:themeColor="text1"/>
              </w:rPr>
              <w:t>Domain Expert</w:t>
            </w:r>
            <w:r>
              <w:rPr>
                <w:color w:val="000000" w:themeColor="text1"/>
              </w:rPr>
              <w:t>s</w:t>
            </w:r>
          </w:p>
        </w:tc>
        <w:tc>
          <w:tcPr>
            <w:tcW w:w="3117" w:type="dxa"/>
          </w:tcPr>
          <w:p w14:paraId="1A372138" w14:textId="77777777" w:rsidR="00651276" w:rsidRPr="00DE662E" w:rsidRDefault="00651276" w:rsidP="00253CFC">
            <w:pPr>
              <w:rPr>
                <w:color w:val="000000" w:themeColor="text1"/>
              </w:rPr>
            </w:pPr>
            <w:r w:rsidRPr="00DE662E">
              <w:rPr>
                <w:color w:val="000000" w:themeColor="text1"/>
              </w:rPr>
              <w:t>Expert</w:t>
            </w:r>
            <w:r>
              <w:rPr>
                <w:color w:val="000000" w:themeColor="text1"/>
              </w:rPr>
              <w:t xml:space="preserve"> on the field of study (GIS)</w:t>
            </w:r>
          </w:p>
        </w:tc>
        <w:tc>
          <w:tcPr>
            <w:tcW w:w="3117" w:type="dxa"/>
          </w:tcPr>
          <w:p w14:paraId="500218F1" w14:textId="77777777" w:rsidR="00651276" w:rsidRPr="00DE662E" w:rsidRDefault="00651276" w:rsidP="00253CFC">
            <w:pPr>
              <w:rPr>
                <w:color w:val="000000" w:themeColor="text1"/>
              </w:rPr>
            </w:pPr>
            <w:r w:rsidRPr="00DE662E">
              <w:rPr>
                <w:color w:val="000000" w:themeColor="text1"/>
              </w:rPr>
              <w:t>Provide expertise on domain related matters to make system results accurate and to evaluate them</w:t>
            </w:r>
          </w:p>
        </w:tc>
      </w:tr>
      <w:tr w:rsidR="00651276" w14:paraId="7D47D345" w14:textId="77777777" w:rsidTr="00253CFC">
        <w:tc>
          <w:tcPr>
            <w:tcW w:w="3116" w:type="dxa"/>
          </w:tcPr>
          <w:p w14:paraId="04A4AFBF" w14:textId="77777777" w:rsidR="00651276" w:rsidRPr="00DE662E" w:rsidRDefault="00651276" w:rsidP="00253CFC">
            <w:pPr>
              <w:rPr>
                <w:color w:val="000000" w:themeColor="text1"/>
              </w:rPr>
            </w:pPr>
            <w:r w:rsidRPr="00DE662E">
              <w:rPr>
                <w:color w:val="000000" w:themeColor="text1"/>
              </w:rPr>
              <w:t>Universities</w:t>
            </w:r>
          </w:p>
        </w:tc>
        <w:tc>
          <w:tcPr>
            <w:tcW w:w="3117" w:type="dxa"/>
            <w:vMerge w:val="restart"/>
          </w:tcPr>
          <w:p w14:paraId="3CF6EEDB" w14:textId="77777777" w:rsidR="00651276" w:rsidRPr="00DE662E" w:rsidRDefault="00651276" w:rsidP="00253CFC">
            <w:pPr>
              <w:rPr>
                <w:color w:val="000000" w:themeColor="text1"/>
              </w:rPr>
            </w:pPr>
            <w:r w:rsidRPr="00DE662E">
              <w:rPr>
                <w:color w:val="000000" w:themeColor="text1"/>
              </w:rPr>
              <w:t>Functional Beneficiary</w:t>
            </w:r>
          </w:p>
        </w:tc>
        <w:tc>
          <w:tcPr>
            <w:tcW w:w="3117" w:type="dxa"/>
          </w:tcPr>
          <w:p w14:paraId="68361170" w14:textId="77777777" w:rsidR="00651276" w:rsidRPr="00DE662E" w:rsidRDefault="00651276" w:rsidP="00253CFC">
            <w:pPr>
              <w:rPr>
                <w:color w:val="000000" w:themeColor="text1"/>
              </w:rPr>
            </w:pPr>
            <w:r w:rsidRPr="00DE662E">
              <w:rPr>
                <w:color w:val="000000" w:themeColor="text1"/>
              </w:rPr>
              <w:t xml:space="preserve">Is allowed to convert valuable geographical data from raster formats into vector formats and other educational uses </w:t>
            </w:r>
          </w:p>
        </w:tc>
      </w:tr>
      <w:tr w:rsidR="00651276" w14:paraId="743E1D5C" w14:textId="77777777" w:rsidTr="00253CFC">
        <w:tc>
          <w:tcPr>
            <w:tcW w:w="3116" w:type="dxa"/>
          </w:tcPr>
          <w:p w14:paraId="4780F940" w14:textId="77777777" w:rsidR="00651276" w:rsidRPr="00DE662E" w:rsidRDefault="00651276" w:rsidP="00253CFC">
            <w:pPr>
              <w:rPr>
                <w:color w:val="000000" w:themeColor="text1"/>
              </w:rPr>
            </w:pPr>
            <w:r w:rsidRPr="00DE662E">
              <w:rPr>
                <w:color w:val="000000" w:themeColor="text1"/>
              </w:rPr>
              <w:t>GIS Researches</w:t>
            </w:r>
          </w:p>
        </w:tc>
        <w:tc>
          <w:tcPr>
            <w:tcW w:w="3117" w:type="dxa"/>
            <w:vMerge/>
          </w:tcPr>
          <w:p w14:paraId="39E6D767" w14:textId="77777777" w:rsidR="00651276" w:rsidRPr="00DE662E" w:rsidRDefault="00651276" w:rsidP="00253CFC">
            <w:pPr>
              <w:rPr>
                <w:color w:val="000000" w:themeColor="text1"/>
              </w:rPr>
            </w:pPr>
          </w:p>
        </w:tc>
        <w:tc>
          <w:tcPr>
            <w:tcW w:w="3117" w:type="dxa"/>
            <w:vMerge w:val="restart"/>
          </w:tcPr>
          <w:p w14:paraId="67E26B60" w14:textId="77777777" w:rsidR="00651276" w:rsidRPr="00DE662E" w:rsidRDefault="00651276" w:rsidP="00253CFC">
            <w:pPr>
              <w:rPr>
                <w:color w:val="000000" w:themeColor="text1"/>
              </w:rPr>
            </w:pPr>
            <w:r w:rsidRPr="00DE662E">
              <w:rPr>
                <w:color w:val="000000" w:themeColor="text1"/>
              </w:rPr>
              <w:t>Is allowed to convert valuable geographical data from raster formats into vector formats</w:t>
            </w:r>
          </w:p>
        </w:tc>
      </w:tr>
      <w:tr w:rsidR="00651276" w14:paraId="10621239" w14:textId="77777777" w:rsidTr="00253CFC">
        <w:tc>
          <w:tcPr>
            <w:tcW w:w="3116" w:type="dxa"/>
          </w:tcPr>
          <w:p w14:paraId="0DF94A4F" w14:textId="77777777" w:rsidR="00651276" w:rsidRPr="00DE662E" w:rsidRDefault="00651276" w:rsidP="00253CFC">
            <w:pPr>
              <w:rPr>
                <w:color w:val="000000" w:themeColor="text1"/>
              </w:rPr>
            </w:pPr>
            <w:r>
              <w:rPr>
                <w:color w:val="000000" w:themeColor="text1"/>
              </w:rPr>
              <w:t>End</w:t>
            </w:r>
            <w:r w:rsidRPr="00DE662E">
              <w:rPr>
                <w:color w:val="000000" w:themeColor="text1"/>
              </w:rPr>
              <w:t xml:space="preserve"> User</w:t>
            </w:r>
          </w:p>
        </w:tc>
        <w:tc>
          <w:tcPr>
            <w:tcW w:w="3117" w:type="dxa"/>
            <w:vMerge/>
          </w:tcPr>
          <w:p w14:paraId="2FA48427" w14:textId="77777777" w:rsidR="00651276" w:rsidRPr="00DE662E" w:rsidRDefault="00651276" w:rsidP="00253CFC">
            <w:pPr>
              <w:rPr>
                <w:color w:val="000000" w:themeColor="text1"/>
              </w:rPr>
            </w:pPr>
          </w:p>
        </w:tc>
        <w:tc>
          <w:tcPr>
            <w:tcW w:w="3117" w:type="dxa"/>
            <w:vMerge/>
          </w:tcPr>
          <w:p w14:paraId="556EA2A2" w14:textId="77777777" w:rsidR="00651276" w:rsidRPr="00DE662E" w:rsidRDefault="00651276" w:rsidP="00253CFC">
            <w:pPr>
              <w:rPr>
                <w:color w:val="000000" w:themeColor="text1"/>
              </w:rPr>
            </w:pPr>
          </w:p>
        </w:tc>
      </w:tr>
      <w:tr w:rsidR="00651276" w14:paraId="54175A11" w14:textId="77777777" w:rsidTr="00253CFC">
        <w:tc>
          <w:tcPr>
            <w:tcW w:w="3116" w:type="dxa"/>
          </w:tcPr>
          <w:p w14:paraId="1D61C15E" w14:textId="77777777" w:rsidR="00651276" w:rsidRPr="00DE662E" w:rsidRDefault="00651276" w:rsidP="00253CFC">
            <w:pPr>
              <w:rPr>
                <w:color w:val="000000" w:themeColor="text1"/>
              </w:rPr>
            </w:pPr>
            <w:r w:rsidRPr="00DE662E">
              <w:rPr>
                <w:color w:val="000000" w:themeColor="text1"/>
              </w:rPr>
              <w:t>Public</w:t>
            </w:r>
          </w:p>
        </w:tc>
        <w:tc>
          <w:tcPr>
            <w:tcW w:w="3117" w:type="dxa"/>
            <w:vMerge/>
          </w:tcPr>
          <w:p w14:paraId="4A43F084" w14:textId="77777777" w:rsidR="00651276" w:rsidRPr="00DE662E" w:rsidRDefault="00651276" w:rsidP="00253CFC">
            <w:pPr>
              <w:rPr>
                <w:color w:val="000000" w:themeColor="text1"/>
              </w:rPr>
            </w:pPr>
          </w:p>
        </w:tc>
        <w:tc>
          <w:tcPr>
            <w:tcW w:w="3117" w:type="dxa"/>
            <w:vMerge/>
          </w:tcPr>
          <w:p w14:paraId="2B6EC8BA" w14:textId="77777777" w:rsidR="00651276" w:rsidRPr="00DE662E" w:rsidRDefault="00651276" w:rsidP="00253CFC">
            <w:pPr>
              <w:rPr>
                <w:color w:val="000000" w:themeColor="text1"/>
              </w:rPr>
            </w:pPr>
          </w:p>
        </w:tc>
      </w:tr>
      <w:tr w:rsidR="00651276" w14:paraId="5FA9A242" w14:textId="77777777" w:rsidTr="00253CFC">
        <w:tc>
          <w:tcPr>
            <w:tcW w:w="3116" w:type="dxa"/>
          </w:tcPr>
          <w:p w14:paraId="1EE7177E" w14:textId="77777777" w:rsidR="00651276" w:rsidRPr="00DE662E" w:rsidRDefault="00651276" w:rsidP="00253CFC">
            <w:pPr>
              <w:rPr>
                <w:color w:val="000000" w:themeColor="text1"/>
              </w:rPr>
            </w:pPr>
            <w:r>
              <w:rPr>
                <w:color w:val="000000" w:themeColor="text1"/>
              </w:rPr>
              <w:t>GIS Imagery Data Operator</w:t>
            </w:r>
          </w:p>
        </w:tc>
        <w:tc>
          <w:tcPr>
            <w:tcW w:w="3117" w:type="dxa"/>
          </w:tcPr>
          <w:p w14:paraId="227D0408" w14:textId="77777777" w:rsidR="00651276" w:rsidRPr="00DE662E" w:rsidRDefault="00651276" w:rsidP="00253CFC">
            <w:pPr>
              <w:rPr>
                <w:color w:val="000000" w:themeColor="text1"/>
              </w:rPr>
            </w:pPr>
            <w:r>
              <w:rPr>
                <w:color w:val="000000" w:themeColor="text1"/>
              </w:rPr>
              <w:t>Gather Training and Testing Data</w:t>
            </w:r>
          </w:p>
        </w:tc>
        <w:tc>
          <w:tcPr>
            <w:tcW w:w="3117" w:type="dxa"/>
          </w:tcPr>
          <w:p w14:paraId="311076C8" w14:textId="77777777" w:rsidR="00651276" w:rsidRPr="00DE662E" w:rsidRDefault="00651276" w:rsidP="00253CFC">
            <w:pPr>
              <w:rPr>
                <w:color w:val="000000" w:themeColor="text1"/>
              </w:rPr>
            </w:pPr>
            <w:r>
              <w:rPr>
                <w:color w:val="000000" w:themeColor="text1"/>
              </w:rPr>
              <w:t>Make system more accurate if more data sets are found for training and testing</w:t>
            </w:r>
          </w:p>
        </w:tc>
      </w:tr>
      <w:tr w:rsidR="00651276" w14:paraId="4BE0A746" w14:textId="77777777" w:rsidTr="00253CFC">
        <w:tc>
          <w:tcPr>
            <w:tcW w:w="3116" w:type="dxa"/>
          </w:tcPr>
          <w:p w14:paraId="09C2A262" w14:textId="77777777" w:rsidR="00651276" w:rsidRDefault="00651276" w:rsidP="00253CFC">
            <w:pPr>
              <w:rPr>
                <w:color w:val="000000" w:themeColor="text1"/>
              </w:rPr>
            </w:pPr>
            <w:r>
              <w:rPr>
                <w:color w:val="000000" w:themeColor="text1"/>
              </w:rPr>
              <w:t>Supervisor</w:t>
            </w:r>
          </w:p>
        </w:tc>
        <w:tc>
          <w:tcPr>
            <w:tcW w:w="3117" w:type="dxa"/>
          </w:tcPr>
          <w:p w14:paraId="0ADC4C5E" w14:textId="77777777" w:rsidR="00651276" w:rsidRPr="00DE662E" w:rsidRDefault="00651276" w:rsidP="00253CFC">
            <w:pPr>
              <w:rPr>
                <w:color w:val="000000" w:themeColor="text1"/>
              </w:rPr>
            </w:pPr>
            <w:r>
              <w:rPr>
                <w:color w:val="000000" w:themeColor="text1"/>
              </w:rPr>
              <w:t>Assist in documentation and process of building system</w:t>
            </w:r>
          </w:p>
        </w:tc>
        <w:tc>
          <w:tcPr>
            <w:tcW w:w="3117" w:type="dxa"/>
          </w:tcPr>
          <w:p w14:paraId="406A5F8E" w14:textId="77777777" w:rsidR="00651276" w:rsidRPr="00DE662E" w:rsidRDefault="00651276" w:rsidP="00253CFC">
            <w:pPr>
              <w:rPr>
                <w:color w:val="000000" w:themeColor="text1"/>
              </w:rPr>
            </w:pPr>
            <w:r>
              <w:rPr>
                <w:color w:val="000000" w:themeColor="text1"/>
              </w:rPr>
              <w:t>Improve quality of system and its documentation by giving appropriate feedback</w:t>
            </w:r>
          </w:p>
        </w:tc>
      </w:tr>
      <w:tr w:rsidR="00651276" w14:paraId="6CE25EDB" w14:textId="77777777" w:rsidTr="00253CFC">
        <w:tc>
          <w:tcPr>
            <w:tcW w:w="3116" w:type="dxa"/>
          </w:tcPr>
          <w:p w14:paraId="047DF65C" w14:textId="77777777" w:rsidR="00651276" w:rsidRDefault="00651276" w:rsidP="00253CFC">
            <w:pPr>
              <w:rPr>
                <w:color w:val="000000" w:themeColor="text1"/>
              </w:rPr>
            </w:pPr>
            <w:r>
              <w:rPr>
                <w:color w:val="000000" w:themeColor="text1"/>
              </w:rPr>
              <w:t>Researcher</w:t>
            </w:r>
          </w:p>
        </w:tc>
        <w:tc>
          <w:tcPr>
            <w:tcW w:w="3117" w:type="dxa"/>
          </w:tcPr>
          <w:p w14:paraId="6F60D74C" w14:textId="77777777" w:rsidR="00651276" w:rsidRPr="00DE662E" w:rsidRDefault="00651276" w:rsidP="00253CFC">
            <w:pPr>
              <w:rPr>
                <w:color w:val="000000" w:themeColor="text1"/>
              </w:rPr>
            </w:pPr>
            <w:r>
              <w:rPr>
                <w:color w:val="000000" w:themeColor="text1"/>
              </w:rPr>
              <w:t>Conduct Literature reviews and research to help implement system and identify requirements</w:t>
            </w:r>
          </w:p>
        </w:tc>
        <w:tc>
          <w:tcPr>
            <w:tcW w:w="3117" w:type="dxa"/>
          </w:tcPr>
          <w:p w14:paraId="7130816E" w14:textId="77777777" w:rsidR="00651276" w:rsidRPr="00DE662E" w:rsidRDefault="00651276" w:rsidP="00253CFC">
            <w:pPr>
              <w:rPr>
                <w:color w:val="000000" w:themeColor="text1"/>
              </w:rPr>
            </w:pPr>
            <w:r>
              <w:rPr>
                <w:color w:val="000000" w:themeColor="text1"/>
              </w:rPr>
              <w:t>Creates valuable documentation for ease of implementation of system</w:t>
            </w:r>
          </w:p>
        </w:tc>
      </w:tr>
      <w:tr w:rsidR="00651276" w14:paraId="2A91AA20" w14:textId="77777777" w:rsidTr="00253CFC">
        <w:tc>
          <w:tcPr>
            <w:tcW w:w="3116" w:type="dxa"/>
          </w:tcPr>
          <w:p w14:paraId="435DE82D" w14:textId="77777777" w:rsidR="00651276" w:rsidRPr="00DE662E" w:rsidRDefault="00651276" w:rsidP="00253CFC">
            <w:pPr>
              <w:rPr>
                <w:color w:val="000000" w:themeColor="text1"/>
              </w:rPr>
            </w:pPr>
            <w:r w:rsidRPr="00DE662E">
              <w:rPr>
                <w:color w:val="000000" w:themeColor="text1"/>
              </w:rPr>
              <w:t>Competitor</w:t>
            </w:r>
          </w:p>
        </w:tc>
        <w:tc>
          <w:tcPr>
            <w:tcW w:w="3117" w:type="dxa"/>
          </w:tcPr>
          <w:p w14:paraId="04A0E07E" w14:textId="77777777" w:rsidR="00651276" w:rsidRPr="00DE662E" w:rsidRDefault="00651276" w:rsidP="00253CFC">
            <w:pPr>
              <w:rPr>
                <w:color w:val="000000" w:themeColor="text1"/>
              </w:rPr>
            </w:pPr>
            <w:r w:rsidRPr="00DE662E">
              <w:rPr>
                <w:color w:val="000000" w:themeColor="text1"/>
              </w:rPr>
              <w:t>Negative Stakeholder</w:t>
            </w:r>
          </w:p>
        </w:tc>
        <w:tc>
          <w:tcPr>
            <w:tcW w:w="3117" w:type="dxa"/>
          </w:tcPr>
          <w:p w14:paraId="2AD0E298" w14:textId="77777777" w:rsidR="00651276" w:rsidRPr="00DE662E" w:rsidRDefault="00651276" w:rsidP="009372AB">
            <w:pPr>
              <w:keepNext/>
              <w:rPr>
                <w:color w:val="000000" w:themeColor="text1"/>
              </w:rPr>
            </w:pPr>
            <w:r w:rsidRPr="00DE662E">
              <w:rPr>
                <w:color w:val="000000" w:themeColor="text1"/>
              </w:rPr>
              <w:t>Build similar solutions with better features</w:t>
            </w:r>
          </w:p>
        </w:tc>
      </w:tr>
    </w:tbl>
    <w:p w14:paraId="6BAFB522" w14:textId="0518A9B2" w:rsidR="009372AB" w:rsidRDefault="009372AB" w:rsidP="009372AB">
      <w:pPr>
        <w:pStyle w:val="Caption"/>
        <w:jc w:val="center"/>
      </w:pPr>
      <w:bookmarkStart w:id="107" w:name="_Toc39684411"/>
      <w:r>
        <w:t xml:space="preserve">Table </w:t>
      </w:r>
      <w:r w:rsidR="006D5BD5">
        <w:fldChar w:fldCharType="begin"/>
      </w:r>
      <w:r w:rsidR="006D5BD5">
        <w:instrText xml:space="preserve"> STYLEREF 2 \s </w:instrText>
      </w:r>
      <w:r w:rsidR="006D5BD5">
        <w:fldChar w:fldCharType="separate"/>
      </w:r>
      <w:r w:rsidR="00A318BF">
        <w:rPr>
          <w:noProof/>
        </w:rPr>
        <w:t>5.2</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Stakeholder roles and </w:t>
      </w:r>
      <w:proofErr w:type="spellStart"/>
      <w:r>
        <w:t>benifts</w:t>
      </w:r>
      <w:bookmarkEnd w:id="107"/>
      <w:proofErr w:type="spellEnd"/>
    </w:p>
    <w:p w14:paraId="5A62035C" w14:textId="77777777" w:rsidR="00651276" w:rsidRDefault="00651276" w:rsidP="00651276">
      <w:pPr>
        <w:pStyle w:val="Heading2"/>
      </w:pPr>
      <w:bookmarkStart w:id="108" w:name="_Toc39684329"/>
      <w:r>
        <w:lastRenderedPageBreak/>
        <w:t>Requirement Elicitation Process</w:t>
      </w:r>
      <w:bookmarkEnd w:id="108"/>
    </w:p>
    <w:p w14:paraId="7D27CD11" w14:textId="77777777" w:rsidR="00651276" w:rsidRDefault="00651276" w:rsidP="00651276">
      <w:r>
        <w:t>There are multiple techniques that can be used in order to validate and verify the requirements gathered. These can be states as Questionnaires, Observations, Literature Reviews etc. This section will briefly discuss the strengths and weaknesses of each such method and justify the method(s) of approach selected for this project.</w:t>
      </w:r>
    </w:p>
    <w:p w14:paraId="7AF2ED8C" w14:textId="77777777" w:rsidR="00651276" w:rsidRDefault="00651276" w:rsidP="00651276"/>
    <w:tbl>
      <w:tblPr>
        <w:tblStyle w:val="TableGrid"/>
        <w:tblpPr w:leftFromText="180" w:rightFromText="180" w:vertAnchor="text" w:horzAnchor="margin" w:tblpY="-25"/>
        <w:tblW w:w="0" w:type="auto"/>
        <w:tblLook w:val="04A0" w:firstRow="1" w:lastRow="0" w:firstColumn="1" w:lastColumn="0" w:noHBand="0" w:noVBand="1"/>
      </w:tblPr>
      <w:tblGrid>
        <w:gridCol w:w="4675"/>
        <w:gridCol w:w="4675"/>
      </w:tblGrid>
      <w:tr w:rsidR="00651276" w14:paraId="3686B9C0" w14:textId="77777777" w:rsidTr="00253CFC">
        <w:tc>
          <w:tcPr>
            <w:tcW w:w="9350" w:type="dxa"/>
            <w:gridSpan w:val="2"/>
          </w:tcPr>
          <w:p w14:paraId="5490151C" w14:textId="77777777" w:rsidR="00651276" w:rsidRPr="003E2CB9" w:rsidRDefault="00651276" w:rsidP="00253CFC">
            <w:pPr>
              <w:rPr>
                <w:b/>
              </w:rPr>
            </w:pPr>
            <w:r w:rsidRPr="003E2CB9">
              <w:rPr>
                <w:b/>
              </w:rPr>
              <w:t>Method 1: Questionnaire</w:t>
            </w:r>
          </w:p>
        </w:tc>
      </w:tr>
      <w:tr w:rsidR="00651276" w14:paraId="724CECA4" w14:textId="77777777" w:rsidTr="00253CFC">
        <w:tc>
          <w:tcPr>
            <w:tcW w:w="9350" w:type="dxa"/>
            <w:gridSpan w:val="2"/>
          </w:tcPr>
          <w:p w14:paraId="6990C7C6" w14:textId="77777777" w:rsidR="00651276" w:rsidRDefault="00651276" w:rsidP="00253CFC">
            <w:r w:rsidRPr="003E2CB9">
              <w:t>Questionnaires are carried out to gain knowledge of the developers who have a similar experience in the industry. This form is sent out to the target audience to get their feedback regarding the research.</w:t>
            </w:r>
          </w:p>
        </w:tc>
      </w:tr>
      <w:tr w:rsidR="00651276" w14:paraId="4A6FCB94" w14:textId="77777777" w:rsidTr="00253CFC">
        <w:tc>
          <w:tcPr>
            <w:tcW w:w="4675" w:type="dxa"/>
          </w:tcPr>
          <w:p w14:paraId="0C1F3722" w14:textId="77777777" w:rsidR="00651276" w:rsidRPr="003E2CB9" w:rsidRDefault="00651276" w:rsidP="00253CFC">
            <w:pPr>
              <w:rPr>
                <w:b/>
              </w:rPr>
            </w:pPr>
            <w:r w:rsidRPr="003E2CB9">
              <w:rPr>
                <w:b/>
              </w:rPr>
              <w:t>Advantages</w:t>
            </w:r>
          </w:p>
        </w:tc>
        <w:tc>
          <w:tcPr>
            <w:tcW w:w="4675" w:type="dxa"/>
          </w:tcPr>
          <w:p w14:paraId="2492C807" w14:textId="2F174427" w:rsidR="00651276" w:rsidRDefault="009E6992" w:rsidP="00651276">
            <w:pPr>
              <w:pStyle w:val="ListParagraph"/>
              <w:numPr>
                <w:ilvl w:val="0"/>
                <w:numId w:val="24"/>
              </w:numPr>
            </w:pPr>
            <w:r>
              <w:t>Reach a large audience on different domains this platform is applicable on</w:t>
            </w:r>
          </w:p>
          <w:p w14:paraId="2E10829F" w14:textId="5B37ACD8" w:rsidR="00651276" w:rsidRDefault="00854363" w:rsidP="00854363">
            <w:pPr>
              <w:pStyle w:val="ListParagraph"/>
              <w:numPr>
                <w:ilvl w:val="0"/>
                <w:numId w:val="24"/>
              </w:numPr>
            </w:pPr>
            <w:r>
              <w:t>As this research mainly focuses on a concept and an approach to raster to vector conversion, it is better</w:t>
            </w:r>
            <w:r w:rsidR="00651276">
              <w:t xml:space="preserve"> to </w:t>
            </w:r>
            <w:r>
              <w:t xml:space="preserve">gather opinions of a large audience  to prove the impact of it </w:t>
            </w:r>
            <w:r w:rsidR="00651276">
              <w:t>quantitatively</w:t>
            </w:r>
          </w:p>
        </w:tc>
      </w:tr>
      <w:tr w:rsidR="00651276" w14:paraId="01BDE5C7" w14:textId="77777777" w:rsidTr="00253CFC">
        <w:tc>
          <w:tcPr>
            <w:tcW w:w="4675" w:type="dxa"/>
          </w:tcPr>
          <w:p w14:paraId="3DE1C0FC" w14:textId="77777777" w:rsidR="00651276" w:rsidRPr="003E2CB9" w:rsidRDefault="00651276" w:rsidP="00253CFC">
            <w:pPr>
              <w:rPr>
                <w:b/>
              </w:rPr>
            </w:pPr>
            <w:r w:rsidRPr="003E2CB9">
              <w:rPr>
                <w:b/>
              </w:rPr>
              <w:t>Disadvantages</w:t>
            </w:r>
          </w:p>
        </w:tc>
        <w:tc>
          <w:tcPr>
            <w:tcW w:w="4675" w:type="dxa"/>
          </w:tcPr>
          <w:p w14:paraId="18B563AF" w14:textId="77777777" w:rsidR="00651276" w:rsidRDefault="00651276" w:rsidP="00651276">
            <w:pPr>
              <w:pStyle w:val="ListParagraph"/>
              <w:numPr>
                <w:ilvl w:val="0"/>
                <w:numId w:val="25"/>
              </w:numPr>
            </w:pPr>
            <w:r>
              <w:t>Feedback could contain facts that are untrue</w:t>
            </w:r>
          </w:p>
        </w:tc>
      </w:tr>
      <w:tr w:rsidR="00651276" w14:paraId="7E179F84" w14:textId="77777777" w:rsidTr="00253CFC">
        <w:tc>
          <w:tcPr>
            <w:tcW w:w="9350" w:type="dxa"/>
            <w:gridSpan w:val="2"/>
          </w:tcPr>
          <w:p w14:paraId="6D24B56B" w14:textId="77777777" w:rsidR="00651276" w:rsidRDefault="00651276" w:rsidP="00253CFC">
            <w:r w:rsidRPr="003E2CB9">
              <w:rPr>
                <w:b/>
              </w:rPr>
              <w:t>Execution:</w:t>
            </w:r>
            <w:r w:rsidRPr="003E2CB9">
              <w:t xml:space="preserve"> </w:t>
            </w:r>
            <w:r>
              <w:t>A questionnaire is circulated among the target audience of the project which mostly comprises of developers working in the same field along with GIS Researchers who work on a daily basis with the cartographic and geographical image data that might require conversion between raster and vector. The questions were as follows.</w:t>
            </w:r>
          </w:p>
          <w:p w14:paraId="4474E81F" w14:textId="720A43FA" w:rsidR="001207E1" w:rsidRDefault="001207E1" w:rsidP="001207E1">
            <w:pPr>
              <w:pStyle w:val="ListParagraph"/>
              <w:numPr>
                <w:ilvl w:val="0"/>
                <w:numId w:val="25"/>
              </w:numPr>
            </w:pPr>
            <w:r>
              <w:t xml:space="preserve">To identify the percentage of users familiar with raster to vector conversion </w:t>
            </w:r>
            <w:r w:rsidR="00726472">
              <w:t>software.</w:t>
            </w:r>
          </w:p>
          <w:p w14:paraId="179F2399" w14:textId="27D9B84F" w:rsidR="00651276" w:rsidRDefault="00651276" w:rsidP="001207E1">
            <w:pPr>
              <w:pStyle w:val="ListParagraph"/>
              <w:numPr>
                <w:ilvl w:val="0"/>
                <w:numId w:val="25"/>
              </w:numPr>
            </w:pPr>
            <w:r>
              <w:t>To identify the level of the domain where these conversion methods</w:t>
            </w:r>
            <w:r w:rsidR="002A63B7">
              <w:t xml:space="preserve"> are used</w:t>
            </w:r>
            <w:r w:rsidR="003D75A8">
              <w:t>.</w:t>
            </w:r>
          </w:p>
          <w:p w14:paraId="4F2569F7" w14:textId="39F5DADA" w:rsidR="00651276" w:rsidRDefault="00651276" w:rsidP="00651276">
            <w:pPr>
              <w:pStyle w:val="ListParagraph"/>
              <w:numPr>
                <w:ilvl w:val="0"/>
                <w:numId w:val="21"/>
              </w:numPr>
            </w:pPr>
            <w:r>
              <w:t xml:space="preserve">To </w:t>
            </w:r>
            <w:proofErr w:type="spellStart"/>
            <w:r>
              <w:t>analyze</w:t>
            </w:r>
            <w:proofErr w:type="spellEnd"/>
            <w:r>
              <w:t xml:space="preserve"> </w:t>
            </w:r>
            <w:r w:rsidR="002A63B7">
              <w:t>if satisfactory result was obtained when using existing systems</w:t>
            </w:r>
            <w:r w:rsidR="003D75A8">
              <w:t>.</w:t>
            </w:r>
          </w:p>
          <w:p w14:paraId="695F0A36" w14:textId="6625247E" w:rsidR="00651276" w:rsidRDefault="003D75A8" w:rsidP="00726472">
            <w:pPr>
              <w:pStyle w:val="ListParagraph"/>
              <w:keepNext/>
              <w:numPr>
                <w:ilvl w:val="0"/>
                <w:numId w:val="21"/>
              </w:numPr>
            </w:pPr>
            <w:r>
              <w:t>To understand the user reaction towards the system proposed</w:t>
            </w:r>
            <w:r w:rsidR="00651276">
              <w:t>.</w:t>
            </w:r>
          </w:p>
        </w:tc>
      </w:tr>
    </w:tbl>
    <w:p w14:paraId="0DBE147F" w14:textId="37A2F619" w:rsidR="00726472" w:rsidRDefault="00726472" w:rsidP="009E6992">
      <w:pPr>
        <w:pStyle w:val="Caption"/>
        <w:framePr w:hSpace="180" w:wrap="around" w:vAnchor="text" w:hAnchor="page" w:x="4681" w:y="8933"/>
      </w:pPr>
      <w:bookmarkStart w:id="109" w:name="_Toc39684412"/>
      <w:r>
        <w:t xml:space="preserve">Table </w:t>
      </w:r>
      <w:r w:rsidR="006D5BD5">
        <w:fldChar w:fldCharType="begin"/>
      </w:r>
      <w:r w:rsidR="006D5BD5">
        <w:instrText xml:space="preserve"> STYLEREF 2 \s </w:instrText>
      </w:r>
      <w:r w:rsidR="006D5BD5">
        <w:fldChar w:fldCharType="separate"/>
      </w:r>
      <w:r w:rsidR="00A318BF">
        <w:rPr>
          <w:noProof/>
        </w:rPr>
        <w:t>5.3</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Questionnaire description</w:t>
      </w:r>
      <w:bookmarkEnd w:id="109"/>
    </w:p>
    <w:p w14:paraId="6B4F8C5A" w14:textId="77777777" w:rsidR="00651276" w:rsidRDefault="00651276" w:rsidP="00651276"/>
    <w:p w14:paraId="28CCAF23" w14:textId="5EABE75E" w:rsidR="00B53352" w:rsidRDefault="00651276" w:rsidP="00651276">
      <w:r>
        <w:t>The information gathered from the questionnaire will be further discussed as this section continues.</w:t>
      </w:r>
    </w:p>
    <w:p w14:paraId="5046D57A" w14:textId="289B5E44" w:rsidR="00651276" w:rsidRDefault="007F015A" w:rsidP="00651276">
      <w:pPr>
        <w:rPr>
          <w:b/>
        </w:rPr>
      </w:pPr>
      <w:r w:rsidRPr="007F015A">
        <w:rPr>
          <w:b/>
        </w:rPr>
        <w:lastRenderedPageBreak/>
        <w:t xml:space="preserve">Operationalization on Questionnaire </w:t>
      </w:r>
    </w:p>
    <w:tbl>
      <w:tblPr>
        <w:tblStyle w:val="TableGrid"/>
        <w:tblW w:w="0" w:type="auto"/>
        <w:tblLook w:val="04A0" w:firstRow="1" w:lastRow="0" w:firstColumn="1" w:lastColumn="0" w:noHBand="0" w:noVBand="1"/>
      </w:tblPr>
      <w:tblGrid>
        <w:gridCol w:w="7083"/>
        <w:gridCol w:w="2267"/>
      </w:tblGrid>
      <w:tr w:rsidR="007F015A" w14:paraId="517AF48A" w14:textId="77777777" w:rsidTr="002A63B7">
        <w:tc>
          <w:tcPr>
            <w:tcW w:w="7083" w:type="dxa"/>
          </w:tcPr>
          <w:p w14:paraId="40121498" w14:textId="789FAEB6" w:rsidR="007F015A" w:rsidRDefault="007F015A" w:rsidP="00651276">
            <w:pPr>
              <w:rPr>
                <w:b/>
              </w:rPr>
            </w:pPr>
            <w:r>
              <w:rPr>
                <w:b/>
              </w:rPr>
              <w:t>Objective</w:t>
            </w:r>
          </w:p>
        </w:tc>
        <w:tc>
          <w:tcPr>
            <w:tcW w:w="2267" w:type="dxa"/>
          </w:tcPr>
          <w:p w14:paraId="10ACD52E" w14:textId="1E54DD64" w:rsidR="007F015A" w:rsidRDefault="007F015A" w:rsidP="00651276">
            <w:pPr>
              <w:rPr>
                <w:b/>
              </w:rPr>
            </w:pPr>
            <w:r>
              <w:rPr>
                <w:b/>
              </w:rPr>
              <w:t>Question No.</w:t>
            </w:r>
          </w:p>
        </w:tc>
      </w:tr>
      <w:tr w:rsidR="007F015A" w14:paraId="56562D0A" w14:textId="77777777" w:rsidTr="002A63B7">
        <w:tc>
          <w:tcPr>
            <w:tcW w:w="7083" w:type="dxa"/>
          </w:tcPr>
          <w:p w14:paraId="75044020" w14:textId="46909DA5" w:rsidR="007F015A" w:rsidRPr="007F015A" w:rsidRDefault="002A63B7" w:rsidP="001207E1">
            <w:pPr>
              <w:pStyle w:val="ListParagraph"/>
              <w:numPr>
                <w:ilvl w:val="0"/>
                <w:numId w:val="21"/>
              </w:numPr>
            </w:pPr>
            <w:r>
              <w:t xml:space="preserve">To identify the </w:t>
            </w:r>
            <w:r w:rsidR="001207E1">
              <w:t xml:space="preserve">percentage of </w:t>
            </w:r>
            <w:r>
              <w:t>use</w:t>
            </w:r>
            <w:r w:rsidR="001207E1">
              <w:t>rs</w:t>
            </w:r>
            <w:r>
              <w:t xml:space="preserve"> </w:t>
            </w:r>
            <w:r w:rsidR="001207E1">
              <w:t>familiar with</w:t>
            </w:r>
            <w:r>
              <w:t xml:space="preserve"> raster to vector conversion software </w:t>
            </w:r>
          </w:p>
        </w:tc>
        <w:tc>
          <w:tcPr>
            <w:tcW w:w="2267" w:type="dxa"/>
          </w:tcPr>
          <w:p w14:paraId="3F1CFE57" w14:textId="2011BA52" w:rsidR="007F015A" w:rsidRDefault="002A63B7" w:rsidP="00651276">
            <w:pPr>
              <w:rPr>
                <w:b/>
              </w:rPr>
            </w:pPr>
            <w:r>
              <w:rPr>
                <w:b/>
              </w:rPr>
              <w:t>1</w:t>
            </w:r>
          </w:p>
        </w:tc>
      </w:tr>
      <w:tr w:rsidR="007F015A" w14:paraId="7582248E" w14:textId="77777777" w:rsidTr="002A63B7">
        <w:tc>
          <w:tcPr>
            <w:tcW w:w="7083" w:type="dxa"/>
          </w:tcPr>
          <w:p w14:paraId="430AC5E1" w14:textId="27C001C6" w:rsidR="007F015A" w:rsidRPr="002A63B7" w:rsidRDefault="002A63B7" w:rsidP="002A63B7">
            <w:pPr>
              <w:pStyle w:val="ListParagraph"/>
              <w:numPr>
                <w:ilvl w:val="0"/>
                <w:numId w:val="21"/>
              </w:numPr>
            </w:pPr>
            <w:r>
              <w:t>To identify the level of the domain where these conversion methods are used</w:t>
            </w:r>
          </w:p>
        </w:tc>
        <w:tc>
          <w:tcPr>
            <w:tcW w:w="2267" w:type="dxa"/>
          </w:tcPr>
          <w:p w14:paraId="0F561C23" w14:textId="01CFC214" w:rsidR="007F015A" w:rsidRDefault="002A63B7" w:rsidP="00651276">
            <w:pPr>
              <w:rPr>
                <w:b/>
              </w:rPr>
            </w:pPr>
            <w:r>
              <w:rPr>
                <w:b/>
              </w:rPr>
              <w:t>2, 3, 5, 6</w:t>
            </w:r>
          </w:p>
        </w:tc>
      </w:tr>
      <w:tr w:rsidR="007F015A" w14:paraId="100A9BAB" w14:textId="77777777" w:rsidTr="002A63B7">
        <w:tc>
          <w:tcPr>
            <w:tcW w:w="7083" w:type="dxa"/>
          </w:tcPr>
          <w:p w14:paraId="1CC1647B" w14:textId="7B5B9B38" w:rsidR="007F015A" w:rsidRPr="002A63B7" w:rsidRDefault="002A63B7" w:rsidP="002A63B7">
            <w:pPr>
              <w:pStyle w:val="ListParagraph"/>
              <w:numPr>
                <w:ilvl w:val="0"/>
                <w:numId w:val="21"/>
              </w:numPr>
              <w:spacing w:after="160"/>
            </w:pPr>
            <w:r>
              <w:t xml:space="preserve">To </w:t>
            </w:r>
            <w:proofErr w:type="spellStart"/>
            <w:r>
              <w:t>analyze</w:t>
            </w:r>
            <w:proofErr w:type="spellEnd"/>
            <w:r>
              <w:t xml:space="preserve"> if satisfactory result was obtained when using existing systems</w:t>
            </w:r>
          </w:p>
        </w:tc>
        <w:tc>
          <w:tcPr>
            <w:tcW w:w="2267" w:type="dxa"/>
          </w:tcPr>
          <w:p w14:paraId="42389721" w14:textId="655141E1" w:rsidR="007F015A" w:rsidRDefault="002A63B7" w:rsidP="00651276">
            <w:pPr>
              <w:rPr>
                <w:b/>
              </w:rPr>
            </w:pPr>
            <w:r>
              <w:rPr>
                <w:b/>
              </w:rPr>
              <w:t>4, 7</w:t>
            </w:r>
          </w:p>
        </w:tc>
      </w:tr>
      <w:tr w:rsidR="007F015A" w14:paraId="7E096F87" w14:textId="77777777" w:rsidTr="002A63B7">
        <w:tc>
          <w:tcPr>
            <w:tcW w:w="7083" w:type="dxa"/>
          </w:tcPr>
          <w:p w14:paraId="020297F6" w14:textId="431EC40A" w:rsidR="007F015A" w:rsidRPr="002A63B7" w:rsidRDefault="003D75A8" w:rsidP="00194BE5">
            <w:pPr>
              <w:pStyle w:val="ListParagraph"/>
              <w:numPr>
                <w:ilvl w:val="0"/>
                <w:numId w:val="41"/>
              </w:numPr>
              <w:rPr>
                <w:b/>
              </w:rPr>
            </w:pPr>
            <w:r>
              <w:t>To understand the user reaction towards the system proposed</w:t>
            </w:r>
          </w:p>
        </w:tc>
        <w:tc>
          <w:tcPr>
            <w:tcW w:w="2267" w:type="dxa"/>
          </w:tcPr>
          <w:p w14:paraId="388C6B9E" w14:textId="289162DF" w:rsidR="007F015A" w:rsidRDefault="002A63B7" w:rsidP="0049177B">
            <w:pPr>
              <w:keepNext/>
              <w:rPr>
                <w:b/>
              </w:rPr>
            </w:pPr>
            <w:r>
              <w:rPr>
                <w:b/>
              </w:rPr>
              <w:t>8, 9</w:t>
            </w:r>
          </w:p>
        </w:tc>
      </w:tr>
    </w:tbl>
    <w:p w14:paraId="6B7C2F7E" w14:textId="0F93C47F" w:rsidR="007F015A" w:rsidRDefault="0049177B" w:rsidP="0049177B">
      <w:pPr>
        <w:pStyle w:val="Caption"/>
        <w:jc w:val="center"/>
        <w:rPr>
          <w:b/>
        </w:rPr>
      </w:pPr>
      <w:bookmarkStart w:id="110" w:name="_Toc39684413"/>
      <w:r>
        <w:t xml:space="preserve">Table </w:t>
      </w:r>
      <w:r w:rsidR="006D5BD5">
        <w:fldChar w:fldCharType="begin"/>
      </w:r>
      <w:r w:rsidR="006D5BD5">
        <w:instrText xml:space="preserve"> STYLEREF 2 \s </w:instrText>
      </w:r>
      <w:r w:rsidR="006D5BD5">
        <w:fldChar w:fldCharType="separate"/>
      </w:r>
      <w:r w:rsidR="00A318BF">
        <w:rPr>
          <w:noProof/>
        </w:rPr>
        <w:t>5.3</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2</w:t>
      </w:r>
      <w:r w:rsidR="006D5BD5">
        <w:fldChar w:fldCharType="end"/>
      </w:r>
      <w:r>
        <w:t xml:space="preserve"> Objectives of Questionnaire question</w:t>
      </w:r>
      <w:bookmarkEnd w:id="110"/>
    </w:p>
    <w:p w14:paraId="24C557B1" w14:textId="2915BDFF" w:rsidR="002A63B7" w:rsidRDefault="002A63B7" w:rsidP="00651276">
      <w:r>
        <w:t>This questionnaire was sent out to individuals working in the IT and design industry who may or may not have experience with raster and vector graphics and platform that allows conversion between these two formats. This survey was helpful in determining if:</w:t>
      </w:r>
    </w:p>
    <w:p w14:paraId="3D61E7F6" w14:textId="314CEAB1" w:rsidR="002A63B7" w:rsidRPr="002A63B7" w:rsidRDefault="002A63B7" w:rsidP="00194BE5">
      <w:pPr>
        <w:pStyle w:val="ListParagraph"/>
        <w:numPr>
          <w:ilvl w:val="0"/>
          <w:numId w:val="41"/>
        </w:numPr>
      </w:pPr>
      <w:r>
        <w:t>Users were satisfied with the current industry options available for conversion.</w:t>
      </w:r>
    </w:p>
    <w:p w14:paraId="0DD056CC" w14:textId="36CD31CF" w:rsidR="006C037E" w:rsidRPr="00B53352" w:rsidRDefault="002A63B7" w:rsidP="00194BE5">
      <w:pPr>
        <w:pStyle w:val="ListParagraph"/>
        <w:numPr>
          <w:ilvl w:val="0"/>
          <w:numId w:val="41"/>
        </w:numPr>
        <w:spacing w:line="259" w:lineRule="auto"/>
        <w:rPr>
          <w:b/>
        </w:rPr>
      </w:pPr>
      <w:r>
        <w:t>To gauge their reaction towards the proposed solution</w:t>
      </w:r>
    </w:p>
    <w:p w14:paraId="3B185D46" w14:textId="42DBC9B1" w:rsidR="003829C9" w:rsidRDefault="003829C9" w:rsidP="002A63B7">
      <w:pPr>
        <w:rPr>
          <w:b/>
        </w:rPr>
      </w:pPr>
      <w:r w:rsidRPr="003829C9">
        <w:rPr>
          <w:b/>
        </w:rPr>
        <w:t>Question 3</w:t>
      </w:r>
    </w:p>
    <w:p w14:paraId="2D88DE0B" w14:textId="19500626" w:rsidR="003829C9" w:rsidRPr="003829C9" w:rsidRDefault="003829C9" w:rsidP="002A63B7">
      <w:r>
        <w:rPr>
          <w:b/>
        </w:rPr>
        <w:t>Aim:</w:t>
      </w:r>
      <w:r>
        <w:t xml:space="preserve"> Determine purpose of using a raster to vector conversion software among users</w:t>
      </w:r>
    </w:p>
    <w:p w14:paraId="1519B5CC" w14:textId="2E08995A" w:rsidR="003829C9" w:rsidRDefault="003829C9" w:rsidP="002A63B7">
      <w:pPr>
        <w:rPr>
          <w:b/>
        </w:rPr>
      </w:pPr>
      <w:r>
        <w:rPr>
          <w:b/>
        </w:rPr>
        <w:t>Observation:</w:t>
      </w:r>
    </w:p>
    <w:p w14:paraId="55D539D2" w14:textId="77777777" w:rsidR="0049177B" w:rsidRDefault="003829C9" w:rsidP="00FC3C75">
      <w:pPr>
        <w:keepNext/>
        <w:jc w:val="center"/>
      </w:pPr>
      <w:r>
        <w:rPr>
          <w:noProof/>
          <w:lang w:eastAsia="en-GB"/>
        </w:rPr>
        <w:drawing>
          <wp:inline distT="0" distB="0" distL="0" distR="0" wp14:anchorId="05AC9C62" wp14:editId="59E299A6">
            <wp:extent cx="4086225" cy="160480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06274" cy="1612678"/>
                    </a:xfrm>
                    <a:prstGeom prst="rect">
                      <a:avLst/>
                    </a:prstGeom>
                  </pic:spPr>
                </pic:pic>
              </a:graphicData>
            </a:graphic>
          </wp:inline>
        </w:drawing>
      </w:r>
    </w:p>
    <w:p w14:paraId="661287A7" w14:textId="17146E07" w:rsidR="003829C9" w:rsidRDefault="0049177B" w:rsidP="0049177B">
      <w:pPr>
        <w:pStyle w:val="Caption"/>
        <w:jc w:val="center"/>
        <w:rPr>
          <w:b/>
        </w:rPr>
      </w:pPr>
      <w:bookmarkStart w:id="111" w:name="_Toc39684439"/>
      <w:r>
        <w:t xml:space="preserve">Figure </w:t>
      </w:r>
      <w:r w:rsidR="004A3957">
        <w:fldChar w:fldCharType="begin"/>
      </w:r>
      <w:r w:rsidR="004A3957">
        <w:instrText xml:space="preserve"> STYLEREF 2 \s </w:instrText>
      </w:r>
      <w:r w:rsidR="004A3957">
        <w:fldChar w:fldCharType="separate"/>
      </w:r>
      <w:r w:rsidR="00A318BF">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w:t>
      </w:r>
      <w:r w:rsidRPr="0082008E">
        <w:t>purpose of using a raster to vector conversion software among users</w:t>
      </w:r>
      <w:bookmarkEnd w:id="111"/>
    </w:p>
    <w:p w14:paraId="3F81A5F2" w14:textId="32620F14" w:rsidR="003829C9" w:rsidRPr="003829C9" w:rsidRDefault="003829C9" w:rsidP="002A63B7">
      <w:r>
        <w:t>The purposes of this question was to identify for what purposes the target demographic as mentioned above of this questionnaire use Raster to Vector conversion platforms.</w:t>
      </w:r>
    </w:p>
    <w:p w14:paraId="26B4F9B9" w14:textId="3BC9D8FE" w:rsidR="003829C9" w:rsidRDefault="003829C9" w:rsidP="002A63B7">
      <w:pPr>
        <w:rPr>
          <w:b/>
        </w:rPr>
      </w:pPr>
      <w:r>
        <w:rPr>
          <w:b/>
        </w:rPr>
        <w:lastRenderedPageBreak/>
        <w:t>Conclusion:</w:t>
      </w:r>
    </w:p>
    <w:p w14:paraId="1FA259A4" w14:textId="0D4899F2" w:rsidR="006C037E" w:rsidRDefault="003829C9" w:rsidP="002A63B7">
      <w:r>
        <w:t>It can be concluded that a majority (32.5%) of the users that use raster to vector conversion tools use it for graphic design and media creation purposes. It can also be observed that 20% of the users use these tools for academic purposes and Some users also use these platforms and t</w:t>
      </w:r>
      <w:r w:rsidR="00FC3C75">
        <w:t>ools for GIS Specific purposes.</w:t>
      </w:r>
    </w:p>
    <w:p w14:paraId="7004D80C" w14:textId="631B93BE" w:rsidR="003829C9" w:rsidRDefault="003829C9" w:rsidP="002A63B7">
      <w:pPr>
        <w:rPr>
          <w:b/>
        </w:rPr>
      </w:pPr>
      <w:r w:rsidRPr="003829C9">
        <w:rPr>
          <w:b/>
        </w:rPr>
        <w:t>Question 4</w:t>
      </w:r>
    </w:p>
    <w:p w14:paraId="01B47063" w14:textId="769094A7" w:rsidR="003829C9" w:rsidRDefault="003829C9" w:rsidP="002A63B7">
      <w:r>
        <w:rPr>
          <w:b/>
        </w:rPr>
        <w:t xml:space="preserve">Aim: </w:t>
      </w:r>
      <w:r>
        <w:t>Identify if currently available solutions provide a satisfactory result</w:t>
      </w:r>
    </w:p>
    <w:p w14:paraId="23A3B598" w14:textId="432D198D" w:rsidR="003829C9" w:rsidRDefault="003829C9" w:rsidP="002A63B7">
      <w:pPr>
        <w:rPr>
          <w:b/>
        </w:rPr>
      </w:pPr>
      <w:r w:rsidRPr="003829C9">
        <w:rPr>
          <w:b/>
        </w:rPr>
        <w:t>Observation:</w:t>
      </w:r>
    </w:p>
    <w:p w14:paraId="2CE8056E" w14:textId="77777777" w:rsidR="0049177B" w:rsidRDefault="003829C9" w:rsidP="00FC3C75">
      <w:pPr>
        <w:keepNext/>
        <w:jc w:val="center"/>
      </w:pPr>
      <w:r>
        <w:rPr>
          <w:noProof/>
          <w:lang w:eastAsia="en-GB"/>
        </w:rPr>
        <w:drawing>
          <wp:inline distT="0" distB="0" distL="0" distR="0" wp14:anchorId="17A807EB" wp14:editId="7204E4B9">
            <wp:extent cx="3524250" cy="1495924"/>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56636" cy="1509671"/>
                    </a:xfrm>
                    <a:prstGeom prst="rect">
                      <a:avLst/>
                    </a:prstGeom>
                  </pic:spPr>
                </pic:pic>
              </a:graphicData>
            </a:graphic>
          </wp:inline>
        </w:drawing>
      </w:r>
    </w:p>
    <w:p w14:paraId="343A160F" w14:textId="6542D717" w:rsidR="003829C9" w:rsidRDefault="0049177B" w:rsidP="0049177B">
      <w:pPr>
        <w:pStyle w:val="Caption"/>
        <w:jc w:val="center"/>
        <w:rPr>
          <w:b/>
        </w:rPr>
      </w:pPr>
      <w:bookmarkStart w:id="112" w:name="_Toc39684440"/>
      <w:r>
        <w:t xml:space="preserve">Figure </w:t>
      </w:r>
      <w:r w:rsidR="004A3957">
        <w:fldChar w:fldCharType="begin"/>
      </w:r>
      <w:r w:rsidR="004A3957">
        <w:instrText xml:space="preserve"> STYLEREF 2 \s </w:instrText>
      </w:r>
      <w:r w:rsidR="004A3957">
        <w:fldChar w:fldCharType="separate"/>
      </w:r>
      <w:r w:rsidR="00A318BF">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2</w:t>
      </w:r>
      <w:r w:rsidR="004A3957">
        <w:fldChar w:fldCharType="end"/>
      </w:r>
      <w:r>
        <w:t xml:space="preserve"> if </w:t>
      </w:r>
      <w:r w:rsidRPr="00C9385E">
        <w:t>currently available solutions provide a satisfactory result</w:t>
      </w:r>
      <w:bookmarkEnd w:id="112"/>
    </w:p>
    <w:p w14:paraId="596E1C57" w14:textId="6B701C79" w:rsidR="003829C9" w:rsidRDefault="003829C9" w:rsidP="002A63B7">
      <w:r>
        <w:t>The purpose of this question was to determine if the solutions currently available to users of raster to vector conversion software satisfy their needs of providing a satisfactory result of conversion between these two formats.</w:t>
      </w:r>
    </w:p>
    <w:p w14:paraId="47012E9D" w14:textId="204979C9" w:rsidR="003829C9" w:rsidRDefault="003829C9" w:rsidP="002A63B7">
      <w:pPr>
        <w:rPr>
          <w:b/>
        </w:rPr>
      </w:pPr>
      <w:r w:rsidRPr="003829C9">
        <w:rPr>
          <w:b/>
        </w:rPr>
        <w:t>Conclusion:</w:t>
      </w:r>
    </w:p>
    <w:p w14:paraId="4B184CFA" w14:textId="78FC921C" w:rsidR="006C037E" w:rsidRDefault="00FB77A3" w:rsidP="002A63B7">
      <w:r>
        <w:t xml:space="preserve">A majority (55.9%) of the users were not sure if they were satisfied with their result. </w:t>
      </w:r>
      <w:r w:rsidR="005D61F7">
        <w:t>Almost</w:t>
      </w:r>
      <w:r>
        <w:t xml:space="preserve"> a third (32.4%) of the users were clearly not satisfied with the result that the conversion software produced while only a 11.8% of the users were satisfied with their results. </w:t>
      </w:r>
      <w:r w:rsidR="005D61F7">
        <w:t>A</w:t>
      </w:r>
      <w:r>
        <w:t xml:space="preserve"> </w:t>
      </w:r>
      <w:r w:rsidR="005D61F7">
        <w:t>conclusion can be made</w:t>
      </w:r>
      <w:r>
        <w:t xml:space="preserve"> that there can be room for improvement in conversion methods and therefore is a good impact on the research being carried out.</w:t>
      </w:r>
    </w:p>
    <w:p w14:paraId="0C7E3A0E" w14:textId="6185E48E" w:rsidR="00B53352" w:rsidRDefault="00B53352" w:rsidP="002A63B7"/>
    <w:p w14:paraId="689E01A3" w14:textId="77777777" w:rsidR="00B53352" w:rsidRDefault="00B53352" w:rsidP="002A63B7">
      <w:pPr>
        <w:rPr>
          <w:b/>
        </w:rPr>
      </w:pPr>
    </w:p>
    <w:p w14:paraId="1045EC82" w14:textId="77777777" w:rsidR="006C037E" w:rsidRDefault="006C037E" w:rsidP="002A63B7">
      <w:pPr>
        <w:rPr>
          <w:b/>
        </w:rPr>
      </w:pPr>
    </w:p>
    <w:p w14:paraId="36FF6B5C" w14:textId="513FDA72" w:rsidR="00E70D43" w:rsidRDefault="00E70D43" w:rsidP="002A63B7">
      <w:pPr>
        <w:rPr>
          <w:b/>
        </w:rPr>
      </w:pPr>
      <w:r w:rsidRPr="00E70D43">
        <w:rPr>
          <w:b/>
        </w:rPr>
        <w:lastRenderedPageBreak/>
        <w:t>Question 8</w:t>
      </w:r>
    </w:p>
    <w:p w14:paraId="19AC3423" w14:textId="49659BE2" w:rsidR="00E70D43" w:rsidRPr="00E70D43" w:rsidRDefault="00E70D43" w:rsidP="002A63B7">
      <w:r>
        <w:rPr>
          <w:b/>
        </w:rPr>
        <w:t xml:space="preserve">Aim: </w:t>
      </w:r>
      <w:r>
        <w:t>To get feedback on reaction to the research idea of this project.</w:t>
      </w:r>
    </w:p>
    <w:p w14:paraId="47258EB8" w14:textId="5A1A05F7" w:rsidR="00E70D43" w:rsidRDefault="00E70D43" w:rsidP="002A63B7">
      <w:pPr>
        <w:rPr>
          <w:b/>
        </w:rPr>
      </w:pPr>
      <w:r>
        <w:rPr>
          <w:b/>
        </w:rPr>
        <w:t>Observation:</w:t>
      </w:r>
    </w:p>
    <w:p w14:paraId="2D3FC544" w14:textId="77777777" w:rsidR="0049177B" w:rsidRDefault="00E70D43" w:rsidP="00FC3C75">
      <w:pPr>
        <w:keepNext/>
        <w:jc w:val="center"/>
      </w:pPr>
      <w:r>
        <w:rPr>
          <w:noProof/>
          <w:lang w:eastAsia="en-GB"/>
        </w:rPr>
        <w:drawing>
          <wp:inline distT="0" distB="0" distL="0" distR="0" wp14:anchorId="75A4460E" wp14:editId="79AC72F4">
            <wp:extent cx="4169452" cy="1866900"/>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169452" cy="1866900"/>
                    </a:xfrm>
                    <a:prstGeom prst="rect">
                      <a:avLst/>
                    </a:prstGeom>
                  </pic:spPr>
                </pic:pic>
              </a:graphicData>
            </a:graphic>
          </wp:inline>
        </w:drawing>
      </w:r>
    </w:p>
    <w:p w14:paraId="3363BEE8" w14:textId="6E049E6E" w:rsidR="00E70D43" w:rsidRDefault="0049177B" w:rsidP="00FC3C75">
      <w:pPr>
        <w:pStyle w:val="Caption"/>
        <w:jc w:val="center"/>
        <w:rPr>
          <w:b/>
        </w:rPr>
      </w:pPr>
      <w:bookmarkStart w:id="113" w:name="_Toc39684441"/>
      <w:r>
        <w:t xml:space="preserve">Figure </w:t>
      </w:r>
      <w:r w:rsidR="004A3957">
        <w:fldChar w:fldCharType="begin"/>
      </w:r>
      <w:r w:rsidR="004A3957">
        <w:instrText xml:space="preserve"> STYLEREF 2 \s </w:instrText>
      </w:r>
      <w:r w:rsidR="004A3957">
        <w:fldChar w:fldCharType="separate"/>
      </w:r>
      <w:r w:rsidR="00A318BF">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3</w:t>
      </w:r>
      <w:r w:rsidR="004A3957">
        <w:fldChar w:fldCharType="end"/>
      </w:r>
      <w:r>
        <w:t xml:space="preserve"> F</w:t>
      </w:r>
      <w:r w:rsidRPr="00BC3CA7">
        <w:t>eedback on reaction to the research idea of this project</w:t>
      </w:r>
      <w:bookmarkEnd w:id="113"/>
    </w:p>
    <w:p w14:paraId="735138E2" w14:textId="476E3FC8" w:rsidR="00FC3C75" w:rsidRDefault="00E70D43" w:rsidP="002A63B7">
      <w:pPr>
        <w:rPr>
          <w:b/>
        </w:rPr>
      </w:pPr>
      <w:r>
        <w:t>The purpose of this question is to get the reaction of the users who provided feedback through this questionnaire to the solution proposed in this project.</w:t>
      </w:r>
    </w:p>
    <w:p w14:paraId="46CC3905" w14:textId="65CC8D2F" w:rsidR="00E70D43" w:rsidRDefault="00E70D43" w:rsidP="002A63B7">
      <w:pPr>
        <w:rPr>
          <w:b/>
        </w:rPr>
      </w:pPr>
      <w:r>
        <w:rPr>
          <w:b/>
        </w:rPr>
        <w:t>Conclusion:</w:t>
      </w:r>
    </w:p>
    <w:p w14:paraId="3AF43238" w14:textId="22603844" w:rsidR="00B53352" w:rsidRDefault="00E70D43" w:rsidP="002A63B7">
      <w:pPr>
        <w:rPr>
          <w:b/>
        </w:rPr>
      </w:pPr>
      <w:r>
        <w:t xml:space="preserve">When observing the feedback obtained to this question </w:t>
      </w:r>
      <w:r w:rsidR="003D75A8">
        <w:t>it</w:t>
      </w:r>
      <w:r>
        <w:t xml:space="preserve"> can</w:t>
      </w:r>
      <w:r w:rsidR="003D75A8">
        <w:t xml:space="preserve"> be identified</w:t>
      </w:r>
      <w:r>
        <w:t xml:space="preserve"> that majority of the feedback (65%) which is more than half the feedbacks obtained are in </w:t>
      </w:r>
      <w:r w:rsidR="00FC3C75">
        <w:t>favour</w:t>
      </w:r>
      <w:r>
        <w:t xml:space="preserve"> of such a software being developed and assume that it will be useful to them. 32.5% of the feedback also state that may find it useful while no feedback says that this solution will be not necessary contributing very well to the direction of this research and its progress.</w:t>
      </w:r>
      <w:r w:rsidRPr="00E70D43">
        <w:rPr>
          <w:b/>
        </w:rPr>
        <w:t xml:space="preserve"> </w:t>
      </w:r>
    </w:p>
    <w:p w14:paraId="605B4B8A" w14:textId="212EE749" w:rsidR="0089668D" w:rsidRDefault="0089668D" w:rsidP="002A63B7">
      <w:pPr>
        <w:rPr>
          <w:b/>
        </w:rPr>
      </w:pPr>
    </w:p>
    <w:p w14:paraId="1F6B924B" w14:textId="411E84DA" w:rsidR="0089668D" w:rsidRDefault="0089668D" w:rsidP="002A63B7">
      <w:pPr>
        <w:rPr>
          <w:b/>
        </w:rPr>
      </w:pPr>
    </w:p>
    <w:p w14:paraId="4ADB8639" w14:textId="2D6559BE" w:rsidR="0089668D" w:rsidRDefault="0089668D" w:rsidP="002A63B7">
      <w:pPr>
        <w:rPr>
          <w:b/>
        </w:rPr>
      </w:pPr>
    </w:p>
    <w:p w14:paraId="2430AB9C" w14:textId="0ACD3384" w:rsidR="0089668D" w:rsidRDefault="0089668D" w:rsidP="002A63B7">
      <w:pPr>
        <w:rPr>
          <w:b/>
        </w:rPr>
      </w:pPr>
    </w:p>
    <w:p w14:paraId="7D3DFAB5" w14:textId="77777777" w:rsidR="0089668D" w:rsidRDefault="0089668D" w:rsidP="002A63B7">
      <w:pPr>
        <w:rPr>
          <w:b/>
        </w:rPr>
      </w:pPr>
    </w:p>
    <w:p w14:paraId="76E1848F" w14:textId="77777777" w:rsidR="00B53352" w:rsidRDefault="00B53352" w:rsidP="002A63B7">
      <w:pPr>
        <w:rPr>
          <w:b/>
        </w:rPr>
      </w:pPr>
    </w:p>
    <w:p w14:paraId="610EEAB6" w14:textId="77777777" w:rsidR="00B53352" w:rsidRDefault="00B53352" w:rsidP="002A63B7">
      <w:pPr>
        <w:rPr>
          <w:b/>
        </w:rPr>
      </w:pPr>
    </w:p>
    <w:p w14:paraId="78ADB19B" w14:textId="44A74BAC" w:rsidR="00E70D43" w:rsidRDefault="00E70D43" w:rsidP="002A63B7">
      <w:pPr>
        <w:rPr>
          <w:b/>
        </w:rPr>
      </w:pPr>
      <w:r>
        <w:rPr>
          <w:b/>
        </w:rPr>
        <w:lastRenderedPageBreak/>
        <w:t xml:space="preserve">Question 9 </w:t>
      </w:r>
    </w:p>
    <w:p w14:paraId="3C87CECA" w14:textId="50E042B6" w:rsidR="00E70D43" w:rsidRDefault="00E70D43" w:rsidP="002A63B7">
      <w:pPr>
        <w:rPr>
          <w:b/>
        </w:rPr>
      </w:pPr>
      <w:r>
        <w:rPr>
          <w:b/>
        </w:rPr>
        <w:t xml:space="preserve">Aim: </w:t>
      </w:r>
      <w:r w:rsidR="003D75A8">
        <w:t>Understand the user reaction towards the system proposed</w:t>
      </w:r>
    </w:p>
    <w:p w14:paraId="641CFD33" w14:textId="136CA76A" w:rsidR="00E70D43" w:rsidRDefault="00E70D43" w:rsidP="002A63B7">
      <w:pPr>
        <w:rPr>
          <w:b/>
        </w:rPr>
      </w:pPr>
      <w:r>
        <w:rPr>
          <w:b/>
        </w:rPr>
        <w:t>Observation:</w:t>
      </w:r>
    </w:p>
    <w:p w14:paraId="080A6966" w14:textId="77777777" w:rsidR="0049177B" w:rsidRDefault="00E70D43" w:rsidP="00FC3C75">
      <w:pPr>
        <w:keepNext/>
        <w:jc w:val="center"/>
      </w:pPr>
      <w:r>
        <w:rPr>
          <w:noProof/>
          <w:lang w:eastAsia="en-GB"/>
        </w:rPr>
        <w:drawing>
          <wp:inline distT="0" distB="0" distL="0" distR="0" wp14:anchorId="5DF9E618" wp14:editId="37298674">
            <wp:extent cx="3901176" cy="1685925"/>
            <wp:effectExtent l="0" t="0" r="444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6471" cy="1688213"/>
                    </a:xfrm>
                    <a:prstGeom prst="rect">
                      <a:avLst/>
                    </a:prstGeom>
                  </pic:spPr>
                </pic:pic>
              </a:graphicData>
            </a:graphic>
          </wp:inline>
        </w:drawing>
      </w:r>
    </w:p>
    <w:p w14:paraId="7C19F558" w14:textId="4ED0B2D2" w:rsidR="00E70D43" w:rsidRDefault="0049177B" w:rsidP="0049177B">
      <w:pPr>
        <w:pStyle w:val="Caption"/>
        <w:jc w:val="center"/>
        <w:rPr>
          <w:b/>
        </w:rPr>
      </w:pPr>
      <w:bookmarkStart w:id="114" w:name="_Toc39684442"/>
      <w:r>
        <w:t xml:space="preserve">Figure </w:t>
      </w:r>
      <w:r w:rsidR="004A3957">
        <w:fldChar w:fldCharType="begin"/>
      </w:r>
      <w:r w:rsidR="004A3957">
        <w:instrText xml:space="preserve"> STYLEREF 2 \s </w:instrText>
      </w:r>
      <w:r w:rsidR="004A3957">
        <w:fldChar w:fldCharType="separate"/>
      </w:r>
      <w:r w:rsidR="00A318BF">
        <w:rPr>
          <w:noProof/>
        </w:rPr>
        <w:t>5.3</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4</w:t>
      </w:r>
      <w:r w:rsidR="004A3957">
        <w:fldChar w:fldCharType="end"/>
      </w:r>
      <w:r>
        <w:t xml:space="preserve"> User reaction towards system</w:t>
      </w:r>
      <w:bookmarkEnd w:id="114"/>
    </w:p>
    <w:p w14:paraId="44C84426" w14:textId="49154222" w:rsidR="00E70D43" w:rsidRPr="00E70D43" w:rsidRDefault="00E70D43" w:rsidP="002A63B7">
      <w:r>
        <w:t>The purpose of this question is to understand if the users who provided feedback to this questionnaire would use the proposed solution in this research to perform their raster to vector conversion tasks, when necessary.</w:t>
      </w:r>
    </w:p>
    <w:p w14:paraId="574E901B" w14:textId="6F0829EC" w:rsidR="002A63B7" w:rsidRDefault="00E70D43" w:rsidP="002A63B7">
      <w:pPr>
        <w:rPr>
          <w:b/>
        </w:rPr>
      </w:pPr>
      <w:r>
        <w:rPr>
          <w:b/>
        </w:rPr>
        <w:t>Conclusion:</w:t>
      </w:r>
    </w:p>
    <w:p w14:paraId="5BD22C34" w14:textId="45A7163F" w:rsidR="00651276" w:rsidRDefault="003D75A8" w:rsidP="00651276">
      <w:r w:rsidRPr="00306DFA">
        <w:t xml:space="preserve">When </w:t>
      </w:r>
      <w:proofErr w:type="spellStart"/>
      <w:r w:rsidRPr="00306DFA">
        <w:t>analyzing</w:t>
      </w:r>
      <w:proofErr w:type="spellEnd"/>
      <w:r w:rsidRPr="00306DFA">
        <w:t xml:space="preserve"> the observation of the results </w:t>
      </w:r>
      <w:r w:rsidR="00306DFA" w:rsidRPr="00306DFA">
        <w:t>obtained</w:t>
      </w:r>
      <w:r w:rsidRPr="00306DFA">
        <w:t xml:space="preserve"> through this </w:t>
      </w:r>
      <w:r w:rsidR="00306DFA" w:rsidRPr="00306DFA">
        <w:t>questionnaire</w:t>
      </w:r>
      <w:r w:rsidRPr="00306DFA">
        <w:t xml:space="preserve">, 65% pf the feedback obtained are in </w:t>
      </w:r>
      <w:r w:rsidR="00FC3C75" w:rsidRPr="00306DFA">
        <w:t>favour</w:t>
      </w:r>
      <w:r w:rsidRPr="00306DFA">
        <w:t xml:space="preserve"> of using such an implemented solution for their future raster to vector conversion needs and 35% of the feedback of the users are willing to try it as an option in their conversion necessities. Therefore, it is concluded that this greatly supports the research idea o</w:t>
      </w:r>
      <w:r w:rsidR="00306DFA" w:rsidRPr="00306DFA">
        <w:t xml:space="preserve">f this project and affects this project in a greatly </w:t>
      </w:r>
      <w:r w:rsidR="00FC3C75" w:rsidRPr="00306DFA">
        <w:t>favourable</w:t>
      </w:r>
      <w:r w:rsidR="00306DFA" w:rsidRPr="00306DFA">
        <w:t xml:space="preserve"> manner.</w:t>
      </w:r>
    </w:p>
    <w:tbl>
      <w:tblPr>
        <w:tblStyle w:val="TableGrid"/>
        <w:tblpPr w:leftFromText="180" w:rightFromText="180" w:vertAnchor="text" w:tblpY="-65"/>
        <w:tblW w:w="0" w:type="auto"/>
        <w:tblLook w:val="04A0" w:firstRow="1" w:lastRow="0" w:firstColumn="1" w:lastColumn="0" w:noHBand="0" w:noVBand="1"/>
      </w:tblPr>
      <w:tblGrid>
        <w:gridCol w:w="4675"/>
        <w:gridCol w:w="4675"/>
      </w:tblGrid>
      <w:tr w:rsidR="00651276" w:rsidRPr="003E2CB9" w14:paraId="1CD97106" w14:textId="77777777" w:rsidTr="00253CFC">
        <w:tc>
          <w:tcPr>
            <w:tcW w:w="9350" w:type="dxa"/>
            <w:gridSpan w:val="2"/>
          </w:tcPr>
          <w:p w14:paraId="28F6BDBB" w14:textId="77777777" w:rsidR="00651276" w:rsidRPr="003E2CB9" w:rsidRDefault="00651276" w:rsidP="00253CFC">
            <w:pPr>
              <w:rPr>
                <w:b/>
              </w:rPr>
            </w:pPr>
            <w:r>
              <w:rPr>
                <w:b/>
              </w:rPr>
              <w:lastRenderedPageBreak/>
              <w:t>Method 3</w:t>
            </w:r>
            <w:r w:rsidRPr="003E2CB9">
              <w:rPr>
                <w:b/>
              </w:rPr>
              <w:t xml:space="preserve">: </w:t>
            </w:r>
            <w:r w:rsidRPr="000156FD">
              <w:rPr>
                <w:b/>
              </w:rPr>
              <w:t>Literature Review</w:t>
            </w:r>
          </w:p>
        </w:tc>
      </w:tr>
      <w:tr w:rsidR="00651276" w14:paraId="7323FEFE" w14:textId="77777777" w:rsidTr="00253CFC">
        <w:tc>
          <w:tcPr>
            <w:tcW w:w="9350" w:type="dxa"/>
            <w:gridSpan w:val="2"/>
          </w:tcPr>
          <w:p w14:paraId="5CD1AE99" w14:textId="77777777" w:rsidR="00651276" w:rsidRPr="005E317D" w:rsidRDefault="00651276" w:rsidP="00253CFC">
            <w:pPr>
              <w:rPr>
                <w:b/>
                <w:bCs/>
              </w:rPr>
            </w:pPr>
            <w:r w:rsidRPr="005E317D">
              <w:t xml:space="preserve">A widely used method in the research community when it is necessary to gain knowledge on a domain or various techniques and technologies currently being used is by conducting a </w:t>
            </w:r>
            <w:r>
              <w:t>Literature review on existing material. Research repositories such as IEEE, Science Direct and Google Scholar can be used for this purpose. Hence by studying this material a research gap can be identified in current system to be addressed.</w:t>
            </w:r>
          </w:p>
        </w:tc>
      </w:tr>
      <w:tr w:rsidR="00651276" w14:paraId="692702D6" w14:textId="77777777" w:rsidTr="00253CFC">
        <w:tc>
          <w:tcPr>
            <w:tcW w:w="4675" w:type="dxa"/>
          </w:tcPr>
          <w:p w14:paraId="46FA4731" w14:textId="77777777" w:rsidR="00651276" w:rsidRPr="003E2CB9" w:rsidRDefault="00651276" w:rsidP="00253CFC">
            <w:pPr>
              <w:rPr>
                <w:b/>
              </w:rPr>
            </w:pPr>
            <w:r w:rsidRPr="003E2CB9">
              <w:rPr>
                <w:b/>
              </w:rPr>
              <w:t>Advantages</w:t>
            </w:r>
          </w:p>
        </w:tc>
        <w:tc>
          <w:tcPr>
            <w:tcW w:w="4675" w:type="dxa"/>
          </w:tcPr>
          <w:p w14:paraId="0A89F274" w14:textId="77777777" w:rsidR="00651276" w:rsidRDefault="00651276" w:rsidP="00651276">
            <w:pPr>
              <w:pStyle w:val="ListParagraph"/>
              <w:numPr>
                <w:ilvl w:val="0"/>
                <w:numId w:val="23"/>
              </w:numPr>
            </w:pPr>
            <w:r>
              <w:t>Identify short comings of current solutions</w:t>
            </w:r>
          </w:p>
        </w:tc>
      </w:tr>
      <w:tr w:rsidR="00651276" w14:paraId="00AF2269" w14:textId="77777777" w:rsidTr="00253CFC">
        <w:tc>
          <w:tcPr>
            <w:tcW w:w="4675" w:type="dxa"/>
          </w:tcPr>
          <w:p w14:paraId="18A4BC83" w14:textId="77777777" w:rsidR="00651276" w:rsidRPr="003E2CB9" w:rsidRDefault="00651276" w:rsidP="00253CFC">
            <w:pPr>
              <w:rPr>
                <w:b/>
              </w:rPr>
            </w:pPr>
            <w:r w:rsidRPr="003E2CB9">
              <w:rPr>
                <w:b/>
              </w:rPr>
              <w:t>Disadvantages</w:t>
            </w:r>
          </w:p>
        </w:tc>
        <w:tc>
          <w:tcPr>
            <w:tcW w:w="4675" w:type="dxa"/>
          </w:tcPr>
          <w:p w14:paraId="02E0AF3B" w14:textId="77777777" w:rsidR="00651276" w:rsidRDefault="00651276" w:rsidP="00651276">
            <w:pPr>
              <w:pStyle w:val="ListParagraph"/>
              <w:numPr>
                <w:ilvl w:val="0"/>
                <w:numId w:val="22"/>
              </w:numPr>
            </w:pPr>
            <w:r>
              <w:t>Observation varies according to observing individual</w:t>
            </w:r>
          </w:p>
        </w:tc>
      </w:tr>
      <w:tr w:rsidR="00651276" w14:paraId="5EBFF640" w14:textId="77777777" w:rsidTr="00253CFC">
        <w:tc>
          <w:tcPr>
            <w:tcW w:w="9350" w:type="dxa"/>
            <w:gridSpan w:val="2"/>
          </w:tcPr>
          <w:p w14:paraId="59C7BD8F" w14:textId="77777777" w:rsidR="00651276" w:rsidRDefault="00651276" w:rsidP="00253CFC">
            <w:r w:rsidRPr="00910920">
              <w:rPr>
                <w:b/>
              </w:rPr>
              <w:t>Execution:</w:t>
            </w:r>
            <w:r>
              <w:rPr>
                <w:b/>
              </w:rPr>
              <w:t xml:space="preserve"> </w:t>
            </w:r>
            <w:r>
              <w:rPr>
                <w:bCs/>
              </w:rPr>
              <w:t>A literature review has been conducted using the reference of research papers and documents found from the research libraries mentioned. The literature found has been categorized as Image Processing, GI systems and Raster to Vector Conversion related topics. This section is addressed in the second chapter of this thesis document.</w:t>
            </w:r>
          </w:p>
        </w:tc>
      </w:tr>
    </w:tbl>
    <w:p w14:paraId="1E545C36" w14:textId="77777777" w:rsidR="00651276" w:rsidRDefault="00651276" w:rsidP="00651276">
      <w:pPr>
        <w:spacing w:line="259" w:lineRule="auto"/>
      </w:pPr>
      <w:r>
        <w:br w:type="page"/>
      </w:r>
    </w:p>
    <w:p w14:paraId="2562482E" w14:textId="77777777" w:rsidR="00651276" w:rsidRDefault="00651276" w:rsidP="00651276">
      <w:pPr>
        <w:pStyle w:val="Heading2"/>
      </w:pPr>
      <w:bookmarkStart w:id="115" w:name="_Toc39684330"/>
      <w:r>
        <w:lastRenderedPageBreak/>
        <w:t>Use Case Diagram and Description</w:t>
      </w:r>
      <w:bookmarkEnd w:id="115"/>
    </w:p>
    <w:p w14:paraId="4677C7E7" w14:textId="77777777" w:rsidR="00651276" w:rsidRDefault="00651276" w:rsidP="00651276">
      <w:pPr>
        <w:pStyle w:val="Heading3"/>
      </w:pPr>
      <w:bookmarkStart w:id="116" w:name="_Toc39684331"/>
      <w:r>
        <w:t>Use Case Diagram</w:t>
      </w:r>
      <w:bookmarkEnd w:id="116"/>
    </w:p>
    <w:p w14:paraId="7C3CD5C9" w14:textId="77777777" w:rsidR="00651276" w:rsidRPr="00B35209" w:rsidRDefault="00651276" w:rsidP="00651276">
      <w:r>
        <w:t>The following is a diagram that represents the use cases of the system visually.</w:t>
      </w:r>
    </w:p>
    <w:p w14:paraId="53411EB7" w14:textId="58D3FA4C" w:rsidR="0049177B" w:rsidRDefault="00A13574" w:rsidP="0049177B">
      <w:pPr>
        <w:keepNext/>
      </w:pPr>
      <w:r>
        <w:rPr>
          <w:noProof/>
          <w:lang w:eastAsia="en-GB"/>
        </w:rPr>
        <w:drawing>
          <wp:inline distT="0" distB="0" distL="0" distR="0" wp14:anchorId="614F7D4D" wp14:editId="7A1D3690">
            <wp:extent cx="5934075" cy="5305425"/>
            <wp:effectExtent l="0" t="0" r="9525" b="9525"/>
            <wp:docPr id="59" name="Picture 59" descr="C:\Users\Dillon Lakshman\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Dillon Lakshman\Downloads\Usecase.png"/>
                    <pic:cNvPicPr>
                      <a:picLocks noChangeAspect="1" noChangeArrowheads="1"/>
                    </pic:cNvPicPr>
                  </pic:nvPicPr>
                  <pic:blipFill rotWithShape="1">
                    <a:blip r:embed="rId21">
                      <a:extLst>
                        <a:ext uri="{28A0092B-C50C-407E-A947-70E740481C1C}">
                          <a14:useLocalDpi xmlns:a14="http://schemas.microsoft.com/office/drawing/2010/main" val="0"/>
                        </a:ext>
                      </a:extLst>
                    </a:blip>
                    <a:srcRect b="2622"/>
                    <a:stretch/>
                  </pic:blipFill>
                  <pic:spPr bwMode="auto">
                    <a:xfrm>
                      <a:off x="0" y="0"/>
                      <a:ext cx="5934075" cy="5305425"/>
                    </a:xfrm>
                    <a:prstGeom prst="rect">
                      <a:avLst/>
                    </a:prstGeom>
                    <a:noFill/>
                    <a:ln>
                      <a:noFill/>
                    </a:ln>
                    <a:extLst>
                      <a:ext uri="{53640926-AAD7-44D8-BBD7-CCE9431645EC}">
                        <a14:shadowObscured xmlns:a14="http://schemas.microsoft.com/office/drawing/2010/main"/>
                      </a:ext>
                    </a:extLst>
                  </pic:spPr>
                </pic:pic>
              </a:graphicData>
            </a:graphic>
          </wp:inline>
        </w:drawing>
      </w:r>
    </w:p>
    <w:p w14:paraId="44E27D4D" w14:textId="0BFB55F3" w:rsidR="00651276" w:rsidRPr="00B35209" w:rsidRDefault="0049177B" w:rsidP="0049177B">
      <w:pPr>
        <w:pStyle w:val="Caption"/>
        <w:jc w:val="center"/>
      </w:pPr>
      <w:bookmarkStart w:id="117" w:name="_Toc39684443"/>
      <w:r>
        <w:t xml:space="preserve">Figure </w:t>
      </w:r>
      <w:r w:rsidR="004A3957">
        <w:fldChar w:fldCharType="begin"/>
      </w:r>
      <w:r w:rsidR="004A3957">
        <w:instrText xml:space="preserve"> STYLEREF 2 \s </w:instrText>
      </w:r>
      <w:r w:rsidR="004A3957">
        <w:fldChar w:fldCharType="separate"/>
      </w:r>
      <w:r w:rsidR="00A318BF">
        <w:rPr>
          <w:noProof/>
        </w:rPr>
        <w:t>5.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Use case diagram proposed</w:t>
      </w:r>
      <w:bookmarkEnd w:id="117"/>
    </w:p>
    <w:p w14:paraId="3FEDC16C" w14:textId="77777777" w:rsidR="00651276" w:rsidRDefault="00651276" w:rsidP="00651276">
      <w:pPr>
        <w:spacing w:line="259" w:lineRule="auto"/>
      </w:pPr>
      <w:r>
        <w:br w:type="page"/>
      </w:r>
    </w:p>
    <w:p w14:paraId="1F222CE5" w14:textId="77777777" w:rsidR="00651276" w:rsidRDefault="00651276" w:rsidP="00651276">
      <w:pPr>
        <w:pStyle w:val="Heading3"/>
      </w:pPr>
      <w:bookmarkStart w:id="118" w:name="_Toc39684332"/>
      <w:r>
        <w:lastRenderedPageBreak/>
        <w:t>Use Case Description</w:t>
      </w:r>
      <w:bookmarkEnd w:id="118"/>
    </w:p>
    <w:p w14:paraId="5B3F14DA" w14:textId="3AFA6B6F" w:rsidR="00626ABF" w:rsidRDefault="00651276" w:rsidP="006434DA">
      <w:r>
        <w:t xml:space="preserve">The following table will further elaborate the use cases shown in the </w:t>
      </w:r>
      <w:r w:rsidR="00BE28C9">
        <w:t>Figure 5.4:1</w:t>
      </w:r>
      <w:r>
        <w:t>.</w:t>
      </w:r>
    </w:p>
    <w:tbl>
      <w:tblPr>
        <w:tblStyle w:val="TableGrid"/>
        <w:tblW w:w="0" w:type="auto"/>
        <w:tblLook w:val="04A0" w:firstRow="1" w:lastRow="0" w:firstColumn="1" w:lastColumn="0" w:noHBand="0" w:noVBand="1"/>
      </w:tblPr>
      <w:tblGrid>
        <w:gridCol w:w="4675"/>
        <w:gridCol w:w="4675"/>
      </w:tblGrid>
      <w:tr w:rsidR="00626ABF" w14:paraId="68FBFDA5" w14:textId="77777777" w:rsidTr="00D668FC">
        <w:tc>
          <w:tcPr>
            <w:tcW w:w="4675" w:type="dxa"/>
            <w:shd w:val="clear" w:color="auto" w:fill="E7E6E6" w:themeFill="background2"/>
          </w:tcPr>
          <w:p w14:paraId="014653EA"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020DDDA0" w14:textId="77777777" w:rsidR="00626ABF" w:rsidRPr="00AC34E2" w:rsidRDefault="00626ABF" w:rsidP="00D668FC">
            <w:pPr>
              <w:rPr>
                <w:b/>
                <w:bCs/>
              </w:rPr>
            </w:pPr>
            <w:r>
              <w:rPr>
                <w:b/>
                <w:bCs/>
              </w:rPr>
              <w:t>UC-5</w:t>
            </w:r>
          </w:p>
        </w:tc>
      </w:tr>
      <w:tr w:rsidR="00626ABF" w14:paraId="067C4587" w14:textId="77777777" w:rsidTr="00D668FC">
        <w:tc>
          <w:tcPr>
            <w:tcW w:w="4675" w:type="dxa"/>
            <w:shd w:val="clear" w:color="auto" w:fill="E7E6E6" w:themeFill="background2"/>
          </w:tcPr>
          <w:p w14:paraId="263E82F6"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4732E4B1" w14:textId="77777777" w:rsidR="00626ABF" w:rsidRPr="00AC34E2" w:rsidRDefault="00626ABF" w:rsidP="00D668FC">
            <w:pPr>
              <w:rPr>
                <w:b/>
                <w:bCs/>
              </w:rPr>
            </w:pPr>
            <w:r>
              <w:rPr>
                <w:b/>
                <w:bCs/>
              </w:rPr>
              <w:t>Identify Best Parameters</w:t>
            </w:r>
          </w:p>
        </w:tc>
      </w:tr>
      <w:tr w:rsidR="00626ABF" w14:paraId="262B0F59" w14:textId="77777777" w:rsidTr="00D668FC">
        <w:tc>
          <w:tcPr>
            <w:tcW w:w="4675" w:type="dxa"/>
          </w:tcPr>
          <w:p w14:paraId="6883FCBF" w14:textId="77777777" w:rsidR="00626ABF" w:rsidRDefault="00626ABF" w:rsidP="00D668FC">
            <w:r>
              <w:t>Priority</w:t>
            </w:r>
          </w:p>
        </w:tc>
        <w:tc>
          <w:tcPr>
            <w:tcW w:w="4675" w:type="dxa"/>
          </w:tcPr>
          <w:p w14:paraId="2A8407C6" w14:textId="77777777" w:rsidR="00626ABF" w:rsidRDefault="00626ABF" w:rsidP="00D668FC">
            <w:r>
              <w:t>High</w:t>
            </w:r>
          </w:p>
        </w:tc>
      </w:tr>
      <w:tr w:rsidR="00626ABF" w14:paraId="09D38399" w14:textId="77777777" w:rsidTr="00D668FC">
        <w:tc>
          <w:tcPr>
            <w:tcW w:w="4675" w:type="dxa"/>
          </w:tcPr>
          <w:p w14:paraId="5CF889B2" w14:textId="77777777" w:rsidR="00626ABF" w:rsidRDefault="00626ABF" w:rsidP="00D668FC">
            <w:r>
              <w:t>Actors</w:t>
            </w:r>
          </w:p>
        </w:tc>
        <w:tc>
          <w:tcPr>
            <w:tcW w:w="4675" w:type="dxa"/>
          </w:tcPr>
          <w:p w14:paraId="45C74CA1" w14:textId="77777777" w:rsidR="00626ABF" w:rsidRDefault="00626ABF" w:rsidP="00D668FC">
            <w:r>
              <w:t>Conversion Platform User</w:t>
            </w:r>
          </w:p>
        </w:tc>
      </w:tr>
      <w:tr w:rsidR="00626ABF" w14:paraId="7376788C" w14:textId="77777777" w:rsidTr="00D668FC">
        <w:tc>
          <w:tcPr>
            <w:tcW w:w="4675" w:type="dxa"/>
          </w:tcPr>
          <w:p w14:paraId="126C4686" w14:textId="77777777" w:rsidR="00626ABF" w:rsidRDefault="00626ABF" w:rsidP="00D668FC">
            <w:r>
              <w:t>Description</w:t>
            </w:r>
          </w:p>
        </w:tc>
        <w:tc>
          <w:tcPr>
            <w:tcW w:w="4675" w:type="dxa"/>
          </w:tcPr>
          <w:p w14:paraId="5EDA3029" w14:textId="77777777" w:rsidR="00626ABF" w:rsidRDefault="00626ABF" w:rsidP="00D668FC">
            <w:r>
              <w:t>Use classification data to identify best fit conversion parameters for the image that was loaded</w:t>
            </w:r>
          </w:p>
        </w:tc>
      </w:tr>
      <w:tr w:rsidR="00626ABF" w14:paraId="63042FB4" w14:textId="77777777" w:rsidTr="00D668FC">
        <w:tc>
          <w:tcPr>
            <w:tcW w:w="4675" w:type="dxa"/>
          </w:tcPr>
          <w:p w14:paraId="22FB8307" w14:textId="77777777" w:rsidR="00626ABF" w:rsidRDefault="00626ABF" w:rsidP="00D668FC">
            <w:r>
              <w:t>Pre-condition</w:t>
            </w:r>
          </w:p>
        </w:tc>
        <w:tc>
          <w:tcPr>
            <w:tcW w:w="4675" w:type="dxa"/>
          </w:tcPr>
          <w:p w14:paraId="25DE7A3D" w14:textId="77777777" w:rsidR="00626ABF" w:rsidRDefault="00626ABF" w:rsidP="00D668FC">
            <w:r>
              <w:t xml:space="preserve">Image classification must be performed on the loaded image </w:t>
            </w:r>
          </w:p>
        </w:tc>
      </w:tr>
      <w:tr w:rsidR="00626ABF" w14:paraId="0647C436" w14:textId="77777777" w:rsidTr="00D668FC">
        <w:tc>
          <w:tcPr>
            <w:tcW w:w="4675" w:type="dxa"/>
          </w:tcPr>
          <w:p w14:paraId="32A6F96A" w14:textId="77777777" w:rsidR="00626ABF" w:rsidRDefault="00626ABF" w:rsidP="00D668FC">
            <w:r>
              <w:t>Extending Use Cases</w:t>
            </w:r>
          </w:p>
        </w:tc>
        <w:tc>
          <w:tcPr>
            <w:tcW w:w="4675" w:type="dxa"/>
          </w:tcPr>
          <w:p w14:paraId="4ABB15FF" w14:textId="77777777" w:rsidR="00626ABF" w:rsidRDefault="00626ABF" w:rsidP="00D668FC">
            <w:r>
              <w:t>Allow user to modify parameters</w:t>
            </w:r>
          </w:p>
        </w:tc>
      </w:tr>
      <w:tr w:rsidR="00626ABF" w14:paraId="304F55AD" w14:textId="77777777" w:rsidTr="00D668FC">
        <w:tc>
          <w:tcPr>
            <w:tcW w:w="4675" w:type="dxa"/>
          </w:tcPr>
          <w:p w14:paraId="0A3F06AA" w14:textId="77777777" w:rsidR="00626ABF" w:rsidRDefault="00626ABF" w:rsidP="00D668FC">
            <w:r>
              <w:t>Including Use Cases</w:t>
            </w:r>
          </w:p>
        </w:tc>
        <w:tc>
          <w:tcPr>
            <w:tcW w:w="4675" w:type="dxa"/>
          </w:tcPr>
          <w:p w14:paraId="2EEF6054" w14:textId="77777777" w:rsidR="00626ABF" w:rsidRDefault="00626ABF" w:rsidP="00D668FC">
            <w:r>
              <w:t>None</w:t>
            </w:r>
          </w:p>
        </w:tc>
      </w:tr>
      <w:tr w:rsidR="00626ABF" w14:paraId="27AC23C7" w14:textId="77777777" w:rsidTr="00D668FC">
        <w:tc>
          <w:tcPr>
            <w:tcW w:w="4675" w:type="dxa"/>
          </w:tcPr>
          <w:p w14:paraId="6E969B8C" w14:textId="77777777" w:rsidR="00626ABF" w:rsidRDefault="00626ABF" w:rsidP="00D668FC">
            <w:r>
              <w:t>Triggering Event</w:t>
            </w:r>
          </w:p>
        </w:tc>
        <w:tc>
          <w:tcPr>
            <w:tcW w:w="4675" w:type="dxa"/>
          </w:tcPr>
          <w:p w14:paraId="22DA3190" w14:textId="77777777" w:rsidR="00626ABF" w:rsidRDefault="00626ABF" w:rsidP="00D668FC">
            <w:r>
              <w:t>System triggered after classification of image</w:t>
            </w:r>
          </w:p>
        </w:tc>
      </w:tr>
      <w:tr w:rsidR="00626ABF" w14:paraId="721FD14C" w14:textId="77777777" w:rsidTr="00D668FC">
        <w:tc>
          <w:tcPr>
            <w:tcW w:w="4675" w:type="dxa"/>
          </w:tcPr>
          <w:p w14:paraId="11E54131" w14:textId="77777777" w:rsidR="00626ABF" w:rsidRDefault="00626ABF" w:rsidP="00D668FC">
            <w:r>
              <w:t>Main Flow</w:t>
            </w:r>
          </w:p>
        </w:tc>
        <w:tc>
          <w:tcPr>
            <w:tcW w:w="4675" w:type="dxa"/>
          </w:tcPr>
          <w:p w14:paraId="2302BB9C" w14:textId="77777777" w:rsidR="00626ABF" w:rsidRDefault="00626ABF" w:rsidP="00D668FC">
            <w:pPr>
              <w:pStyle w:val="ListParagraph"/>
              <w:numPr>
                <w:ilvl w:val="0"/>
                <w:numId w:val="30"/>
              </w:numPr>
            </w:pPr>
            <w:r>
              <w:t xml:space="preserve">Use parameter and classification data to identify best parameters for </w:t>
            </w:r>
            <w:proofErr w:type="spellStart"/>
            <w:r>
              <w:t>analyzed</w:t>
            </w:r>
            <w:proofErr w:type="spellEnd"/>
            <w:r>
              <w:t xml:space="preserve"> image</w:t>
            </w:r>
          </w:p>
          <w:p w14:paraId="3AE41C19" w14:textId="77777777" w:rsidR="00626ABF" w:rsidRDefault="00626ABF" w:rsidP="00D668FC">
            <w:pPr>
              <w:pStyle w:val="ListParagraph"/>
              <w:numPr>
                <w:ilvl w:val="0"/>
                <w:numId w:val="30"/>
              </w:numPr>
            </w:pPr>
            <w:r>
              <w:t>Return parameters for the conversion</w:t>
            </w:r>
          </w:p>
          <w:p w14:paraId="5C16CF69" w14:textId="77777777" w:rsidR="00626ABF" w:rsidRDefault="00626ABF" w:rsidP="00D668FC">
            <w:pPr>
              <w:pStyle w:val="ListParagraph"/>
              <w:numPr>
                <w:ilvl w:val="0"/>
                <w:numId w:val="30"/>
              </w:numPr>
            </w:pPr>
            <w:r>
              <w:t>Display parameters and allow editing to the user</w:t>
            </w:r>
          </w:p>
        </w:tc>
      </w:tr>
      <w:tr w:rsidR="00626ABF" w14:paraId="4B9EAEE6" w14:textId="77777777" w:rsidTr="00D668FC">
        <w:tc>
          <w:tcPr>
            <w:tcW w:w="4675" w:type="dxa"/>
          </w:tcPr>
          <w:p w14:paraId="49AD4EDD" w14:textId="77777777" w:rsidR="00626ABF" w:rsidRDefault="00626ABF" w:rsidP="00D668FC">
            <w:r>
              <w:t>Alternative Flow</w:t>
            </w:r>
          </w:p>
        </w:tc>
        <w:tc>
          <w:tcPr>
            <w:tcW w:w="4675" w:type="dxa"/>
          </w:tcPr>
          <w:p w14:paraId="18B750AD" w14:textId="77777777" w:rsidR="00626ABF" w:rsidRDefault="00626ABF" w:rsidP="00D668FC">
            <w:r>
              <w:t>none</w:t>
            </w:r>
          </w:p>
        </w:tc>
      </w:tr>
      <w:tr w:rsidR="00626ABF" w14:paraId="43C6915E" w14:textId="77777777" w:rsidTr="00D668FC">
        <w:tc>
          <w:tcPr>
            <w:tcW w:w="4675" w:type="dxa"/>
          </w:tcPr>
          <w:p w14:paraId="21A89449" w14:textId="77777777" w:rsidR="00626ABF" w:rsidRDefault="00626ABF" w:rsidP="00D668FC">
            <w:r>
              <w:t>Exceptional Flow</w:t>
            </w:r>
          </w:p>
        </w:tc>
        <w:tc>
          <w:tcPr>
            <w:tcW w:w="4675" w:type="dxa"/>
          </w:tcPr>
          <w:p w14:paraId="5B4D691E" w14:textId="77777777" w:rsidR="00626ABF" w:rsidRDefault="00626ABF" w:rsidP="006F56F2">
            <w:pPr>
              <w:keepNext/>
            </w:pPr>
            <w:r>
              <w:t>none</w:t>
            </w:r>
          </w:p>
        </w:tc>
      </w:tr>
    </w:tbl>
    <w:p w14:paraId="22C1D648" w14:textId="5418C67A" w:rsidR="00626ABF" w:rsidRDefault="006F56F2" w:rsidP="006F56F2">
      <w:pPr>
        <w:pStyle w:val="Caption"/>
        <w:jc w:val="center"/>
      </w:pPr>
      <w:bookmarkStart w:id="119" w:name="_Toc39684414"/>
      <w:r>
        <w:t xml:space="preserve">Table </w:t>
      </w:r>
      <w:r w:rsidR="006D5BD5">
        <w:fldChar w:fldCharType="begin"/>
      </w:r>
      <w:r w:rsidR="006D5BD5">
        <w:instrText xml:space="preserve"> STYLEREF 2 \s </w:instrText>
      </w:r>
      <w:r w:rsidR="006D5BD5">
        <w:fldChar w:fldCharType="separate"/>
      </w:r>
      <w:r w:rsidR="00A318BF">
        <w:rPr>
          <w:noProof/>
        </w:rPr>
        <w:t>5.4</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w:t>
      </w:r>
      <w:r w:rsidRPr="00526D52">
        <w:t>Use</w:t>
      </w:r>
      <w:r>
        <w:t xml:space="preserve"> case description for Use case 5</w:t>
      </w:r>
      <w:bookmarkEnd w:id="119"/>
    </w:p>
    <w:tbl>
      <w:tblPr>
        <w:tblStyle w:val="TableGrid"/>
        <w:tblW w:w="0" w:type="auto"/>
        <w:tblLook w:val="04A0" w:firstRow="1" w:lastRow="0" w:firstColumn="1" w:lastColumn="0" w:noHBand="0" w:noVBand="1"/>
      </w:tblPr>
      <w:tblGrid>
        <w:gridCol w:w="4675"/>
        <w:gridCol w:w="4675"/>
      </w:tblGrid>
      <w:tr w:rsidR="00626ABF" w14:paraId="0CF60CCB" w14:textId="77777777" w:rsidTr="00D668FC">
        <w:tc>
          <w:tcPr>
            <w:tcW w:w="4675" w:type="dxa"/>
            <w:shd w:val="clear" w:color="auto" w:fill="E7E6E6" w:themeFill="background2"/>
          </w:tcPr>
          <w:p w14:paraId="0D2F2AE9"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658DD375" w14:textId="77777777" w:rsidR="00626ABF" w:rsidRPr="00AC34E2" w:rsidRDefault="00626ABF" w:rsidP="00D668FC">
            <w:pPr>
              <w:rPr>
                <w:b/>
                <w:bCs/>
              </w:rPr>
            </w:pPr>
            <w:r>
              <w:rPr>
                <w:b/>
                <w:bCs/>
              </w:rPr>
              <w:t>UC-6</w:t>
            </w:r>
          </w:p>
        </w:tc>
      </w:tr>
      <w:tr w:rsidR="00626ABF" w14:paraId="398693A6" w14:textId="77777777" w:rsidTr="00D668FC">
        <w:tc>
          <w:tcPr>
            <w:tcW w:w="4675" w:type="dxa"/>
            <w:shd w:val="clear" w:color="auto" w:fill="E7E6E6" w:themeFill="background2"/>
          </w:tcPr>
          <w:p w14:paraId="565580B1"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2936E1F1" w14:textId="77777777" w:rsidR="00626ABF" w:rsidRPr="00AC34E2" w:rsidRDefault="00626ABF" w:rsidP="00D668FC">
            <w:pPr>
              <w:rPr>
                <w:b/>
                <w:bCs/>
              </w:rPr>
            </w:pPr>
            <w:r>
              <w:rPr>
                <w:b/>
                <w:bCs/>
              </w:rPr>
              <w:t>Convert Raster image to vector using parameters</w:t>
            </w:r>
          </w:p>
        </w:tc>
      </w:tr>
      <w:tr w:rsidR="00626ABF" w14:paraId="6FE3F8F1" w14:textId="77777777" w:rsidTr="00D668FC">
        <w:tc>
          <w:tcPr>
            <w:tcW w:w="4675" w:type="dxa"/>
          </w:tcPr>
          <w:p w14:paraId="7ADB0A83" w14:textId="77777777" w:rsidR="00626ABF" w:rsidRDefault="00626ABF" w:rsidP="00D668FC">
            <w:r>
              <w:t>Priority</w:t>
            </w:r>
          </w:p>
        </w:tc>
        <w:tc>
          <w:tcPr>
            <w:tcW w:w="4675" w:type="dxa"/>
          </w:tcPr>
          <w:p w14:paraId="402F412C" w14:textId="77777777" w:rsidR="00626ABF" w:rsidRDefault="00626ABF" w:rsidP="00D668FC">
            <w:r>
              <w:t>High</w:t>
            </w:r>
          </w:p>
        </w:tc>
      </w:tr>
      <w:tr w:rsidR="00626ABF" w14:paraId="0A19A242" w14:textId="77777777" w:rsidTr="00D668FC">
        <w:tc>
          <w:tcPr>
            <w:tcW w:w="4675" w:type="dxa"/>
          </w:tcPr>
          <w:p w14:paraId="17D22C17" w14:textId="77777777" w:rsidR="00626ABF" w:rsidRDefault="00626ABF" w:rsidP="00D668FC">
            <w:r>
              <w:t>Actors</w:t>
            </w:r>
          </w:p>
        </w:tc>
        <w:tc>
          <w:tcPr>
            <w:tcW w:w="4675" w:type="dxa"/>
          </w:tcPr>
          <w:p w14:paraId="74F22F9D" w14:textId="77777777" w:rsidR="00626ABF" w:rsidRDefault="00626ABF" w:rsidP="00D668FC">
            <w:r>
              <w:t>Conversion Platform User</w:t>
            </w:r>
          </w:p>
        </w:tc>
      </w:tr>
      <w:tr w:rsidR="00626ABF" w14:paraId="42E64045" w14:textId="77777777" w:rsidTr="00D668FC">
        <w:tc>
          <w:tcPr>
            <w:tcW w:w="4675" w:type="dxa"/>
          </w:tcPr>
          <w:p w14:paraId="14727A26" w14:textId="77777777" w:rsidR="00626ABF" w:rsidRDefault="00626ABF" w:rsidP="00D668FC">
            <w:r>
              <w:lastRenderedPageBreak/>
              <w:t>Description</w:t>
            </w:r>
          </w:p>
        </w:tc>
        <w:tc>
          <w:tcPr>
            <w:tcW w:w="4675" w:type="dxa"/>
          </w:tcPr>
          <w:p w14:paraId="06C4B1D1" w14:textId="77777777" w:rsidR="00626ABF" w:rsidRDefault="00626ABF" w:rsidP="00D668FC">
            <w:r>
              <w:t>Convert Image using raster to vector conversion library using the parameters defined</w:t>
            </w:r>
          </w:p>
        </w:tc>
      </w:tr>
      <w:tr w:rsidR="00626ABF" w14:paraId="35CE7E8B" w14:textId="77777777" w:rsidTr="00D668FC">
        <w:tc>
          <w:tcPr>
            <w:tcW w:w="4675" w:type="dxa"/>
          </w:tcPr>
          <w:p w14:paraId="163C6A64" w14:textId="77777777" w:rsidR="00626ABF" w:rsidRDefault="00626ABF" w:rsidP="00D668FC">
            <w:r>
              <w:t>Pre-condition</w:t>
            </w:r>
          </w:p>
        </w:tc>
        <w:tc>
          <w:tcPr>
            <w:tcW w:w="4675" w:type="dxa"/>
          </w:tcPr>
          <w:p w14:paraId="26CA3135" w14:textId="77777777" w:rsidR="00626ABF" w:rsidRDefault="00626ABF" w:rsidP="00D668FC">
            <w:r>
              <w:t xml:space="preserve">Conversion parameters for the particular image must be set </w:t>
            </w:r>
          </w:p>
        </w:tc>
      </w:tr>
      <w:tr w:rsidR="00626ABF" w14:paraId="612A1EED" w14:textId="77777777" w:rsidTr="00D668FC">
        <w:tc>
          <w:tcPr>
            <w:tcW w:w="4675" w:type="dxa"/>
          </w:tcPr>
          <w:p w14:paraId="4DD96E7D" w14:textId="77777777" w:rsidR="00626ABF" w:rsidRDefault="00626ABF" w:rsidP="00D668FC">
            <w:r>
              <w:t>Extending Use Cases</w:t>
            </w:r>
          </w:p>
        </w:tc>
        <w:tc>
          <w:tcPr>
            <w:tcW w:w="4675" w:type="dxa"/>
          </w:tcPr>
          <w:p w14:paraId="2970A301" w14:textId="77777777" w:rsidR="00626ABF" w:rsidRDefault="00626ABF" w:rsidP="00D668FC">
            <w:r>
              <w:t>none</w:t>
            </w:r>
          </w:p>
        </w:tc>
      </w:tr>
      <w:tr w:rsidR="00626ABF" w14:paraId="7A676DEB" w14:textId="77777777" w:rsidTr="00D668FC">
        <w:tc>
          <w:tcPr>
            <w:tcW w:w="4675" w:type="dxa"/>
          </w:tcPr>
          <w:p w14:paraId="27F14177" w14:textId="77777777" w:rsidR="00626ABF" w:rsidRDefault="00626ABF" w:rsidP="00D668FC">
            <w:r>
              <w:t>Including Use Cases</w:t>
            </w:r>
          </w:p>
        </w:tc>
        <w:tc>
          <w:tcPr>
            <w:tcW w:w="4675" w:type="dxa"/>
          </w:tcPr>
          <w:p w14:paraId="6D694420" w14:textId="77777777" w:rsidR="00626ABF" w:rsidRDefault="00626ABF" w:rsidP="00D668FC">
            <w:r>
              <w:t>Display converted image in new window</w:t>
            </w:r>
          </w:p>
        </w:tc>
      </w:tr>
      <w:tr w:rsidR="00626ABF" w14:paraId="4D905A3A" w14:textId="77777777" w:rsidTr="00D668FC">
        <w:tc>
          <w:tcPr>
            <w:tcW w:w="4675" w:type="dxa"/>
          </w:tcPr>
          <w:p w14:paraId="6CF0B898" w14:textId="77777777" w:rsidR="00626ABF" w:rsidRDefault="00626ABF" w:rsidP="00D668FC">
            <w:r>
              <w:t>Triggering Event</w:t>
            </w:r>
          </w:p>
        </w:tc>
        <w:tc>
          <w:tcPr>
            <w:tcW w:w="4675" w:type="dxa"/>
          </w:tcPr>
          <w:p w14:paraId="69E69288" w14:textId="77777777" w:rsidR="00626ABF" w:rsidRDefault="00626ABF" w:rsidP="00D668FC">
            <w:r>
              <w:t>Click on convert button on application</w:t>
            </w:r>
          </w:p>
        </w:tc>
      </w:tr>
      <w:tr w:rsidR="00626ABF" w14:paraId="5E718221" w14:textId="77777777" w:rsidTr="00D668FC">
        <w:tc>
          <w:tcPr>
            <w:tcW w:w="4675" w:type="dxa"/>
          </w:tcPr>
          <w:p w14:paraId="35E22F59" w14:textId="77777777" w:rsidR="00626ABF" w:rsidRDefault="00626ABF" w:rsidP="00D668FC">
            <w:r>
              <w:t>Main Flow</w:t>
            </w:r>
          </w:p>
        </w:tc>
        <w:tc>
          <w:tcPr>
            <w:tcW w:w="4675" w:type="dxa"/>
          </w:tcPr>
          <w:p w14:paraId="413F3FB9" w14:textId="77777777" w:rsidR="00626ABF" w:rsidRDefault="00626ABF" w:rsidP="00D668FC">
            <w:pPr>
              <w:pStyle w:val="ListParagraph"/>
              <w:numPr>
                <w:ilvl w:val="0"/>
                <w:numId w:val="31"/>
              </w:numPr>
            </w:pPr>
            <w:r>
              <w:t>Initialize conversion package</w:t>
            </w:r>
          </w:p>
          <w:p w14:paraId="327C869B" w14:textId="77777777" w:rsidR="00626ABF" w:rsidRDefault="00626ABF" w:rsidP="00D668FC">
            <w:pPr>
              <w:pStyle w:val="ListParagraph"/>
              <w:numPr>
                <w:ilvl w:val="0"/>
                <w:numId w:val="31"/>
              </w:numPr>
            </w:pPr>
            <w:r>
              <w:t>Convert image using parameters set</w:t>
            </w:r>
          </w:p>
          <w:p w14:paraId="6E44BF73" w14:textId="77777777" w:rsidR="00626ABF" w:rsidRDefault="00626ABF" w:rsidP="00D668FC">
            <w:pPr>
              <w:pStyle w:val="ListParagraph"/>
              <w:numPr>
                <w:ilvl w:val="0"/>
                <w:numId w:val="31"/>
              </w:numPr>
            </w:pPr>
            <w:r>
              <w:t>Display success message for conversion</w:t>
            </w:r>
          </w:p>
        </w:tc>
      </w:tr>
      <w:tr w:rsidR="00626ABF" w14:paraId="2642A438" w14:textId="77777777" w:rsidTr="00D668FC">
        <w:tc>
          <w:tcPr>
            <w:tcW w:w="4675" w:type="dxa"/>
          </w:tcPr>
          <w:p w14:paraId="439A26CC" w14:textId="77777777" w:rsidR="00626ABF" w:rsidRDefault="00626ABF" w:rsidP="00D668FC">
            <w:r>
              <w:t>Alternative Flow</w:t>
            </w:r>
          </w:p>
        </w:tc>
        <w:tc>
          <w:tcPr>
            <w:tcW w:w="4675" w:type="dxa"/>
          </w:tcPr>
          <w:p w14:paraId="0BCF2ECA" w14:textId="77777777" w:rsidR="00626ABF" w:rsidRDefault="00626ABF" w:rsidP="00D668FC">
            <w:r>
              <w:t>none</w:t>
            </w:r>
          </w:p>
        </w:tc>
      </w:tr>
      <w:tr w:rsidR="00626ABF" w14:paraId="4E5049F6" w14:textId="77777777" w:rsidTr="00D668FC">
        <w:tc>
          <w:tcPr>
            <w:tcW w:w="4675" w:type="dxa"/>
          </w:tcPr>
          <w:p w14:paraId="65A2D1F5" w14:textId="77777777" w:rsidR="00626ABF" w:rsidRDefault="00626ABF" w:rsidP="00D668FC">
            <w:r>
              <w:t>Exceptional Flow</w:t>
            </w:r>
          </w:p>
        </w:tc>
        <w:tc>
          <w:tcPr>
            <w:tcW w:w="4675" w:type="dxa"/>
          </w:tcPr>
          <w:p w14:paraId="325D8723" w14:textId="77777777" w:rsidR="00626ABF" w:rsidRDefault="00626ABF" w:rsidP="00D668FC">
            <w:r>
              <w:t xml:space="preserve">3.    If image conversion fails, due to not </w:t>
            </w:r>
          </w:p>
          <w:p w14:paraId="4916091B" w14:textId="77777777" w:rsidR="00626ABF" w:rsidRDefault="00626ABF" w:rsidP="00D668FC">
            <w:r>
              <w:t xml:space="preserve">       enough memory, catch exception and </w:t>
            </w:r>
          </w:p>
          <w:p w14:paraId="6D681DE8" w14:textId="77777777" w:rsidR="00626ABF" w:rsidRDefault="00626ABF" w:rsidP="006F56F2">
            <w:pPr>
              <w:keepNext/>
            </w:pPr>
            <w:r>
              <w:t xml:space="preserve">       handle crashes that might occur</w:t>
            </w:r>
          </w:p>
        </w:tc>
      </w:tr>
    </w:tbl>
    <w:p w14:paraId="5FEFCA42" w14:textId="16977BF1" w:rsidR="00626ABF" w:rsidRDefault="006F56F2" w:rsidP="006F56F2">
      <w:pPr>
        <w:pStyle w:val="Caption"/>
        <w:jc w:val="center"/>
      </w:pPr>
      <w:bookmarkStart w:id="120" w:name="_Toc39684415"/>
      <w:r>
        <w:t xml:space="preserve">Table </w:t>
      </w:r>
      <w:r w:rsidR="006D5BD5">
        <w:fldChar w:fldCharType="begin"/>
      </w:r>
      <w:r w:rsidR="006D5BD5">
        <w:instrText xml:space="preserve"> STYLEREF 2 \s </w:instrText>
      </w:r>
      <w:r w:rsidR="006D5BD5">
        <w:fldChar w:fldCharType="separate"/>
      </w:r>
      <w:r w:rsidR="00A318BF">
        <w:rPr>
          <w:noProof/>
        </w:rPr>
        <w:t>5.4</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2</w:t>
      </w:r>
      <w:r w:rsidR="006D5BD5">
        <w:fldChar w:fldCharType="end"/>
      </w:r>
      <w:r>
        <w:t xml:space="preserve"> </w:t>
      </w:r>
      <w:r w:rsidRPr="0095714D">
        <w:t>Use</w:t>
      </w:r>
      <w:r>
        <w:t xml:space="preserve"> case description for Use case 6</w:t>
      </w:r>
      <w:bookmarkEnd w:id="120"/>
    </w:p>
    <w:p w14:paraId="23A7A03B" w14:textId="0C1AF3B3" w:rsidR="006434DA" w:rsidRDefault="006434DA">
      <w:pPr>
        <w:spacing w:line="259" w:lineRule="auto"/>
        <w:jc w:val="left"/>
      </w:pPr>
    </w:p>
    <w:p w14:paraId="2386578C" w14:textId="77777777" w:rsidR="00651276" w:rsidRPr="00DE662E" w:rsidRDefault="00651276" w:rsidP="00651276">
      <w:pPr>
        <w:pStyle w:val="Heading2"/>
        <w:spacing w:after="160"/>
      </w:pPr>
      <w:bookmarkStart w:id="121" w:name="_Toc29850608"/>
      <w:bookmarkStart w:id="122" w:name="_Toc32220873"/>
      <w:bookmarkStart w:id="123" w:name="_Toc39684333"/>
      <w:r w:rsidRPr="00DE662E">
        <w:t>Functional and Non Functional Requirements</w:t>
      </w:r>
      <w:bookmarkEnd w:id="121"/>
      <w:bookmarkEnd w:id="122"/>
      <w:bookmarkEnd w:id="123"/>
    </w:p>
    <w:p w14:paraId="73D9594B" w14:textId="77777777" w:rsidR="00651276" w:rsidRPr="00DE662E" w:rsidRDefault="00651276" w:rsidP="00651276">
      <w:pPr>
        <w:pStyle w:val="Heading3"/>
        <w:spacing w:after="160"/>
      </w:pPr>
      <w:bookmarkStart w:id="124" w:name="_Toc29850609"/>
      <w:bookmarkStart w:id="125" w:name="_Toc32220874"/>
      <w:bookmarkStart w:id="126" w:name="_Toc39684334"/>
      <w:r w:rsidRPr="00DE662E">
        <w:t>Functional Requirements</w:t>
      </w:r>
      <w:bookmarkEnd w:id="124"/>
      <w:bookmarkEnd w:id="125"/>
      <w:bookmarkEnd w:id="126"/>
    </w:p>
    <w:tbl>
      <w:tblPr>
        <w:tblStyle w:val="TableGrid"/>
        <w:tblW w:w="0" w:type="auto"/>
        <w:tblLayout w:type="fixed"/>
        <w:tblLook w:val="04A0" w:firstRow="1" w:lastRow="0" w:firstColumn="1" w:lastColumn="0" w:noHBand="0" w:noVBand="1"/>
      </w:tblPr>
      <w:tblGrid>
        <w:gridCol w:w="573"/>
        <w:gridCol w:w="1961"/>
        <w:gridCol w:w="1005"/>
        <w:gridCol w:w="2479"/>
        <w:gridCol w:w="1483"/>
        <w:gridCol w:w="1163"/>
        <w:gridCol w:w="686"/>
      </w:tblGrid>
      <w:tr w:rsidR="00651276" w:rsidRPr="00DE662E" w14:paraId="7F851365" w14:textId="77777777" w:rsidTr="0089668D">
        <w:tc>
          <w:tcPr>
            <w:tcW w:w="573" w:type="dxa"/>
          </w:tcPr>
          <w:p w14:paraId="74437E5D" w14:textId="77777777" w:rsidR="00651276" w:rsidRPr="00DE662E" w:rsidRDefault="00651276" w:rsidP="00253CFC">
            <w:pPr>
              <w:rPr>
                <w:b/>
              </w:rPr>
            </w:pPr>
            <w:r w:rsidRPr="00DE662E">
              <w:rPr>
                <w:b/>
              </w:rPr>
              <w:t>FR No.</w:t>
            </w:r>
          </w:p>
        </w:tc>
        <w:tc>
          <w:tcPr>
            <w:tcW w:w="1961" w:type="dxa"/>
          </w:tcPr>
          <w:p w14:paraId="5C53BA2F" w14:textId="77777777" w:rsidR="00651276" w:rsidRPr="00DE662E" w:rsidRDefault="00651276" w:rsidP="00253CFC">
            <w:pPr>
              <w:rPr>
                <w:b/>
              </w:rPr>
            </w:pPr>
            <w:r w:rsidRPr="00DE662E">
              <w:rPr>
                <w:b/>
              </w:rPr>
              <w:t>Requirement</w:t>
            </w:r>
          </w:p>
        </w:tc>
        <w:tc>
          <w:tcPr>
            <w:tcW w:w="1005" w:type="dxa"/>
          </w:tcPr>
          <w:p w14:paraId="131A756B" w14:textId="77777777" w:rsidR="00651276" w:rsidRPr="00DE662E" w:rsidRDefault="00651276" w:rsidP="00253CFC">
            <w:pPr>
              <w:rPr>
                <w:b/>
              </w:rPr>
            </w:pPr>
            <w:r w:rsidRPr="00DE662E">
              <w:rPr>
                <w:b/>
              </w:rPr>
              <w:t>Inputs</w:t>
            </w:r>
          </w:p>
        </w:tc>
        <w:tc>
          <w:tcPr>
            <w:tcW w:w="2479" w:type="dxa"/>
          </w:tcPr>
          <w:p w14:paraId="79174343" w14:textId="77777777" w:rsidR="00651276" w:rsidRPr="00DE662E" w:rsidRDefault="00651276" w:rsidP="00253CFC">
            <w:pPr>
              <w:rPr>
                <w:b/>
              </w:rPr>
            </w:pPr>
            <w:r w:rsidRPr="00DE662E">
              <w:rPr>
                <w:b/>
              </w:rPr>
              <w:t>Process</w:t>
            </w:r>
          </w:p>
        </w:tc>
        <w:tc>
          <w:tcPr>
            <w:tcW w:w="1483" w:type="dxa"/>
          </w:tcPr>
          <w:p w14:paraId="0C7C66CA" w14:textId="77777777" w:rsidR="00651276" w:rsidRPr="00DE662E" w:rsidRDefault="00651276" w:rsidP="00253CFC">
            <w:pPr>
              <w:rPr>
                <w:b/>
              </w:rPr>
            </w:pPr>
            <w:r w:rsidRPr="00DE662E">
              <w:rPr>
                <w:b/>
              </w:rPr>
              <w:t>Outputs</w:t>
            </w:r>
          </w:p>
        </w:tc>
        <w:tc>
          <w:tcPr>
            <w:tcW w:w="1163" w:type="dxa"/>
          </w:tcPr>
          <w:p w14:paraId="1B801A31" w14:textId="77777777" w:rsidR="00651276" w:rsidRPr="00DE662E" w:rsidRDefault="00651276" w:rsidP="00253CFC">
            <w:pPr>
              <w:rPr>
                <w:b/>
              </w:rPr>
            </w:pPr>
            <w:r w:rsidRPr="00DE662E">
              <w:rPr>
                <w:b/>
              </w:rPr>
              <w:t>Priority</w:t>
            </w:r>
          </w:p>
        </w:tc>
        <w:tc>
          <w:tcPr>
            <w:tcW w:w="686" w:type="dxa"/>
          </w:tcPr>
          <w:p w14:paraId="1C79963B" w14:textId="77777777" w:rsidR="00651276" w:rsidRPr="00DE662E" w:rsidRDefault="00651276" w:rsidP="00253CFC">
            <w:pPr>
              <w:rPr>
                <w:b/>
              </w:rPr>
            </w:pPr>
            <w:r w:rsidRPr="00DE662E">
              <w:rPr>
                <w:b/>
              </w:rPr>
              <w:t>Use</w:t>
            </w:r>
            <w:r>
              <w:rPr>
                <w:b/>
              </w:rPr>
              <w:t xml:space="preserve"> </w:t>
            </w:r>
            <w:r w:rsidRPr="00DE662E">
              <w:rPr>
                <w:b/>
              </w:rPr>
              <w:t>case</w:t>
            </w:r>
          </w:p>
        </w:tc>
      </w:tr>
      <w:tr w:rsidR="00651276" w:rsidRPr="00DE662E" w14:paraId="793502D5" w14:textId="77777777" w:rsidTr="0089668D">
        <w:tc>
          <w:tcPr>
            <w:tcW w:w="573" w:type="dxa"/>
          </w:tcPr>
          <w:p w14:paraId="2F461236" w14:textId="77777777" w:rsidR="00651276" w:rsidRPr="00045DCD" w:rsidRDefault="00651276" w:rsidP="00253CFC">
            <w:pPr>
              <w:rPr>
                <w:b/>
              </w:rPr>
            </w:pPr>
            <w:r w:rsidRPr="00045DCD">
              <w:rPr>
                <w:b/>
              </w:rPr>
              <w:t>1</w:t>
            </w:r>
          </w:p>
        </w:tc>
        <w:tc>
          <w:tcPr>
            <w:tcW w:w="1961" w:type="dxa"/>
          </w:tcPr>
          <w:p w14:paraId="2E3579A9" w14:textId="77777777" w:rsidR="00651276" w:rsidRPr="00045DCD" w:rsidRDefault="00651276" w:rsidP="00253CFC">
            <w:r w:rsidRPr="00045DCD">
              <w:t>Convert Image from Raster to vector</w:t>
            </w:r>
          </w:p>
        </w:tc>
        <w:tc>
          <w:tcPr>
            <w:tcW w:w="1005" w:type="dxa"/>
          </w:tcPr>
          <w:p w14:paraId="54890C47" w14:textId="77777777" w:rsidR="00651276" w:rsidRPr="00045DCD" w:rsidRDefault="00651276" w:rsidP="00253CFC">
            <w:r w:rsidRPr="00045DCD">
              <w:t>Raster Image</w:t>
            </w:r>
          </w:p>
        </w:tc>
        <w:tc>
          <w:tcPr>
            <w:tcW w:w="2479" w:type="dxa"/>
          </w:tcPr>
          <w:p w14:paraId="28A8EF5D" w14:textId="77777777" w:rsidR="00651276" w:rsidRPr="00045DCD" w:rsidRDefault="00651276" w:rsidP="00253CFC">
            <w:r w:rsidRPr="00045DCD">
              <w:t>Convert Raster to vector from identified parameters</w:t>
            </w:r>
          </w:p>
        </w:tc>
        <w:tc>
          <w:tcPr>
            <w:tcW w:w="1483" w:type="dxa"/>
          </w:tcPr>
          <w:p w14:paraId="73F38804" w14:textId="77777777" w:rsidR="00651276" w:rsidRPr="00045DCD" w:rsidRDefault="00651276" w:rsidP="00253CFC">
            <w:r w:rsidRPr="00045DCD">
              <w:t>Vector Image</w:t>
            </w:r>
          </w:p>
        </w:tc>
        <w:tc>
          <w:tcPr>
            <w:tcW w:w="1163" w:type="dxa"/>
          </w:tcPr>
          <w:p w14:paraId="60B5FB5C" w14:textId="77777777" w:rsidR="00651276" w:rsidRPr="00045DCD" w:rsidRDefault="00651276" w:rsidP="00253CFC">
            <w:r w:rsidRPr="00045DCD">
              <w:t>Critical</w:t>
            </w:r>
          </w:p>
        </w:tc>
        <w:tc>
          <w:tcPr>
            <w:tcW w:w="686" w:type="dxa"/>
          </w:tcPr>
          <w:p w14:paraId="4078E6A4" w14:textId="77777777" w:rsidR="00651276" w:rsidRPr="00045DCD" w:rsidRDefault="00651276" w:rsidP="00253CFC">
            <w:r>
              <w:t>UC-6</w:t>
            </w:r>
          </w:p>
        </w:tc>
      </w:tr>
      <w:tr w:rsidR="00651276" w:rsidRPr="00DE662E" w14:paraId="4735DF18" w14:textId="77777777" w:rsidTr="0089668D">
        <w:tc>
          <w:tcPr>
            <w:tcW w:w="573" w:type="dxa"/>
          </w:tcPr>
          <w:p w14:paraId="01BA9CBE" w14:textId="77777777" w:rsidR="00651276" w:rsidRPr="00045DCD" w:rsidRDefault="00651276" w:rsidP="00253CFC">
            <w:pPr>
              <w:rPr>
                <w:b/>
              </w:rPr>
            </w:pPr>
            <w:r>
              <w:rPr>
                <w:b/>
              </w:rPr>
              <w:t>2</w:t>
            </w:r>
          </w:p>
        </w:tc>
        <w:tc>
          <w:tcPr>
            <w:tcW w:w="1961" w:type="dxa"/>
          </w:tcPr>
          <w:p w14:paraId="6F1BE622" w14:textId="77777777" w:rsidR="00651276" w:rsidRPr="00045DCD" w:rsidRDefault="00651276" w:rsidP="00253CFC">
            <w:r>
              <w:t>Classify GIS image with trained model</w:t>
            </w:r>
          </w:p>
        </w:tc>
        <w:tc>
          <w:tcPr>
            <w:tcW w:w="1005" w:type="dxa"/>
          </w:tcPr>
          <w:p w14:paraId="1C58A0A4" w14:textId="77777777" w:rsidR="00651276" w:rsidRPr="00045DCD" w:rsidRDefault="00651276" w:rsidP="00253CFC">
            <w:r>
              <w:t>Raster Image</w:t>
            </w:r>
          </w:p>
        </w:tc>
        <w:tc>
          <w:tcPr>
            <w:tcW w:w="2479" w:type="dxa"/>
          </w:tcPr>
          <w:p w14:paraId="0F17688E" w14:textId="77777777" w:rsidR="00651276" w:rsidRPr="00045DCD" w:rsidRDefault="00651276" w:rsidP="00253CFC">
            <w:r>
              <w:t>Use image classification model trained to identify types of GIS imagery and classify image</w:t>
            </w:r>
          </w:p>
        </w:tc>
        <w:tc>
          <w:tcPr>
            <w:tcW w:w="1483" w:type="dxa"/>
          </w:tcPr>
          <w:p w14:paraId="1012D32D" w14:textId="77777777" w:rsidR="00651276" w:rsidRDefault="00651276" w:rsidP="00253CFC">
            <w:r>
              <w:t>Image</w:t>
            </w:r>
          </w:p>
          <w:p w14:paraId="3D3C12AE" w14:textId="77777777" w:rsidR="00651276" w:rsidRPr="00045DCD" w:rsidRDefault="00651276" w:rsidP="00253CFC">
            <w:r>
              <w:t>classification score</w:t>
            </w:r>
          </w:p>
        </w:tc>
        <w:tc>
          <w:tcPr>
            <w:tcW w:w="1163" w:type="dxa"/>
          </w:tcPr>
          <w:p w14:paraId="44A572EE" w14:textId="77777777" w:rsidR="00651276" w:rsidRPr="00045DCD" w:rsidRDefault="00651276" w:rsidP="00253CFC">
            <w:r>
              <w:t>Critical</w:t>
            </w:r>
          </w:p>
        </w:tc>
        <w:tc>
          <w:tcPr>
            <w:tcW w:w="686" w:type="dxa"/>
          </w:tcPr>
          <w:p w14:paraId="1A36E683" w14:textId="77777777" w:rsidR="00651276" w:rsidRPr="00045DCD" w:rsidRDefault="00651276" w:rsidP="00253CFC">
            <w:r>
              <w:t>UC-4</w:t>
            </w:r>
          </w:p>
        </w:tc>
      </w:tr>
      <w:tr w:rsidR="00651276" w:rsidRPr="00DE662E" w14:paraId="29D32E34" w14:textId="77777777" w:rsidTr="0089668D">
        <w:tc>
          <w:tcPr>
            <w:tcW w:w="573" w:type="dxa"/>
          </w:tcPr>
          <w:p w14:paraId="78BC7BB3" w14:textId="77777777" w:rsidR="00651276" w:rsidRDefault="00651276" w:rsidP="00253CFC">
            <w:pPr>
              <w:rPr>
                <w:b/>
              </w:rPr>
            </w:pPr>
            <w:r>
              <w:rPr>
                <w:b/>
              </w:rPr>
              <w:lastRenderedPageBreak/>
              <w:t>3</w:t>
            </w:r>
          </w:p>
        </w:tc>
        <w:tc>
          <w:tcPr>
            <w:tcW w:w="1961" w:type="dxa"/>
          </w:tcPr>
          <w:p w14:paraId="71E27603" w14:textId="77777777" w:rsidR="00651276" w:rsidRDefault="00651276" w:rsidP="00253CFC">
            <w:r>
              <w:t>Identify conversion parameters</w:t>
            </w:r>
          </w:p>
        </w:tc>
        <w:tc>
          <w:tcPr>
            <w:tcW w:w="1005" w:type="dxa"/>
          </w:tcPr>
          <w:p w14:paraId="17D65830" w14:textId="7E44AFDE" w:rsidR="00651276" w:rsidRDefault="00651276" w:rsidP="00253CFC">
            <w:proofErr w:type="spellStart"/>
            <w:r>
              <w:t>Classifi</w:t>
            </w:r>
            <w:proofErr w:type="spellEnd"/>
            <w:r w:rsidR="0089668D">
              <w:t>-</w:t>
            </w:r>
            <w:r>
              <w:t>cation score</w:t>
            </w:r>
          </w:p>
        </w:tc>
        <w:tc>
          <w:tcPr>
            <w:tcW w:w="2479" w:type="dxa"/>
          </w:tcPr>
          <w:p w14:paraId="1501F019" w14:textId="77777777" w:rsidR="00651276" w:rsidRDefault="00651276" w:rsidP="00253CFC">
            <w:r>
              <w:t>Use classification score to find best fit conversion parameters</w:t>
            </w:r>
          </w:p>
        </w:tc>
        <w:tc>
          <w:tcPr>
            <w:tcW w:w="1483" w:type="dxa"/>
          </w:tcPr>
          <w:p w14:paraId="0664AD93" w14:textId="77777777" w:rsidR="00651276" w:rsidRDefault="00651276" w:rsidP="00253CFC">
            <w:r>
              <w:t>Best fit parameters</w:t>
            </w:r>
          </w:p>
        </w:tc>
        <w:tc>
          <w:tcPr>
            <w:tcW w:w="1163" w:type="dxa"/>
          </w:tcPr>
          <w:p w14:paraId="5F63A69C" w14:textId="77777777" w:rsidR="00651276" w:rsidRDefault="00651276" w:rsidP="00253CFC">
            <w:r>
              <w:t>Critical</w:t>
            </w:r>
          </w:p>
        </w:tc>
        <w:tc>
          <w:tcPr>
            <w:tcW w:w="686" w:type="dxa"/>
          </w:tcPr>
          <w:p w14:paraId="0CFB9015" w14:textId="77777777" w:rsidR="00651276" w:rsidRPr="00045DCD" w:rsidRDefault="00651276" w:rsidP="00253CFC">
            <w:r>
              <w:t>UC-5</w:t>
            </w:r>
          </w:p>
        </w:tc>
      </w:tr>
      <w:tr w:rsidR="00651276" w:rsidRPr="00DE662E" w14:paraId="43A3EC27" w14:textId="77777777" w:rsidTr="0089668D">
        <w:tc>
          <w:tcPr>
            <w:tcW w:w="573" w:type="dxa"/>
          </w:tcPr>
          <w:p w14:paraId="12EF6C7B" w14:textId="0D58D636" w:rsidR="00651276" w:rsidRPr="00045DCD" w:rsidRDefault="000A3D4B" w:rsidP="00253CFC">
            <w:pPr>
              <w:rPr>
                <w:b/>
              </w:rPr>
            </w:pPr>
            <w:r>
              <w:rPr>
                <w:b/>
              </w:rPr>
              <w:t>4</w:t>
            </w:r>
          </w:p>
        </w:tc>
        <w:tc>
          <w:tcPr>
            <w:tcW w:w="1961" w:type="dxa"/>
          </w:tcPr>
          <w:p w14:paraId="06216E93" w14:textId="77777777" w:rsidR="00651276" w:rsidRPr="00045DCD" w:rsidRDefault="00651276" w:rsidP="00253CFC">
            <w:r w:rsidRPr="00045DCD">
              <w:t>Change auto selected parameters and redo conversion process</w:t>
            </w:r>
          </w:p>
        </w:tc>
        <w:tc>
          <w:tcPr>
            <w:tcW w:w="1005" w:type="dxa"/>
          </w:tcPr>
          <w:p w14:paraId="4B9BA03E" w14:textId="77777777" w:rsidR="00651276" w:rsidRPr="00045DCD" w:rsidRDefault="00651276" w:rsidP="00253CFC"/>
        </w:tc>
        <w:tc>
          <w:tcPr>
            <w:tcW w:w="2479" w:type="dxa"/>
          </w:tcPr>
          <w:p w14:paraId="2C5F561F" w14:textId="77777777" w:rsidR="00651276" w:rsidRPr="00045DCD" w:rsidRDefault="00651276" w:rsidP="00253CFC">
            <w:r w:rsidRPr="00045DCD">
              <w:t>Convert Raster to vector from manual parameters</w:t>
            </w:r>
          </w:p>
        </w:tc>
        <w:tc>
          <w:tcPr>
            <w:tcW w:w="1483" w:type="dxa"/>
          </w:tcPr>
          <w:p w14:paraId="6077B6CE" w14:textId="77777777" w:rsidR="00651276" w:rsidRPr="00045DCD" w:rsidRDefault="00651276" w:rsidP="00253CFC"/>
        </w:tc>
        <w:tc>
          <w:tcPr>
            <w:tcW w:w="1163" w:type="dxa"/>
          </w:tcPr>
          <w:p w14:paraId="6BACEAFA" w14:textId="77777777" w:rsidR="00651276" w:rsidRPr="00045DCD" w:rsidRDefault="00651276" w:rsidP="00253CFC">
            <w:r w:rsidRPr="00045DCD">
              <w:t>Critical</w:t>
            </w:r>
          </w:p>
        </w:tc>
        <w:tc>
          <w:tcPr>
            <w:tcW w:w="686" w:type="dxa"/>
          </w:tcPr>
          <w:p w14:paraId="63BF7978" w14:textId="22686328" w:rsidR="00651276" w:rsidRPr="00045DCD" w:rsidRDefault="005B040D" w:rsidP="00253CFC">
            <w:r>
              <w:t>#</w:t>
            </w:r>
          </w:p>
        </w:tc>
      </w:tr>
      <w:tr w:rsidR="00651276" w:rsidRPr="00DE662E" w14:paraId="429FF38A" w14:textId="77777777" w:rsidTr="0089668D">
        <w:tc>
          <w:tcPr>
            <w:tcW w:w="573" w:type="dxa"/>
          </w:tcPr>
          <w:p w14:paraId="02A75BCE" w14:textId="114F28AE" w:rsidR="00651276" w:rsidRPr="00045DCD" w:rsidRDefault="000A3D4B" w:rsidP="00253CFC">
            <w:pPr>
              <w:rPr>
                <w:b/>
              </w:rPr>
            </w:pPr>
            <w:r>
              <w:rPr>
                <w:b/>
              </w:rPr>
              <w:t>5</w:t>
            </w:r>
          </w:p>
        </w:tc>
        <w:tc>
          <w:tcPr>
            <w:tcW w:w="1961" w:type="dxa"/>
          </w:tcPr>
          <w:p w14:paraId="697993D3" w14:textId="321ED7D4" w:rsidR="00651276" w:rsidRPr="00045DCD" w:rsidRDefault="00651276" w:rsidP="005B040D">
            <w:r w:rsidRPr="00045DCD">
              <w:t xml:space="preserve">Save converted file </w:t>
            </w:r>
          </w:p>
        </w:tc>
        <w:tc>
          <w:tcPr>
            <w:tcW w:w="1005" w:type="dxa"/>
          </w:tcPr>
          <w:p w14:paraId="7828E303" w14:textId="77777777" w:rsidR="00651276" w:rsidRPr="00045DCD" w:rsidRDefault="00651276" w:rsidP="00253CFC"/>
        </w:tc>
        <w:tc>
          <w:tcPr>
            <w:tcW w:w="2479" w:type="dxa"/>
          </w:tcPr>
          <w:p w14:paraId="5399E75E" w14:textId="77777777" w:rsidR="00651276" w:rsidRPr="00045DCD" w:rsidRDefault="00651276" w:rsidP="00253CFC">
            <w:r w:rsidRPr="00045DCD">
              <w:t>Save file to storage</w:t>
            </w:r>
          </w:p>
        </w:tc>
        <w:tc>
          <w:tcPr>
            <w:tcW w:w="1483" w:type="dxa"/>
          </w:tcPr>
          <w:p w14:paraId="524DF5F6" w14:textId="77777777" w:rsidR="00651276" w:rsidRPr="00045DCD" w:rsidRDefault="00651276" w:rsidP="00253CFC"/>
        </w:tc>
        <w:tc>
          <w:tcPr>
            <w:tcW w:w="1163" w:type="dxa"/>
          </w:tcPr>
          <w:p w14:paraId="13E1BF07" w14:textId="77777777" w:rsidR="00651276" w:rsidRPr="00045DCD" w:rsidRDefault="00651276" w:rsidP="00253CFC">
            <w:r w:rsidRPr="00045DCD">
              <w:t>Important</w:t>
            </w:r>
          </w:p>
        </w:tc>
        <w:tc>
          <w:tcPr>
            <w:tcW w:w="686" w:type="dxa"/>
          </w:tcPr>
          <w:p w14:paraId="566A2F28" w14:textId="294503EB" w:rsidR="00651276" w:rsidRPr="00045DCD" w:rsidRDefault="005B040D" w:rsidP="00253CFC">
            <w:pPr>
              <w:keepNext/>
            </w:pPr>
            <w:r>
              <w:t>#</w:t>
            </w:r>
          </w:p>
        </w:tc>
      </w:tr>
    </w:tbl>
    <w:p w14:paraId="0D4EBF17" w14:textId="36F514B4" w:rsidR="00651276" w:rsidRPr="00DE662E" w:rsidRDefault="00651276" w:rsidP="00651276">
      <w:pPr>
        <w:pStyle w:val="Caption"/>
        <w:spacing w:line="360" w:lineRule="auto"/>
        <w:jc w:val="center"/>
        <w:rPr>
          <w:rFonts w:cs="Times New Roman"/>
        </w:rPr>
      </w:pPr>
      <w:bookmarkStart w:id="127" w:name="_Toc29850411"/>
      <w:bookmarkStart w:id="128" w:name="_Toc32220893"/>
      <w:bookmarkStart w:id="129" w:name="_Toc39684416"/>
      <w:r w:rsidRPr="00DE662E">
        <w:rPr>
          <w:rFonts w:cs="Times New Roman"/>
        </w:rPr>
        <w:t xml:space="preserve">Table </w:t>
      </w:r>
      <w:r w:rsidR="006D5BD5">
        <w:rPr>
          <w:rFonts w:cs="Times New Roman"/>
        </w:rPr>
        <w:fldChar w:fldCharType="begin"/>
      </w:r>
      <w:r w:rsidR="006D5BD5">
        <w:rPr>
          <w:rFonts w:cs="Times New Roman"/>
        </w:rPr>
        <w:instrText xml:space="preserve"> STYLEREF 2 \s </w:instrText>
      </w:r>
      <w:r w:rsidR="006D5BD5">
        <w:rPr>
          <w:rFonts w:cs="Times New Roman"/>
        </w:rPr>
        <w:fldChar w:fldCharType="separate"/>
      </w:r>
      <w:r w:rsidR="00A318BF">
        <w:rPr>
          <w:rFonts w:cs="Times New Roman"/>
          <w:noProof/>
        </w:rPr>
        <w:t>5.5</w:t>
      </w:r>
      <w:r w:rsidR="006D5BD5">
        <w:rPr>
          <w:rFonts w:cs="Times New Roman"/>
        </w:rPr>
        <w:fldChar w:fldCharType="end"/>
      </w:r>
      <w:r w:rsidR="006D5BD5">
        <w:rPr>
          <w:rFonts w:cs="Times New Roman"/>
        </w:rPr>
        <w:t>:</w:t>
      </w:r>
      <w:r w:rsidR="006D5BD5">
        <w:rPr>
          <w:rFonts w:cs="Times New Roman"/>
        </w:rPr>
        <w:fldChar w:fldCharType="begin"/>
      </w:r>
      <w:r w:rsidR="006D5BD5">
        <w:rPr>
          <w:rFonts w:cs="Times New Roman"/>
        </w:rPr>
        <w:instrText xml:space="preserve"> SEQ Table \* ARABIC \s 2 </w:instrText>
      </w:r>
      <w:r w:rsidR="006D5BD5">
        <w:rPr>
          <w:rFonts w:cs="Times New Roman"/>
        </w:rPr>
        <w:fldChar w:fldCharType="separate"/>
      </w:r>
      <w:r w:rsidR="00A318BF">
        <w:rPr>
          <w:rFonts w:cs="Times New Roman"/>
          <w:noProof/>
        </w:rPr>
        <w:t>1</w:t>
      </w:r>
      <w:r w:rsidR="006D5BD5">
        <w:rPr>
          <w:rFonts w:cs="Times New Roman"/>
        </w:rPr>
        <w:fldChar w:fldCharType="end"/>
      </w:r>
      <w:r w:rsidRPr="00DE662E">
        <w:rPr>
          <w:rFonts w:cs="Times New Roman"/>
        </w:rPr>
        <w:t xml:space="preserve"> Functional Requirements</w:t>
      </w:r>
      <w:bookmarkEnd w:id="127"/>
      <w:bookmarkEnd w:id="128"/>
      <w:bookmarkEnd w:id="129"/>
    </w:p>
    <w:p w14:paraId="6DFA328E" w14:textId="77777777" w:rsidR="00651276" w:rsidRPr="00DE662E" w:rsidRDefault="00651276" w:rsidP="00651276">
      <w:pPr>
        <w:pStyle w:val="Heading3"/>
        <w:spacing w:after="160"/>
      </w:pPr>
      <w:bookmarkStart w:id="130" w:name="_Toc29850610"/>
      <w:bookmarkStart w:id="131" w:name="_Toc32220875"/>
      <w:bookmarkStart w:id="132" w:name="_Toc39684335"/>
      <w:r w:rsidRPr="00DE662E">
        <w:t>Non-functional Requirements</w:t>
      </w:r>
      <w:bookmarkEnd w:id="130"/>
      <w:bookmarkEnd w:id="131"/>
      <w:bookmarkEnd w:id="132"/>
    </w:p>
    <w:tbl>
      <w:tblPr>
        <w:tblStyle w:val="TableGrid"/>
        <w:tblW w:w="0" w:type="auto"/>
        <w:tblLook w:val="04A0" w:firstRow="1" w:lastRow="0" w:firstColumn="1" w:lastColumn="0" w:noHBand="0" w:noVBand="1"/>
      </w:tblPr>
      <w:tblGrid>
        <w:gridCol w:w="1075"/>
        <w:gridCol w:w="4680"/>
        <w:gridCol w:w="1800"/>
        <w:gridCol w:w="1795"/>
      </w:tblGrid>
      <w:tr w:rsidR="00651276" w:rsidRPr="00DE662E" w14:paraId="77CACB22" w14:textId="77777777" w:rsidTr="00253CFC">
        <w:tc>
          <w:tcPr>
            <w:tcW w:w="1075" w:type="dxa"/>
          </w:tcPr>
          <w:p w14:paraId="3272637A" w14:textId="77777777" w:rsidR="00651276" w:rsidRPr="00DE662E" w:rsidRDefault="00651276" w:rsidP="00253CFC">
            <w:pPr>
              <w:rPr>
                <w:b/>
              </w:rPr>
            </w:pPr>
            <w:r w:rsidRPr="00DE662E">
              <w:rPr>
                <w:b/>
              </w:rPr>
              <w:t>#</w:t>
            </w:r>
          </w:p>
        </w:tc>
        <w:tc>
          <w:tcPr>
            <w:tcW w:w="4680" w:type="dxa"/>
          </w:tcPr>
          <w:p w14:paraId="695F1CC1" w14:textId="77777777" w:rsidR="00651276" w:rsidRPr="00DE662E" w:rsidRDefault="00651276" w:rsidP="00253CFC">
            <w:pPr>
              <w:rPr>
                <w:b/>
              </w:rPr>
            </w:pPr>
            <w:r w:rsidRPr="00DE662E">
              <w:rPr>
                <w:b/>
              </w:rPr>
              <w:t>Requirement title and description</w:t>
            </w:r>
          </w:p>
        </w:tc>
        <w:tc>
          <w:tcPr>
            <w:tcW w:w="1800" w:type="dxa"/>
          </w:tcPr>
          <w:p w14:paraId="00DF055D" w14:textId="77777777" w:rsidR="00651276" w:rsidRPr="00DE662E" w:rsidRDefault="00651276" w:rsidP="00253CFC">
            <w:pPr>
              <w:rPr>
                <w:b/>
              </w:rPr>
            </w:pPr>
            <w:r w:rsidRPr="00DE662E">
              <w:rPr>
                <w:b/>
              </w:rPr>
              <w:t>Specification</w:t>
            </w:r>
          </w:p>
        </w:tc>
        <w:tc>
          <w:tcPr>
            <w:tcW w:w="1795" w:type="dxa"/>
          </w:tcPr>
          <w:p w14:paraId="06DD6DD2" w14:textId="77777777" w:rsidR="00651276" w:rsidRPr="00DE662E" w:rsidRDefault="00651276" w:rsidP="00253CFC">
            <w:pPr>
              <w:rPr>
                <w:b/>
              </w:rPr>
            </w:pPr>
            <w:r w:rsidRPr="00DE662E">
              <w:rPr>
                <w:b/>
              </w:rPr>
              <w:t>Priority</w:t>
            </w:r>
          </w:p>
        </w:tc>
      </w:tr>
      <w:tr w:rsidR="00651276" w:rsidRPr="00DE662E" w14:paraId="5979ADB5" w14:textId="77777777" w:rsidTr="00253CFC">
        <w:tc>
          <w:tcPr>
            <w:tcW w:w="1075" w:type="dxa"/>
          </w:tcPr>
          <w:p w14:paraId="39DFC562" w14:textId="77777777" w:rsidR="00651276" w:rsidRPr="00DE662E" w:rsidRDefault="00651276" w:rsidP="00253CFC">
            <w:r w:rsidRPr="00DE662E">
              <w:t>1</w:t>
            </w:r>
          </w:p>
        </w:tc>
        <w:tc>
          <w:tcPr>
            <w:tcW w:w="4680" w:type="dxa"/>
          </w:tcPr>
          <w:p w14:paraId="58A423BB" w14:textId="77777777" w:rsidR="00651276" w:rsidRPr="00DE662E" w:rsidRDefault="00651276" w:rsidP="00253CFC">
            <w:r w:rsidRPr="00DE662E">
              <w:t>Give user proper feedback on conversion process as it can be a long and time consuming process depending on the raster image and conversion parameters</w:t>
            </w:r>
          </w:p>
        </w:tc>
        <w:tc>
          <w:tcPr>
            <w:tcW w:w="1800" w:type="dxa"/>
          </w:tcPr>
          <w:p w14:paraId="2BFBA2B0" w14:textId="77777777" w:rsidR="00651276" w:rsidRPr="00DE662E" w:rsidRDefault="00651276" w:rsidP="00253CFC">
            <w:r w:rsidRPr="00DE662E">
              <w:t>Usability</w:t>
            </w:r>
          </w:p>
        </w:tc>
        <w:tc>
          <w:tcPr>
            <w:tcW w:w="1795" w:type="dxa"/>
          </w:tcPr>
          <w:p w14:paraId="6F9D0709" w14:textId="77777777" w:rsidR="00651276" w:rsidRPr="00DE662E" w:rsidRDefault="00651276" w:rsidP="00253CFC">
            <w:r w:rsidRPr="00DE662E">
              <w:t>Desirable</w:t>
            </w:r>
          </w:p>
          <w:p w14:paraId="7623E0F2" w14:textId="77777777" w:rsidR="00651276" w:rsidRPr="00DE662E" w:rsidRDefault="00651276" w:rsidP="00253CFC">
            <w:pPr>
              <w:jc w:val="center"/>
            </w:pPr>
          </w:p>
        </w:tc>
      </w:tr>
      <w:tr w:rsidR="00651276" w:rsidRPr="00DE662E" w14:paraId="6BA5382B" w14:textId="77777777" w:rsidTr="00253CFC">
        <w:tc>
          <w:tcPr>
            <w:tcW w:w="1075" w:type="dxa"/>
          </w:tcPr>
          <w:p w14:paraId="2C09D418" w14:textId="77777777" w:rsidR="00651276" w:rsidRPr="00DE662E" w:rsidRDefault="00651276" w:rsidP="00253CFC">
            <w:r w:rsidRPr="00DE662E">
              <w:t>2</w:t>
            </w:r>
          </w:p>
        </w:tc>
        <w:tc>
          <w:tcPr>
            <w:tcW w:w="4680" w:type="dxa"/>
          </w:tcPr>
          <w:p w14:paraId="101A604F" w14:textId="77777777" w:rsidR="00651276" w:rsidRPr="00DE662E" w:rsidRDefault="00651276" w:rsidP="00253CFC">
            <w:r w:rsidRPr="00DE662E">
              <w:t>Result image should be visually similar and accurate to input raster image</w:t>
            </w:r>
          </w:p>
        </w:tc>
        <w:tc>
          <w:tcPr>
            <w:tcW w:w="1800" w:type="dxa"/>
          </w:tcPr>
          <w:p w14:paraId="5EED6407" w14:textId="77777777" w:rsidR="00651276" w:rsidRPr="00DE662E" w:rsidRDefault="00651276" w:rsidP="00253CFC">
            <w:r w:rsidRPr="00DE662E">
              <w:t>Accuracy</w:t>
            </w:r>
          </w:p>
        </w:tc>
        <w:tc>
          <w:tcPr>
            <w:tcW w:w="1795" w:type="dxa"/>
          </w:tcPr>
          <w:p w14:paraId="54235CA0" w14:textId="77777777" w:rsidR="00651276" w:rsidRPr="00DE662E" w:rsidRDefault="00651276" w:rsidP="00253CFC">
            <w:r w:rsidRPr="00DE662E">
              <w:t>Important</w:t>
            </w:r>
          </w:p>
        </w:tc>
      </w:tr>
      <w:tr w:rsidR="00651276" w:rsidRPr="00DE662E" w14:paraId="0F1875EA" w14:textId="77777777" w:rsidTr="00253CFC">
        <w:tc>
          <w:tcPr>
            <w:tcW w:w="1075" w:type="dxa"/>
          </w:tcPr>
          <w:p w14:paraId="3C68C5DA" w14:textId="77777777" w:rsidR="00651276" w:rsidRPr="00DE662E" w:rsidRDefault="00651276" w:rsidP="00253CFC">
            <w:r w:rsidRPr="00DE662E">
              <w:t>3</w:t>
            </w:r>
          </w:p>
        </w:tc>
        <w:tc>
          <w:tcPr>
            <w:tcW w:w="4680" w:type="dxa"/>
          </w:tcPr>
          <w:p w14:paraId="1A7B1C55" w14:textId="77777777" w:rsidR="00651276" w:rsidRPr="00DE662E" w:rsidRDefault="00651276" w:rsidP="00253CFC">
            <w:r w:rsidRPr="00DE662E">
              <w:t>Develop API to allow conversions using online platforms</w:t>
            </w:r>
          </w:p>
        </w:tc>
        <w:tc>
          <w:tcPr>
            <w:tcW w:w="1800" w:type="dxa"/>
          </w:tcPr>
          <w:p w14:paraId="7FFA9E13" w14:textId="77777777" w:rsidR="00651276" w:rsidRPr="00DE662E" w:rsidRDefault="00651276" w:rsidP="00253CFC">
            <w:r w:rsidRPr="00DE662E">
              <w:t>Usability</w:t>
            </w:r>
          </w:p>
        </w:tc>
        <w:tc>
          <w:tcPr>
            <w:tcW w:w="1795" w:type="dxa"/>
          </w:tcPr>
          <w:p w14:paraId="4C8F3DC1" w14:textId="77777777" w:rsidR="00651276" w:rsidRPr="00DE662E" w:rsidRDefault="00651276" w:rsidP="00253CFC">
            <w:r w:rsidRPr="00DE662E">
              <w:t>Desirable</w:t>
            </w:r>
          </w:p>
          <w:p w14:paraId="2E4102E2" w14:textId="77777777" w:rsidR="00651276" w:rsidRPr="00DE662E" w:rsidRDefault="00651276" w:rsidP="00253CFC">
            <w:pPr>
              <w:keepNext/>
            </w:pPr>
          </w:p>
        </w:tc>
      </w:tr>
    </w:tbl>
    <w:p w14:paraId="3870555E" w14:textId="1C415554" w:rsidR="00651276" w:rsidRDefault="00651276" w:rsidP="00651276">
      <w:pPr>
        <w:pStyle w:val="Caption"/>
        <w:spacing w:line="360" w:lineRule="auto"/>
        <w:jc w:val="center"/>
        <w:rPr>
          <w:rFonts w:cs="Times New Roman"/>
        </w:rPr>
      </w:pPr>
      <w:bookmarkStart w:id="133" w:name="_Toc29850412"/>
      <w:bookmarkStart w:id="134" w:name="_Toc32220894"/>
      <w:bookmarkStart w:id="135" w:name="_Toc39684417"/>
      <w:r w:rsidRPr="00DE662E">
        <w:rPr>
          <w:rFonts w:cs="Times New Roman"/>
        </w:rPr>
        <w:t xml:space="preserve">Table </w:t>
      </w:r>
      <w:r w:rsidR="006D5BD5">
        <w:rPr>
          <w:rFonts w:cs="Times New Roman"/>
        </w:rPr>
        <w:fldChar w:fldCharType="begin"/>
      </w:r>
      <w:r w:rsidR="006D5BD5">
        <w:rPr>
          <w:rFonts w:cs="Times New Roman"/>
        </w:rPr>
        <w:instrText xml:space="preserve"> STYLEREF 2 \s </w:instrText>
      </w:r>
      <w:r w:rsidR="006D5BD5">
        <w:rPr>
          <w:rFonts w:cs="Times New Roman"/>
        </w:rPr>
        <w:fldChar w:fldCharType="separate"/>
      </w:r>
      <w:r w:rsidR="00A318BF">
        <w:rPr>
          <w:rFonts w:cs="Times New Roman"/>
          <w:noProof/>
        </w:rPr>
        <w:t>5.5</w:t>
      </w:r>
      <w:r w:rsidR="006D5BD5">
        <w:rPr>
          <w:rFonts w:cs="Times New Roman"/>
        </w:rPr>
        <w:fldChar w:fldCharType="end"/>
      </w:r>
      <w:r w:rsidR="006D5BD5">
        <w:rPr>
          <w:rFonts w:cs="Times New Roman"/>
        </w:rPr>
        <w:t>:</w:t>
      </w:r>
      <w:r w:rsidR="006D5BD5">
        <w:rPr>
          <w:rFonts w:cs="Times New Roman"/>
        </w:rPr>
        <w:fldChar w:fldCharType="begin"/>
      </w:r>
      <w:r w:rsidR="006D5BD5">
        <w:rPr>
          <w:rFonts w:cs="Times New Roman"/>
        </w:rPr>
        <w:instrText xml:space="preserve"> SEQ Table \* ARABIC \s 2 </w:instrText>
      </w:r>
      <w:r w:rsidR="006D5BD5">
        <w:rPr>
          <w:rFonts w:cs="Times New Roman"/>
        </w:rPr>
        <w:fldChar w:fldCharType="separate"/>
      </w:r>
      <w:r w:rsidR="00A318BF">
        <w:rPr>
          <w:rFonts w:cs="Times New Roman"/>
          <w:noProof/>
        </w:rPr>
        <w:t>2</w:t>
      </w:r>
      <w:r w:rsidR="006D5BD5">
        <w:rPr>
          <w:rFonts w:cs="Times New Roman"/>
        </w:rPr>
        <w:fldChar w:fldCharType="end"/>
      </w:r>
      <w:r w:rsidRPr="00DE662E">
        <w:rPr>
          <w:rFonts w:cs="Times New Roman"/>
        </w:rPr>
        <w:t xml:space="preserve"> Non Functional Requirements</w:t>
      </w:r>
      <w:bookmarkEnd w:id="133"/>
      <w:bookmarkEnd w:id="134"/>
      <w:bookmarkEnd w:id="135"/>
    </w:p>
    <w:p w14:paraId="1D204FD8" w14:textId="77777777" w:rsidR="000A3D4B" w:rsidRPr="000A3D4B" w:rsidRDefault="000A3D4B" w:rsidP="000A3D4B"/>
    <w:p w14:paraId="4887DC4D" w14:textId="77777777" w:rsidR="00651276" w:rsidRPr="00DE662E" w:rsidRDefault="00651276" w:rsidP="00651276">
      <w:pPr>
        <w:pStyle w:val="Heading2"/>
        <w:spacing w:after="160"/>
      </w:pPr>
      <w:bookmarkStart w:id="136" w:name="_Toc29850611"/>
      <w:bookmarkStart w:id="137" w:name="_Toc32220876"/>
      <w:bookmarkStart w:id="138" w:name="_Toc39684336"/>
      <w:r w:rsidRPr="00DE662E">
        <w:t>Chapter Summary</w:t>
      </w:r>
      <w:bookmarkEnd w:id="136"/>
      <w:bookmarkEnd w:id="137"/>
      <w:bookmarkEnd w:id="138"/>
    </w:p>
    <w:p w14:paraId="6AA44728" w14:textId="7E31440D" w:rsidR="00651276" w:rsidRDefault="00651276" w:rsidP="0089668D">
      <w:r w:rsidRPr="00DE662E">
        <w:t>As chapter summary, first the stakeholders were identified and their roles were defined. After defining the roles, the requirement elicitation was carried out mainly with a questionnaire and a literature review. The outcomes of the questionnaire were discussed above with the statistics. Then the use case diagram of the system with the use case descriptions were discussed. After the use case diagram, the functional and non-function</w:t>
      </w:r>
      <w:r w:rsidR="0089668D">
        <w:t>al requirements were identified</w:t>
      </w:r>
      <w:r>
        <w:br w:type="page"/>
      </w:r>
    </w:p>
    <w:p w14:paraId="3B4AC10B" w14:textId="77777777" w:rsidR="00651276" w:rsidRDefault="00651276" w:rsidP="00651276">
      <w:pPr>
        <w:pStyle w:val="Heading1"/>
      </w:pPr>
      <w:bookmarkStart w:id="139" w:name="_Toc39684337"/>
      <w:r>
        <w:lastRenderedPageBreak/>
        <w:t>Chapter 6: Design</w:t>
      </w:r>
      <w:bookmarkEnd w:id="139"/>
    </w:p>
    <w:p w14:paraId="3DDC91F9" w14:textId="77777777" w:rsidR="00651276" w:rsidRDefault="00651276" w:rsidP="00651276">
      <w:pPr>
        <w:pStyle w:val="Heading2"/>
      </w:pPr>
      <w:bookmarkStart w:id="140" w:name="_Toc39684338"/>
      <w:r>
        <w:t>Chapter Overview</w:t>
      </w:r>
      <w:bookmarkEnd w:id="140"/>
    </w:p>
    <w:p w14:paraId="3F0346EE" w14:textId="705567D1" w:rsidR="00752478" w:rsidRDefault="00651276" w:rsidP="00651276">
      <w:r>
        <w:t>In this chapter, the class diagram, activity diagram and sequence diagram of the proposed solution will be elaborated and visually represented. Also an overview of all the diagrams will be elaborated at the end of this chapter.</w:t>
      </w:r>
    </w:p>
    <w:p w14:paraId="7C51270E" w14:textId="5CDAE180" w:rsidR="00752478" w:rsidRDefault="00752478" w:rsidP="00752478">
      <w:pPr>
        <w:pStyle w:val="Heading2"/>
        <w:rPr>
          <w:lang w:val="en-US"/>
        </w:rPr>
      </w:pPr>
      <w:bookmarkStart w:id="141" w:name="_Toc39684339"/>
      <w:r>
        <w:rPr>
          <w:lang w:val="en-US"/>
        </w:rPr>
        <w:t>Process Overview</w:t>
      </w:r>
      <w:bookmarkEnd w:id="141"/>
      <w:r>
        <w:rPr>
          <w:lang w:val="en-US"/>
        </w:rPr>
        <w:t xml:space="preserve"> </w:t>
      </w:r>
    </w:p>
    <w:p w14:paraId="6C21ECA5" w14:textId="087517BF" w:rsidR="004A3957" w:rsidRDefault="000E5EB0" w:rsidP="00955D23">
      <w:pPr>
        <w:rPr>
          <w:lang w:val="en-US" w:bidi="si-LK"/>
        </w:rPr>
      </w:pPr>
      <w:r>
        <w:rPr>
          <w:lang w:val="en-US" w:bidi="si-LK"/>
        </w:rPr>
        <w:t>The objective that is to be achieved in the research is to develop a software platform that can analyze an image, identify its properties and convert an image from raster to vector</w:t>
      </w:r>
      <w:r w:rsidR="00955D23">
        <w:rPr>
          <w:lang w:val="en-US" w:bidi="si-LK"/>
        </w:rPr>
        <w:t>. Several separate components will have to be designed to achieve the final goal of this system, that is the conversion process. A process flow must initially be defined to design the system. This process flow will be discussed below and further elaborated in the diagrams found in this chapter.</w:t>
      </w:r>
      <w:r w:rsidR="000E4967">
        <w:rPr>
          <w:lang w:val="en-US" w:bidi="si-LK"/>
        </w:rPr>
        <w:t xml:space="preserve"> </w:t>
      </w:r>
      <w:r w:rsidR="00955D23">
        <w:rPr>
          <w:lang w:val="en-US" w:bidi="si-LK"/>
        </w:rPr>
        <w:t>The three main components that are identified on a high level are the conversion component, the image classification component and the parameter trainer and selector component. The image classification component will be a sub system where an image is classified into types of GIS imagery types. A data set will be prepared and an image classification model using CNN (convolution neural networks) will be used to train a model that will be used in the classification process. The parameter trainer and identifier will be an application which converts images using the raster to vector conversion library that has been selected using each parameter combination possible and create a data set where the best parameter set and Structural similarity between the input and the output is calculated. Finally, this generated parameter and SSIM value data is used to convert the image after it is converted analyzed, and all functions of pre-processing deemed suitable are executed on the image.</w:t>
      </w:r>
      <w:r w:rsidR="000E4967">
        <w:rPr>
          <w:lang w:val="en-US" w:bidi="si-LK"/>
        </w:rPr>
        <w:t xml:space="preserve"> Figure represent a </w:t>
      </w:r>
      <w:r w:rsidR="004A3957">
        <w:rPr>
          <w:lang w:val="en-US" w:bidi="si-LK"/>
        </w:rPr>
        <w:t>high-level</w:t>
      </w:r>
      <w:r w:rsidR="000E4967">
        <w:rPr>
          <w:lang w:val="en-US" w:bidi="si-LK"/>
        </w:rPr>
        <w:t xml:space="preserve"> diagram of the proposed system</w:t>
      </w:r>
      <w:r w:rsidR="004A3957">
        <w:rPr>
          <w:lang w:val="en-US" w:bidi="si-LK"/>
        </w:rPr>
        <w:t>.</w:t>
      </w:r>
    </w:p>
    <w:p w14:paraId="6367F5ED" w14:textId="77777777" w:rsidR="004A3957" w:rsidRDefault="004A3957" w:rsidP="004A3957">
      <w:pPr>
        <w:keepNext/>
        <w:jc w:val="center"/>
      </w:pPr>
      <w:r w:rsidRPr="004A3957">
        <w:rPr>
          <w:noProof/>
          <w:lang w:eastAsia="en-GB"/>
        </w:rPr>
        <w:drawing>
          <wp:inline distT="0" distB="0" distL="0" distR="0" wp14:anchorId="6ECE80F3" wp14:editId="073CB7C5">
            <wp:extent cx="3658778" cy="1694678"/>
            <wp:effectExtent l="0" t="0" r="0" b="1270"/>
            <wp:docPr id="69" name="Picture 69" descr="D:\FYP\Documentation\Chapter 6 design\H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FYP\Documentation\Chapter 6 design\HLA.jpg"/>
                    <pic:cNvPicPr>
                      <a:picLocks noChangeAspect="1" noChangeArrowheads="1"/>
                    </pic:cNvPicPr>
                  </pic:nvPicPr>
                  <pic:blipFill rotWithShape="1">
                    <a:blip r:embed="rId22">
                      <a:extLst>
                        <a:ext uri="{28A0092B-C50C-407E-A947-70E740481C1C}">
                          <a14:useLocalDpi xmlns:a14="http://schemas.microsoft.com/office/drawing/2010/main" val="0"/>
                        </a:ext>
                      </a:extLst>
                    </a:blip>
                    <a:srcRect b="48405"/>
                    <a:stretch/>
                  </pic:blipFill>
                  <pic:spPr bwMode="auto">
                    <a:xfrm>
                      <a:off x="0" y="0"/>
                      <a:ext cx="3670747" cy="1700222"/>
                    </a:xfrm>
                    <a:prstGeom prst="rect">
                      <a:avLst/>
                    </a:prstGeom>
                    <a:noFill/>
                    <a:ln>
                      <a:noFill/>
                    </a:ln>
                    <a:extLst>
                      <a:ext uri="{53640926-AAD7-44D8-BBD7-CCE9431645EC}">
                        <a14:shadowObscured xmlns:a14="http://schemas.microsoft.com/office/drawing/2010/main"/>
                      </a:ext>
                    </a:extLst>
                  </pic:spPr>
                </pic:pic>
              </a:graphicData>
            </a:graphic>
          </wp:inline>
        </w:drawing>
      </w:r>
    </w:p>
    <w:p w14:paraId="038F1550" w14:textId="391CC357" w:rsidR="004A3957" w:rsidRDefault="004A3957" w:rsidP="004A3957">
      <w:pPr>
        <w:pStyle w:val="Caption"/>
        <w:jc w:val="center"/>
        <w:rPr>
          <w:noProof/>
          <w:lang w:eastAsia="en-GB"/>
        </w:rPr>
      </w:pPr>
      <w:bookmarkStart w:id="142" w:name="_Toc39684444"/>
      <w:r>
        <w:t xml:space="preserve">Figure </w:t>
      </w:r>
      <w:r>
        <w:fldChar w:fldCharType="begin"/>
      </w:r>
      <w:r>
        <w:instrText xml:space="preserve"> STYLEREF 2 \s </w:instrText>
      </w:r>
      <w:r>
        <w:fldChar w:fldCharType="separate"/>
      </w:r>
      <w:r w:rsidR="00A318BF">
        <w:rPr>
          <w:noProof/>
        </w:rPr>
        <w:t>6.2</w:t>
      </w:r>
      <w:r>
        <w:fldChar w:fldCharType="end"/>
      </w:r>
      <w:r>
        <w:t>:</w:t>
      </w:r>
      <w:r>
        <w:fldChar w:fldCharType="begin"/>
      </w:r>
      <w:r>
        <w:instrText xml:space="preserve"> SEQ Figure \* ARABIC \s 2 </w:instrText>
      </w:r>
      <w:r>
        <w:fldChar w:fldCharType="separate"/>
      </w:r>
      <w:r w:rsidR="00A318BF">
        <w:rPr>
          <w:noProof/>
        </w:rPr>
        <w:t>1</w:t>
      </w:r>
      <w:r>
        <w:fldChar w:fldCharType="end"/>
      </w:r>
      <w:r>
        <w:t xml:space="preserve"> High level diagram of process</w:t>
      </w:r>
      <w:bookmarkEnd w:id="142"/>
    </w:p>
    <w:p w14:paraId="542C0E61" w14:textId="77777777" w:rsidR="00651276" w:rsidRDefault="00651276" w:rsidP="00651276">
      <w:pPr>
        <w:pStyle w:val="Heading2"/>
      </w:pPr>
      <w:bookmarkStart w:id="143" w:name="_Toc39684340"/>
      <w:r>
        <w:lastRenderedPageBreak/>
        <w:t>Class Diagram</w:t>
      </w:r>
      <w:bookmarkEnd w:id="143"/>
    </w:p>
    <w:p w14:paraId="6EDDFC79" w14:textId="77777777" w:rsidR="00BE28C9" w:rsidRDefault="00651276" w:rsidP="0049177B">
      <w:pPr>
        <w:keepNext/>
      </w:pPr>
      <w:r w:rsidRPr="007C35FA">
        <w:t xml:space="preserve">Class diagram </w:t>
      </w:r>
      <w:r w:rsidR="00BE28C9">
        <w:t>in figure 6.3:1</w:t>
      </w:r>
      <w:r w:rsidRPr="007C35FA">
        <w:t xml:space="preserve"> represents the attributes and methods</w:t>
      </w:r>
      <w:r>
        <w:t xml:space="preserve"> of each class in the proposed raster to vector conversion platform. Each class’s relationship with each other is also shown and also aggregation/composition relationships.</w:t>
      </w:r>
    </w:p>
    <w:p w14:paraId="49DA7490" w14:textId="0B0C3871" w:rsidR="0049177B" w:rsidRDefault="00651276" w:rsidP="0049177B">
      <w:pPr>
        <w:keepNext/>
      </w:pPr>
      <w:r>
        <w:t xml:space="preserve"> </w:t>
      </w:r>
      <w:r>
        <w:rPr>
          <w:noProof/>
          <w:lang w:eastAsia="en-GB"/>
        </w:rPr>
        <w:drawing>
          <wp:inline distT="0" distB="0" distL="0" distR="0" wp14:anchorId="0F479387" wp14:editId="47F34A21">
            <wp:extent cx="5943600" cy="4657725"/>
            <wp:effectExtent l="0" t="0" r="0" b="9525"/>
            <wp:docPr id="9" name="Picture 9" descr="C:\Users\Dillon Lakshman\AppData\Local\Microsoft\Windows\INetCache\Content.Word\Class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Dillon Lakshman\AppData\Local\Microsoft\Windows\INetCache\Content.Word\ClassDiagram.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4657725"/>
                    </a:xfrm>
                    <a:prstGeom prst="rect">
                      <a:avLst/>
                    </a:prstGeom>
                    <a:noFill/>
                    <a:ln>
                      <a:noFill/>
                    </a:ln>
                  </pic:spPr>
                </pic:pic>
              </a:graphicData>
            </a:graphic>
          </wp:inline>
        </w:drawing>
      </w:r>
    </w:p>
    <w:p w14:paraId="5CB69718" w14:textId="78D182D7" w:rsidR="0049177B" w:rsidRDefault="0049177B" w:rsidP="0049177B">
      <w:pPr>
        <w:pStyle w:val="Caption"/>
        <w:jc w:val="center"/>
      </w:pPr>
      <w:bookmarkStart w:id="144" w:name="_Toc39684445"/>
      <w:r>
        <w:t xml:space="preserve">Figure </w:t>
      </w:r>
      <w:r w:rsidR="004A3957">
        <w:fldChar w:fldCharType="begin"/>
      </w:r>
      <w:r w:rsidR="004A3957">
        <w:instrText xml:space="preserve"> STYLEREF 2 \s </w:instrText>
      </w:r>
      <w:r w:rsidR="004A3957">
        <w:fldChar w:fldCharType="separate"/>
      </w:r>
      <w:r w:rsidR="00A318BF">
        <w:rPr>
          <w:noProof/>
        </w:rPr>
        <w:t>6.3</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Class diagram proposed</w:t>
      </w:r>
      <w:bookmarkEnd w:id="144"/>
    </w:p>
    <w:p w14:paraId="09FE6929" w14:textId="6385158E" w:rsidR="00955D23" w:rsidRDefault="00955D23" w:rsidP="00955D23"/>
    <w:p w14:paraId="0398C8DF" w14:textId="060079DF" w:rsidR="00955D23" w:rsidRDefault="00955D23" w:rsidP="00955D23"/>
    <w:p w14:paraId="5B50222C" w14:textId="0D319DE5" w:rsidR="00955D23" w:rsidRDefault="00955D23" w:rsidP="00955D23"/>
    <w:p w14:paraId="43831576" w14:textId="277DD723" w:rsidR="00955D23" w:rsidRDefault="00955D23" w:rsidP="00955D23"/>
    <w:p w14:paraId="21B33009" w14:textId="69A6A6D8" w:rsidR="00955D23" w:rsidRDefault="00955D23" w:rsidP="00955D23"/>
    <w:p w14:paraId="395BA687" w14:textId="77777777" w:rsidR="00955D23" w:rsidRPr="00955D23" w:rsidRDefault="00955D23" w:rsidP="00955D23"/>
    <w:p w14:paraId="134E69B1" w14:textId="77777777" w:rsidR="00651276" w:rsidRDefault="00651276" w:rsidP="00651276">
      <w:pPr>
        <w:pStyle w:val="Heading2"/>
      </w:pPr>
      <w:bookmarkStart w:id="145" w:name="_Toc39684341"/>
      <w:r>
        <w:t>Activity Diagram</w:t>
      </w:r>
      <w:bookmarkEnd w:id="145"/>
    </w:p>
    <w:p w14:paraId="423962BF" w14:textId="77777777" w:rsidR="00651276" w:rsidRPr="007C35FA" w:rsidRDefault="00651276" w:rsidP="00651276">
      <w:pPr>
        <w:rPr>
          <w:lang w:bidi="si-LK"/>
        </w:rPr>
      </w:pPr>
      <w:r>
        <w:rPr>
          <w:lang w:bidi="si-LK"/>
        </w:rPr>
        <w:t>The flow of activities in the Raster to Vector conversion platform is shown by the activity diagram shown below</w:t>
      </w:r>
      <w:r w:rsidRPr="007C35FA">
        <w:rPr>
          <w:lang w:bidi="si-LK"/>
        </w:rPr>
        <w:t>.</w:t>
      </w:r>
      <w:r>
        <w:rPr>
          <w:lang w:bidi="si-LK"/>
        </w:rPr>
        <w:t xml:space="preserve"> This diagram is created according to the flows that were described in the use case diagrams and descriptions. This can be identified as the successful flow of activities for converting an image from raster to vector.</w:t>
      </w:r>
    </w:p>
    <w:p w14:paraId="3368B9BB" w14:textId="77777777" w:rsidR="0049177B" w:rsidRDefault="00651276" w:rsidP="0049177B">
      <w:pPr>
        <w:keepNext/>
        <w:jc w:val="center"/>
      </w:pPr>
      <w:r>
        <w:rPr>
          <w:noProof/>
          <w:lang w:eastAsia="en-GB"/>
        </w:rPr>
        <w:drawing>
          <wp:inline distT="0" distB="0" distL="0" distR="0" wp14:anchorId="5B6FB4A5" wp14:editId="505A9A36">
            <wp:extent cx="3871182" cy="5715000"/>
            <wp:effectExtent l="0" t="0" r="0" b="0"/>
            <wp:docPr id="8" name="Picture 8"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Activity Diagram"/>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76385" cy="5722682"/>
                    </a:xfrm>
                    <a:prstGeom prst="rect">
                      <a:avLst/>
                    </a:prstGeom>
                    <a:noFill/>
                    <a:ln>
                      <a:noFill/>
                    </a:ln>
                  </pic:spPr>
                </pic:pic>
              </a:graphicData>
            </a:graphic>
          </wp:inline>
        </w:drawing>
      </w:r>
    </w:p>
    <w:p w14:paraId="2E8E231D" w14:textId="7C270D07" w:rsidR="00651276" w:rsidRDefault="0049177B" w:rsidP="0049177B">
      <w:pPr>
        <w:pStyle w:val="Caption"/>
        <w:jc w:val="center"/>
      </w:pPr>
      <w:bookmarkStart w:id="146" w:name="_Toc39684446"/>
      <w:r>
        <w:t xml:space="preserve">Figure </w:t>
      </w:r>
      <w:r w:rsidR="004A3957">
        <w:fldChar w:fldCharType="begin"/>
      </w:r>
      <w:r w:rsidR="004A3957">
        <w:instrText xml:space="preserve"> STYLEREF 2 \s </w:instrText>
      </w:r>
      <w:r w:rsidR="004A3957">
        <w:fldChar w:fldCharType="separate"/>
      </w:r>
      <w:r w:rsidR="00A318BF">
        <w:rPr>
          <w:noProof/>
        </w:rPr>
        <w:t>6.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Activity Diagram</w:t>
      </w:r>
      <w:bookmarkEnd w:id="146"/>
    </w:p>
    <w:p w14:paraId="32B3D06F" w14:textId="37500652" w:rsidR="00B53352" w:rsidRDefault="00B53352" w:rsidP="00B53352"/>
    <w:p w14:paraId="1DE5CE54" w14:textId="77777777" w:rsidR="00651276" w:rsidRDefault="00651276" w:rsidP="00651276">
      <w:pPr>
        <w:pStyle w:val="Heading2"/>
      </w:pPr>
      <w:bookmarkStart w:id="147" w:name="_Toc39684342"/>
      <w:r>
        <w:lastRenderedPageBreak/>
        <w:t>Sequence Diagram</w:t>
      </w:r>
      <w:bookmarkEnd w:id="147"/>
    </w:p>
    <w:p w14:paraId="681117BF" w14:textId="77777777" w:rsidR="0049177B" w:rsidRDefault="00651276" w:rsidP="0049177B">
      <w:pPr>
        <w:keepNext/>
        <w:jc w:val="center"/>
      </w:pPr>
      <w:r>
        <w:rPr>
          <w:noProof/>
          <w:lang w:eastAsia="en-GB"/>
        </w:rPr>
        <w:drawing>
          <wp:inline distT="0" distB="0" distL="0" distR="0" wp14:anchorId="1C0D3061" wp14:editId="4105C331">
            <wp:extent cx="5124450" cy="7529804"/>
            <wp:effectExtent l="0" t="0" r="0" b="0"/>
            <wp:docPr id="7" name="Picture 7" descr="C:\Users\Dillon Lakshman\AppData\Local\Microsoft\Windows\INetCache\Content.Word\Sequence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Dillon Lakshman\AppData\Local\Microsoft\Windows\INetCache\Content.Word\SequenceDiagra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128871" cy="7536300"/>
                    </a:xfrm>
                    <a:prstGeom prst="rect">
                      <a:avLst/>
                    </a:prstGeom>
                    <a:noFill/>
                    <a:ln>
                      <a:noFill/>
                    </a:ln>
                  </pic:spPr>
                </pic:pic>
              </a:graphicData>
            </a:graphic>
          </wp:inline>
        </w:drawing>
      </w:r>
    </w:p>
    <w:p w14:paraId="1429283D" w14:textId="4150F7C0" w:rsidR="00651276" w:rsidRDefault="0049177B" w:rsidP="0049177B">
      <w:pPr>
        <w:pStyle w:val="Caption"/>
        <w:jc w:val="center"/>
        <w:rPr>
          <w:lang w:bidi="si-LK"/>
        </w:rPr>
      </w:pPr>
      <w:bookmarkStart w:id="148" w:name="_Toc39684447"/>
      <w:r>
        <w:t xml:space="preserve">Figure </w:t>
      </w:r>
      <w:r w:rsidR="004A3957">
        <w:fldChar w:fldCharType="begin"/>
      </w:r>
      <w:r w:rsidR="004A3957">
        <w:instrText xml:space="preserve"> STYLEREF 2 \s </w:instrText>
      </w:r>
      <w:r w:rsidR="004A3957">
        <w:fldChar w:fldCharType="separate"/>
      </w:r>
      <w:r w:rsidR="00A318BF">
        <w:rPr>
          <w:noProof/>
        </w:rPr>
        <w:t>6.5</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Sequence Diagram</w:t>
      </w:r>
      <w:bookmarkEnd w:id="148"/>
    </w:p>
    <w:p w14:paraId="09F956B9" w14:textId="77777777" w:rsidR="00651276" w:rsidRDefault="00651276" w:rsidP="00651276">
      <w:pPr>
        <w:rPr>
          <w:lang w:bidi="si-LK"/>
        </w:rPr>
      </w:pPr>
      <w:r w:rsidRPr="004007D4">
        <w:rPr>
          <w:lang w:bidi="si-LK"/>
        </w:rPr>
        <w:lastRenderedPageBreak/>
        <w:t xml:space="preserve">The </w:t>
      </w:r>
      <w:r>
        <w:rPr>
          <w:lang w:bidi="si-LK"/>
        </w:rPr>
        <w:t>diagram</w:t>
      </w:r>
      <w:r w:rsidRPr="004007D4">
        <w:rPr>
          <w:lang w:bidi="si-LK"/>
        </w:rPr>
        <w:t xml:space="preserve"> </w:t>
      </w:r>
      <w:r>
        <w:rPr>
          <w:lang w:bidi="si-LK"/>
        </w:rPr>
        <w:t>above</w:t>
      </w:r>
      <w:r w:rsidRPr="004007D4">
        <w:rPr>
          <w:lang w:bidi="si-LK"/>
        </w:rPr>
        <w:t xml:space="preserve"> represents how the user interacts with the </w:t>
      </w:r>
      <w:r>
        <w:rPr>
          <w:lang w:bidi="si-LK"/>
        </w:rPr>
        <w:t>raster to vector conversion</w:t>
      </w:r>
      <w:r w:rsidRPr="004007D4">
        <w:rPr>
          <w:lang w:bidi="si-LK"/>
        </w:rPr>
        <w:t xml:space="preserve"> </w:t>
      </w:r>
      <w:r>
        <w:rPr>
          <w:lang w:bidi="si-LK"/>
        </w:rPr>
        <w:t>platform</w:t>
      </w:r>
      <w:r w:rsidRPr="004007D4">
        <w:rPr>
          <w:lang w:bidi="si-LK"/>
        </w:rPr>
        <w:t xml:space="preserve">. </w:t>
      </w:r>
      <w:r>
        <w:rPr>
          <w:lang w:bidi="si-LK"/>
        </w:rPr>
        <w:t xml:space="preserve">The user starts by opening up the application, which then initializes the conversion platform. Then the user can locate an image file that they wish to convert. Once the file is loaded. It will be verified if it is of the valid file types accepted by the system. If this is the case. The user will be allowed to </w:t>
      </w:r>
      <w:proofErr w:type="spellStart"/>
      <w:r>
        <w:rPr>
          <w:lang w:bidi="si-LK"/>
        </w:rPr>
        <w:t>analyze</w:t>
      </w:r>
      <w:proofErr w:type="spellEnd"/>
      <w:r>
        <w:rPr>
          <w:lang w:bidi="si-LK"/>
        </w:rPr>
        <w:t xml:space="preserve"> the file. The conversion platform then uses the image classification trained model to classify the image and get its accuracy as to which classification it belongs to. Using this information then the best fit parameters are identified. Then the user is allowed to click the convert button which then converts the image into a temporary location. The user is also showed a preview of the converted image. This can be considered the sequence followed for a successful image conversion.</w:t>
      </w:r>
    </w:p>
    <w:p w14:paraId="3D80B147" w14:textId="77777777" w:rsidR="00651276" w:rsidRPr="004007D4" w:rsidRDefault="00651276" w:rsidP="00651276">
      <w:pPr>
        <w:rPr>
          <w:lang w:bidi="si-LK"/>
        </w:rPr>
      </w:pPr>
    </w:p>
    <w:p w14:paraId="0D1DC1DE" w14:textId="77777777" w:rsidR="00651276" w:rsidRPr="00016CD4" w:rsidRDefault="00651276" w:rsidP="00651276">
      <w:pPr>
        <w:pStyle w:val="Heading2"/>
      </w:pPr>
      <w:bookmarkStart w:id="149" w:name="_Toc39684343"/>
      <w:r>
        <w:t>Chapter Summary</w:t>
      </w:r>
      <w:bookmarkEnd w:id="149"/>
    </w:p>
    <w:p w14:paraId="49A329A7" w14:textId="3F87A5BF" w:rsidR="00651276" w:rsidRPr="00016CD4" w:rsidRDefault="00193D2B" w:rsidP="00651276">
      <w:r>
        <w:t xml:space="preserve">The Chapter depicted the design diagrams of the system. Initially the class diagram of the system along with the activity diagram for the main flow of activities in the system was described. A sequence diagram for the passing of messages between the components of the system and how they interact was also depicted. </w:t>
      </w:r>
    </w:p>
    <w:p w14:paraId="1381DADD" w14:textId="4639902B" w:rsidR="000D18BD" w:rsidRDefault="000D18BD">
      <w:pPr>
        <w:spacing w:line="259" w:lineRule="auto"/>
      </w:pPr>
      <w:r>
        <w:br w:type="page"/>
      </w:r>
    </w:p>
    <w:p w14:paraId="373F37A1" w14:textId="4EACE86B" w:rsidR="000D18BD" w:rsidRDefault="000D18BD" w:rsidP="000D18BD">
      <w:pPr>
        <w:pStyle w:val="Heading1"/>
      </w:pPr>
      <w:bookmarkStart w:id="150" w:name="_Toc39684344"/>
      <w:r>
        <w:lastRenderedPageBreak/>
        <w:t>Chapter 7: Implementation</w:t>
      </w:r>
      <w:bookmarkEnd w:id="150"/>
    </w:p>
    <w:p w14:paraId="0F45FC97" w14:textId="77777777" w:rsidR="000D18BD" w:rsidRDefault="000D18BD" w:rsidP="000D18BD">
      <w:pPr>
        <w:pStyle w:val="Heading2"/>
      </w:pPr>
      <w:bookmarkStart w:id="151" w:name="_Toc39684345"/>
      <w:r>
        <w:t>Chapter Overview</w:t>
      </w:r>
      <w:bookmarkEnd w:id="151"/>
    </w:p>
    <w:p w14:paraId="1E1ED157" w14:textId="497D248E" w:rsidR="000D18BD" w:rsidRDefault="00B12101" w:rsidP="000D18BD">
      <w:r>
        <w:t>This chapter elaborates on the technologies selected for the implementation of this project. This chapter also explains the reasons behind selecting them as the suitable technologies for this project. It also describes the libraries and tools used in this project. The chapter then depicts the High level architecture of the project according to the design specified in chapter 6 of this research document. Finally screenshots of the implemented system are given along with the chapter conclusion.</w:t>
      </w:r>
    </w:p>
    <w:p w14:paraId="60F03BCB" w14:textId="77777777" w:rsidR="0094263D" w:rsidRDefault="0094263D" w:rsidP="000D18BD"/>
    <w:p w14:paraId="658A6E21" w14:textId="23793AF6" w:rsidR="00B12101" w:rsidRDefault="00B12101" w:rsidP="00B12101">
      <w:pPr>
        <w:pStyle w:val="Heading2"/>
      </w:pPr>
      <w:bookmarkStart w:id="152" w:name="_Toc39684346"/>
      <w:r>
        <w:t xml:space="preserve">Basic </w:t>
      </w:r>
      <w:r w:rsidR="0094263D">
        <w:t>Overview</w:t>
      </w:r>
      <w:r>
        <w:t xml:space="preserve"> of the System</w:t>
      </w:r>
      <w:bookmarkEnd w:id="152"/>
    </w:p>
    <w:p w14:paraId="5F40870F" w14:textId="42FB3643" w:rsidR="0094263D" w:rsidRDefault="0094263D" w:rsidP="0094263D">
      <w:pPr>
        <w:rPr>
          <w:lang w:bidi="si-LK"/>
        </w:rPr>
      </w:pPr>
      <w:r>
        <w:rPr>
          <w:lang w:bidi="si-LK"/>
        </w:rPr>
        <w:t xml:space="preserve">The basic component of the system can be divided into three main sub sections. These are the Main application which gets a raster image as an input, performs all acts of </w:t>
      </w:r>
      <w:proofErr w:type="spellStart"/>
      <w:r>
        <w:rPr>
          <w:lang w:bidi="si-LK"/>
        </w:rPr>
        <w:t>preprocessing</w:t>
      </w:r>
      <w:proofErr w:type="spellEnd"/>
      <w:r>
        <w:rPr>
          <w:lang w:bidi="si-LK"/>
        </w:rPr>
        <w:t xml:space="preserve"> on it and identifies the best fit conversion parameters for an output with high structural accuracy. The Image classifier that identifies what type of GIS image the main application is dealing with at the moment and the System that determines the best parameters for raster to vector conversion for a certain classification of images according to the structural accuracy comparison between input and output image.</w:t>
      </w:r>
    </w:p>
    <w:p w14:paraId="3A5D87A6" w14:textId="7CD7BC51" w:rsidR="0094263D" w:rsidRDefault="0094263D" w:rsidP="0094263D">
      <w:pPr>
        <w:rPr>
          <w:lang w:bidi="si-LK"/>
        </w:rPr>
      </w:pPr>
      <w:r>
        <w:rPr>
          <w:lang w:bidi="si-LK"/>
        </w:rPr>
        <w:t>The core functionality of all three of these components are implemented using the programming language Python. There are several libraries which are being employed to carry out specific tasks in each of these components and some are recurring libraries such as the python machine learning library that handles structural image comparison and the basic image processing libraries that are being employed for reading images and conversion of them into matrices for further operation to be carried out on them.</w:t>
      </w:r>
    </w:p>
    <w:p w14:paraId="7B605E2B" w14:textId="43C60468" w:rsidR="0094263D" w:rsidRDefault="0094263D" w:rsidP="0094263D">
      <w:pPr>
        <w:rPr>
          <w:lang w:bidi="si-LK"/>
        </w:rPr>
      </w:pPr>
      <w:r>
        <w:rPr>
          <w:lang w:bidi="si-LK"/>
        </w:rPr>
        <w:t>The User Interface of the Raster to Vector converter is implemented using Electron JS. A UI frame work that employs the power of HTML, CSS and JS to create cross platform desktop applications top of Node.js and Chromium. This will be further elaborated as this chapter continues.</w:t>
      </w:r>
      <w:r w:rsidR="00B81577">
        <w:rPr>
          <w:lang w:bidi="si-LK"/>
        </w:rPr>
        <w:t xml:space="preserve"> Parameters calculated are stored for future access for processing in csv format and are accessed and manipulated using the core language of the application which is Python. The Backend of this application is implemented using python Flask API and will be further elaborated and justified as to its use in the sections below. </w:t>
      </w:r>
    </w:p>
    <w:p w14:paraId="57CF87F5" w14:textId="1EA3DBD5" w:rsidR="0094263D" w:rsidRDefault="00B12101" w:rsidP="00C879FF">
      <w:pPr>
        <w:pStyle w:val="Heading2"/>
      </w:pPr>
      <w:bookmarkStart w:id="153" w:name="_Toc39684347"/>
      <w:r>
        <w:lastRenderedPageBreak/>
        <w:t>Selection of Technologies</w:t>
      </w:r>
      <w:bookmarkEnd w:id="153"/>
    </w:p>
    <w:p w14:paraId="0594A317" w14:textId="0848210C" w:rsidR="00B81577" w:rsidRDefault="00B81577" w:rsidP="00B81577">
      <w:pPr>
        <w:rPr>
          <w:lang w:bidi="si-LK"/>
        </w:rPr>
      </w:pPr>
      <w:r>
        <w:rPr>
          <w:lang w:bidi="si-LK"/>
        </w:rPr>
        <w:t>In the next sections the selection and justification for each of the technologies, libraries and tools used in this project will be discussed.</w:t>
      </w:r>
    </w:p>
    <w:p w14:paraId="52288933" w14:textId="77777777" w:rsidR="007109F2" w:rsidRDefault="007109F2" w:rsidP="00B81577">
      <w:pPr>
        <w:rPr>
          <w:lang w:bidi="si-LK"/>
        </w:rPr>
      </w:pPr>
    </w:p>
    <w:p w14:paraId="3B4406F5" w14:textId="14D2E8FF" w:rsidR="0094263D" w:rsidRDefault="00B81577" w:rsidP="00B81577">
      <w:pPr>
        <w:pStyle w:val="Heading3"/>
      </w:pPr>
      <w:bookmarkStart w:id="154" w:name="_Toc39684348"/>
      <w:r>
        <w:t>Selection of Programming Language</w:t>
      </w:r>
      <w:bookmarkEnd w:id="154"/>
    </w:p>
    <w:p w14:paraId="7A413542" w14:textId="3838229F" w:rsidR="00B81577" w:rsidRDefault="00B81577" w:rsidP="00B81577">
      <w:pPr>
        <w:rPr>
          <w:lang w:bidi="si-LK"/>
        </w:rPr>
      </w:pPr>
      <w:r>
        <w:rPr>
          <w:lang w:bidi="si-LK"/>
        </w:rPr>
        <w:t>As most of the image processing, pre</w:t>
      </w:r>
      <w:r w:rsidR="00167591">
        <w:rPr>
          <w:lang w:bidi="si-LK"/>
        </w:rPr>
        <w:t>-</w:t>
      </w:r>
      <w:r>
        <w:rPr>
          <w:lang w:bidi="si-LK"/>
        </w:rPr>
        <w:t xml:space="preserve">processing libraries and machine learning libraries are libraries that are implemented on the language </w:t>
      </w:r>
      <w:r w:rsidRPr="00B81577">
        <w:rPr>
          <w:b/>
          <w:lang w:bidi="si-LK"/>
        </w:rPr>
        <w:t>Python</w:t>
      </w:r>
      <w:r w:rsidR="00BB5FAF">
        <w:rPr>
          <w:b/>
          <w:lang w:bidi="si-LK"/>
        </w:rPr>
        <w:t xml:space="preserve"> (Python v3.6)</w:t>
      </w:r>
      <w:r>
        <w:rPr>
          <w:lang w:bidi="si-LK"/>
        </w:rPr>
        <w:t>, it has been chosen as the language of implementation for the core features of the applications backend. There were also other reasons contributing to the selection of this language as the preferred language to be used in this project. Those are as follows.</w:t>
      </w:r>
    </w:p>
    <w:p w14:paraId="513F7A00" w14:textId="4D34F2C3" w:rsidR="00B81577" w:rsidRDefault="00F5401E" w:rsidP="00194BE5">
      <w:pPr>
        <w:pStyle w:val="ListParagraph"/>
        <w:numPr>
          <w:ilvl w:val="0"/>
          <w:numId w:val="38"/>
        </w:numPr>
        <w:rPr>
          <w:lang w:bidi="si-LK"/>
        </w:rPr>
      </w:pPr>
      <w:r>
        <w:rPr>
          <w:lang w:bidi="si-LK"/>
        </w:rPr>
        <w:t>It is</w:t>
      </w:r>
      <w:r w:rsidR="00B81577" w:rsidRPr="00B81577">
        <w:rPr>
          <w:lang w:bidi="si-LK"/>
        </w:rPr>
        <w:t xml:space="preserve"> multi-paradigm programming language</w:t>
      </w:r>
      <w:r>
        <w:rPr>
          <w:lang w:bidi="si-LK"/>
        </w:rPr>
        <w:t xml:space="preserve"> </w:t>
      </w:r>
      <w:r w:rsidR="003D75A8">
        <w:rPr>
          <w:lang w:bidi="si-LK"/>
        </w:rPr>
        <w:t>Therefore</w:t>
      </w:r>
      <w:r w:rsidR="003D75A8" w:rsidRPr="00B81577">
        <w:rPr>
          <w:lang w:bidi="si-LK"/>
        </w:rPr>
        <w:t>;</w:t>
      </w:r>
      <w:r w:rsidR="00B81577" w:rsidRPr="00B81577">
        <w:rPr>
          <w:lang w:bidi="si-LK"/>
        </w:rPr>
        <w:t xml:space="preserve"> it </w:t>
      </w:r>
      <w:r>
        <w:rPr>
          <w:lang w:bidi="si-LK"/>
        </w:rPr>
        <w:t>allows</w:t>
      </w:r>
      <w:r w:rsidR="00B81577" w:rsidRPr="00B81577">
        <w:rPr>
          <w:lang w:bidi="si-LK"/>
        </w:rPr>
        <w:t xml:space="preserve"> different programming approach</w:t>
      </w:r>
      <w:r>
        <w:rPr>
          <w:lang w:bidi="si-LK"/>
        </w:rPr>
        <w:t>es</w:t>
      </w:r>
      <w:r w:rsidR="00B81577" w:rsidRPr="00B81577">
        <w:rPr>
          <w:lang w:bidi="si-LK"/>
        </w:rPr>
        <w:t>.</w:t>
      </w:r>
      <w:r w:rsidR="00B81577">
        <w:rPr>
          <w:lang w:bidi="si-LK"/>
        </w:rPr>
        <w:t xml:space="preserve"> Hence allowing it to follow the OOP design approach.</w:t>
      </w:r>
    </w:p>
    <w:p w14:paraId="0AFFEB23" w14:textId="49F8F079" w:rsidR="00B81577" w:rsidRDefault="00B81577" w:rsidP="00194BE5">
      <w:pPr>
        <w:pStyle w:val="ListParagraph"/>
        <w:numPr>
          <w:ilvl w:val="0"/>
          <w:numId w:val="38"/>
        </w:numPr>
        <w:rPr>
          <w:lang w:bidi="si-LK"/>
        </w:rPr>
      </w:pPr>
      <w:r>
        <w:rPr>
          <w:lang w:bidi="si-LK"/>
        </w:rPr>
        <w:t>Backed up with good documentation and an active and helpful community that is passionate about it.</w:t>
      </w:r>
    </w:p>
    <w:p w14:paraId="6E2E20DB" w14:textId="3CD12147" w:rsidR="00B81577" w:rsidRDefault="00B81577" w:rsidP="00194BE5">
      <w:pPr>
        <w:pStyle w:val="ListParagraph"/>
        <w:numPr>
          <w:ilvl w:val="0"/>
          <w:numId w:val="38"/>
        </w:numPr>
        <w:rPr>
          <w:lang w:bidi="si-LK"/>
        </w:rPr>
      </w:pPr>
      <w:r>
        <w:rPr>
          <w:lang w:bidi="si-LK"/>
        </w:rPr>
        <w:t>Support for wrappers to enable other languages to be integrated to the application. Allowing flexibility in coding certain features.</w:t>
      </w:r>
    </w:p>
    <w:p w14:paraId="3DF6704B" w14:textId="78243A12" w:rsidR="00B81577" w:rsidRDefault="00B81577" w:rsidP="00194BE5">
      <w:pPr>
        <w:pStyle w:val="ListParagraph"/>
        <w:numPr>
          <w:ilvl w:val="0"/>
          <w:numId w:val="38"/>
        </w:numPr>
        <w:rPr>
          <w:lang w:bidi="si-LK"/>
        </w:rPr>
      </w:pPr>
      <w:r>
        <w:rPr>
          <w:lang w:bidi="si-LK"/>
        </w:rPr>
        <w:t xml:space="preserve">Ability to extend functionality with </w:t>
      </w:r>
      <w:r w:rsidR="00A02D59">
        <w:rPr>
          <w:lang w:bidi="si-LK"/>
        </w:rPr>
        <w:t>libraries that support various machine learning functions.</w:t>
      </w:r>
    </w:p>
    <w:p w14:paraId="20D4CEDC" w14:textId="35249803" w:rsidR="007109F2" w:rsidRDefault="007109F2" w:rsidP="007109F2">
      <w:pPr>
        <w:rPr>
          <w:lang w:bidi="si-LK"/>
        </w:rPr>
      </w:pPr>
    </w:p>
    <w:p w14:paraId="5A65C8C8" w14:textId="32A2AE56" w:rsidR="004D7126" w:rsidRDefault="004D7126" w:rsidP="004D7126">
      <w:pPr>
        <w:pStyle w:val="Heading3"/>
      </w:pPr>
      <w:bookmarkStart w:id="155" w:name="_Toc39684349"/>
      <w:r>
        <w:t>Selection of UI Framework</w:t>
      </w:r>
      <w:bookmarkEnd w:id="155"/>
    </w:p>
    <w:p w14:paraId="2606DCAE" w14:textId="47FB6D88" w:rsidR="004D7126" w:rsidRDefault="004D7126" w:rsidP="004D7126">
      <w:pPr>
        <w:rPr>
          <w:lang w:bidi="si-LK"/>
        </w:rPr>
      </w:pPr>
      <w:r>
        <w:rPr>
          <w:lang w:bidi="si-LK"/>
        </w:rPr>
        <w:t>The UI framework selected for implementing this project is Electron JS. Electron JS</w:t>
      </w:r>
      <w:r w:rsidR="001407D7">
        <w:rPr>
          <w:lang w:bidi="si-LK"/>
        </w:rPr>
        <w:t xml:space="preserve"> is a framework powered by </w:t>
      </w:r>
      <w:proofErr w:type="spellStart"/>
      <w:r w:rsidR="001407D7">
        <w:rPr>
          <w:lang w:bidi="si-LK"/>
        </w:rPr>
        <w:t>Node.Js</w:t>
      </w:r>
      <w:proofErr w:type="spellEnd"/>
      <w:r w:rsidR="001407D7">
        <w:rPr>
          <w:lang w:bidi="si-LK"/>
        </w:rPr>
        <w:t xml:space="preserve"> and </w:t>
      </w:r>
      <w:proofErr w:type="spellStart"/>
      <w:r w:rsidR="001407D7">
        <w:rPr>
          <w:lang w:bidi="si-LK"/>
        </w:rPr>
        <w:t>Chormium</w:t>
      </w:r>
      <w:proofErr w:type="spellEnd"/>
      <w:r w:rsidR="001407D7">
        <w:rPr>
          <w:lang w:bidi="si-LK"/>
        </w:rPr>
        <w:t xml:space="preserve"> that allows the implementation of cross platform desktop-suite applications using HTML, CSS and JS. The reasons for selecting electron JS as the preferred framework for implementing the UI component of this project are as follows.</w:t>
      </w:r>
    </w:p>
    <w:p w14:paraId="13A5C304" w14:textId="78E1EE86" w:rsidR="001407D7" w:rsidRDefault="001407D7" w:rsidP="00194BE5">
      <w:pPr>
        <w:pStyle w:val="ListParagraph"/>
        <w:numPr>
          <w:ilvl w:val="0"/>
          <w:numId w:val="42"/>
        </w:numPr>
        <w:rPr>
          <w:lang w:bidi="si-LK"/>
        </w:rPr>
      </w:pPr>
      <w:r>
        <w:rPr>
          <w:lang w:bidi="si-LK"/>
        </w:rPr>
        <w:t>It is an efficient framework that takes care of tedious parts of developing a desktop application such as providing native menus and notification system, crash reporting system and tools for debugging etc.</w:t>
      </w:r>
    </w:p>
    <w:p w14:paraId="47D02C64" w14:textId="0E887981" w:rsidR="001407D7" w:rsidRDefault="001407D7" w:rsidP="00194BE5">
      <w:pPr>
        <w:pStyle w:val="ListParagraph"/>
        <w:numPr>
          <w:ilvl w:val="0"/>
          <w:numId w:val="42"/>
        </w:numPr>
        <w:rPr>
          <w:lang w:bidi="si-LK"/>
        </w:rPr>
      </w:pPr>
      <w:r>
        <w:rPr>
          <w:lang w:bidi="si-LK"/>
        </w:rPr>
        <w:lastRenderedPageBreak/>
        <w:t>The author has prior experience and knowledge working on a similar framework. Therefore, allowing way adaptation to quickly implement and deploy the front end of the application.</w:t>
      </w:r>
    </w:p>
    <w:p w14:paraId="0CB4CE72" w14:textId="1639DDA6" w:rsidR="001407D7" w:rsidRDefault="001407D7" w:rsidP="00194BE5">
      <w:pPr>
        <w:pStyle w:val="ListParagraph"/>
        <w:numPr>
          <w:ilvl w:val="0"/>
          <w:numId w:val="42"/>
        </w:numPr>
        <w:rPr>
          <w:lang w:bidi="si-LK"/>
        </w:rPr>
      </w:pPr>
      <w:r>
        <w:rPr>
          <w:lang w:bidi="si-LK"/>
        </w:rPr>
        <w:t>The framework allows for creative User interface to be created and to be developed in to a user friendly experience with ease.</w:t>
      </w:r>
    </w:p>
    <w:p w14:paraId="44F8E147" w14:textId="77777777" w:rsidR="007109F2" w:rsidRPr="004D7126" w:rsidRDefault="007109F2" w:rsidP="007109F2">
      <w:pPr>
        <w:rPr>
          <w:lang w:bidi="si-LK"/>
        </w:rPr>
      </w:pPr>
    </w:p>
    <w:p w14:paraId="11D29CBD" w14:textId="223F51D1" w:rsidR="0094263D" w:rsidRDefault="00B12101" w:rsidP="00C879FF">
      <w:pPr>
        <w:pStyle w:val="Heading3"/>
      </w:pPr>
      <w:bookmarkStart w:id="156" w:name="_Toc39684350"/>
      <w:r>
        <w:t>Selection of Libraries</w:t>
      </w:r>
      <w:bookmarkEnd w:id="156"/>
    </w:p>
    <w:p w14:paraId="7232747F" w14:textId="70F567D3" w:rsidR="001407D7" w:rsidRDefault="001407D7" w:rsidP="001407D7">
      <w:pPr>
        <w:pStyle w:val="Heading4"/>
      </w:pPr>
      <w:r>
        <w:t>Scikit-learn (Image quantization)</w:t>
      </w:r>
    </w:p>
    <w:p w14:paraId="4411D59E" w14:textId="288AD861" w:rsidR="007109F2" w:rsidRPr="001407D7" w:rsidRDefault="001407D7" w:rsidP="001407D7">
      <w:pPr>
        <w:rPr>
          <w:lang w:bidi="si-LK"/>
        </w:rPr>
      </w:pPr>
      <w:r>
        <w:rPr>
          <w:lang w:bidi="si-LK"/>
        </w:rPr>
        <w:t xml:space="preserve">Scikit-learn is a python library that provides unsupervised machine learning algorithms. It is a library that is built upon other common python libraries such as </w:t>
      </w:r>
      <w:proofErr w:type="spellStart"/>
      <w:r>
        <w:rPr>
          <w:lang w:bidi="si-LK"/>
        </w:rPr>
        <w:t>matplotlib</w:t>
      </w:r>
      <w:proofErr w:type="spellEnd"/>
      <w:r>
        <w:rPr>
          <w:lang w:bidi="si-LK"/>
        </w:rPr>
        <w:t xml:space="preserve">, </w:t>
      </w:r>
      <w:proofErr w:type="spellStart"/>
      <w:r>
        <w:rPr>
          <w:lang w:bidi="si-LK"/>
        </w:rPr>
        <w:t>NumPy</w:t>
      </w:r>
      <w:proofErr w:type="spellEnd"/>
      <w:r>
        <w:rPr>
          <w:lang w:bidi="si-LK"/>
        </w:rPr>
        <w:t xml:space="preserve"> and Pandas. Out of the many algorithms that </w:t>
      </w:r>
      <w:r w:rsidR="007109F2">
        <w:rPr>
          <w:lang w:bidi="si-LK"/>
        </w:rPr>
        <w:t>Scikit</w:t>
      </w:r>
      <w:r>
        <w:rPr>
          <w:lang w:bidi="si-LK"/>
        </w:rPr>
        <w:t xml:space="preserve"> learn provides, this project will be utilizing the K-Means Algorithm which is a Clustering algorithm which will be used to quantize the </w:t>
      </w:r>
      <w:r w:rsidR="00511951">
        <w:rPr>
          <w:lang w:bidi="si-LK"/>
        </w:rPr>
        <w:t>colours</w:t>
      </w:r>
      <w:r>
        <w:rPr>
          <w:lang w:bidi="si-LK"/>
        </w:rPr>
        <w:t xml:space="preserve"> found in an image to ease in raster to vector conversion and execute other functionalities which ease processing overheads and therefore, reduce processing time of the system.</w:t>
      </w:r>
    </w:p>
    <w:p w14:paraId="5A830F78" w14:textId="17F63877" w:rsidR="001407D7" w:rsidRDefault="00511951" w:rsidP="007109F2">
      <w:pPr>
        <w:pStyle w:val="Heading4"/>
      </w:pPr>
      <w:r>
        <w:t>Scikit-Image</w:t>
      </w:r>
      <w:r w:rsidR="007109F2">
        <w:t xml:space="preserve"> (Structural Similarity Index)</w:t>
      </w:r>
    </w:p>
    <w:p w14:paraId="695A6004" w14:textId="719BD89A" w:rsidR="007109F2" w:rsidRDefault="007109F2" w:rsidP="007109F2">
      <w:pPr>
        <w:rPr>
          <w:lang w:bidi="si-LK"/>
        </w:rPr>
      </w:pPr>
      <w:r>
        <w:rPr>
          <w:lang w:bidi="si-LK"/>
        </w:rPr>
        <w:t xml:space="preserve">Scikit-Image is a python Image processing library that is built on other common python libraries such as </w:t>
      </w:r>
      <w:proofErr w:type="spellStart"/>
      <w:r>
        <w:rPr>
          <w:lang w:bidi="si-LK"/>
        </w:rPr>
        <w:t>numPy</w:t>
      </w:r>
      <w:proofErr w:type="spellEnd"/>
      <w:r>
        <w:rPr>
          <w:lang w:bidi="si-LK"/>
        </w:rPr>
        <w:t xml:space="preserve"> and </w:t>
      </w:r>
      <w:proofErr w:type="spellStart"/>
      <w:r>
        <w:rPr>
          <w:lang w:bidi="si-LK"/>
        </w:rPr>
        <w:t>sciPy</w:t>
      </w:r>
      <w:proofErr w:type="spellEnd"/>
      <w:r>
        <w:rPr>
          <w:lang w:bidi="si-LK"/>
        </w:rPr>
        <w:t xml:space="preserve">. </w:t>
      </w:r>
      <w:r w:rsidR="005D61F7">
        <w:rPr>
          <w:lang w:bidi="si-LK"/>
        </w:rPr>
        <w:t xml:space="preserve">The </w:t>
      </w:r>
      <w:r>
        <w:rPr>
          <w:lang w:bidi="si-LK"/>
        </w:rPr>
        <w:t>methods that are created for comparing structural similarity and obtaining and index between two images of the same dimensions</w:t>
      </w:r>
      <w:r w:rsidR="005D61F7">
        <w:rPr>
          <w:lang w:bidi="si-LK"/>
        </w:rPr>
        <w:t xml:space="preserve"> will be employed</w:t>
      </w:r>
      <w:r>
        <w:rPr>
          <w:lang w:bidi="si-LK"/>
        </w:rPr>
        <w:t xml:space="preserve"> for the purpose of this project.</w:t>
      </w:r>
    </w:p>
    <w:p w14:paraId="2D0C5FA6" w14:textId="4C9F4C06" w:rsidR="007109F2" w:rsidRDefault="00167591" w:rsidP="007109F2">
      <w:pPr>
        <w:pStyle w:val="Heading4"/>
      </w:pPr>
      <w:r>
        <w:t>Tensorflow</w:t>
      </w:r>
      <w:r w:rsidR="007109F2">
        <w:t xml:space="preserve"> (</w:t>
      </w:r>
      <w:r>
        <w:t>Keras</w:t>
      </w:r>
      <w:r w:rsidR="007109F2">
        <w:t xml:space="preserve"> – Image classification CNN)</w:t>
      </w:r>
    </w:p>
    <w:p w14:paraId="5361EFC7" w14:textId="163457E7" w:rsidR="007109F2" w:rsidRDefault="000B2B33" w:rsidP="007109F2">
      <w:pPr>
        <w:rPr>
          <w:lang w:bidi="si-LK"/>
        </w:rPr>
      </w:pPr>
      <w:r>
        <w:rPr>
          <w:lang w:bidi="si-LK"/>
        </w:rPr>
        <w:t>Tensorflow is an open source end to end machine learning platform. It supports multiple programming languages including python which is the core programming language used in this project. Its API is also available in multiple versions; this project will be using version r2.1 (stable) to implement the image classification training model that will be deployed using Tensorflow. Tensorflow allows multiple levels of abstraction. Due to this, the project will be utilizing the high level Keras API provided by Tensorflow. The Keras API will be utilized to implement a simple Image processing model using the layers provided to create a Convoluted Neural Network (CNN) to classify GIS related image according to the training data sets obtained.</w:t>
      </w:r>
    </w:p>
    <w:p w14:paraId="711CE499" w14:textId="7C7ABDCF" w:rsidR="00167591" w:rsidRDefault="00167591" w:rsidP="007109F2">
      <w:pPr>
        <w:rPr>
          <w:lang w:bidi="si-LK"/>
        </w:rPr>
      </w:pPr>
    </w:p>
    <w:p w14:paraId="0BD0B4B3" w14:textId="09E612C2" w:rsidR="00167591" w:rsidRDefault="00167591" w:rsidP="00167591">
      <w:pPr>
        <w:pStyle w:val="Heading4"/>
      </w:pPr>
      <w:proofErr w:type="spellStart"/>
      <w:r>
        <w:lastRenderedPageBreak/>
        <w:t>OpenCV</w:t>
      </w:r>
      <w:proofErr w:type="spellEnd"/>
    </w:p>
    <w:p w14:paraId="1EFF6170" w14:textId="02D18436" w:rsidR="00BB5FAF" w:rsidRDefault="00167591" w:rsidP="00167591">
      <w:pPr>
        <w:rPr>
          <w:lang w:bidi="si-LK"/>
        </w:rPr>
      </w:pPr>
      <w:r>
        <w:rPr>
          <w:lang w:bidi="si-LK"/>
        </w:rPr>
        <w:t>Open Computer Vision Library (</w:t>
      </w:r>
      <w:proofErr w:type="spellStart"/>
      <w:r>
        <w:rPr>
          <w:lang w:bidi="si-LK"/>
        </w:rPr>
        <w:t>OpenCV</w:t>
      </w:r>
      <w:proofErr w:type="spellEnd"/>
      <w:r>
        <w:rPr>
          <w:lang w:bidi="si-LK"/>
        </w:rPr>
        <w:t>) is another Image processing library that supports the programming language python among other programming languages that is being used for image processing in this project.</w:t>
      </w:r>
    </w:p>
    <w:p w14:paraId="557567F7" w14:textId="23D1F2AC" w:rsidR="00BB5FAF" w:rsidRDefault="00BB5FAF" w:rsidP="00BB5FAF">
      <w:pPr>
        <w:pStyle w:val="Heading4"/>
      </w:pPr>
      <w:r>
        <w:t>Python Flask API Framework</w:t>
      </w:r>
    </w:p>
    <w:p w14:paraId="74B8593A" w14:textId="188F6A3F" w:rsidR="00167591" w:rsidRDefault="00BB5FAF" w:rsidP="00167591">
      <w:pPr>
        <w:rPr>
          <w:lang w:bidi="si-LK"/>
        </w:rPr>
      </w:pPr>
      <w:r>
        <w:rPr>
          <w:lang w:bidi="si-LK"/>
        </w:rPr>
        <w:t xml:space="preserve">For the Application Programming Interface that is used to expose the backend functionality to the frontend desktop application, FLASK a </w:t>
      </w:r>
      <w:r w:rsidR="008E29E5">
        <w:rPr>
          <w:lang w:bidi="si-LK"/>
        </w:rPr>
        <w:t>popular</w:t>
      </w:r>
      <w:r>
        <w:rPr>
          <w:lang w:bidi="si-LK"/>
        </w:rPr>
        <w:t xml:space="preserve"> python based API will be used. The advantages of using Flask as the selected API for the project are as follows.</w:t>
      </w:r>
    </w:p>
    <w:p w14:paraId="03D5C09F" w14:textId="70C30CB8" w:rsidR="00BB5FAF" w:rsidRDefault="00BB5FAF" w:rsidP="00167591">
      <w:pPr>
        <w:rPr>
          <w:lang w:bidi="si-LK"/>
        </w:rPr>
      </w:pPr>
      <w:r>
        <w:rPr>
          <w:lang w:bidi="si-LK"/>
        </w:rPr>
        <w:t xml:space="preserve">When compared to popular web frameworks such as Django, Rails, Play and </w:t>
      </w:r>
      <w:proofErr w:type="spellStart"/>
      <w:r>
        <w:rPr>
          <w:lang w:bidi="si-LK"/>
        </w:rPr>
        <w:t>Lar</w:t>
      </w:r>
      <w:r w:rsidR="008E29E5">
        <w:rPr>
          <w:lang w:bidi="si-LK"/>
        </w:rPr>
        <w:t>ave</w:t>
      </w:r>
      <w:r>
        <w:rPr>
          <w:lang w:bidi="si-LK"/>
        </w:rPr>
        <w:t>l</w:t>
      </w:r>
      <w:proofErr w:type="spellEnd"/>
      <w:r w:rsidR="008E29E5">
        <w:rPr>
          <w:lang w:bidi="si-LK"/>
        </w:rPr>
        <w:t xml:space="preserve"> etc. Flask can be considered a significantly minimal web framework. This allow the programmer to implement flask applications in any design structure. In this case OOP based. As OOAD is selected as the preferred Software Design methodology as specified in the third chapter of this document. Flask has been chosen the Framework to be used to implement the backend exposing API in this project.</w:t>
      </w:r>
    </w:p>
    <w:p w14:paraId="05CBD5F3" w14:textId="77777777" w:rsidR="009A2F67" w:rsidRDefault="009A2F67" w:rsidP="00167591">
      <w:pPr>
        <w:rPr>
          <w:lang w:bidi="si-LK"/>
        </w:rPr>
      </w:pPr>
    </w:p>
    <w:p w14:paraId="170F8F3F" w14:textId="00D7B461" w:rsidR="009A2F67" w:rsidRDefault="009A2F67" w:rsidP="009A2F67">
      <w:pPr>
        <w:pStyle w:val="Heading3"/>
      </w:pPr>
      <w:bookmarkStart w:id="157" w:name="_Toc39684351"/>
      <w:r>
        <w:t>Image pre-processing methods</w:t>
      </w:r>
      <w:bookmarkEnd w:id="157"/>
    </w:p>
    <w:p w14:paraId="318B3EB9" w14:textId="77777777" w:rsidR="009A2F67" w:rsidRPr="0056651D" w:rsidRDefault="009A2F67" w:rsidP="009A2F67">
      <w:pPr>
        <w:pStyle w:val="Heading4"/>
        <w:rPr>
          <w:rStyle w:val="Strong"/>
          <w:b/>
          <w:bCs w:val="0"/>
        </w:rPr>
      </w:pPr>
      <w:r w:rsidRPr="0056651D">
        <w:rPr>
          <w:rStyle w:val="Strong"/>
          <w:b/>
          <w:bCs w:val="0"/>
        </w:rPr>
        <w:t>Smoothening Images</w:t>
      </w:r>
    </w:p>
    <w:p w14:paraId="45F1FFCC" w14:textId="77777777" w:rsidR="009A2F67" w:rsidRDefault="009A2F67" w:rsidP="009A2F67">
      <w:pPr>
        <w:rPr>
          <w:lang w:bidi="si-LK"/>
        </w:rPr>
      </w:pPr>
      <w:r>
        <w:rPr>
          <w:lang w:bidi="si-LK"/>
        </w:rPr>
        <w:t>Smoothening images can also be known as blurring of images. This can be used to de-noise Images if they contain a lot of noise that might affect the quality of the raster to vector conversion process resulting in a final output with unnecessary polygons that were a result of noise on the image. As all images will not have noise in them. This should be selectively applied to images if only necessary.</w:t>
      </w:r>
    </w:p>
    <w:p w14:paraId="6FEEFE9D" w14:textId="77777777" w:rsidR="009A2F67" w:rsidRPr="0056651D" w:rsidRDefault="009A2F67" w:rsidP="009A2F67">
      <w:pPr>
        <w:rPr>
          <w:lang w:bidi="si-LK"/>
        </w:rPr>
      </w:pPr>
      <w:r>
        <w:rPr>
          <w:lang w:bidi="si-LK"/>
        </w:rPr>
        <w:t xml:space="preserve">The basic process of smoothing operations is done by applying a filter to the image. The most commonly used filter is the linear filter in which the output pixel value </w:t>
      </w:r>
      <w:r w:rsidRPr="00401611">
        <w:rPr>
          <w:lang w:bidi="si-LK"/>
        </w:rPr>
        <w:t xml:space="preserve">(i.e. </w:t>
      </w:r>
      <w:r w:rsidRPr="00401611">
        <w:rPr>
          <w:i/>
          <w:iCs/>
          <w:lang w:bidi="si-LK"/>
        </w:rPr>
        <w:t>g(</w:t>
      </w:r>
      <w:proofErr w:type="spellStart"/>
      <w:proofErr w:type="gramStart"/>
      <w:r w:rsidRPr="00401611">
        <w:rPr>
          <w:i/>
          <w:iCs/>
          <w:lang w:bidi="si-LK"/>
        </w:rPr>
        <w:t>i,j</w:t>
      </w:r>
      <w:proofErr w:type="spellEnd"/>
      <w:proofErr w:type="gramEnd"/>
      <w:r w:rsidRPr="00401611">
        <w:rPr>
          <w:i/>
          <w:iCs/>
          <w:lang w:bidi="si-LK"/>
        </w:rPr>
        <w:t>)</w:t>
      </w:r>
      <w:r w:rsidRPr="00401611">
        <w:rPr>
          <w:lang w:bidi="si-LK"/>
        </w:rPr>
        <w:t>)</w:t>
      </w:r>
      <w:r>
        <w:rPr>
          <w:lang w:bidi="si-LK"/>
        </w:rPr>
        <w:t xml:space="preserve"> is a calculated as a weighted sum of input pixel values </w:t>
      </w:r>
      <w:r w:rsidRPr="00401611">
        <w:rPr>
          <w:lang w:bidi="si-LK"/>
        </w:rPr>
        <w:t xml:space="preserve">(i.e. </w:t>
      </w:r>
      <w:r w:rsidRPr="0056651D">
        <w:rPr>
          <w:i/>
          <w:iCs/>
          <w:lang w:bidi="si-LK"/>
        </w:rPr>
        <w:t>f(</w:t>
      </w:r>
      <w:proofErr w:type="spellStart"/>
      <w:r w:rsidRPr="0056651D">
        <w:rPr>
          <w:i/>
          <w:iCs/>
          <w:lang w:bidi="si-LK"/>
        </w:rPr>
        <w:t>i+k,j+l</w:t>
      </w:r>
      <w:proofErr w:type="spellEnd"/>
      <w:r w:rsidRPr="0056651D">
        <w:rPr>
          <w:i/>
          <w:iCs/>
          <w:lang w:bidi="si-LK"/>
        </w:rPr>
        <w:t>)</w:t>
      </w:r>
      <w:r>
        <w:rPr>
          <w:lang w:bidi="si-LK"/>
        </w:rPr>
        <w:t xml:space="preserve">) and </w:t>
      </w:r>
      <w:r w:rsidRPr="0056651D">
        <w:rPr>
          <w:i/>
          <w:iCs/>
          <w:lang w:bidi="si-LK"/>
        </w:rPr>
        <w:t>h(</w:t>
      </w:r>
      <w:proofErr w:type="spellStart"/>
      <w:r w:rsidRPr="0056651D">
        <w:rPr>
          <w:i/>
          <w:iCs/>
          <w:lang w:bidi="si-LK"/>
        </w:rPr>
        <w:t>k,l</w:t>
      </w:r>
      <w:proofErr w:type="spellEnd"/>
      <w:r w:rsidRPr="0056651D">
        <w:rPr>
          <w:i/>
          <w:iCs/>
          <w:lang w:bidi="si-LK"/>
        </w:rPr>
        <w:t>)</w:t>
      </w:r>
      <w:r>
        <w:rPr>
          <w:i/>
          <w:iCs/>
          <w:lang w:bidi="si-LK"/>
        </w:rPr>
        <w:t xml:space="preserve"> </w:t>
      </w:r>
      <w:r>
        <w:rPr>
          <w:lang w:bidi="si-LK"/>
        </w:rPr>
        <w:t xml:space="preserve">which is called the kernel, which is the </w:t>
      </w:r>
      <w:r w:rsidRPr="0056651D">
        <w:rPr>
          <w:lang w:bidi="si-LK"/>
        </w:rPr>
        <w:t>coefficients of the filter.</w:t>
      </w:r>
    </w:p>
    <w:p w14:paraId="3EAAAE25" w14:textId="77777777" w:rsidR="009A2F67" w:rsidRDefault="009A2F67" w:rsidP="009A2F67">
      <w:pPr>
        <w:jc w:val="center"/>
        <w:rPr>
          <w:lang w:bidi="si-LK"/>
        </w:rPr>
      </w:pPr>
      <w:r>
        <w:rPr>
          <w:noProof/>
          <w:lang w:eastAsia="en-GB"/>
        </w:rPr>
        <w:drawing>
          <wp:inline distT="0" distB="0" distL="0" distR="0" wp14:anchorId="23F1282D" wp14:editId="759F11CC">
            <wp:extent cx="2390775" cy="400050"/>
            <wp:effectExtent l="0" t="0" r="9525" b="0"/>
            <wp:docPr id="12" name="Picture 12" descr="g(i,j) = \sum_{k,l} f(i+k, j+l) h(k,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i,j) = \sum_{k,l} f(i+k, j+l) h(k,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0775" cy="400050"/>
                    </a:xfrm>
                    <a:prstGeom prst="rect">
                      <a:avLst/>
                    </a:prstGeom>
                    <a:noFill/>
                    <a:ln>
                      <a:noFill/>
                    </a:ln>
                  </pic:spPr>
                </pic:pic>
              </a:graphicData>
            </a:graphic>
          </wp:inline>
        </w:drawing>
      </w:r>
    </w:p>
    <w:p w14:paraId="34E78481" w14:textId="77777777" w:rsidR="009A2F67" w:rsidRDefault="009A2F67" w:rsidP="009A2F67">
      <w:pPr>
        <w:rPr>
          <w:lang w:bidi="si-LK"/>
        </w:rPr>
      </w:pPr>
      <w:r>
        <w:rPr>
          <w:lang w:bidi="si-LK"/>
        </w:rPr>
        <w:t>The commonly used filter types are mentioned below.</w:t>
      </w:r>
    </w:p>
    <w:p w14:paraId="30D31225" w14:textId="77777777" w:rsidR="009A2F67" w:rsidRPr="009A2F67" w:rsidRDefault="009A2F67" w:rsidP="009A2F67">
      <w:pPr>
        <w:rPr>
          <w:b/>
        </w:rPr>
      </w:pPr>
      <w:r w:rsidRPr="009A2F67">
        <w:rPr>
          <w:b/>
        </w:rPr>
        <w:lastRenderedPageBreak/>
        <w:t>Normalized Box Filter.</w:t>
      </w:r>
    </w:p>
    <w:p w14:paraId="2C6BE1A5" w14:textId="77777777" w:rsidR="009A2F67" w:rsidRDefault="009A2F67" w:rsidP="009A2F67">
      <w:pPr>
        <w:rPr>
          <w:lang w:bidi="si-LK"/>
        </w:rPr>
      </w:pPr>
      <w:r>
        <w:rPr>
          <w:lang w:bidi="si-LK"/>
        </w:rPr>
        <w:t xml:space="preserve">The </w:t>
      </w:r>
      <w:r w:rsidRPr="0056651D">
        <w:rPr>
          <w:lang w:bidi="si-LK"/>
        </w:rPr>
        <w:t>output pixel</w:t>
      </w:r>
      <w:r>
        <w:rPr>
          <w:lang w:bidi="si-LK"/>
        </w:rPr>
        <w:t>s</w:t>
      </w:r>
      <w:r w:rsidRPr="0056651D">
        <w:rPr>
          <w:lang w:bidi="si-LK"/>
        </w:rPr>
        <w:t xml:space="preserve"> </w:t>
      </w:r>
      <w:r>
        <w:rPr>
          <w:lang w:bidi="si-LK"/>
        </w:rPr>
        <w:t>are calculated to be</w:t>
      </w:r>
      <w:r w:rsidRPr="0056651D">
        <w:rPr>
          <w:lang w:bidi="si-LK"/>
        </w:rPr>
        <w:t xml:space="preserve"> the mean of its kernel </w:t>
      </w:r>
      <w:proofErr w:type="spellStart"/>
      <w:r>
        <w:rPr>
          <w:lang w:bidi="si-LK"/>
        </w:rPr>
        <w:t>neighbors</w:t>
      </w:r>
      <w:proofErr w:type="spellEnd"/>
      <w:r>
        <w:rPr>
          <w:lang w:bidi="si-LK"/>
        </w:rPr>
        <w:t>.</w:t>
      </w:r>
    </w:p>
    <w:p w14:paraId="41BC465E" w14:textId="77777777" w:rsidR="009A2F67" w:rsidRDefault="009A2F67" w:rsidP="009A2F67">
      <w:pPr>
        <w:jc w:val="center"/>
        <w:rPr>
          <w:lang w:bidi="si-LK"/>
        </w:rPr>
      </w:pPr>
      <w:r>
        <w:rPr>
          <w:noProof/>
          <w:lang w:eastAsia="en-GB"/>
        </w:rPr>
        <w:drawing>
          <wp:inline distT="0" distB="0" distL="0" distR="0" wp14:anchorId="727ABBF0" wp14:editId="6988D7B4">
            <wp:extent cx="2114550" cy="823562"/>
            <wp:effectExtent l="0" t="0" r="0" b="0"/>
            <wp:docPr id="13" name="Picture 13" descr="K = \dfrac{1}{K_{width} \cdot K_{height}} \begin{bmatrix}&#10;    1 &amp; 1 &amp; 1 &amp; ... &amp; 1 \\&#10;    1 &amp; 1 &amp; 1 &amp; ... &amp; 1 \\&#10;    . &amp; . &amp; . &amp; ... &amp; 1 \\&#10;    . &amp; . &amp; . &amp; ... &amp; 1 \\&#10;    1 &amp; 1 &amp; 1 &amp; ... &amp; 1&#10;   \end{b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K = \dfrac{1}{K_{width} \cdot K_{height}} \begin{bmatrix}&#10;    1 &amp; 1 &amp; 1 &amp; ... &amp; 1 \\&#10;    1 &amp; 1 &amp; 1 &amp; ... &amp; 1 \\&#10;    . &amp; . &amp; . &amp; ... &amp; 1 \\&#10;    . &amp; . &amp; . &amp; ... &amp; 1 \\&#10;    1 &amp; 1 &amp; 1 &amp; ... &amp; 1&#10;   \end{bmatrix}"/>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23181" cy="826923"/>
                    </a:xfrm>
                    <a:prstGeom prst="rect">
                      <a:avLst/>
                    </a:prstGeom>
                    <a:noFill/>
                    <a:ln>
                      <a:noFill/>
                    </a:ln>
                  </pic:spPr>
                </pic:pic>
              </a:graphicData>
            </a:graphic>
          </wp:inline>
        </w:drawing>
      </w:r>
    </w:p>
    <w:p w14:paraId="6EE44C4D" w14:textId="77777777" w:rsidR="009A2F67" w:rsidRDefault="009A2F67" w:rsidP="009A2F67">
      <w:pPr>
        <w:jc w:val="center"/>
        <w:rPr>
          <w:lang w:bidi="si-LK"/>
        </w:rPr>
      </w:pPr>
    </w:p>
    <w:p w14:paraId="4750231A" w14:textId="77777777" w:rsidR="009A2F67" w:rsidRPr="009A2F67" w:rsidRDefault="009A2F67" w:rsidP="009A2F67">
      <w:pPr>
        <w:rPr>
          <w:b/>
        </w:rPr>
      </w:pPr>
      <w:r w:rsidRPr="009A2F67">
        <w:rPr>
          <w:b/>
        </w:rPr>
        <w:t>Gaussian Filter</w:t>
      </w:r>
    </w:p>
    <w:p w14:paraId="685F8378" w14:textId="77777777" w:rsidR="009A2F67" w:rsidRDefault="009A2F67" w:rsidP="009A2F67">
      <w:pPr>
        <w:rPr>
          <w:lang w:bidi="si-LK"/>
        </w:rPr>
      </w:pPr>
      <w:r>
        <w:rPr>
          <w:lang w:bidi="si-LK"/>
        </w:rPr>
        <w:t>C</w:t>
      </w:r>
      <w:r w:rsidRPr="0056651D">
        <w:rPr>
          <w:lang w:bidi="si-LK"/>
        </w:rPr>
        <w:t xml:space="preserve">onvolving </w:t>
      </w:r>
      <w:r>
        <w:rPr>
          <w:lang w:bidi="si-LK"/>
        </w:rPr>
        <w:t xml:space="preserve">of </w:t>
      </w:r>
      <w:r w:rsidRPr="0056651D">
        <w:rPr>
          <w:lang w:bidi="si-LK"/>
        </w:rPr>
        <w:t xml:space="preserve">each point </w:t>
      </w:r>
      <w:r>
        <w:rPr>
          <w:lang w:bidi="si-LK"/>
        </w:rPr>
        <w:t>of the input images array</w:t>
      </w:r>
      <w:r w:rsidRPr="0056651D">
        <w:rPr>
          <w:lang w:bidi="si-LK"/>
        </w:rPr>
        <w:t xml:space="preserve"> with a Gaussian kernel </w:t>
      </w:r>
      <w:r>
        <w:rPr>
          <w:lang w:bidi="si-LK"/>
        </w:rPr>
        <w:t>and adding</w:t>
      </w:r>
      <w:r w:rsidRPr="0056651D">
        <w:rPr>
          <w:lang w:bidi="si-LK"/>
        </w:rPr>
        <w:t xml:space="preserve"> them to produce the output array</w:t>
      </w:r>
      <w:r>
        <w:rPr>
          <w:lang w:bidi="si-LK"/>
        </w:rPr>
        <w:t xml:space="preserve"> as a sum</w:t>
      </w:r>
      <w:r w:rsidRPr="0056651D">
        <w:rPr>
          <w:lang w:bidi="si-LK"/>
        </w:rPr>
        <w:t>.</w:t>
      </w:r>
      <w:r>
        <w:rPr>
          <w:lang w:bidi="si-LK"/>
        </w:rPr>
        <w:t xml:space="preserve"> A 2D </w:t>
      </w:r>
      <w:proofErr w:type="spellStart"/>
      <w:r>
        <w:rPr>
          <w:lang w:bidi="si-LK"/>
        </w:rPr>
        <w:t>Gausian</w:t>
      </w:r>
      <w:proofErr w:type="spellEnd"/>
      <w:r>
        <w:rPr>
          <w:lang w:bidi="si-LK"/>
        </w:rPr>
        <w:t xml:space="preserve"> can be represented as follows</w:t>
      </w:r>
    </w:p>
    <w:p w14:paraId="3343896E" w14:textId="77777777" w:rsidR="009A2F67" w:rsidRDefault="009A2F67" w:rsidP="009A2F67">
      <w:pPr>
        <w:jc w:val="center"/>
        <w:rPr>
          <w:lang w:bidi="si-LK"/>
        </w:rPr>
      </w:pPr>
      <w:r>
        <w:rPr>
          <w:noProof/>
          <w:lang w:eastAsia="en-GB"/>
        </w:rPr>
        <w:drawing>
          <wp:inline distT="0" distB="0" distL="0" distR="0" wp14:anchorId="41C7F56C" wp14:editId="2F1F12B1">
            <wp:extent cx="2828925" cy="504825"/>
            <wp:effectExtent l="0" t="0" r="9525" b="9525"/>
            <wp:docPr id="14" name="Picture 14" descr="G_{0}(x, y) = A  e^{ \dfrac{ -(x - \mu_{x})^{2} }{ 2\sigma^{2}_{x} } +  \dfrac{ -(y - \mu_{y})^{2} }{ 2\sigma^{2}_{y}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_{0}(x, y) = A  e^{ \dfrac{ -(x - \mu_{x})^{2} }{ 2\sigma^{2}_{x} } +  \dfrac{ -(y - \mu_{y})^{2} }{ 2\sigma^{2}_{y} } }"/>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28925" cy="504825"/>
                    </a:xfrm>
                    <a:prstGeom prst="rect">
                      <a:avLst/>
                    </a:prstGeom>
                    <a:noFill/>
                    <a:ln>
                      <a:noFill/>
                    </a:ln>
                  </pic:spPr>
                </pic:pic>
              </a:graphicData>
            </a:graphic>
          </wp:inline>
        </w:drawing>
      </w:r>
    </w:p>
    <w:p w14:paraId="40FC1DF2" w14:textId="77777777" w:rsidR="009A2F67" w:rsidRDefault="009A2F67" w:rsidP="00194BE5">
      <w:pPr>
        <w:pStyle w:val="ListParagraph"/>
        <w:numPr>
          <w:ilvl w:val="0"/>
          <w:numId w:val="33"/>
        </w:numPr>
        <w:rPr>
          <w:lang w:bidi="si-LK"/>
        </w:rPr>
      </w:pPr>
      <w:r>
        <w:rPr>
          <w:lang w:bidi="si-LK"/>
        </w:rPr>
        <w:tab/>
        <w:t xml:space="preserve">     Mean (the peak)</w:t>
      </w:r>
    </w:p>
    <w:p w14:paraId="2315B6B7" w14:textId="77777777" w:rsidR="009A2F67" w:rsidRDefault="009A2F67" w:rsidP="00194BE5">
      <w:pPr>
        <w:pStyle w:val="ListParagraph"/>
        <w:numPr>
          <w:ilvl w:val="0"/>
          <w:numId w:val="34"/>
        </w:numPr>
        <w:tabs>
          <w:tab w:val="left" w:pos="1440"/>
        </w:tabs>
        <w:rPr>
          <w:lang w:bidi="si-LK"/>
        </w:rPr>
      </w:pPr>
      <w:r>
        <w:rPr>
          <w:lang w:bidi="si-LK"/>
        </w:rPr>
        <w:t xml:space="preserve">  </w:t>
      </w:r>
      <w:r>
        <w:rPr>
          <w:lang w:bidi="si-LK"/>
        </w:rPr>
        <w:tab/>
        <w:t xml:space="preserve">     Standard Deviation</w:t>
      </w:r>
    </w:p>
    <w:p w14:paraId="130F503E" w14:textId="53477156" w:rsidR="009A2F67" w:rsidRDefault="009A2F67" w:rsidP="00194BE5">
      <w:pPr>
        <w:pStyle w:val="ListParagraph"/>
        <w:numPr>
          <w:ilvl w:val="0"/>
          <w:numId w:val="35"/>
        </w:numPr>
        <w:tabs>
          <w:tab w:val="left" w:pos="1710"/>
        </w:tabs>
        <w:rPr>
          <w:lang w:bidi="si-LK"/>
        </w:rPr>
      </w:pPr>
      <w:r>
        <w:rPr>
          <w:noProof/>
          <w:lang w:eastAsia="en-GB"/>
        </w:rPr>
        <w:drawing>
          <wp:inline distT="0" distB="0" distL="0" distR="0" wp14:anchorId="43551173" wp14:editId="720F629F">
            <wp:extent cx="95250" cy="123825"/>
            <wp:effectExtent l="0" t="0" r="0" b="9525"/>
            <wp:docPr id="54" name="Picture 54" desc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0" cy="123825"/>
                    </a:xfrm>
                    <a:prstGeom prst="rect">
                      <a:avLst/>
                    </a:prstGeom>
                    <a:noFill/>
                    <a:ln>
                      <a:noFill/>
                    </a:ln>
                  </pic:spPr>
                </pic:pic>
              </a:graphicData>
            </a:graphic>
          </wp:inline>
        </w:drawing>
      </w:r>
      <w:r>
        <w:rPr>
          <w:noProof/>
          <w:lang w:bidi="si-LK"/>
        </w:rPr>
        <w:t xml:space="preserve">    </w:t>
      </w:r>
      <w:r>
        <w:rPr>
          <w:noProof/>
          <w:lang w:bidi="si-LK"/>
        </w:rPr>
        <w:tab/>
      </w:r>
      <w:r>
        <w:rPr>
          <w:lang w:bidi="si-LK"/>
        </w:rPr>
        <w:t>The values of the two axis</w:t>
      </w:r>
    </w:p>
    <w:p w14:paraId="4D86121F" w14:textId="77777777" w:rsidR="009A2F67" w:rsidRPr="009A2F67" w:rsidRDefault="009A2F67" w:rsidP="009A2F67">
      <w:pPr>
        <w:rPr>
          <w:b/>
        </w:rPr>
      </w:pPr>
      <w:r w:rsidRPr="009A2F67">
        <w:rPr>
          <w:b/>
        </w:rPr>
        <w:t>Median Filter</w:t>
      </w:r>
    </w:p>
    <w:p w14:paraId="2B72008F" w14:textId="4DC33FF7" w:rsidR="009A2F67" w:rsidRDefault="009A2F67" w:rsidP="009A2F67">
      <w:pPr>
        <w:rPr>
          <w:lang w:bidi="si-LK"/>
        </w:rPr>
      </w:pPr>
      <w:r>
        <w:rPr>
          <w:lang w:bidi="si-LK"/>
        </w:rPr>
        <w:t>Replaces each pixel in the input images pixel array with the median values of its neighbouring pixels. The neighbouring pixels are of a square neighbourhood around the pixel</w:t>
      </w:r>
      <w:r w:rsidR="00EE6FBD">
        <w:rPr>
          <w:lang w:bidi="si-LK"/>
        </w:rPr>
        <w:t xml:space="preserve"> </w:t>
      </w:r>
      <w:r w:rsidR="00EE6FBD">
        <w:rPr>
          <w:lang w:bidi="si-LK"/>
        </w:rPr>
        <w:fldChar w:fldCharType="begin" w:fldLock="1"/>
      </w:r>
      <w:r w:rsidR="00EE6FBD">
        <w:rPr>
          <w:lang w:bidi="si-LK"/>
        </w:rPr>
        <w:instrText>ADDIN CSL_CITATION {"citationItems":[{"id":"ITEM-1","itemData":{"DOI":"10.1007/978-3-642-20144-8_11","ISBN":"9781848829343","ISSN":"1610742X","abstract":"In this chapter we discuss how images are formed and captured, the first step in robot and human perception of the world. From images we can deduce the size, shape and position of objects in the world as well as other characteristics such as color and texture. It has long been known that a simple pin-hole is able to create a perfect inverted image on the wall of a darkened room. Some marine molluscs, for example the Nautilus, have pin-hole camera eyes. All vertebrates have a lens that forms an inverted image on the retina where the light-sensitive cells rod and cone cells, shown previously in Fig. 10.6, are arranged. A digital camera is similar in principle - a glass or plastic lens forms an image on the surface of a semiconductor chip with an array of light sensitive devices to convert light to a digital image. The process of image formation, in an eye or in a camera, involves a projection of the 3-dimensional world onto a 2-dimensional surface. The depth information is lost and we can no longer tell from the image whether it is of a large object in the distance or a smaller closer object. This transformation from 3 to 2 dimensions is known as perspective projection and is discussed in Sect. 11.1. Section 11.2 introduces the topic of camera calibration, the estimation of the parameters of the perspective transformation. In Sect. 11.2.3 we discuss the inverse problem, how to reconstruct 3-dimensional world points given a 2-dimensional image. Section 11.3 introduces alternative types of cameras capable of wide-angle or panoramic imaging.","author":[{"dropping-particle":"","family":"Corke","given":"Peter","non-dropping-particle":"","parse-names":false,"suffix":""}],"container-title":"Springer Tracts in Advanced Robotics","id":"ITEM-1","issued":{"date-parts":[["2011"]]},"number-of-pages":"251-283","title":"Computer Vision: Algorithms and Applications, 1st ed.","type":"book","volume":"73"},"uris":["http://www.mendeley.com/documents/?uuid=4ec73ef8-f734-4ce0-9483-aff0f6da38ef"]}],"mendeley":{"formattedCitation":"(Corke, 2011)","plainTextFormattedCitation":"(Corke, 2011)"},"properties":{"noteIndex":0},"schema":"https://github.com/citation-style-language/schema/raw/master/csl-citation.json"}</w:instrText>
      </w:r>
      <w:r w:rsidR="00EE6FBD">
        <w:rPr>
          <w:lang w:bidi="si-LK"/>
        </w:rPr>
        <w:fldChar w:fldCharType="separate"/>
      </w:r>
      <w:r w:rsidR="00EE6FBD" w:rsidRPr="00EE6FBD">
        <w:rPr>
          <w:noProof/>
          <w:lang w:bidi="si-LK"/>
        </w:rPr>
        <w:t>(Corke, 2011)</w:t>
      </w:r>
      <w:r w:rsidR="00EE6FBD">
        <w:rPr>
          <w:lang w:bidi="si-LK"/>
        </w:rPr>
        <w:fldChar w:fldCharType="end"/>
      </w:r>
      <w:r>
        <w:rPr>
          <w:lang w:bidi="si-LK"/>
        </w:rPr>
        <w:t>.  Median filter will be used as the image smoothening method used for this implementation as it provides low intensity edge removal that can be beneficial for de-noising images in this system</w:t>
      </w:r>
      <w:r w:rsidR="00EE6FBD">
        <w:rPr>
          <w:lang w:bidi="si-LK"/>
        </w:rPr>
        <w:t>.</w:t>
      </w:r>
    </w:p>
    <w:p w14:paraId="0D722FF5" w14:textId="77777777" w:rsidR="009A2F67" w:rsidRDefault="009A2F67" w:rsidP="009A2F67">
      <w:pPr>
        <w:rPr>
          <w:lang w:bidi="si-LK"/>
        </w:rPr>
      </w:pPr>
    </w:p>
    <w:p w14:paraId="4F8C4ADC" w14:textId="77777777" w:rsidR="009A2F67" w:rsidRDefault="009A2F67" w:rsidP="00854363">
      <w:pPr>
        <w:pStyle w:val="Heading4"/>
      </w:pPr>
      <w:r>
        <w:t>Image Colour Quantization using K-means technique</w:t>
      </w:r>
    </w:p>
    <w:p w14:paraId="5420BCC0" w14:textId="09AE6102" w:rsidR="009A2F67" w:rsidRPr="00904104" w:rsidRDefault="009A2F67" w:rsidP="009A2F67">
      <w:pPr>
        <w:rPr>
          <w:lang w:bidi="si-LK"/>
        </w:rPr>
      </w:pPr>
      <w:r>
        <w:rPr>
          <w:lang w:bidi="si-LK"/>
        </w:rPr>
        <w:t xml:space="preserve">Initially a fixed number of clusters and initial cluster </w:t>
      </w:r>
      <w:proofErr w:type="spellStart"/>
      <w:r>
        <w:rPr>
          <w:lang w:bidi="si-LK"/>
        </w:rPr>
        <w:t>centers</w:t>
      </w:r>
      <w:proofErr w:type="spellEnd"/>
      <w:r>
        <w:rPr>
          <w:lang w:bidi="si-LK"/>
        </w:rPr>
        <w:t xml:space="preserve"> in the </w:t>
      </w:r>
      <w:r w:rsidR="00854363">
        <w:rPr>
          <w:lang w:bidi="si-LK"/>
        </w:rPr>
        <w:t>colour</w:t>
      </w:r>
      <w:r>
        <w:rPr>
          <w:lang w:bidi="si-LK"/>
        </w:rPr>
        <w:t xml:space="preserve"> space are identified and chosen. The reason for this is to change the position of cluster </w:t>
      </w:r>
      <w:proofErr w:type="spellStart"/>
      <w:r>
        <w:rPr>
          <w:lang w:bidi="si-LK"/>
        </w:rPr>
        <w:t>centers</w:t>
      </w:r>
      <w:proofErr w:type="spellEnd"/>
      <w:r>
        <w:rPr>
          <w:lang w:bidi="si-LK"/>
        </w:rPr>
        <w:t xml:space="preserve"> </w:t>
      </w:r>
      <w:r>
        <w:t xml:space="preserve">so long as the sum of distances between all points of clusters and their cluster </w:t>
      </w:r>
      <w:proofErr w:type="spellStart"/>
      <w:r>
        <w:t>centers</w:t>
      </w:r>
      <w:proofErr w:type="spellEnd"/>
      <w:r>
        <w:t xml:space="preserve"> will be minimal. </w:t>
      </w:r>
    </w:p>
    <w:p w14:paraId="06F601FF" w14:textId="33A4F2E0" w:rsidR="009A2F67" w:rsidRDefault="009A2F67" w:rsidP="009A2F67">
      <w:r>
        <w:t xml:space="preserve">During these modifications all points are allocated to closest cluster </w:t>
      </w:r>
      <w:proofErr w:type="spellStart"/>
      <w:r>
        <w:t>centers</w:t>
      </w:r>
      <w:proofErr w:type="spellEnd"/>
      <w:r>
        <w:t xml:space="preserve"> using a predefined metric</w:t>
      </w:r>
      <w:r w:rsidR="00EE6FBD">
        <w:t xml:space="preserve"> </w:t>
      </w:r>
      <w:r w:rsidR="00EE6FBD">
        <w:fldChar w:fldCharType="begin" w:fldLock="1"/>
      </w:r>
      <w:r w:rsidR="00EE6FBD">
        <w:instrText>ADDIN CSL_CITATION {"citationItems":[{"id":"ITEM-1","itemData":{"DOI":"10.13140/2.1.5012.0649","author":[{"dropping-particle":"","family":"Palus","given":"Henryk","non-dropping-particle":"","parse-names":false,"suffix":""}],"id":"ITEM-1","issue":"December","issued":{"date-parts":[["2004"]]},"title":"On Color Image Quantization by the K-Means Algorithm","type":"article-journal"},"uris":["http://www.mendeley.com/documents/?uuid=fa2268b9-6377-48d3-b68a-ddc854cdc6ae"]}],"mendeley":{"formattedCitation":"(Palus, 2004)","plainTextFormattedCitation":"(Palus, 2004)","previouslyFormattedCitation":"(Palus, 2004)"},"properties":{"noteIndex":0},"schema":"https://github.com/citation-style-language/schema/raw/master/csl-citation.json"}</w:instrText>
      </w:r>
      <w:r w:rsidR="00EE6FBD">
        <w:fldChar w:fldCharType="separate"/>
      </w:r>
      <w:r w:rsidR="00EE6FBD" w:rsidRPr="00EE6FBD">
        <w:rPr>
          <w:noProof/>
        </w:rPr>
        <w:t>(Palus, 2004)</w:t>
      </w:r>
      <w:r w:rsidR="00EE6FBD">
        <w:fldChar w:fldCharType="end"/>
      </w:r>
      <w:r>
        <w:t>. Typically used metrics are,</w:t>
      </w:r>
    </w:p>
    <w:p w14:paraId="26B74ADC" w14:textId="77777777" w:rsidR="009A2F67" w:rsidRDefault="009A2F67" w:rsidP="00194BE5">
      <w:pPr>
        <w:pStyle w:val="ListParagraph"/>
        <w:numPr>
          <w:ilvl w:val="0"/>
          <w:numId w:val="36"/>
        </w:numPr>
      </w:pPr>
      <w:r>
        <w:lastRenderedPageBreak/>
        <w:t xml:space="preserve">Euclidean distance </w:t>
      </w:r>
    </w:p>
    <w:p w14:paraId="60BFAEBD" w14:textId="77777777" w:rsidR="009A2F67" w:rsidRDefault="009A2F67" w:rsidP="00194BE5">
      <w:pPr>
        <w:pStyle w:val="ListParagraph"/>
        <w:numPr>
          <w:ilvl w:val="0"/>
          <w:numId w:val="36"/>
        </w:numPr>
      </w:pPr>
      <w:r>
        <w:t>City Block metric.</w:t>
      </w:r>
    </w:p>
    <w:p w14:paraId="349F7A2D" w14:textId="3DCC4BF1" w:rsidR="009A2F67" w:rsidRDefault="009A2F67" w:rsidP="009A2F67">
      <w:r>
        <w:t xml:space="preserve"> After each allocation a new positions of cluster </w:t>
      </w:r>
      <w:proofErr w:type="spellStart"/>
      <w:r>
        <w:t>centers</w:t>
      </w:r>
      <w:proofErr w:type="spellEnd"/>
      <w:r>
        <w:t xml:space="preserve"> are computed as arithmetical means of cluster points. The algorithm usually stops if the difference between new and old positions of cluster </w:t>
      </w:r>
      <w:proofErr w:type="spellStart"/>
      <w:r>
        <w:t>centers</w:t>
      </w:r>
      <w:proofErr w:type="spellEnd"/>
      <w:r>
        <w:t xml:space="preserve"> is too small. K-means converges to a locally optimal solution</w:t>
      </w:r>
      <w:r w:rsidR="00EE6FBD">
        <w:t xml:space="preserve"> </w:t>
      </w:r>
      <w:r w:rsidR="00EE6FBD">
        <w:fldChar w:fldCharType="begin" w:fldLock="1"/>
      </w:r>
      <w:r w:rsidR="00EE6FBD">
        <w:instrText>ADDIN CSL_CITATION {"citationItems":[{"id":"ITEM-1","itemData":{"DOI":"10.1016/S0031-3203(02)00060-2","ISSN":"00313203","abstract":"We present the global k-means algorithm which is an incremental approach to clustering that dynamically adds one cluster center at a time through a deterministic global search procedure consisting of N (with N being the size of the data set) executions of the k-means algorithm from suitable initial positions. We also propose modifications of the method to reduce the computational load without significantly affecting solution quality. The proposed clustering methods are tested on well-known data sets and they compare favorably to the k-means algorithm with random restarts. © 2002 Pattern Recognition Society. Published by Elsevier Science Ltd. All rights reserved.","author":[{"dropping-particle":"","family":"Likas","given":"Aristidis","non-dropping-particle":"","parse-names":false,"suffix":""},{"dropping-particle":"","family":"Vlassis","given":"Nikos","non-dropping-particle":"","parse-names":false,"suffix":""},{"dropping-particle":"","family":"J. Verbeek","given":"Jakob","non-dropping-particle":"","parse-names":false,"suffix":""}],"container-title":"Pattern Recognition","id":"ITEM-1","issue":"2","issued":{"date-parts":[["2003"]]},"page":"451-461","title":"The global k-means clustering algorithm","type":"article-journal","volume":"36"},"uris":["http://www.mendeley.com/documents/?uuid=2da549bd-a530-40b1-bef2-1abd35e6917c"]}],"mendeley":{"formattedCitation":"(Likas, Vlassis and J. Verbeek, 2003)","plainTextFormattedCitation":"(Likas, Vlassis and J. Verbeek, 2003)","previouslyFormattedCitation":"(Likas, Vlassis and J. Verbeek, 2003)"},"properties":{"noteIndex":0},"schema":"https://github.com/citation-style-language/schema/raw/master/csl-citation.json"}</w:instrText>
      </w:r>
      <w:r w:rsidR="00EE6FBD">
        <w:fldChar w:fldCharType="separate"/>
      </w:r>
      <w:r w:rsidR="00EE6FBD" w:rsidRPr="00EE6FBD">
        <w:rPr>
          <w:noProof/>
        </w:rPr>
        <w:t>(Likas, Vlassis and J. Verbeek, 2003)</w:t>
      </w:r>
      <w:r w:rsidR="00EE6FBD">
        <w:fldChar w:fldCharType="end"/>
      </w:r>
      <w:r>
        <w:t>.</w:t>
      </w:r>
    </w:p>
    <w:p w14:paraId="651EF14E" w14:textId="77777777" w:rsidR="009A2F67" w:rsidRDefault="009A2F67" w:rsidP="009A2F67">
      <w:pPr>
        <w:jc w:val="center"/>
      </w:pPr>
      <w:r>
        <w:rPr>
          <w:noProof/>
          <w:lang w:eastAsia="en-GB"/>
        </w:rPr>
        <w:drawing>
          <wp:inline distT="0" distB="0" distL="0" distR="0" wp14:anchorId="561CDDB3" wp14:editId="2C720E38">
            <wp:extent cx="3000375" cy="4667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000375" cy="466725"/>
                    </a:xfrm>
                    <a:prstGeom prst="rect">
                      <a:avLst/>
                    </a:prstGeom>
                    <a:ln>
                      <a:noFill/>
                    </a:ln>
                  </pic:spPr>
                </pic:pic>
              </a:graphicData>
            </a:graphic>
          </wp:inline>
        </w:drawing>
      </w:r>
    </w:p>
    <w:p w14:paraId="6F1C18D2" w14:textId="77777777" w:rsidR="009A2F67" w:rsidRDefault="009A2F67" w:rsidP="009A2F67">
      <w:r>
        <w:t>Therefore, in this project, K-means clustering has been identified as the preferred colour quantization method to be used.</w:t>
      </w:r>
    </w:p>
    <w:p w14:paraId="6E2F9ED7" w14:textId="77777777" w:rsidR="009A2F67" w:rsidRPr="009A2F67" w:rsidRDefault="009A2F67" w:rsidP="009A2F67">
      <w:pPr>
        <w:rPr>
          <w:lang w:bidi="si-LK"/>
        </w:rPr>
      </w:pPr>
    </w:p>
    <w:p w14:paraId="3CC5CB1B" w14:textId="57D3C40B" w:rsidR="00B12101" w:rsidRDefault="00B12101" w:rsidP="00B81577">
      <w:pPr>
        <w:pStyle w:val="Heading3"/>
      </w:pPr>
      <w:bookmarkStart w:id="158" w:name="_Toc39684352"/>
      <w:r>
        <w:t>Selection of Tools</w:t>
      </w:r>
      <w:bookmarkEnd w:id="158"/>
    </w:p>
    <w:p w14:paraId="316C0A33" w14:textId="69FD8DB2" w:rsidR="0094263D" w:rsidRDefault="00167591" w:rsidP="00167591">
      <w:pPr>
        <w:pStyle w:val="Heading4"/>
      </w:pPr>
      <w:r>
        <w:t>Selection of IDEs</w:t>
      </w:r>
    </w:p>
    <w:p w14:paraId="7F546D56" w14:textId="4DCA6390" w:rsidR="00167591" w:rsidRDefault="00167591" w:rsidP="00167591">
      <w:r>
        <w:t xml:space="preserve">IntelliJ </w:t>
      </w:r>
      <w:proofErr w:type="spellStart"/>
      <w:r>
        <w:t>Pycharm</w:t>
      </w:r>
      <w:proofErr w:type="spellEnd"/>
      <w:r>
        <w:t xml:space="preserve"> is a </w:t>
      </w:r>
      <w:r w:rsidR="00BB5FAF">
        <w:t>phenomenal</w:t>
      </w:r>
      <w:r>
        <w:t xml:space="preserve"> IDE developed b</w:t>
      </w:r>
      <w:r w:rsidR="00BB5FAF">
        <w:t>y</w:t>
      </w:r>
      <w:r>
        <w:t xml:space="preserve"> </w:t>
      </w:r>
      <w:proofErr w:type="spellStart"/>
      <w:r>
        <w:t>Jetbrains</w:t>
      </w:r>
      <w:proofErr w:type="spellEnd"/>
      <w:r w:rsidR="00BB5FAF">
        <w:t xml:space="preserve"> </w:t>
      </w:r>
      <w:proofErr w:type="spellStart"/>
      <w:r w:rsidR="00BB5FAF">
        <w:t>s.r.o</w:t>
      </w:r>
      <w:proofErr w:type="spellEnd"/>
      <w:r w:rsidR="00BB5FAF">
        <w:t xml:space="preserve">. This is a very popular IDE used for Python Software Development. </w:t>
      </w:r>
      <w:proofErr w:type="spellStart"/>
      <w:r w:rsidR="00BB5FAF">
        <w:t>PyCharm</w:t>
      </w:r>
      <w:proofErr w:type="spellEnd"/>
      <w:r w:rsidR="00BB5FAF">
        <w:t xml:space="preserve"> also enables the project to be created in its own Virtual environment for which python </w:t>
      </w:r>
      <w:proofErr w:type="spellStart"/>
      <w:r w:rsidR="00BB5FAF">
        <w:t>Conda</w:t>
      </w:r>
      <w:proofErr w:type="spellEnd"/>
      <w:r w:rsidR="00BB5FAF">
        <w:t xml:space="preserve"> will be used. </w:t>
      </w:r>
    </w:p>
    <w:p w14:paraId="2ADB1309" w14:textId="520022C0" w:rsidR="00167591" w:rsidRDefault="00167591" w:rsidP="00194BE5">
      <w:pPr>
        <w:pStyle w:val="ListParagraph"/>
        <w:numPr>
          <w:ilvl w:val="0"/>
          <w:numId w:val="43"/>
        </w:numPr>
      </w:pPr>
      <w:r>
        <w:t>Existing experience of the author.</w:t>
      </w:r>
    </w:p>
    <w:p w14:paraId="3F31E6C4" w14:textId="21CDB7C4" w:rsidR="00167591" w:rsidRDefault="00167591" w:rsidP="00194BE5">
      <w:pPr>
        <w:pStyle w:val="ListParagraph"/>
        <w:numPr>
          <w:ilvl w:val="0"/>
          <w:numId w:val="43"/>
        </w:numPr>
      </w:pPr>
      <w:r>
        <w:t xml:space="preserve">Better </w:t>
      </w:r>
      <w:proofErr w:type="spellStart"/>
      <w:r>
        <w:t>intellisense</w:t>
      </w:r>
      <w:proofErr w:type="spellEnd"/>
      <w:r>
        <w:t xml:space="preserve"> for </w:t>
      </w:r>
      <w:r w:rsidR="00BB5FAF">
        <w:t xml:space="preserve">Python Development provided by the </w:t>
      </w:r>
    </w:p>
    <w:p w14:paraId="14DD1272" w14:textId="385AAC7B" w:rsidR="00BB5FAF" w:rsidRDefault="00BB5FAF" w:rsidP="00194BE5">
      <w:pPr>
        <w:pStyle w:val="ListParagraph"/>
        <w:numPr>
          <w:ilvl w:val="0"/>
          <w:numId w:val="43"/>
        </w:numPr>
        <w:rPr>
          <w:lang w:bidi="si-LK"/>
        </w:rPr>
      </w:pPr>
      <w:r w:rsidRPr="00BB5FAF">
        <w:rPr>
          <w:lang w:bidi="si-LK"/>
        </w:rPr>
        <w:t>PEP8 checks</w:t>
      </w:r>
      <w:r>
        <w:rPr>
          <w:lang w:bidi="si-LK"/>
        </w:rPr>
        <w:t xml:space="preserve"> for better code quality and alerts when violated with fix suggestions</w:t>
      </w:r>
    </w:p>
    <w:p w14:paraId="770A5B32" w14:textId="6A9FA3CC" w:rsidR="005467EF" w:rsidRDefault="00BB5FAF" w:rsidP="0094263D">
      <w:pPr>
        <w:rPr>
          <w:lang w:bidi="si-LK"/>
        </w:rPr>
      </w:pPr>
      <w:r>
        <w:rPr>
          <w:lang w:bidi="si-LK"/>
        </w:rPr>
        <w:t xml:space="preserve">For Frontend Development Visual Studio Code will be used, as it supports code suggestion and formatting support for the mainly used three languages used in the front end framework which are HTML, JS, CSS. </w:t>
      </w:r>
    </w:p>
    <w:p w14:paraId="23501E8D" w14:textId="5C94F8D7" w:rsidR="00B12101" w:rsidRDefault="00B12101" w:rsidP="00B12101">
      <w:pPr>
        <w:pStyle w:val="Heading2"/>
      </w:pPr>
      <w:bookmarkStart w:id="159" w:name="_Toc39684353"/>
      <w:r>
        <w:t>Implementation of Components</w:t>
      </w:r>
      <w:bookmarkEnd w:id="159"/>
    </w:p>
    <w:p w14:paraId="5A1B358F" w14:textId="6C3B9E6F" w:rsidR="008E29E5" w:rsidRDefault="008E29E5" w:rsidP="008820E7">
      <w:pPr>
        <w:pStyle w:val="Heading3"/>
      </w:pPr>
      <w:bookmarkStart w:id="160" w:name="_Toc39684354"/>
      <w:r>
        <w:t>Parameter Trainer</w:t>
      </w:r>
      <w:r w:rsidR="004E1607">
        <w:t xml:space="preserve"> Component</w:t>
      </w:r>
      <w:bookmarkEnd w:id="160"/>
    </w:p>
    <w:p w14:paraId="10974B5F" w14:textId="50C30286" w:rsidR="00404321" w:rsidRPr="00404321" w:rsidRDefault="008820E7" w:rsidP="008820E7">
      <w:pPr>
        <w:rPr>
          <w:lang w:bidi="si-LK"/>
        </w:rPr>
      </w:pPr>
      <w:r>
        <w:rPr>
          <w:lang w:bidi="si-LK"/>
        </w:rPr>
        <w:t>This component handles the pre trai</w:t>
      </w:r>
      <w:r w:rsidR="00404321">
        <w:rPr>
          <w:lang w:bidi="si-LK"/>
        </w:rPr>
        <w:t>ning of the system to determine the best conversion parameters for each classification of GIS image</w:t>
      </w:r>
      <w:r w:rsidR="004E1607">
        <w:rPr>
          <w:lang w:bidi="si-LK"/>
        </w:rPr>
        <w:t xml:space="preserve"> determined by the image classification model. It contains the methods for various image pre-processing functions that are used throughout the system as well.</w:t>
      </w:r>
    </w:p>
    <w:p w14:paraId="7127A74D" w14:textId="194A3939" w:rsidR="004E1607" w:rsidRDefault="004E1607" w:rsidP="004E1607">
      <w:pPr>
        <w:pStyle w:val="Heading4"/>
        <w:rPr>
          <w:noProof/>
          <w:lang w:eastAsia="en-GB"/>
        </w:rPr>
      </w:pPr>
      <w:r>
        <w:lastRenderedPageBreak/>
        <w:t>Image Colour Quantization</w:t>
      </w:r>
    </w:p>
    <w:p w14:paraId="410D79E7" w14:textId="77777777" w:rsidR="00726472" w:rsidRDefault="004E1607" w:rsidP="00726472">
      <w:pPr>
        <w:keepNext/>
        <w:jc w:val="center"/>
      </w:pPr>
      <w:r>
        <w:rPr>
          <w:noProof/>
          <w:lang w:eastAsia="en-GB"/>
        </w:rPr>
        <w:drawing>
          <wp:inline distT="0" distB="0" distL="0" distR="0" wp14:anchorId="566FB99F" wp14:editId="6070BD52">
            <wp:extent cx="3929070" cy="1475329"/>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t="38962"/>
                    <a:stretch/>
                  </pic:blipFill>
                  <pic:spPr bwMode="auto">
                    <a:xfrm>
                      <a:off x="0" y="0"/>
                      <a:ext cx="3963204" cy="1488146"/>
                    </a:xfrm>
                    <a:prstGeom prst="rect">
                      <a:avLst/>
                    </a:prstGeom>
                    <a:ln>
                      <a:noFill/>
                    </a:ln>
                    <a:extLst>
                      <a:ext uri="{53640926-AAD7-44D8-BBD7-CCE9431645EC}">
                        <a14:shadowObscured xmlns:a14="http://schemas.microsoft.com/office/drawing/2010/main"/>
                      </a:ext>
                    </a:extLst>
                  </pic:spPr>
                </pic:pic>
              </a:graphicData>
            </a:graphic>
          </wp:inline>
        </w:drawing>
      </w:r>
    </w:p>
    <w:p w14:paraId="36D368D5" w14:textId="673F9A1D" w:rsidR="004E1607" w:rsidRDefault="00726472" w:rsidP="00726472">
      <w:pPr>
        <w:pStyle w:val="Caption"/>
        <w:jc w:val="center"/>
        <w:rPr>
          <w:lang w:bidi="si-LK"/>
        </w:rPr>
      </w:pPr>
      <w:bookmarkStart w:id="161" w:name="_Toc39684448"/>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Image Quantization code</w:t>
      </w:r>
      <w:bookmarkEnd w:id="161"/>
    </w:p>
    <w:p w14:paraId="65C66677" w14:textId="30203D01" w:rsidR="00B53352" w:rsidRDefault="00FC0CC1" w:rsidP="0094263D">
      <w:pPr>
        <w:rPr>
          <w:lang w:bidi="si-LK"/>
        </w:rPr>
      </w:pPr>
      <w:r>
        <w:rPr>
          <w:lang w:bidi="si-LK"/>
        </w:rPr>
        <w:t>Image quantization is also an important pre-processing functionality that is being employed to reduce the computational power required and time of running of the system when dealing with high quality images with high number of colours that also might make the conversion software run out of memory due there being really high polygon count when raster to vector conversion is to be done. Colour quantization in method is done by using the clustering algorithm found in k-means and passing the number of clusters to be used when quantization of the image. The image should be converted to the LAB colour format before being used to in the clustering algorithm the image after quantization is converted back into the BGR format the default colour space configuration for Open CV. The quantized image is then returned.</w:t>
      </w:r>
    </w:p>
    <w:p w14:paraId="636D0BB5" w14:textId="1152B155" w:rsidR="008820E7" w:rsidRPr="008820E7" w:rsidRDefault="008820E7" w:rsidP="008820E7">
      <w:pPr>
        <w:pStyle w:val="Heading4"/>
      </w:pPr>
      <w:r w:rsidRPr="008820E7">
        <w:t>Image Structural Similarity Index Calculator</w:t>
      </w:r>
    </w:p>
    <w:p w14:paraId="7AD311B4" w14:textId="77777777" w:rsidR="00726472" w:rsidRDefault="008820E7" w:rsidP="00726472">
      <w:pPr>
        <w:keepNext/>
        <w:jc w:val="center"/>
      </w:pPr>
      <w:r>
        <w:rPr>
          <w:noProof/>
          <w:lang w:eastAsia="en-GB"/>
        </w:rPr>
        <w:drawing>
          <wp:inline distT="0" distB="0" distL="0" distR="0" wp14:anchorId="6D8B136A" wp14:editId="4AFBB960">
            <wp:extent cx="3179559" cy="1051928"/>
            <wp:effectExtent l="0" t="0" r="190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222867" cy="1066256"/>
                    </a:xfrm>
                    <a:prstGeom prst="rect">
                      <a:avLst/>
                    </a:prstGeom>
                  </pic:spPr>
                </pic:pic>
              </a:graphicData>
            </a:graphic>
          </wp:inline>
        </w:drawing>
      </w:r>
    </w:p>
    <w:p w14:paraId="2C69D628" w14:textId="0CB7C9FA" w:rsidR="008820E7" w:rsidRDefault="00726472" w:rsidP="00726472">
      <w:pPr>
        <w:pStyle w:val="Caption"/>
        <w:jc w:val="center"/>
        <w:rPr>
          <w:lang w:bidi="si-LK"/>
        </w:rPr>
      </w:pPr>
      <w:bookmarkStart w:id="162" w:name="_Toc39684449"/>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2</w:t>
      </w:r>
      <w:r w:rsidR="004A3957">
        <w:fldChar w:fldCharType="end"/>
      </w:r>
      <w:r>
        <w:t xml:space="preserve"> SSIM calculator</w:t>
      </w:r>
      <w:bookmarkEnd w:id="162"/>
    </w:p>
    <w:p w14:paraId="5B97436A" w14:textId="68C823DB" w:rsidR="00993D3E" w:rsidRDefault="00EE087F" w:rsidP="0094263D">
      <w:pPr>
        <w:rPr>
          <w:lang w:bidi="si-LK"/>
        </w:rPr>
      </w:pPr>
      <w:r>
        <w:rPr>
          <w:lang w:bidi="si-LK"/>
        </w:rPr>
        <w:t>Structural similarity index measure (SSIM) calculates</w:t>
      </w:r>
      <w:r w:rsidR="00993D3E">
        <w:rPr>
          <w:lang w:bidi="si-LK"/>
        </w:rPr>
        <w:t xml:space="preserve"> the mean squared error (MSE). Structural similarity takes texture of an image to account when comparing the original and to be compared to image. Two images are passed in as parameters where the later image is resized to be the same size as the original image, then using Scikit-images SSIM algorithm the similarity between these two images are calculated and returned as a percentage.</w:t>
      </w:r>
    </w:p>
    <w:p w14:paraId="222A3C12" w14:textId="4A0673C2" w:rsidR="005467EF" w:rsidRDefault="005467EF" w:rsidP="0094263D">
      <w:pPr>
        <w:rPr>
          <w:lang w:bidi="si-LK"/>
        </w:rPr>
      </w:pPr>
    </w:p>
    <w:p w14:paraId="7631B5C1" w14:textId="00DABF1C" w:rsidR="008820E7" w:rsidRDefault="008820E7" w:rsidP="008820E7">
      <w:pPr>
        <w:pStyle w:val="Heading4"/>
      </w:pPr>
      <w:r>
        <w:lastRenderedPageBreak/>
        <w:t>Variable Trainer Process</w:t>
      </w:r>
    </w:p>
    <w:p w14:paraId="75E628A4" w14:textId="77777777" w:rsidR="00726472" w:rsidRDefault="008820E7" w:rsidP="00726472">
      <w:pPr>
        <w:keepNext/>
        <w:jc w:val="center"/>
      </w:pPr>
      <w:r>
        <w:rPr>
          <w:noProof/>
          <w:lang w:eastAsia="en-GB"/>
        </w:rPr>
        <w:drawing>
          <wp:inline distT="0" distB="0" distL="0" distR="0" wp14:anchorId="09EF1A5B" wp14:editId="01820996">
            <wp:extent cx="4667182" cy="5772150"/>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03844" cy="5817492"/>
                    </a:xfrm>
                    <a:prstGeom prst="rect">
                      <a:avLst/>
                    </a:prstGeom>
                  </pic:spPr>
                </pic:pic>
              </a:graphicData>
            </a:graphic>
          </wp:inline>
        </w:drawing>
      </w:r>
    </w:p>
    <w:p w14:paraId="62E249B2" w14:textId="4295A225" w:rsidR="008820E7" w:rsidRPr="008820E7" w:rsidRDefault="00726472" w:rsidP="00726472">
      <w:pPr>
        <w:pStyle w:val="Caption"/>
        <w:jc w:val="center"/>
        <w:rPr>
          <w:lang w:bidi="si-LK"/>
        </w:rPr>
      </w:pPr>
      <w:bookmarkStart w:id="163" w:name="_Toc39684450"/>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3</w:t>
      </w:r>
      <w:r w:rsidR="004A3957">
        <w:fldChar w:fldCharType="end"/>
      </w:r>
      <w:r>
        <w:t xml:space="preserve"> Variable Trainer Process Part 1</w:t>
      </w:r>
      <w:bookmarkEnd w:id="163"/>
    </w:p>
    <w:p w14:paraId="0B977B87" w14:textId="77777777" w:rsidR="00726472" w:rsidRDefault="008820E7" w:rsidP="00726472">
      <w:pPr>
        <w:keepNext/>
        <w:jc w:val="center"/>
      </w:pPr>
      <w:r>
        <w:rPr>
          <w:noProof/>
          <w:lang w:eastAsia="en-GB"/>
        </w:rPr>
        <w:lastRenderedPageBreak/>
        <w:drawing>
          <wp:inline distT="0" distB="0" distL="0" distR="0" wp14:anchorId="131F6D98" wp14:editId="0FAD68A0">
            <wp:extent cx="5023096" cy="401955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64537" cy="4052712"/>
                    </a:xfrm>
                    <a:prstGeom prst="rect">
                      <a:avLst/>
                    </a:prstGeom>
                  </pic:spPr>
                </pic:pic>
              </a:graphicData>
            </a:graphic>
          </wp:inline>
        </w:drawing>
      </w:r>
    </w:p>
    <w:p w14:paraId="2D490BD1" w14:textId="008A495C" w:rsidR="008820E7" w:rsidRDefault="00726472" w:rsidP="00726472">
      <w:pPr>
        <w:pStyle w:val="Caption"/>
        <w:jc w:val="center"/>
        <w:rPr>
          <w:lang w:bidi="si-LK"/>
        </w:rPr>
      </w:pPr>
      <w:bookmarkStart w:id="164" w:name="_Toc39684451"/>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4</w:t>
      </w:r>
      <w:r w:rsidR="004A3957">
        <w:fldChar w:fldCharType="end"/>
      </w:r>
      <w:r>
        <w:t xml:space="preserve"> Variable Trainer Process Part 2</w:t>
      </w:r>
      <w:bookmarkEnd w:id="164"/>
    </w:p>
    <w:p w14:paraId="6DFD9EB7" w14:textId="19CFA910" w:rsidR="00993D3E" w:rsidRDefault="00993D3E" w:rsidP="0094263D">
      <w:pPr>
        <w:rPr>
          <w:lang w:bidi="si-LK"/>
        </w:rPr>
      </w:pPr>
      <w:r>
        <w:rPr>
          <w:lang w:bidi="si-LK"/>
        </w:rPr>
        <w:t>The full process of identifying best fit parameters of each classification of image as classified by the trained image classification model starts by creating and initializing the directories required by the function to store and read images to and from. Once all directories are initialized and the paths to the data set directories are all validated A for loop loops through all the data for the necessary category (images). The image is then resized and quantized using the methods described above. The processed image is then stored in a temporary location which gets overwritten every time the for loop moves into a new iteration. A csv writer then is opened and a csv of the name of the image is created to store the parameters, and similarity of each conversion. Then the code enters a series of nested for loops that iterate each through a single parameters possible values. The temporary image is then converted using these parameters each time. Converted to PNG</w:t>
      </w:r>
      <w:r w:rsidR="00240152">
        <w:rPr>
          <w:lang w:bidi="si-LK"/>
        </w:rPr>
        <w:t xml:space="preserve"> using the method described above</w:t>
      </w:r>
      <w:r>
        <w:rPr>
          <w:lang w:bidi="si-LK"/>
        </w:rPr>
        <w:t xml:space="preserve"> and stored and then the converted PNG and the temp image is compared to identify similarity between them using the method described above. The values are then stored in the csv file and after all the parameter values are iterated through the initial for loops moves on to the next image. After all images in the directory have </w:t>
      </w:r>
      <w:r w:rsidR="00240152">
        <w:rPr>
          <w:lang w:bidi="si-LK"/>
        </w:rPr>
        <w:t>been iterated through the function is ended.</w:t>
      </w:r>
    </w:p>
    <w:p w14:paraId="4EC57472" w14:textId="4999373E" w:rsidR="00240152" w:rsidRDefault="00240152" w:rsidP="00240152">
      <w:pPr>
        <w:pStyle w:val="Heading4"/>
      </w:pPr>
      <w:r>
        <w:lastRenderedPageBreak/>
        <w:t>Create Best Fit Parameters for category</w:t>
      </w:r>
    </w:p>
    <w:p w14:paraId="3DC08EFC" w14:textId="77777777" w:rsidR="00726472" w:rsidRDefault="00240152" w:rsidP="00726472">
      <w:pPr>
        <w:keepNext/>
        <w:jc w:val="center"/>
      </w:pPr>
      <w:r>
        <w:rPr>
          <w:noProof/>
          <w:lang w:eastAsia="en-GB"/>
        </w:rPr>
        <w:drawing>
          <wp:inline distT="0" distB="0" distL="0" distR="0" wp14:anchorId="680BB4CD" wp14:editId="6190E93F">
            <wp:extent cx="5943600" cy="402209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022090"/>
                    </a:xfrm>
                    <a:prstGeom prst="rect">
                      <a:avLst/>
                    </a:prstGeom>
                  </pic:spPr>
                </pic:pic>
              </a:graphicData>
            </a:graphic>
          </wp:inline>
        </w:drawing>
      </w:r>
    </w:p>
    <w:p w14:paraId="0DF89E6B" w14:textId="6384A6C7" w:rsidR="00240152" w:rsidRDefault="00726472" w:rsidP="00726472">
      <w:pPr>
        <w:pStyle w:val="Caption"/>
        <w:jc w:val="center"/>
        <w:rPr>
          <w:lang w:bidi="si-LK"/>
        </w:rPr>
      </w:pPr>
      <w:bookmarkStart w:id="165" w:name="_Toc39684452"/>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5</w:t>
      </w:r>
      <w:r w:rsidR="004A3957">
        <w:fldChar w:fldCharType="end"/>
      </w:r>
      <w:r>
        <w:t xml:space="preserve"> Create best fit parameter code</w:t>
      </w:r>
      <w:bookmarkEnd w:id="165"/>
    </w:p>
    <w:p w14:paraId="1B18C263" w14:textId="5C05E16B" w:rsidR="00240152" w:rsidRDefault="00240152" w:rsidP="0094263D">
      <w:pPr>
        <w:rPr>
          <w:lang w:bidi="si-LK"/>
        </w:rPr>
      </w:pPr>
      <w:r>
        <w:rPr>
          <w:lang w:bidi="si-LK"/>
        </w:rPr>
        <w:t xml:space="preserve">The parameter and </w:t>
      </w:r>
      <w:proofErr w:type="spellStart"/>
      <w:r>
        <w:rPr>
          <w:lang w:bidi="si-LK"/>
        </w:rPr>
        <w:t>ssim</w:t>
      </w:r>
      <w:proofErr w:type="spellEnd"/>
      <w:r>
        <w:rPr>
          <w:lang w:bidi="si-LK"/>
        </w:rPr>
        <w:t xml:space="preserve"> csv files are read by a for loop where each is arranged in descending order of their </w:t>
      </w:r>
      <w:proofErr w:type="spellStart"/>
      <w:r>
        <w:rPr>
          <w:lang w:bidi="si-LK"/>
        </w:rPr>
        <w:t>ssim</w:t>
      </w:r>
      <w:proofErr w:type="spellEnd"/>
      <w:r>
        <w:rPr>
          <w:lang w:bidi="si-LK"/>
        </w:rPr>
        <w:t xml:space="preserve"> values and the highest </w:t>
      </w:r>
      <w:proofErr w:type="spellStart"/>
      <w:r>
        <w:rPr>
          <w:lang w:bidi="si-LK"/>
        </w:rPr>
        <w:t>ssim</w:t>
      </w:r>
      <w:proofErr w:type="spellEnd"/>
      <w:r>
        <w:rPr>
          <w:lang w:bidi="si-LK"/>
        </w:rPr>
        <w:t xml:space="preserve"> value of each parameter file is taken and noted down in a csv file. This csv file then contains the best parameters that were used to get the highest </w:t>
      </w:r>
      <w:proofErr w:type="spellStart"/>
      <w:r>
        <w:rPr>
          <w:lang w:bidi="si-LK"/>
        </w:rPr>
        <w:t>ssim</w:t>
      </w:r>
      <w:proofErr w:type="spellEnd"/>
      <w:r>
        <w:rPr>
          <w:lang w:bidi="si-LK"/>
        </w:rPr>
        <w:t xml:space="preserve"> value in all of the images that were used as the data set. In the previous method where the parameter iteration and </w:t>
      </w:r>
      <w:proofErr w:type="spellStart"/>
      <w:r>
        <w:rPr>
          <w:lang w:bidi="si-LK"/>
        </w:rPr>
        <w:t>ssim</w:t>
      </w:r>
      <w:proofErr w:type="spellEnd"/>
      <w:r>
        <w:rPr>
          <w:lang w:bidi="si-LK"/>
        </w:rPr>
        <w:t xml:space="preserve"> is carried out. This csv is then saved.</w:t>
      </w:r>
    </w:p>
    <w:p w14:paraId="68A5B2D1" w14:textId="77777777" w:rsidR="00B53352" w:rsidRDefault="00B53352" w:rsidP="0094263D">
      <w:pPr>
        <w:rPr>
          <w:lang w:bidi="si-LK"/>
        </w:rPr>
      </w:pPr>
    </w:p>
    <w:p w14:paraId="0E83E756" w14:textId="596DF131" w:rsidR="00DD148C" w:rsidRDefault="00DD148C" w:rsidP="00DD148C">
      <w:pPr>
        <w:pStyle w:val="Heading3"/>
      </w:pPr>
      <w:bookmarkStart w:id="166" w:name="_Toc39684355"/>
      <w:r>
        <w:t>Image Classifier Component</w:t>
      </w:r>
      <w:bookmarkEnd w:id="166"/>
    </w:p>
    <w:p w14:paraId="69CACA7A" w14:textId="51842D4B" w:rsidR="00DD148C" w:rsidRDefault="00DD148C" w:rsidP="00DD148C">
      <w:pPr>
        <w:rPr>
          <w:lang w:bidi="si-LK"/>
        </w:rPr>
      </w:pPr>
      <w:r>
        <w:rPr>
          <w:lang w:bidi="si-LK"/>
        </w:rPr>
        <w:t>This component handles the classification of various types of GIS data into three main categories. Satellite Imagery, Land classification Images and Scanned maps. This component has three main subcomponents. One that prepares the data and creates the training data set, the Model training component and the component that creates the neural network model with its layers and other parameters.</w:t>
      </w:r>
    </w:p>
    <w:p w14:paraId="56CA8344" w14:textId="77777777" w:rsidR="00FB5E4E" w:rsidRPr="00DD148C" w:rsidRDefault="00FB5E4E" w:rsidP="00DD148C">
      <w:pPr>
        <w:rPr>
          <w:lang w:bidi="si-LK"/>
        </w:rPr>
      </w:pPr>
    </w:p>
    <w:p w14:paraId="1113086E" w14:textId="290625C1" w:rsidR="00DD148C" w:rsidRPr="00DD148C" w:rsidRDefault="00DD148C" w:rsidP="00DD148C">
      <w:pPr>
        <w:pStyle w:val="Heading4"/>
      </w:pPr>
      <w:r>
        <w:t>Create and Prepare Training Data</w:t>
      </w:r>
    </w:p>
    <w:p w14:paraId="0AD66BBF" w14:textId="77777777" w:rsidR="00726472" w:rsidRDefault="00DD148C" w:rsidP="00726472">
      <w:pPr>
        <w:keepNext/>
        <w:jc w:val="center"/>
      </w:pPr>
      <w:r>
        <w:rPr>
          <w:noProof/>
          <w:lang w:eastAsia="en-GB"/>
        </w:rPr>
        <w:drawing>
          <wp:inline distT="0" distB="0" distL="0" distR="0" wp14:anchorId="6F9F55A3" wp14:editId="5A92C4C5">
            <wp:extent cx="4556342" cy="18478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639807" cy="1881700"/>
                    </a:xfrm>
                    <a:prstGeom prst="rect">
                      <a:avLst/>
                    </a:prstGeom>
                  </pic:spPr>
                </pic:pic>
              </a:graphicData>
            </a:graphic>
          </wp:inline>
        </w:drawing>
      </w:r>
    </w:p>
    <w:p w14:paraId="69B6DA33" w14:textId="5A307199" w:rsidR="00DD148C" w:rsidRPr="00DD148C" w:rsidRDefault="00726472" w:rsidP="00726472">
      <w:pPr>
        <w:pStyle w:val="Caption"/>
        <w:jc w:val="center"/>
        <w:rPr>
          <w:lang w:bidi="si-LK"/>
        </w:rPr>
      </w:pPr>
      <w:bookmarkStart w:id="167" w:name="_Toc39684453"/>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6</w:t>
      </w:r>
      <w:r w:rsidR="004A3957">
        <w:fldChar w:fldCharType="end"/>
      </w:r>
      <w:r>
        <w:t xml:space="preserve"> Prepare training data code</w:t>
      </w:r>
      <w:bookmarkEnd w:id="167"/>
    </w:p>
    <w:p w14:paraId="445AB028" w14:textId="65514019" w:rsidR="00FB5E4E" w:rsidRDefault="00DD148C" w:rsidP="008820E7">
      <w:pPr>
        <w:rPr>
          <w:lang w:bidi="si-LK"/>
        </w:rPr>
      </w:pPr>
      <w:r>
        <w:rPr>
          <w:lang w:bidi="si-LK"/>
        </w:rPr>
        <w:t xml:space="preserve">The images from a directory are loaded onto the application and stored in an </w:t>
      </w:r>
      <w:proofErr w:type="spellStart"/>
      <w:r>
        <w:rPr>
          <w:lang w:bidi="si-LK"/>
        </w:rPr>
        <w:t>numpy</w:t>
      </w:r>
      <w:proofErr w:type="spellEnd"/>
      <w:r>
        <w:rPr>
          <w:lang w:bidi="si-LK"/>
        </w:rPr>
        <w:t xml:space="preserve"> image array. The images here are loaded in grayscale (2 channels) and are indexed with the category, which is their folder name in which they reside in the data directory. The data is then shuffled to get better test result when training the system as it gets trained to each category randomly without being trained one after the other. This can help with the performance of the trained models accuracy.</w:t>
      </w:r>
    </w:p>
    <w:p w14:paraId="3522C7B2" w14:textId="2B597991" w:rsidR="00DD148C" w:rsidRDefault="00805FC1" w:rsidP="00805FC1">
      <w:pPr>
        <w:pStyle w:val="Heading4"/>
      </w:pPr>
      <w:r>
        <w:t>Training Image Classification Model</w:t>
      </w:r>
    </w:p>
    <w:p w14:paraId="32DC0A50" w14:textId="77777777" w:rsidR="00726472" w:rsidRDefault="00805FC1" w:rsidP="00726472">
      <w:pPr>
        <w:keepNext/>
        <w:jc w:val="center"/>
      </w:pPr>
      <w:r>
        <w:rPr>
          <w:noProof/>
          <w:lang w:eastAsia="en-GB"/>
        </w:rPr>
        <w:drawing>
          <wp:inline distT="0" distB="0" distL="0" distR="0" wp14:anchorId="0529F098" wp14:editId="45BBCB41">
            <wp:extent cx="5067300" cy="3161649"/>
            <wp:effectExtent l="0" t="0" r="0"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69438" cy="3162983"/>
                    </a:xfrm>
                    <a:prstGeom prst="rect">
                      <a:avLst/>
                    </a:prstGeom>
                  </pic:spPr>
                </pic:pic>
              </a:graphicData>
            </a:graphic>
          </wp:inline>
        </w:drawing>
      </w:r>
    </w:p>
    <w:p w14:paraId="22996D58" w14:textId="3DEFF065" w:rsidR="00805FC1" w:rsidRDefault="00726472" w:rsidP="00726472">
      <w:pPr>
        <w:pStyle w:val="Caption"/>
        <w:jc w:val="center"/>
        <w:rPr>
          <w:lang w:bidi="si-LK"/>
        </w:rPr>
      </w:pPr>
      <w:bookmarkStart w:id="168" w:name="_Toc39684454"/>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7</w:t>
      </w:r>
      <w:r w:rsidR="004A3957">
        <w:fldChar w:fldCharType="end"/>
      </w:r>
      <w:r>
        <w:t xml:space="preserve"> Model fitting code</w:t>
      </w:r>
      <w:bookmarkEnd w:id="168"/>
    </w:p>
    <w:p w14:paraId="7C402E94" w14:textId="4427500B" w:rsidR="00805FC1" w:rsidRPr="00805FC1" w:rsidRDefault="00805FC1" w:rsidP="008820E7">
      <w:pPr>
        <w:rPr>
          <w:lang w:bidi="si-LK"/>
        </w:rPr>
      </w:pPr>
      <w:r>
        <w:rPr>
          <w:lang w:bidi="si-LK"/>
        </w:rPr>
        <w:lastRenderedPageBreak/>
        <w:t xml:space="preserve">Once the prepared training data and image sized that is being used is passed as arguments into this method. It creates two arrays, one with the features (the image) X and the other with their corresponding label y. The X array of images is converted to a </w:t>
      </w:r>
      <w:proofErr w:type="spellStart"/>
      <w:r>
        <w:rPr>
          <w:lang w:bidi="si-LK"/>
        </w:rPr>
        <w:t>numpy</w:t>
      </w:r>
      <w:proofErr w:type="spellEnd"/>
      <w:r>
        <w:rPr>
          <w:lang w:bidi="si-LK"/>
        </w:rPr>
        <w:t xml:space="preserve"> array and reshaped using the image size passed as an argument. The values in X are then normalized to obtain better accuracy when training. The model is then created using the </w:t>
      </w:r>
      <w:proofErr w:type="gramStart"/>
      <w:r w:rsidRPr="00805FC1">
        <w:rPr>
          <w:b/>
          <w:lang w:bidi="si-LK"/>
        </w:rPr>
        <w:t>layers</w:t>
      </w:r>
      <w:proofErr w:type="gramEnd"/>
      <w:r>
        <w:rPr>
          <w:lang w:bidi="si-LK"/>
        </w:rPr>
        <w:t xml:space="preserve"> library that is provided by Keras by Tensorflow. In this model, a flatten layers then two dense layers with 64 and 3 nodes respectively are added sequentially the activation function for the first dense layer is </w:t>
      </w:r>
      <w:proofErr w:type="spellStart"/>
      <w:r w:rsidRPr="00805FC1">
        <w:rPr>
          <w:b/>
          <w:lang w:bidi="si-LK"/>
        </w:rPr>
        <w:t>relu</w:t>
      </w:r>
      <w:proofErr w:type="spellEnd"/>
      <w:r>
        <w:rPr>
          <w:lang w:bidi="si-LK"/>
        </w:rPr>
        <w:t xml:space="preserve"> which is a linear activation function that ramps up for any value that is not negative. The second dense layer has a </w:t>
      </w:r>
      <w:proofErr w:type="spellStart"/>
      <w:r w:rsidRPr="00805FC1">
        <w:rPr>
          <w:b/>
          <w:lang w:bidi="si-LK"/>
        </w:rPr>
        <w:t>softmax</w:t>
      </w:r>
      <w:proofErr w:type="spellEnd"/>
      <w:r>
        <w:rPr>
          <w:lang w:bidi="si-LK"/>
        </w:rPr>
        <w:t xml:space="preserve"> activation function and as </w:t>
      </w:r>
      <w:r w:rsidR="005D61F7">
        <w:rPr>
          <w:lang w:bidi="si-LK"/>
        </w:rPr>
        <w:t xml:space="preserve">there are </w:t>
      </w:r>
      <w:r>
        <w:rPr>
          <w:lang w:bidi="si-LK"/>
        </w:rPr>
        <w:t>three categories</w:t>
      </w:r>
      <w:r w:rsidR="005D61F7">
        <w:rPr>
          <w:lang w:bidi="si-LK"/>
        </w:rPr>
        <w:t xml:space="preserve"> of classification</w:t>
      </w:r>
      <w:r>
        <w:rPr>
          <w:lang w:bidi="si-LK"/>
        </w:rPr>
        <w:t xml:space="preserve"> it has 3 nodes</w:t>
      </w:r>
      <w:r w:rsidR="005D61F7">
        <w:rPr>
          <w:lang w:bidi="si-LK"/>
        </w:rPr>
        <w:t xml:space="preserve"> at the end layer</w:t>
      </w:r>
      <w:r>
        <w:rPr>
          <w:lang w:bidi="si-LK"/>
        </w:rPr>
        <w:t xml:space="preserve">. This model is then compiled using the </w:t>
      </w:r>
      <w:r w:rsidRPr="00805FC1">
        <w:rPr>
          <w:i/>
          <w:lang w:bidi="si-LK"/>
        </w:rPr>
        <w:t>optimized</w:t>
      </w:r>
      <w:r>
        <w:rPr>
          <w:lang w:bidi="si-LK"/>
        </w:rPr>
        <w:t xml:space="preserve"> </w:t>
      </w:r>
      <w:proofErr w:type="spellStart"/>
      <w:r w:rsidRPr="00805FC1">
        <w:rPr>
          <w:b/>
          <w:lang w:bidi="si-LK"/>
        </w:rPr>
        <w:t>adam</w:t>
      </w:r>
      <w:proofErr w:type="spellEnd"/>
      <w:r>
        <w:rPr>
          <w:lang w:bidi="si-LK"/>
        </w:rPr>
        <w:t xml:space="preserve">, </w:t>
      </w:r>
      <w:r w:rsidRPr="00805FC1">
        <w:rPr>
          <w:i/>
          <w:lang w:bidi="si-LK"/>
        </w:rPr>
        <w:t>loss function</w:t>
      </w:r>
      <w:r>
        <w:rPr>
          <w:lang w:bidi="si-LK"/>
        </w:rPr>
        <w:t xml:space="preserve"> </w:t>
      </w:r>
      <w:r w:rsidRPr="00805FC1">
        <w:rPr>
          <w:b/>
          <w:lang w:bidi="si-LK"/>
        </w:rPr>
        <w:t xml:space="preserve">sparse categorical </w:t>
      </w:r>
      <w:proofErr w:type="spellStart"/>
      <w:r w:rsidRPr="00805FC1">
        <w:rPr>
          <w:b/>
          <w:lang w:bidi="si-LK"/>
        </w:rPr>
        <w:t>crossentropy</w:t>
      </w:r>
      <w:proofErr w:type="spellEnd"/>
      <w:r>
        <w:rPr>
          <w:b/>
          <w:lang w:bidi="si-LK"/>
        </w:rPr>
        <w:t xml:space="preserve">, </w:t>
      </w:r>
      <w:r>
        <w:rPr>
          <w:lang w:bidi="si-LK"/>
        </w:rPr>
        <w:t>and to obtain metrics of accuracy. The model is then fitted with the data set. Which trains it to classify images between those three categories. And finally returns this model.</w:t>
      </w:r>
    </w:p>
    <w:p w14:paraId="1BBA64BE" w14:textId="77777777" w:rsidR="007C10B9" w:rsidRDefault="007C10B9" w:rsidP="00805FC1">
      <w:pPr>
        <w:rPr>
          <w:lang w:bidi="si-LK"/>
        </w:rPr>
      </w:pPr>
    </w:p>
    <w:p w14:paraId="7EFEEA2F" w14:textId="26DB2323" w:rsidR="007C10B9" w:rsidRDefault="007C10B9" w:rsidP="007C10B9">
      <w:pPr>
        <w:pStyle w:val="Heading3"/>
      </w:pPr>
      <w:bookmarkStart w:id="169" w:name="_Toc39684356"/>
      <w:r>
        <w:t>Backend API</w:t>
      </w:r>
      <w:bookmarkEnd w:id="169"/>
    </w:p>
    <w:p w14:paraId="6D861F4D" w14:textId="2362B77D" w:rsidR="008045D2" w:rsidRDefault="007C10B9" w:rsidP="00805FC1">
      <w:pPr>
        <w:rPr>
          <w:lang w:bidi="si-LK"/>
        </w:rPr>
      </w:pPr>
      <w:r>
        <w:rPr>
          <w:lang w:bidi="si-LK"/>
        </w:rPr>
        <w:t>This component exposes the backend functionalities to the front end application through an application programming interface. This API uses t</w:t>
      </w:r>
      <w:r w:rsidR="00B53352">
        <w:rPr>
          <w:lang w:bidi="si-LK"/>
        </w:rPr>
        <w:t xml:space="preserve">he python Flash API framework. </w:t>
      </w:r>
    </w:p>
    <w:p w14:paraId="3C49220F" w14:textId="3509BD7A" w:rsidR="008045D2" w:rsidRDefault="008045D2" w:rsidP="008045D2">
      <w:pPr>
        <w:pStyle w:val="Heading4"/>
      </w:pPr>
      <w:r>
        <w:t>Flask API method signatures</w:t>
      </w:r>
    </w:p>
    <w:p w14:paraId="714C08B7" w14:textId="77777777" w:rsidR="00726472" w:rsidRDefault="008045D2" w:rsidP="00726472">
      <w:pPr>
        <w:keepNext/>
        <w:jc w:val="center"/>
      </w:pPr>
      <w:r>
        <w:rPr>
          <w:noProof/>
          <w:lang w:eastAsia="en-GB"/>
        </w:rPr>
        <w:drawing>
          <wp:inline distT="0" distB="0" distL="0" distR="0" wp14:anchorId="0E2DEE3F" wp14:editId="2EBBBA1B">
            <wp:extent cx="2021295" cy="22764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027431" cy="2283386"/>
                    </a:xfrm>
                    <a:prstGeom prst="rect">
                      <a:avLst/>
                    </a:prstGeom>
                  </pic:spPr>
                </pic:pic>
              </a:graphicData>
            </a:graphic>
          </wp:inline>
        </w:drawing>
      </w:r>
    </w:p>
    <w:p w14:paraId="51B6BE6C" w14:textId="459EE4A3" w:rsidR="008045D2" w:rsidRPr="008045D2" w:rsidRDefault="00726472" w:rsidP="00726472">
      <w:pPr>
        <w:pStyle w:val="Caption"/>
        <w:jc w:val="center"/>
        <w:rPr>
          <w:lang w:bidi="si-LK"/>
        </w:rPr>
      </w:pPr>
      <w:bookmarkStart w:id="170" w:name="_Toc39684455"/>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8</w:t>
      </w:r>
      <w:r w:rsidR="004A3957">
        <w:fldChar w:fldCharType="end"/>
      </w:r>
      <w:r>
        <w:t xml:space="preserve"> Flask API implementation code</w:t>
      </w:r>
      <w:bookmarkEnd w:id="170"/>
    </w:p>
    <w:p w14:paraId="63FADCBD" w14:textId="57B4289D" w:rsidR="007C10B9" w:rsidRDefault="008045D2" w:rsidP="00805FC1">
      <w:pPr>
        <w:rPr>
          <w:lang w:bidi="si-LK"/>
        </w:rPr>
      </w:pPr>
      <w:r>
        <w:rPr>
          <w:lang w:bidi="si-LK"/>
        </w:rPr>
        <w:lastRenderedPageBreak/>
        <w:t xml:space="preserve">These two methods are the </w:t>
      </w:r>
      <w:r w:rsidR="00D06073">
        <w:rPr>
          <w:lang w:bidi="si-LK"/>
        </w:rPr>
        <w:t xml:space="preserve">methods of the </w:t>
      </w:r>
      <w:r>
        <w:rPr>
          <w:lang w:bidi="si-LK"/>
        </w:rPr>
        <w:t>API</w:t>
      </w:r>
      <w:r w:rsidR="00D06073">
        <w:rPr>
          <w:lang w:bidi="si-LK"/>
        </w:rPr>
        <w:t xml:space="preserve"> that are exposed through the routes defined and can be called through an http request from the front end. The methods which are being executed here will be further explained below.</w:t>
      </w:r>
    </w:p>
    <w:p w14:paraId="3460931C" w14:textId="7323548E" w:rsidR="00183666" w:rsidRDefault="007C10B9" w:rsidP="0065572F">
      <w:pPr>
        <w:pStyle w:val="Heading4"/>
        <w:rPr>
          <w:noProof/>
          <w:lang w:eastAsia="en-GB"/>
        </w:rPr>
      </w:pPr>
      <w:proofErr w:type="spellStart"/>
      <w:r>
        <w:t>Analyzer</w:t>
      </w:r>
      <w:proofErr w:type="spellEnd"/>
      <w:r>
        <w:t xml:space="preserve"> Class</w:t>
      </w:r>
    </w:p>
    <w:p w14:paraId="4C809D78" w14:textId="77777777" w:rsidR="00726472" w:rsidRDefault="007C10B9" w:rsidP="00726472">
      <w:pPr>
        <w:keepNext/>
        <w:jc w:val="center"/>
      </w:pPr>
      <w:r>
        <w:rPr>
          <w:noProof/>
          <w:lang w:eastAsia="en-GB"/>
        </w:rPr>
        <w:drawing>
          <wp:inline distT="0" distB="0" distL="0" distR="0" wp14:anchorId="3264B264" wp14:editId="5D025322">
            <wp:extent cx="4848225" cy="48171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b="88472"/>
                    <a:stretch/>
                  </pic:blipFill>
                  <pic:spPr bwMode="auto">
                    <a:xfrm>
                      <a:off x="0" y="0"/>
                      <a:ext cx="4991175" cy="495918"/>
                    </a:xfrm>
                    <a:prstGeom prst="rect">
                      <a:avLst/>
                    </a:prstGeom>
                    <a:ln>
                      <a:noFill/>
                    </a:ln>
                    <a:extLst>
                      <a:ext uri="{53640926-AAD7-44D8-BBD7-CCE9431645EC}">
                        <a14:shadowObscured xmlns:a14="http://schemas.microsoft.com/office/drawing/2010/main"/>
                      </a:ext>
                    </a:extLst>
                  </pic:spPr>
                </pic:pic>
              </a:graphicData>
            </a:graphic>
          </wp:inline>
        </w:drawing>
      </w:r>
    </w:p>
    <w:p w14:paraId="3E093E12" w14:textId="4B0F2C85" w:rsidR="007C10B9" w:rsidRPr="007C10B9" w:rsidRDefault="00726472" w:rsidP="00726472">
      <w:pPr>
        <w:pStyle w:val="Caption"/>
        <w:jc w:val="center"/>
        <w:rPr>
          <w:lang w:bidi="si-LK"/>
        </w:rPr>
      </w:pPr>
      <w:bookmarkStart w:id="171" w:name="_Toc39684456"/>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9</w:t>
      </w:r>
      <w:r w:rsidR="004A3957">
        <w:fldChar w:fldCharType="end"/>
      </w:r>
      <w:r>
        <w:t xml:space="preserve"> Defining </w:t>
      </w:r>
      <w:proofErr w:type="spellStart"/>
      <w:r>
        <w:t>analyzer</w:t>
      </w:r>
      <w:proofErr w:type="spellEnd"/>
      <w:r>
        <w:t xml:space="preserve"> class</w:t>
      </w:r>
      <w:bookmarkEnd w:id="171"/>
    </w:p>
    <w:p w14:paraId="0B00DA3B" w14:textId="1CF53587" w:rsidR="007C10B9" w:rsidRDefault="007C10B9" w:rsidP="007C10B9">
      <w:pPr>
        <w:rPr>
          <w:lang w:bidi="si-LK"/>
        </w:rPr>
      </w:pPr>
      <w:r>
        <w:rPr>
          <w:lang w:bidi="si-LK"/>
        </w:rPr>
        <w:t>This is a python class that contains the method necessary for the image to be analysed and also for various pre-processing functions to be carried out before analysis, and finally identify the best fit parameters for the</w:t>
      </w:r>
      <w:r w:rsidR="00183666">
        <w:rPr>
          <w:lang w:bidi="si-LK"/>
        </w:rPr>
        <w:t xml:space="preserve"> input image uploaded by the user.</w:t>
      </w:r>
      <w:r w:rsidR="00FB5E4E">
        <w:rPr>
          <w:lang w:bidi="si-LK"/>
        </w:rPr>
        <w:t xml:space="preserve"> </w:t>
      </w:r>
      <w:r w:rsidR="005D61F7">
        <w:rPr>
          <w:lang w:bidi="si-LK"/>
        </w:rPr>
        <w:t>M</w:t>
      </w:r>
      <w:r w:rsidR="00FB5E4E">
        <w:rPr>
          <w:lang w:bidi="si-LK"/>
        </w:rPr>
        <w:t>ethods that are used for quantization, resize and reshaping</w:t>
      </w:r>
      <w:r w:rsidR="005D61F7">
        <w:rPr>
          <w:lang w:bidi="si-LK"/>
        </w:rPr>
        <w:t xml:space="preserve"> will not be discussed here</w:t>
      </w:r>
      <w:r w:rsidR="00FB5E4E">
        <w:rPr>
          <w:lang w:bidi="si-LK"/>
        </w:rPr>
        <w:t xml:space="preserve"> as it has been discussed precious and the same concept is implemented in this class as well. Instead the unique functions of the </w:t>
      </w:r>
      <w:proofErr w:type="spellStart"/>
      <w:r w:rsidR="00FB5E4E">
        <w:rPr>
          <w:lang w:bidi="si-LK"/>
        </w:rPr>
        <w:t>analyzer</w:t>
      </w:r>
      <w:proofErr w:type="spellEnd"/>
      <w:r w:rsidR="00FB5E4E">
        <w:rPr>
          <w:lang w:bidi="si-LK"/>
        </w:rPr>
        <w:t xml:space="preserve"> class will be described.</w:t>
      </w:r>
    </w:p>
    <w:p w14:paraId="7FB9311F" w14:textId="39E79BCD" w:rsidR="00183666" w:rsidRDefault="00183666" w:rsidP="00183666">
      <w:pPr>
        <w:pStyle w:val="Heading4"/>
      </w:pPr>
      <w:r>
        <w:t>Classify Image (</w:t>
      </w:r>
      <w:proofErr w:type="spellStart"/>
      <w:r>
        <w:t>Analyzer</w:t>
      </w:r>
      <w:proofErr w:type="spellEnd"/>
      <w:r>
        <w:t xml:space="preserve"> Class)</w:t>
      </w:r>
    </w:p>
    <w:p w14:paraId="13E2F781" w14:textId="77777777" w:rsidR="00726472" w:rsidRDefault="00183666" w:rsidP="00726472">
      <w:pPr>
        <w:keepNext/>
        <w:jc w:val="center"/>
      </w:pPr>
      <w:r>
        <w:rPr>
          <w:noProof/>
          <w:lang w:eastAsia="en-GB"/>
        </w:rPr>
        <w:drawing>
          <wp:inline distT="0" distB="0" distL="0" distR="0" wp14:anchorId="0E8B71B1" wp14:editId="4464F82C">
            <wp:extent cx="3664178"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673482" cy="2750165"/>
                    </a:xfrm>
                    <a:prstGeom prst="rect">
                      <a:avLst/>
                    </a:prstGeom>
                  </pic:spPr>
                </pic:pic>
              </a:graphicData>
            </a:graphic>
          </wp:inline>
        </w:drawing>
      </w:r>
    </w:p>
    <w:p w14:paraId="0550E177" w14:textId="63F78897" w:rsidR="00183666" w:rsidRPr="007C10B9" w:rsidRDefault="00726472" w:rsidP="00726472">
      <w:pPr>
        <w:pStyle w:val="Caption"/>
        <w:jc w:val="center"/>
        <w:rPr>
          <w:lang w:bidi="si-LK"/>
        </w:rPr>
      </w:pPr>
      <w:bookmarkStart w:id="172" w:name="_Toc39684457"/>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0</w:t>
      </w:r>
      <w:r w:rsidR="004A3957">
        <w:fldChar w:fldCharType="end"/>
      </w:r>
      <w:r>
        <w:t xml:space="preserve"> Classify image method</w:t>
      </w:r>
      <w:bookmarkEnd w:id="172"/>
    </w:p>
    <w:p w14:paraId="4716FF29" w14:textId="3A356DDC" w:rsidR="00912CB5" w:rsidRDefault="00183666" w:rsidP="00805FC1">
      <w:pPr>
        <w:rPr>
          <w:lang w:bidi="si-LK"/>
        </w:rPr>
      </w:pPr>
      <w:r>
        <w:rPr>
          <w:lang w:bidi="si-LK"/>
        </w:rPr>
        <w:t>This method uses the h5 file of the model during the classification model training process and classifies an image that is passed into it. And return the type of the image and the category which is assigned by nested if statements that reads the prediction result and decides the classification of the image.</w:t>
      </w:r>
    </w:p>
    <w:p w14:paraId="70921971" w14:textId="214E004C" w:rsidR="00912CB5" w:rsidRDefault="00912CB5" w:rsidP="00912CB5">
      <w:pPr>
        <w:pStyle w:val="Heading4"/>
      </w:pPr>
      <w:r>
        <w:lastRenderedPageBreak/>
        <w:t>Get Best Parameters (</w:t>
      </w:r>
      <w:proofErr w:type="spellStart"/>
      <w:r>
        <w:t>Analyzer</w:t>
      </w:r>
      <w:proofErr w:type="spellEnd"/>
      <w:r>
        <w:t xml:space="preserve"> Class)</w:t>
      </w:r>
    </w:p>
    <w:p w14:paraId="42E50236" w14:textId="77777777" w:rsidR="00726472" w:rsidRDefault="00912CB5" w:rsidP="00726472">
      <w:pPr>
        <w:keepNext/>
        <w:jc w:val="center"/>
      </w:pPr>
      <w:r>
        <w:rPr>
          <w:noProof/>
          <w:lang w:eastAsia="en-GB"/>
        </w:rPr>
        <w:drawing>
          <wp:inline distT="0" distB="0" distL="0" distR="0" wp14:anchorId="36237068" wp14:editId="46C3B18E">
            <wp:extent cx="3409405" cy="2885245"/>
            <wp:effectExtent l="0" t="0" r="63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7206" cy="2900309"/>
                    </a:xfrm>
                    <a:prstGeom prst="rect">
                      <a:avLst/>
                    </a:prstGeom>
                  </pic:spPr>
                </pic:pic>
              </a:graphicData>
            </a:graphic>
          </wp:inline>
        </w:drawing>
      </w:r>
    </w:p>
    <w:p w14:paraId="486E1FED" w14:textId="11EAE1E0" w:rsidR="00912CB5" w:rsidRDefault="00726472" w:rsidP="00726472">
      <w:pPr>
        <w:pStyle w:val="Caption"/>
        <w:jc w:val="center"/>
        <w:rPr>
          <w:lang w:bidi="si-LK"/>
        </w:rPr>
      </w:pPr>
      <w:bookmarkStart w:id="173" w:name="_Toc39684458"/>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1</w:t>
      </w:r>
      <w:r w:rsidR="004A3957">
        <w:fldChar w:fldCharType="end"/>
      </w:r>
      <w:r>
        <w:t xml:space="preserve"> Get best parameter code Part 1</w:t>
      </w:r>
      <w:bookmarkEnd w:id="173"/>
    </w:p>
    <w:p w14:paraId="4AD6BC8E" w14:textId="77777777" w:rsidR="00726472" w:rsidRDefault="00912CB5" w:rsidP="00726472">
      <w:pPr>
        <w:keepNext/>
        <w:jc w:val="center"/>
      </w:pPr>
      <w:r>
        <w:rPr>
          <w:noProof/>
          <w:lang w:eastAsia="en-GB"/>
        </w:rPr>
        <w:drawing>
          <wp:inline distT="0" distB="0" distL="0" distR="0" wp14:anchorId="2587608E" wp14:editId="6C534F4F">
            <wp:extent cx="3370580" cy="2119056"/>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33877" cy="2158850"/>
                    </a:xfrm>
                    <a:prstGeom prst="rect">
                      <a:avLst/>
                    </a:prstGeom>
                  </pic:spPr>
                </pic:pic>
              </a:graphicData>
            </a:graphic>
          </wp:inline>
        </w:drawing>
      </w:r>
    </w:p>
    <w:p w14:paraId="72BAE571" w14:textId="50ACCE3D" w:rsidR="00912CB5" w:rsidRDefault="00726472" w:rsidP="00726472">
      <w:pPr>
        <w:pStyle w:val="Caption"/>
        <w:jc w:val="center"/>
        <w:rPr>
          <w:lang w:bidi="si-LK"/>
        </w:rPr>
      </w:pPr>
      <w:bookmarkStart w:id="174" w:name="_Toc39684459"/>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2</w:t>
      </w:r>
      <w:r w:rsidR="004A3957">
        <w:fldChar w:fldCharType="end"/>
      </w:r>
      <w:r>
        <w:t xml:space="preserve"> </w:t>
      </w:r>
      <w:r w:rsidRPr="0018020B">
        <w:t xml:space="preserve"> Get </w:t>
      </w:r>
      <w:r>
        <w:t>best parameter code Part 2</w:t>
      </w:r>
      <w:bookmarkEnd w:id="174"/>
    </w:p>
    <w:p w14:paraId="519612CD" w14:textId="6B4D1E9B" w:rsidR="00FB5E4E" w:rsidRDefault="00912CB5" w:rsidP="00912CB5">
      <w:pPr>
        <w:rPr>
          <w:lang w:bidi="si-LK"/>
        </w:rPr>
      </w:pPr>
      <w:r>
        <w:rPr>
          <w:lang w:bidi="si-LK"/>
        </w:rPr>
        <w:t xml:space="preserve">This method is responsible for determining the best fit parameters range for the category of the image that has been uploaded by the user. This category is a parameter passed into the method and is the classification category determined when the image is classified using the model. The method then reads the best parameter csv regarding that category </w:t>
      </w:r>
      <w:r w:rsidR="00FB5E4E">
        <w:rPr>
          <w:lang w:bidi="si-LK"/>
        </w:rPr>
        <w:t>and determines the highest and lowest values for each of the parameters and determines a range for the best fit parameters to exist in and returns this as an array of tuples.</w:t>
      </w:r>
    </w:p>
    <w:p w14:paraId="399FFBC5" w14:textId="2189CA90" w:rsidR="00FB5E4E" w:rsidRDefault="00FB5E4E" w:rsidP="00912CB5">
      <w:pPr>
        <w:rPr>
          <w:lang w:bidi="si-LK"/>
        </w:rPr>
      </w:pPr>
    </w:p>
    <w:p w14:paraId="204901B7" w14:textId="6C237B1B" w:rsidR="00912CB5" w:rsidRDefault="00FB5E4E" w:rsidP="00FB5E4E">
      <w:pPr>
        <w:pStyle w:val="Heading4"/>
      </w:pPr>
      <w:r>
        <w:lastRenderedPageBreak/>
        <w:t>Determining Best parameters for user image (</w:t>
      </w:r>
      <w:proofErr w:type="spellStart"/>
      <w:r>
        <w:t>Analyzer</w:t>
      </w:r>
      <w:proofErr w:type="spellEnd"/>
      <w:r>
        <w:t xml:space="preserve"> Class)</w:t>
      </w:r>
    </w:p>
    <w:p w14:paraId="6A45E916" w14:textId="77777777" w:rsidR="00726472" w:rsidRDefault="00FB5E4E" w:rsidP="00726472">
      <w:pPr>
        <w:keepNext/>
        <w:jc w:val="center"/>
      </w:pPr>
      <w:r>
        <w:rPr>
          <w:noProof/>
          <w:lang w:eastAsia="en-GB"/>
        </w:rPr>
        <w:drawing>
          <wp:inline distT="0" distB="0" distL="0" distR="0" wp14:anchorId="6D6A07A5" wp14:editId="46D5700A">
            <wp:extent cx="3752831" cy="3792924"/>
            <wp:effectExtent l="0" t="0" r="63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9039" cy="3829519"/>
                    </a:xfrm>
                    <a:prstGeom prst="rect">
                      <a:avLst/>
                    </a:prstGeom>
                  </pic:spPr>
                </pic:pic>
              </a:graphicData>
            </a:graphic>
          </wp:inline>
        </w:drawing>
      </w:r>
    </w:p>
    <w:p w14:paraId="2836BC23" w14:textId="40F69722" w:rsidR="00FB5E4E" w:rsidRDefault="00726472" w:rsidP="00726472">
      <w:pPr>
        <w:pStyle w:val="Caption"/>
        <w:jc w:val="center"/>
        <w:rPr>
          <w:lang w:bidi="si-LK"/>
        </w:rPr>
      </w:pPr>
      <w:bookmarkStart w:id="175" w:name="_Toc39684460"/>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3</w:t>
      </w:r>
      <w:r w:rsidR="004A3957">
        <w:fldChar w:fldCharType="end"/>
      </w:r>
      <w:r>
        <w:t xml:space="preserve"> </w:t>
      </w:r>
      <w:r w:rsidRPr="00E66F86">
        <w:t xml:space="preserve">Determining Best parameters </w:t>
      </w:r>
      <w:r>
        <w:t>code Part 1</w:t>
      </w:r>
      <w:bookmarkEnd w:id="175"/>
    </w:p>
    <w:p w14:paraId="3E4F4407" w14:textId="77777777" w:rsidR="00726472" w:rsidRDefault="00FB5E4E" w:rsidP="00726472">
      <w:pPr>
        <w:keepNext/>
        <w:jc w:val="center"/>
      </w:pPr>
      <w:r>
        <w:rPr>
          <w:noProof/>
          <w:lang w:eastAsia="en-GB"/>
        </w:rPr>
        <w:drawing>
          <wp:inline distT="0" distB="0" distL="0" distR="0" wp14:anchorId="23E3C8C8" wp14:editId="38EE1EDA">
            <wp:extent cx="5112305" cy="336232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42458" cy="3382157"/>
                    </a:xfrm>
                    <a:prstGeom prst="rect">
                      <a:avLst/>
                    </a:prstGeom>
                  </pic:spPr>
                </pic:pic>
              </a:graphicData>
            </a:graphic>
          </wp:inline>
        </w:drawing>
      </w:r>
    </w:p>
    <w:p w14:paraId="2CB3BAFB" w14:textId="0BDE1EB8" w:rsidR="00FB5E4E" w:rsidRDefault="00726472" w:rsidP="00726472">
      <w:pPr>
        <w:pStyle w:val="Caption"/>
        <w:jc w:val="center"/>
        <w:rPr>
          <w:lang w:bidi="si-LK"/>
        </w:rPr>
      </w:pPr>
      <w:bookmarkStart w:id="176" w:name="_Toc39684461"/>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4</w:t>
      </w:r>
      <w:r w:rsidR="004A3957">
        <w:fldChar w:fldCharType="end"/>
      </w:r>
      <w:r>
        <w:t xml:space="preserve"> </w:t>
      </w:r>
      <w:r w:rsidRPr="00976A10">
        <w:t>Determi</w:t>
      </w:r>
      <w:r>
        <w:t>ning Best parameters code Part 2</w:t>
      </w:r>
      <w:bookmarkEnd w:id="176"/>
    </w:p>
    <w:p w14:paraId="43756C5C" w14:textId="77777777" w:rsidR="00726472" w:rsidRDefault="00FB5E4E" w:rsidP="00726472">
      <w:pPr>
        <w:keepNext/>
        <w:jc w:val="center"/>
      </w:pPr>
      <w:r>
        <w:rPr>
          <w:noProof/>
          <w:lang w:eastAsia="en-GB"/>
        </w:rPr>
        <w:lastRenderedPageBreak/>
        <w:drawing>
          <wp:inline distT="0" distB="0" distL="0" distR="0" wp14:anchorId="61772FEE" wp14:editId="59BE9CAC">
            <wp:extent cx="4979299" cy="27051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979299" cy="2705100"/>
                    </a:xfrm>
                    <a:prstGeom prst="rect">
                      <a:avLst/>
                    </a:prstGeom>
                  </pic:spPr>
                </pic:pic>
              </a:graphicData>
            </a:graphic>
          </wp:inline>
        </w:drawing>
      </w:r>
    </w:p>
    <w:p w14:paraId="78310248" w14:textId="4D65B614" w:rsidR="00FB5E4E" w:rsidRDefault="00726472" w:rsidP="00726472">
      <w:pPr>
        <w:pStyle w:val="Caption"/>
        <w:jc w:val="center"/>
        <w:rPr>
          <w:lang w:bidi="si-LK"/>
        </w:rPr>
      </w:pPr>
      <w:bookmarkStart w:id="177" w:name="_Toc39684462"/>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5</w:t>
      </w:r>
      <w:r w:rsidR="004A3957">
        <w:fldChar w:fldCharType="end"/>
      </w:r>
      <w:r>
        <w:t xml:space="preserve"> </w:t>
      </w:r>
      <w:r w:rsidRPr="00027360">
        <w:t>Determi</w:t>
      </w:r>
      <w:r>
        <w:t>ning Best parameters code Part 3</w:t>
      </w:r>
      <w:bookmarkEnd w:id="177"/>
    </w:p>
    <w:p w14:paraId="489A16D0" w14:textId="172CD466" w:rsidR="00FB5E4E" w:rsidRDefault="00FB5E4E" w:rsidP="00FB5E4E">
      <w:pPr>
        <w:rPr>
          <w:lang w:bidi="si-LK"/>
        </w:rPr>
      </w:pPr>
      <w:r>
        <w:rPr>
          <w:lang w:bidi="si-LK"/>
        </w:rPr>
        <w:t xml:space="preserve">This method is the main function of the </w:t>
      </w:r>
      <w:proofErr w:type="spellStart"/>
      <w:r>
        <w:rPr>
          <w:lang w:bidi="si-LK"/>
        </w:rPr>
        <w:t>Analyzer</w:t>
      </w:r>
      <w:proofErr w:type="spellEnd"/>
      <w:r>
        <w:rPr>
          <w:lang w:bidi="si-LK"/>
        </w:rPr>
        <w:t xml:space="preserve"> class which determines the best fit parameters for the image selected by the user. This method too gets the category as a parameter for its operations. </w:t>
      </w:r>
      <w:r w:rsidR="008045D2">
        <w:rPr>
          <w:lang w:bidi="si-LK"/>
        </w:rPr>
        <w:t>It selects the csv file of best parameters for its category. And then after obtaining the best parameter range from the method previous defined it runs conversion on them similar to the parameter trainer component and finally returns the set of parameters with highest Structural similarity index.</w:t>
      </w:r>
    </w:p>
    <w:p w14:paraId="2DDD130A" w14:textId="77777777" w:rsidR="008045D2" w:rsidRDefault="008045D2" w:rsidP="00FB5E4E">
      <w:pPr>
        <w:rPr>
          <w:lang w:bidi="si-LK"/>
        </w:rPr>
      </w:pPr>
    </w:p>
    <w:p w14:paraId="7796A93D" w14:textId="52D4855C" w:rsidR="008045D2" w:rsidRDefault="008045D2" w:rsidP="008045D2">
      <w:pPr>
        <w:pStyle w:val="Heading4"/>
      </w:pPr>
      <w:proofErr w:type="spellStart"/>
      <w:r>
        <w:t>Analyze</w:t>
      </w:r>
      <w:proofErr w:type="spellEnd"/>
      <w:r>
        <w:t xml:space="preserve"> (</w:t>
      </w:r>
      <w:proofErr w:type="spellStart"/>
      <w:r>
        <w:t>Analyzer</w:t>
      </w:r>
      <w:proofErr w:type="spellEnd"/>
      <w:r>
        <w:t xml:space="preserve"> Class)</w:t>
      </w:r>
    </w:p>
    <w:p w14:paraId="5183944C" w14:textId="77777777" w:rsidR="00726472" w:rsidRDefault="008045D2" w:rsidP="00726472">
      <w:pPr>
        <w:keepNext/>
        <w:jc w:val="center"/>
      </w:pPr>
      <w:r>
        <w:rPr>
          <w:noProof/>
          <w:lang w:eastAsia="en-GB"/>
        </w:rPr>
        <w:drawing>
          <wp:inline distT="0" distB="0" distL="0" distR="0" wp14:anchorId="61FDDD69" wp14:editId="0A97847C">
            <wp:extent cx="4562475" cy="1216173"/>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564839" cy="1216803"/>
                    </a:xfrm>
                    <a:prstGeom prst="rect">
                      <a:avLst/>
                    </a:prstGeom>
                  </pic:spPr>
                </pic:pic>
              </a:graphicData>
            </a:graphic>
          </wp:inline>
        </w:drawing>
      </w:r>
    </w:p>
    <w:p w14:paraId="3E0CEA25" w14:textId="3BEDBD66" w:rsidR="008045D2" w:rsidRDefault="00726472" w:rsidP="00726472">
      <w:pPr>
        <w:pStyle w:val="Caption"/>
        <w:jc w:val="center"/>
        <w:rPr>
          <w:lang w:bidi="si-LK"/>
        </w:rPr>
      </w:pPr>
      <w:bookmarkStart w:id="178" w:name="_Toc39684463"/>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6</w:t>
      </w:r>
      <w:r w:rsidR="004A3957">
        <w:fldChar w:fldCharType="end"/>
      </w:r>
      <w:r>
        <w:t xml:space="preserve"> </w:t>
      </w:r>
      <w:proofErr w:type="spellStart"/>
      <w:r>
        <w:t>Analyze</w:t>
      </w:r>
      <w:proofErr w:type="spellEnd"/>
      <w:r>
        <w:t xml:space="preserve"> image method</w:t>
      </w:r>
      <w:bookmarkEnd w:id="178"/>
    </w:p>
    <w:p w14:paraId="4540F77F" w14:textId="33716173" w:rsidR="008045D2" w:rsidRDefault="008045D2" w:rsidP="008045D2">
      <w:pPr>
        <w:rPr>
          <w:lang w:bidi="si-LK"/>
        </w:rPr>
      </w:pPr>
      <w:r>
        <w:rPr>
          <w:lang w:bidi="si-LK"/>
        </w:rPr>
        <w:t>This method combines all the methods defined above and creates the final JSON that will be passed to the front end with all of the parameters and some additional data that will be shown to the user before conversion.</w:t>
      </w:r>
    </w:p>
    <w:p w14:paraId="1FB44FC5" w14:textId="63650DFC" w:rsidR="00B53352" w:rsidRDefault="00B53352" w:rsidP="008045D2">
      <w:pPr>
        <w:rPr>
          <w:lang w:bidi="si-LK"/>
        </w:rPr>
      </w:pPr>
    </w:p>
    <w:p w14:paraId="0CCA65B9" w14:textId="4EE0AEBD" w:rsidR="008045D2" w:rsidRDefault="008045D2" w:rsidP="008045D2">
      <w:pPr>
        <w:pStyle w:val="Heading4"/>
      </w:pPr>
      <w:r>
        <w:lastRenderedPageBreak/>
        <w:t>Converter Class</w:t>
      </w:r>
    </w:p>
    <w:p w14:paraId="38BD9BB1" w14:textId="77777777" w:rsidR="00726472" w:rsidRDefault="008045D2" w:rsidP="00726472">
      <w:pPr>
        <w:keepNext/>
        <w:jc w:val="center"/>
      </w:pPr>
      <w:r>
        <w:rPr>
          <w:noProof/>
          <w:lang w:eastAsia="en-GB"/>
        </w:rPr>
        <w:drawing>
          <wp:inline distT="0" distB="0" distL="0" distR="0" wp14:anchorId="56A63CC5" wp14:editId="33E8F51D">
            <wp:extent cx="5943600" cy="333819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338195"/>
                    </a:xfrm>
                    <a:prstGeom prst="rect">
                      <a:avLst/>
                    </a:prstGeom>
                  </pic:spPr>
                </pic:pic>
              </a:graphicData>
            </a:graphic>
          </wp:inline>
        </w:drawing>
      </w:r>
    </w:p>
    <w:p w14:paraId="1C9C5CBB" w14:textId="415A90F3" w:rsidR="008045D2" w:rsidRPr="008045D2" w:rsidRDefault="00726472" w:rsidP="00726472">
      <w:pPr>
        <w:pStyle w:val="Caption"/>
        <w:jc w:val="center"/>
        <w:rPr>
          <w:lang w:bidi="si-LK"/>
        </w:rPr>
      </w:pPr>
      <w:bookmarkStart w:id="179" w:name="_Toc39684464"/>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7</w:t>
      </w:r>
      <w:r w:rsidR="004A3957">
        <w:fldChar w:fldCharType="end"/>
      </w:r>
      <w:r>
        <w:t xml:space="preserve"> Defining converter class</w:t>
      </w:r>
      <w:bookmarkEnd w:id="179"/>
    </w:p>
    <w:p w14:paraId="0D086C3B" w14:textId="582460FB" w:rsidR="008045D2" w:rsidRDefault="008045D2" w:rsidP="008045D2">
      <w:pPr>
        <w:rPr>
          <w:lang w:bidi="si-LK"/>
        </w:rPr>
      </w:pPr>
      <w:r>
        <w:rPr>
          <w:lang w:bidi="si-LK"/>
        </w:rPr>
        <w:t xml:space="preserve">This component is the class that handles the conversion of the image from all the parameters that have been identified using the analyser phase of the applications flow. It obtains the parameters from the URL </w:t>
      </w:r>
      <w:proofErr w:type="spellStart"/>
      <w:r>
        <w:rPr>
          <w:lang w:bidi="si-LK"/>
        </w:rPr>
        <w:t>params</w:t>
      </w:r>
      <w:proofErr w:type="spellEnd"/>
      <w:r>
        <w:rPr>
          <w:lang w:bidi="si-LK"/>
        </w:rPr>
        <w:t xml:space="preserve"> of the request and converts the image using the </w:t>
      </w:r>
      <w:proofErr w:type="spellStart"/>
      <w:r>
        <w:rPr>
          <w:lang w:bidi="si-LK"/>
        </w:rPr>
        <w:t>imagetrace</w:t>
      </w:r>
      <w:proofErr w:type="spellEnd"/>
      <w:r>
        <w:rPr>
          <w:lang w:bidi="si-LK"/>
        </w:rPr>
        <w:t xml:space="preserve"> library and output the image to the specified location. Once the operation is complete returns a JSON with the success flag to update the UI.</w:t>
      </w:r>
    </w:p>
    <w:p w14:paraId="06A95BAC" w14:textId="2A2E8AD6" w:rsidR="00B53352" w:rsidRDefault="00B53352" w:rsidP="008045D2">
      <w:pPr>
        <w:rPr>
          <w:lang w:bidi="si-LK"/>
        </w:rPr>
      </w:pPr>
    </w:p>
    <w:p w14:paraId="5690F3CE" w14:textId="11E60B4B" w:rsidR="00B53352" w:rsidRDefault="00B53352" w:rsidP="008045D2">
      <w:pPr>
        <w:rPr>
          <w:lang w:bidi="si-LK"/>
        </w:rPr>
      </w:pPr>
    </w:p>
    <w:p w14:paraId="414BED79" w14:textId="18E221C3" w:rsidR="00B53352" w:rsidRDefault="00B53352" w:rsidP="008045D2">
      <w:pPr>
        <w:rPr>
          <w:lang w:bidi="si-LK"/>
        </w:rPr>
      </w:pPr>
    </w:p>
    <w:p w14:paraId="3635F169" w14:textId="4E7B0C21" w:rsidR="00B53352" w:rsidRDefault="00B53352" w:rsidP="008045D2">
      <w:pPr>
        <w:rPr>
          <w:lang w:bidi="si-LK"/>
        </w:rPr>
      </w:pPr>
    </w:p>
    <w:p w14:paraId="618D36A9" w14:textId="0176E816" w:rsidR="00B53352" w:rsidRDefault="00B53352" w:rsidP="008045D2">
      <w:pPr>
        <w:rPr>
          <w:lang w:bidi="si-LK"/>
        </w:rPr>
      </w:pPr>
    </w:p>
    <w:p w14:paraId="49B23CAE" w14:textId="55CEAAE4" w:rsidR="00B53352" w:rsidRDefault="00B53352" w:rsidP="008045D2">
      <w:pPr>
        <w:rPr>
          <w:lang w:bidi="si-LK"/>
        </w:rPr>
      </w:pPr>
    </w:p>
    <w:p w14:paraId="747EBD4C" w14:textId="4B611E52" w:rsidR="00B53352" w:rsidRDefault="00B53352" w:rsidP="008045D2">
      <w:pPr>
        <w:rPr>
          <w:lang w:bidi="si-LK"/>
        </w:rPr>
      </w:pPr>
    </w:p>
    <w:p w14:paraId="67D4FCF7" w14:textId="77777777" w:rsidR="00726472" w:rsidRDefault="00726472" w:rsidP="008045D2">
      <w:pPr>
        <w:rPr>
          <w:lang w:bidi="si-LK"/>
        </w:rPr>
      </w:pPr>
    </w:p>
    <w:p w14:paraId="332FED75" w14:textId="08D4CF6E" w:rsidR="00D06073" w:rsidRDefault="00D06073" w:rsidP="00D06073">
      <w:pPr>
        <w:pStyle w:val="Heading3"/>
      </w:pPr>
      <w:bookmarkStart w:id="180" w:name="_Toc39684357"/>
      <w:r>
        <w:lastRenderedPageBreak/>
        <w:t>Frontend</w:t>
      </w:r>
      <w:bookmarkEnd w:id="180"/>
      <w:r>
        <w:t xml:space="preserve"> </w:t>
      </w:r>
    </w:p>
    <w:p w14:paraId="672666DB" w14:textId="655BF667" w:rsidR="00D06073" w:rsidRPr="00D06073" w:rsidRDefault="00D06073" w:rsidP="00D06073">
      <w:pPr>
        <w:pStyle w:val="Heading4"/>
      </w:pPr>
      <w:r>
        <w:t>Initialization</w:t>
      </w:r>
    </w:p>
    <w:p w14:paraId="6EBB172C" w14:textId="77777777" w:rsidR="00726472" w:rsidRDefault="00D06073" w:rsidP="00726472">
      <w:pPr>
        <w:keepNext/>
        <w:jc w:val="center"/>
      </w:pPr>
      <w:r>
        <w:rPr>
          <w:noProof/>
          <w:lang w:eastAsia="en-GB"/>
        </w:rPr>
        <w:drawing>
          <wp:inline distT="0" distB="0" distL="0" distR="0" wp14:anchorId="1E92BC8A" wp14:editId="6CEB98A2">
            <wp:extent cx="2754517" cy="2686050"/>
            <wp:effectExtent l="0" t="0" r="825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766623" cy="2697855"/>
                    </a:xfrm>
                    <a:prstGeom prst="rect">
                      <a:avLst/>
                    </a:prstGeom>
                  </pic:spPr>
                </pic:pic>
              </a:graphicData>
            </a:graphic>
          </wp:inline>
        </w:drawing>
      </w:r>
    </w:p>
    <w:p w14:paraId="26E887DB" w14:textId="0825A00B" w:rsidR="00D06073" w:rsidRDefault="00726472" w:rsidP="00726472">
      <w:pPr>
        <w:pStyle w:val="Caption"/>
        <w:jc w:val="center"/>
        <w:rPr>
          <w:lang w:bidi="si-LK"/>
        </w:rPr>
      </w:pPr>
      <w:bookmarkStart w:id="181" w:name="_Toc39684465"/>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8</w:t>
      </w:r>
      <w:r w:rsidR="004A3957">
        <w:fldChar w:fldCharType="end"/>
      </w:r>
      <w:r>
        <w:t xml:space="preserve"> Electron </w:t>
      </w:r>
      <w:proofErr w:type="spellStart"/>
      <w:r>
        <w:t>initlization</w:t>
      </w:r>
      <w:bookmarkEnd w:id="181"/>
      <w:proofErr w:type="spellEnd"/>
    </w:p>
    <w:p w14:paraId="5D79933F" w14:textId="13CC44FF" w:rsidR="00D06073" w:rsidRDefault="00D06073" w:rsidP="008045D2">
      <w:pPr>
        <w:rPr>
          <w:lang w:bidi="si-LK"/>
        </w:rPr>
      </w:pPr>
      <w:r>
        <w:rPr>
          <w:lang w:bidi="si-LK"/>
        </w:rPr>
        <w:t>Electron JS application initialization configuration. The configuration defined here will be used when creating the window for the frontend application which will be initialized.</w:t>
      </w:r>
    </w:p>
    <w:p w14:paraId="0F74DDBC" w14:textId="77777777" w:rsidR="00726472" w:rsidRDefault="00D06073" w:rsidP="00726472">
      <w:pPr>
        <w:keepNext/>
        <w:jc w:val="center"/>
      </w:pPr>
      <w:r>
        <w:rPr>
          <w:noProof/>
          <w:lang w:eastAsia="en-GB"/>
        </w:rPr>
        <w:drawing>
          <wp:inline distT="0" distB="0" distL="0" distR="0" wp14:anchorId="588CDDA3" wp14:editId="4879DFA7">
            <wp:extent cx="4172406" cy="334327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198892" cy="3364498"/>
                    </a:xfrm>
                    <a:prstGeom prst="rect">
                      <a:avLst/>
                    </a:prstGeom>
                  </pic:spPr>
                </pic:pic>
              </a:graphicData>
            </a:graphic>
          </wp:inline>
        </w:drawing>
      </w:r>
    </w:p>
    <w:p w14:paraId="1E7FA349" w14:textId="38E4E180" w:rsidR="00D06073" w:rsidRDefault="00726472" w:rsidP="00726472">
      <w:pPr>
        <w:pStyle w:val="Caption"/>
        <w:jc w:val="center"/>
        <w:rPr>
          <w:lang w:bidi="si-LK"/>
        </w:rPr>
      </w:pPr>
      <w:bookmarkStart w:id="182" w:name="_Toc39684466"/>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9</w:t>
      </w:r>
      <w:r w:rsidR="004A3957">
        <w:fldChar w:fldCharType="end"/>
      </w:r>
      <w:r>
        <w:t xml:space="preserve"> </w:t>
      </w:r>
      <w:proofErr w:type="spellStart"/>
      <w:r>
        <w:t>Analyze</w:t>
      </w:r>
      <w:proofErr w:type="spellEnd"/>
      <w:r>
        <w:t xml:space="preserve"> file ajax method</w:t>
      </w:r>
      <w:bookmarkEnd w:id="182"/>
    </w:p>
    <w:p w14:paraId="2C3D63BE" w14:textId="7C70B7F5" w:rsidR="00D06073" w:rsidRDefault="00D06073" w:rsidP="008045D2">
      <w:pPr>
        <w:rPr>
          <w:lang w:bidi="si-LK"/>
        </w:rPr>
      </w:pPr>
      <w:r>
        <w:rPr>
          <w:lang w:bidi="si-LK"/>
        </w:rPr>
        <w:lastRenderedPageBreak/>
        <w:t>This function sends a request to the backend Flask API and gets the parameters for the file defined in the file path URL parameter. And after a successful response updates the UI with these values preparing the application for the conversion process.</w:t>
      </w:r>
    </w:p>
    <w:p w14:paraId="7106765E" w14:textId="77777777" w:rsidR="00726472" w:rsidRDefault="00D06073" w:rsidP="00726472">
      <w:pPr>
        <w:keepNext/>
        <w:jc w:val="center"/>
      </w:pPr>
      <w:r>
        <w:rPr>
          <w:noProof/>
          <w:lang w:eastAsia="en-GB"/>
        </w:rPr>
        <w:drawing>
          <wp:inline distT="0" distB="0" distL="0" distR="0" wp14:anchorId="793C2622" wp14:editId="63D41326">
            <wp:extent cx="3886200" cy="1744638"/>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893240" cy="1747799"/>
                    </a:xfrm>
                    <a:prstGeom prst="rect">
                      <a:avLst/>
                    </a:prstGeom>
                  </pic:spPr>
                </pic:pic>
              </a:graphicData>
            </a:graphic>
          </wp:inline>
        </w:drawing>
      </w:r>
    </w:p>
    <w:p w14:paraId="0B4E26AC" w14:textId="36407860" w:rsidR="00D06073" w:rsidRDefault="00726472" w:rsidP="00726472">
      <w:pPr>
        <w:pStyle w:val="Caption"/>
        <w:jc w:val="center"/>
        <w:rPr>
          <w:lang w:bidi="si-LK"/>
        </w:rPr>
      </w:pPr>
      <w:bookmarkStart w:id="183" w:name="_Toc39684467"/>
      <w:r>
        <w:t xml:space="preserve">Figure </w:t>
      </w:r>
      <w:r w:rsidR="004A3957">
        <w:fldChar w:fldCharType="begin"/>
      </w:r>
      <w:r w:rsidR="004A3957">
        <w:instrText xml:space="preserve"> STYLEREF 2 \s </w:instrText>
      </w:r>
      <w:r w:rsidR="004A3957">
        <w:fldChar w:fldCharType="separate"/>
      </w:r>
      <w:r w:rsidR="00A318BF">
        <w:rPr>
          <w:noProof/>
        </w:rPr>
        <w:t>7.4</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20</w:t>
      </w:r>
      <w:r w:rsidR="004A3957">
        <w:fldChar w:fldCharType="end"/>
      </w:r>
      <w:r>
        <w:t xml:space="preserve"> Convert file ajax method</w:t>
      </w:r>
      <w:bookmarkEnd w:id="183"/>
    </w:p>
    <w:p w14:paraId="1D687A9D" w14:textId="5DE0CD67" w:rsidR="0094263D" w:rsidRPr="0094263D" w:rsidRDefault="00D06073" w:rsidP="0094263D">
      <w:pPr>
        <w:rPr>
          <w:lang w:bidi="si-LK"/>
        </w:rPr>
      </w:pPr>
      <w:r>
        <w:rPr>
          <w:lang w:bidi="si-LK"/>
        </w:rPr>
        <w:t>And after converts the image from raster to vector using the parameters found. When triggered by the user.</w:t>
      </w:r>
    </w:p>
    <w:p w14:paraId="4623F9E3" w14:textId="677A8FBF" w:rsidR="00B12101" w:rsidRDefault="00B12101" w:rsidP="00B12101">
      <w:pPr>
        <w:pStyle w:val="Heading2"/>
      </w:pPr>
      <w:bookmarkStart w:id="184" w:name="_Toc39684358"/>
      <w:r>
        <w:t>Screenshots of the System</w:t>
      </w:r>
      <w:bookmarkEnd w:id="184"/>
    </w:p>
    <w:p w14:paraId="63E98CE5" w14:textId="713F03DF" w:rsidR="00955039" w:rsidRPr="00955039" w:rsidRDefault="00955039" w:rsidP="00955039">
      <w:pPr>
        <w:rPr>
          <w:lang w:bidi="si-LK"/>
        </w:rPr>
      </w:pPr>
      <w:r>
        <w:rPr>
          <w:lang w:bidi="si-LK"/>
        </w:rPr>
        <w:t xml:space="preserve">The following screenshots depict the UI developed for the raster to vector conversion application. This is custom UI created using </w:t>
      </w:r>
      <w:proofErr w:type="gramStart"/>
      <w:r>
        <w:rPr>
          <w:lang w:bidi="si-LK"/>
        </w:rPr>
        <w:t>HTML,JS</w:t>
      </w:r>
      <w:proofErr w:type="gramEnd"/>
      <w:r>
        <w:rPr>
          <w:lang w:bidi="si-LK"/>
        </w:rPr>
        <w:t xml:space="preserve"> and CSS on the Frontend framework Electron JS</w:t>
      </w:r>
    </w:p>
    <w:p w14:paraId="6F2F32BB" w14:textId="77777777" w:rsidR="00726472" w:rsidRDefault="007A3FD0" w:rsidP="00726472">
      <w:pPr>
        <w:keepNext/>
        <w:jc w:val="center"/>
      </w:pPr>
      <w:r>
        <w:rPr>
          <w:noProof/>
          <w:lang w:eastAsia="en-GB"/>
        </w:rPr>
        <w:drawing>
          <wp:inline distT="0" distB="0" distL="0" distR="0" wp14:anchorId="7A0EBEB0" wp14:editId="6621DD7D">
            <wp:extent cx="3865880" cy="2334809"/>
            <wp:effectExtent l="0" t="0" r="1270" b="889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877009" cy="2341531"/>
                    </a:xfrm>
                    <a:prstGeom prst="rect">
                      <a:avLst/>
                    </a:prstGeom>
                  </pic:spPr>
                </pic:pic>
              </a:graphicData>
            </a:graphic>
          </wp:inline>
        </w:drawing>
      </w:r>
    </w:p>
    <w:p w14:paraId="49ED0E8A" w14:textId="72D94A0E" w:rsidR="007A3FD0" w:rsidRDefault="00726472" w:rsidP="00726472">
      <w:pPr>
        <w:pStyle w:val="Caption"/>
        <w:jc w:val="center"/>
        <w:rPr>
          <w:lang w:bidi="si-LK"/>
        </w:rPr>
      </w:pPr>
      <w:bookmarkStart w:id="185" w:name="_Toc39684468"/>
      <w:r>
        <w:t xml:space="preserve">Figure </w:t>
      </w:r>
      <w:r w:rsidR="004A3957">
        <w:fldChar w:fldCharType="begin"/>
      </w:r>
      <w:r w:rsidR="004A3957">
        <w:instrText xml:space="preserve"> STYLEREF 2 \s </w:instrText>
      </w:r>
      <w:r w:rsidR="004A3957">
        <w:fldChar w:fldCharType="separate"/>
      </w:r>
      <w:r w:rsidR="00A318BF">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Screenshot 1</w:t>
      </w:r>
      <w:bookmarkEnd w:id="185"/>
    </w:p>
    <w:p w14:paraId="6F0CC2AB" w14:textId="19846F43" w:rsidR="007A3FD0" w:rsidRDefault="00955039" w:rsidP="00955039">
      <w:pPr>
        <w:tabs>
          <w:tab w:val="left" w:pos="6330"/>
        </w:tabs>
        <w:rPr>
          <w:lang w:bidi="si-LK"/>
        </w:rPr>
      </w:pPr>
      <w:r>
        <w:rPr>
          <w:lang w:bidi="si-LK"/>
        </w:rPr>
        <w:tab/>
      </w:r>
    </w:p>
    <w:p w14:paraId="6D7B9EB1" w14:textId="77777777" w:rsidR="00726472" w:rsidRDefault="007A3FD0" w:rsidP="00726472">
      <w:pPr>
        <w:keepNext/>
        <w:jc w:val="center"/>
      </w:pPr>
      <w:r>
        <w:rPr>
          <w:noProof/>
          <w:lang w:eastAsia="en-GB"/>
        </w:rPr>
        <w:lastRenderedPageBreak/>
        <w:drawing>
          <wp:inline distT="0" distB="0" distL="0" distR="0" wp14:anchorId="2C14DB56" wp14:editId="4BED962A">
            <wp:extent cx="4078324" cy="2457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092724" cy="2466127"/>
                    </a:xfrm>
                    <a:prstGeom prst="rect">
                      <a:avLst/>
                    </a:prstGeom>
                  </pic:spPr>
                </pic:pic>
              </a:graphicData>
            </a:graphic>
          </wp:inline>
        </w:drawing>
      </w:r>
    </w:p>
    <w:p w14:paraId="3A32ADE7" w14:textId="263F9948" w:rsidR="007A3FD0" w:rsidRDefault="00726472" w:rsidP="00726472">
      <w:pPr>
        <w:pStyle w:val="Caption"/>
        <w:jc w:val="center"/>
        <w:rPr>
          <w:lang w:bidi="si-LK"/>
        </w:rPr>
      </w:pPr>
      <w:bookmarkStart w:id="186" w:name="_Toc39684469"/>
      <w:r>
        <w:t xml:space="preserve">Figure </w:t>
      </w:r>
      <w:r w:rsidR="004A3957">
        <w:fldChar w:fldCharType="begin"/>
      </w:r>
      <w:r w:rsidR="004A3957">
        <w:instrText xml:space="preserve"> STYLEREF 2 \s </w:instrText>
      </w:r>
      <w:r w:rsidR="004A3957">
        <w:fldChar w:fldCharType="separate"/>
      </w:r>
      <w:r w:rsidR="00A318BF">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2</w:t>
      </w:r>
      <w:r w:rsidR="004A3957">
        <w:fldChar w:fldCharType="end"/>
      </w:r>
      <w:r>
        <w:t xml:space="preserve"> Screenshot 2</w:t>
      </w:r>
      <w:bookmarkEnd w:id="186"/>
    </w:p>
    <w:p w14:paraId="02F1C0FF" w14:textId="77777777" w:rsidR="00726472" w:rsidRDefault="007A3FD0" w:rsidP="00726472">
      <w:pPr>
        <w:keepNext/>
        <w:jc w:val="center"/>
      </w:pPr>
      <w:r>
        <w:rPr>
          <w:noProof/>
          <w:lang w:eastAsia="en-GB"/>
        </w:rPr>
        <w:drawing>
          <wp:inline distT="0" distB="0" distL="0" distR="0" wp14:anchorId="4DD704E5" wp14:editId="66ADC5D0">
            <wp:extent cx="4052455" cy="2428875"/>
            <wp:effectExtent l="0" t="0" r="571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101218" cy="2458102"/>
                    </a:xfrm>
                    <a:prstGeom prst="rect">
                      <a:avLst/>
                    </a:prstGeom>
                  </pic:spPr>
                </pic:pic>
              </a:graphicData>
            </a:graphic>
          </wp:inline>
        </w:drawing>
      </w:r>
    </w:p>
    <w:p w14:paraId="0DFA55A9" w14:textId="7B060228" w:rsidR="007A3FD0" w:rsidRDefault="00726472" w:rsidP="00726472">
      <w:pPr>
        <w:pStyle w:val="Caption"/>
        <w:jc w:val="center"/>
      </w:pPr>
      <w:bookmarkStart w:id="187" w:name="_Toc39684470"/>
      <w:r>
        <w:t xml:space="preserve">Figure </w:t>
      </w:r>
      <w:r w:rsidR="004A3957">
        <w:fldChar w:fldCharType="begin"/>
      </w:r>
      <w:r w:rsidR="004A3957">
        <w:instrText xml:space="preserve"> STYLEREF 2 \s </w:instrText>
      </w:r>
      <w:r w:rsidR="004A3957">
        <w:fldChar w:fldCharType="separate"/>
      </w:r>
      <w:r w:rsidR="00A318BF">
        <w:rPr>
          <w:noProof/>
        </w:rPr>
        <w:t>7.5</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3</w:t>
      </w:r>
      <w:r w:rsidR="004A3957">
        <w:fldChar w:fldCharType="end"/>
      </w:r>
      <w:r>
        <w:t xml:space="preserve"> Screenshot 3</w:t>
      </w:r>
      <w:bookmarkEnd w:id="187"/>
    </w:p>
    <w:p w14:paraId="49EB0C11" w14:textId="0434BDA5" w:rsidR="00726472" w:rsidRDefault="00726472" w:rsidP="00726472"/>
    <w:p w14:paraId="02ABDCD7" w14:textId="4EB44D31" w:rsidR="00B12101" w:rsidRPr="00B12101" w:rsidRDefault="00B12101" w:rsidP="00B12101">
      <w:pPr>
        <w:pStyle w:val="Heading2"/>
      </w:pPr>
      <w:bookmarkStart w:id="188" w:name="_Toc39684359"/>
      <w:r>
        <w:t>Chapter Summary</w:t>
      </w:r>
      <w:bookmarkEnd w:id="188"/>
    </w:p>
    <w:p w14:paraId="0D16377C" w14:textId="3129BAB8" w:rsidR="00E73269" w:rsidRDefault="00955039" w:rsidP="000D18BD">
      <w:r>
        <w:t>Initially the selection of technologies, programming language and tools required for the implementation of the project were discussed. A basic overview of the system was also described. Each component and the functionality that they implement in the system with screen shots of the code was then provided. Finally, to conclude the chapter screen shots of the systems UI and console outputs were depicted.</w:t>
      </w:r>
    </w:p>
    <w:p w14:paraId="28ECF41F" w14:textId="77777777" w:rsidR="00E73269" w:rsidRDefault="00E73269">
      <w:pPr>
        <w:spacing w:line="259" w:lineRule="auto"/>
      </w:pPr>
      <w:r>
        <w:br w:type="page"/>
      </w:r>
    </w:p>
    <w:p w14:paraId="4B485676" w14:textId="282D9ADD" w:rsidR="000D18BD" w:rsidRDefault="00E73269" w:rsidP="00E73269">
      <w:pPr>
        <w:pStyle w:val="Heading1"/>
        <w:rPr>
          <w:rStyle w:val="Heading1Char"/>
          <w:b/>
        </w:rPr>
      </w:pPr>
      <w:bookmarkStart w:id="189" w:name="_Toc39684360"/>
      <w:r w:rsidRPr="00E73269">
        <w:lastRenderedPageBreak/>
        <w:t>C</w:t>
      </w:r>
      <w:r w:rsidRPr="00E73269">
        <w:rPr>
          <w:rStyle w:val="Heading1Char"/>
          <w:b/>
        </w:rPr>
        <w:t>hapter 8: Testing</w:t>
      </w:r>
      <w:bookmarkEnd w:id="189"/>
    </w:p>
    <w:p w14:paraId="789AE8D9" w14:textId="59A5E63E" w:rsidR="00E73269" w:rsidRDefault="00E73269" w:rsidP="00E73269">
      <w:pPr>
        <w:pStyle w:val="Heading2"/>
      </w:pPr>
      <w:bookmarkStart w:id="190" w:name="_Toc39684361"/>
      <w:r>
        <w:t>Chapter Overview</w:t>
      </w:r>
      <w:bookmarkEnd w:id="190"/>
    </w:p>
    <w:p w14:paraId="4C7EB536" w14:textId="329630A7" w:rsidR="00181E53" w:rsidRDefault="00181E53" w:rsidP="00181E53">
      <w:pPr>
        <w:rPr>
          <w:lang w:bidi="si-LK"/>
        </w:rPr>
      </w:pPr>
      <w:r>
        <w:rPr>
          <w:lang w:bidi="si-LK"/>
        </w:rPr>
        <w:t>This chapter discusses the testing process overview of the system and its result</w:t>
      </w:r>
      <w:r w:rsidR="00490F57">
        <w:rPr>
          <w:lang w:bidi="si-LK"/>
        </w:rPr>
        <w:t>s</w:t>
      </w:r>
      <w:r>
        <w:rPr>
          <w:lang w:bidi="si-LK"/>
        </w:rPr>
        <w:t>. The testing is carried out to test if functional and non-functional requirements are met and achieved by the implemented system. Initially</w:t>
      </w:r>
      <w:r w:rsidR="00490F57">
        <w:rPr>
          <w:lang w:bidi="si-LK"/>
        </w:rPr>
        <w:t>,</w:t>
      </w:r>
      <w:r>
        <w:rPr>
          <w:lang w:bidi="si-LK"/>
        </w:rPr>
        <w:t xml:space="preserve"> the testing goals and objectives are touched upon. The testing criteria is then mentioned. Black box texting is carried out on the main system and its results will be depicted. The image classification model will also be tested to get its error rate and accuracy. After functional testing is completely discussed.</w:t>
      </w:r>
      <w:r w:rsidR="00490F57">
        <w:rPr>
          <w:lang w:bidi="si-LK"/>
        </w:rPr>
        <w:t xml:space="preserve"> Non-functional testing according to the non-functional requirements mentioned in chapter 5 will also be elaborated on. The limitations of the testing will also be discussed as conclusion to the chapter.</w:t>
      </w:r>
    </w:p>
    <w:p w14:paraId="46D53981" w14:textId="7D0BE499" w:rsidR="00490F57" w:rsidRDefault="00490F57" w:rsidP="00181E53">
      <w:pPr>
        <w:rPr>
          <w:lang w:bidi="si-LK"/>
        </w:rPr>
      </w:pPr>
    </w:p>
    <w:p w14:paraId="4C4DC083" w14:textId="59A5F028" w:rsidR="00490F57" w:rsidRDefault="00490F57" w:rsidP="00490F57">
      <w:pPr>
        <w:pStyle w:val="Heading2"/>
      </w:pPr>
      <w:bookmarkStart w:id="191" w:name="_Toc39684362"/>
      <w:r>
        <w:t>Goals and Objectives of Testing</w:t>
      </w:r>
      <w:bookmarkEnd w:id="191"/>
    </w:p>
    <w:p w14:paraId="4DFB0539" w14:textId="78375686" w:rsidR="001F6049" w:rsidRDefault="001F6049" w:rsidP="001F6049">
      <w:pPr>
        <w:rPr>
          <w:lang w:bidi="si-LK"/>
        </w:rPr>
      </w:pPr>
      <w:r>
        <w:rPr>
          <w:lang w:bidi="si-LK"/>
        </w:rPr>
        <w:t xml:space="preserve">This testing phase is carried out to ensure that the system implemented as described in Chapter 7 of this document meet the functional and non-functional requirements that were descried during the requirement specification stage of this project. This testing phase makes sure the following goals are achieved. </w:t>
      </w:r>
    </w:p>
    <w:p w14:paraId="411F3F4D" w14:textId="441B4EFF" w:rsidR="001F6049" w:rsidRDefault="001F6049" w:rsidP="00194BE5">
      <w:pPr>
        <w:pStyle w:val="ListParagraph"/>
        <w:numPr>
          <w:ilvl w:val="0"/>
          <w:numId w:val="44"/>
        </w:numPr>
        <w:rPr>
          <w:lang w:bidi="si-LK"/>
        </w:rPr>
      </w:pPr>
      <w:r>
        <w:rPr>
          <w:lang w:bidi="si-LK"/>
        </w:rPr>
        <w:t>Identifying bugs and fixing them.</w:t>
      </w:r>
    </w:p>
    <w:p w14:paraId="78D35A3E" w14:textId="4FAF0507" w:rsidR="001F6049" w:rsidRDefault="001F6049" w:rsidP="00194BE5">
      <w:pPr>
        <w:pStyle w:val="ListParagraph"/>
        <w:numPr>
          <w:ilvl w:val="0"/>
          <w:numId w:val="44"/>
        </w:numPr>
        <w:rPr>
          <w:lang w:bidi="si-LK"/>
        </w:rPr>
      </w:pPr>
      <w:r>
        <w:rPr>
          <w:lang w:bidi="si-LK"/>
        </w:rPr>
        <w:t>Validate and verify if all the functional requirements have been met by the system.</w:t>
      </w:r>
    </w:p>
    <w:p w14:paraId="379279D9" w14:textId="77777777" w:rsidR="004231B3" w:rsidRDefault="001F6049" w:rsidP="00194BE5">
      <w:pPr>
        <w:pStyle w:val="ListParagraph"/>
        <w:numPr>
          <w:ilvl w:val="0"/>
          <w:numId w:val="44"/>
        </w:numPr>
        <w:rPr>
          <w:lang w:bidi="si-LK"/>
        </w:rPr>
      </w:pPr>
      <w:r>
        <w:rPr>
          <w:lang w:bidi="si-LK"/>
        </w:rPr>
        <w:t>Validate and verify if all the non-functional requirements have been met by the system.</w:t>
      </w:r>
    </w:p>
    <w:p w14:paraId="4736EA93" w14:textId="2B3F5451" w:rsidR="001F6049" w:rsidRPr="001F6049" w:rsidRDefault="004231B3" w:rsidP="004231B3">
      <w:pPr>
        <w:rPr>
          <w:lang w:bidi="si-LK"/>
        </w:rPr>
      </w:pPr>
      <w:r w:rsidRPr="001F6049">
        <w:rPr>
          <w:lang w:bidi="si-LK"/>
        </w:rPr>
        <w:t xml:space="preserve"> </w:t>
      </w:r>
    </w:p>
    <w:p w14:paraId="3041C6A7" w14:textId="3E0F92A1" w:rsidR="00490F57" w:rsidRDefault="00490F57" w:rsidP="00490F57">
      <w:pPr>
        <w:pStyle w:val="Heading2"/>
      </w:pPr>
      <w:bookmarkStart w:id="192" w:name="_Toc39684363"/>
      <w:r>
        <w:t>Testing Criteria</w:t>
      </w:r>
      <w:bookmarkEnd w:id="192"/>
    </w:p>
    <w:p w14:paraId="7678ED2C" w14:textId="30587181" w:rsidR="001F6049" w:rsidRDefault="001F6049" w:rsidP="001F6049">
      <w:pPr>
        <w:rPr>
          <w:lang w:bidi="si-LK"/>
        </w:rPr>
      </w:pPr>
      <w:r>
        <w:rPr>
          <w:lang w:bidi="si-LK"/>
        </w:rPr>
        <w:t>As the testing criteria of this testing phase, the following two criteria which are defined below will be used to identify and reduce the gap between the expectation and reality of the implementation.</w:t>
      </w:r>
    </w:p>
    <w:p w14:paraId="4C072C31" w14:textId="1DB61DA0" w:rsidR="001F6049" w:rsidRDefault="001F6049" w:rsidP="001F6049">
      <w:pPr>
        <w:rPr>
          <w:lang w:bidi="si-LK"/>
        </w:rPr>
      </w:pPr>
      <w:r w:rsidRPr="004231B3">
        <w:rPr>
          <w:b/>
          <w:lang w:bidi="si-LK"/>
        </w:rPr>
        <w:t>Functional Testing</w:t>
      </w:r>
      <w:r>
        <w:rPr>
          <w:lang w:bidi="si-LK"/>
        </w:rPr>
        <w:t xml:space="preserve"> </w:t>
      </w:r>
      <w:r w:rsidR="004231B3">
        <w:rPr>
          <w:lang w:bidi="si-LK"/>
        </w:rPr>
        <w:t>–</w:t>
      </w:r>
      <w:r>
        <w:rPr>
          <w:lang w:bidi="si-LK"/>
        </w:rPr>
        <w:t xml:space="preserve"> </w:t>
      </w:r>
      <w:r w:rsidR="004231B3">
        <w:rPr>
          <w:lang w:bidi="si-LK"/>
        </w:rPr>
        <w:t xml:space="preserve">To test the functional requirements defined </w:t>
      </w:r>
    </w:p>
    <w:p w14:paraId="1DA1B44A" w14:textId="5A1AC5AB" w:rsidR="005F17DA" w:rsidRDefault="001F6049" w:rsidP="001F6049">
      <w:pPr>
        <w:rPr>
          <w:lang w:bidi="si-LK"/>
        </w:rPr>
      </w:pPr>
      <w:r w:rsidRPr="004231B3">
        <w:rPr>
          <w:b/>
          <w:lang w:bidi="si-LK"/>
        </w:rPr>
        <w:t>Non-Functional Testing</w:t>
      </w:r>
      <w:r>
        <w:rPr>
          <w:lang w:bidi="si-LK"/>
        </w:rPr>
        <w:t xml:space="preserve"> </w:t>
      </w:r>
      <w:r w:rsidR="004231B3">
        <w:rPr>
          <w:lang w:bidi="si-LK"/>
        </w:rPr>
        <w:t>– To test non-functional requirements of the system. But elevate the overall experience of using the system.</w:t>
      </w:r>
    </w:p>
    <w:p w14:paraId="501E0A83" w14:textId="77777777" w:rsidR="00111788" w:rsidRPr="001F6049" w:rsidRDefault="00111788" w:rsidP="001F6049">
      <w:pPr>
        <w:rPr>
          <w:lang w:bidi="si-LK"/>
        </w:rPr>
      </w:pPr>
    </w:p>
    <w:p w14:paraId="5267499B" w14:textId="67C8E3E1" w:rsidR="00490F57" w:rsidRDefault="002A5BBA" w:rsidP="00490F57">
      <w:pPr>
        <w:pStyle w:val="Heading2"/>
        <w:rPr>
          <w:lang w:val="en-US"/>
        </w:rPr>
      </w:pPr>
      <w:bookmarkStart w:id="193" w:name="_Toc39684364"/>
      <w:r>
        <w:lastRenderedPageBreak/>
        <w:t>Unit</w:t>
      </w:r>
      <w:r w:rsidR="00490F57">
        <w:t xml:space="preserve"> Testing</w:t>
      </w:r>
      <w:bookmarkEnd w:id="193"/>
    </w:p>
    <w:p w14:paraId="74561FC3" w14:textId="2FA5D17D" w:rsidR="007B30F2" w:rsidRDefault="002A5BBA" w:rsidP="007B30F2">
      <w:pPr>
        <w:rPr>
          <w:lang w:val="en-US" w:bidi="si-LK"/>
        </w:rPr>
      </w:pPr>
      <w:r>
        <w:rPr>
          <w:lang w:val="en-US" w:bidi="si-LK"/>
        </w:rPr>
        <w:t>The system</w:t>
      </w:r>
      <w:r w:rsidR="005F17DA">
        <w:rPr>
          <w:lang w:val="en-US" w:bidi="si-LK"/>
        </w:rPr>
        <w:t xml:space="preserve"> implemented in this research, comprises of many unit components that through integration complete the overall process of the system. As these unit functionalities have to perform and generate the expected outputs for the full system to work. The validity of each component may affect the next component that it is to interact with. If this is not validated and rectified where anomalies occur, a waterfall affect may occur and affect the accuracy and performance of the system as a whole. Unit testing is thus used to test the individual units of the system to validate that the component being tested performs as expected. </w:t>
      </w:r>
    </w:p>
    <w:p w14:paraId="07627A50" w14:textId="67FAF0A1" w:rsidR="005F17DA" w:rsidRDefault="005F17DA" w:rsidP="007B30F2">
      <w:pPr>
        <w:rPr>
          <w:lang w:val="en-US" w:bidi="si-LK"/>
        </w:rPr>
      </w:pPr>
    </w:p>
    <w:p w14:paraId="20EE38B7" w14:textId="7C47BBA3" w:rsidR="005F17DA" w:rsidRDefault="005F17DA" w:rsidP="005F17DA">
      <w:pPr>
        <w:pStyle w:val="Heading3"/>
        <w:rPr>
          <w:lang w:val="en-US"/>
        </w:rPr>
      </w:pPr>
      <w:bookmarkStart w:id="194" w:name="_Toc39684365"/>
      <w:r>
        <w:rPr>
          <w:lang w:val="en-US"/>
        </w:rPr>
        <w:t>Unit Testing Tools</w:t>
      </w:r>
      <w:bookmarkEnd w:id="194"/>
    </w:p>
    <w:p w14:paraId="273962B3" w14:textId="1C8B6301" w:rsidR="006B5DAE" w:rsidRDefault="00F46448" w:rsidP="00F46448">
      <w:pPr>
        <w:rPr>
          <w:lang w:val="en-US" w:bidi="si-LK"/>
        </w:rPr>
      </w:pPr>
      <w:r w:rsidRPr="006B5DAE">
        <w:rPr>
          <w:b/>
          <w:lang w:val="en-US" w:bidi="si-LK"/>
        </w:rPr>
        <w:t>PyTest</w:t>
      </w:r>
      <w:r>
        <w:rPr>
          <w:lang w:val="en-US" w:bidi="si-LK"/>
        </w:rPr>
        <w:t xml:space="preserve"> has been selected as the unit testing tool to be used in the testing phase of this projects’ unit tests. It is a simple testing framework that is open source and is well documented. It allows for compact test scenarios. </w:t>
      </w:r>
      <w:r w:rsidRPr="006B5DAE">
        <w:rPr>
          <w:b/>
          <w:lang w:val="en-US" w:bidi="si-LK"/>
        </w:rPr>
        <w:t>PyTest</w:t>
      </w:r>
      <w:r>
        <w:rPr>
          <w:lang w:val="en-US" w:bidi="si-LK"/>
        </w:rPr>
        <w:t xml:space="preserve"> allows storing of values from test cases, the ones which were asserted successfully and the ones which weren’t. Therefore, it is much easier than going through logs and using debuggers to identify test result.</w:t>
      </w:r>
    </w:p>
    <w:p w14:paraId="7816C0FC" w14:textId="1B921FF2" w:rsidR="006B5DAE" w:rsidRDefault="006B5DAE" w:rsidP="00F46448">
      <w:pPr>
        <w:rPr>
          <w:lang w:val="en-US" w:bidi="si-LK"/>
        </w:rPr>
      </w:pPr>
      <w:r>
        <w:rPr>
          <w:lang w:val="en-US" w:bidi="si-LK"/>
        </w:rPr>
        <w:t xml:space="preserve">The Following table describes the unit test cases and their results that were carried out during the unit testing phase. A more detailed version of this table can be found in the </w:t>
      </w:r>
      <w:r w:rsidR="005467EF" w:rsidRPr="005467EF">
        <w:rPr>
          <w:lang w:val="en-US" w:bidi="si-LK"/>
        </w:rPr>
        <w:t>Appendix G</w:t>
      </w:r>
      <w:r>
        <w:rPr>
          <w:lang w:val="en-US" w:bidi="si-LK"/>
        </w:rPr>
        <w:t xml:space="preserve"> of this document.</w:t>
      </w:r>
    </w:p>
    <w:p w14:paraId="04CF4E35" w14:textId="1FF7F261" w:rsidR="006B5DAE" w:rsidRDefault="006B5DAE" w:rsidP="00F46448">
      <w:pPr>
        <w:rPr>
          <w:lang w:val="en-US" w:bidi="si-LK"/>
        </w:rPr>
      </w:pPr>
    </w:p>
    <w:tbl>
      <w:tblPr>
        <w:tblStyle w:val="TableGrid"/>
        <w:tblW w:w="0" w:type="auto"/>
        <w:tblLook w:val="04A0" w:firstRow="1" w:lastRow="0" w:firstColumn="1" w:lastColumn="0" w:noHBand="0" w:noVBand="1"/>
      </w:tblPr>
      <w:tblGrid>
        <w:gridCol w:w="936"/>
        <w:gridCol w:w="5296"/>
        <w:gridCol w:w="567"/>
        <w:gridCol w:w="1134"/>
        <w:gridCol w:w="1417"/>
      </w:tblGrid>
      <w:tr w:rsidR="006B5DAE" w14:paraId="1AE2219B" w14:textId="77777777" w:rsidTr="005B4FD4">
        <w:tc>
          <w:tcPr>
            <w:tcW w:w="936" w:type="dxa"/>
          </w:tcPr>
          <w:p w14:paraId="4D06A79B" w14:textId="2E37B5F1" w:rsidR="006B5DAE" w:rsidRPr="006B5DAE" w:rsidRDefault="006B5DAE" w:rsidP="00F46448">
            <w:pPr>
              <w:rPr>
                <w:b/>
                <w:lang w:val="en-US" w:bidi="si-LK"/>
              </w:rPr>
            </w:pPr>
            <w:r w:rsidRPr="006B5DAE">
              <w:rPr>
                <w:b/>
                <w:lang w:val="en-US" w:bidi="si-LK"/>
              </w:rPr>
              <w:t>ID</w:t>
            </w:r>
          </w:p>
        </w:tc>
        <w:tc>
          <w:tcPr>
            <w:tcW w:w="5296" w:type="dxa"/>
          </w:tcPr>
          <w:p w14:paraId="1358D1CF" w14:textId="768D514E" w:rsidR="006B5DAE" w:rsidRPr="006B5DAE" w:rsidRDefault="006B5DAE" w:rsidP="00F46448">
            <w:pPr>
              <w:rPr>
                <w:b/>
                <w:lang w:val="en-US" w:bidi="si-LK"/>
              </w:rPr>
            </w:pPr>
            <w:r w:rsidRPr="006B5DAE">
              <w:rPr>
                <w:b/>
                <w:lang w:val="en-US" w:bidi="si-LK"/>
              </w:rPr>
              <w:t>Test case</w:t>
            </w:r>
          </w:p>
        </w:tc>
        <w:tc>
          <w:tcPr>
            <w:tcW w:w="567" w:type="dxa"/>
          </w:tcPr>
          <w:p w14:paraId="5175A646" w14:textId="20A1D68F" w:rsidR="006B5DAE" w:rsidRPr="006B5DAE" w:rsidRDefault="006B5DAE" w:rsidP="00F46448">
            <w:pPr>
              <w:rPr>
                <w:b/>
                <w:lang w:val="en-US" w:bidi="si-LK"/>
              </w:rPr>
            </w:pPr>
            <w:r w:rsidRPr="006B5DAE">
              <w:rPr>
                <w:b/>
                <w:lang w:val="en-US" w:bidi="si-LK"/>
              </w:rPr>
              <w:t>FR ID</w:t>
            </w:r>
          </w:p>
        </w:tc>
        <w:tc>
          <w:tcPr>
            <w:tcW w:w="1134" w:type="dxa"/>
          </w:tcPr>
          <w:p w14:paraId="2978AE7D" w14:textId="22664CAD" w:rsidR="006B5DAE" w:rsidRPr="006B5DAE" w:rsidRDefault="006B5DAE" w:rsidP="00F46448">
            <w:pPr>
              <w:rPr>
                <w:b/>
                <w:lang w:val="en-US" w:bidi="si-LK"/>
              </w:rPr>
            </w:pPr>
            <w:r w:rsidRPr="006B5DAE">
              <w:rPr>
                <w:b/>
                <w:lang w:val="en-US" w:bidi="si-LK"/>
              </w:rPr>
              <w:t>Priority</w:t>
            </w:r>
          </w:p>
        </w:tc>
        <w:tc>
          <w:tcPr>
            <w:tcW w:w="1417" w:type="dxa"/>
          </w:tcPr>
          <w:p w14:paraId="15CAA9D6" w14:textId="2824E757" w:rsidR="006B5DAE" w:rsidRPr="006B5DAE" w:rsidRDefault="006B5DAE" w:rsidP="00F46448">
            <w:pPr>
              <w:rPr>
                <w:b/>
                <w:lang w:val="en-US" w:bidi="si-LK"/>
              </w:rPr>
            </w:pPr>
            <w:r w:rsidRPr="006B5DAE">
              <w:rPr>
                <w:b/>
                <w:lang w:val="en-US" w:bidi="si-LK"/>
              </w:rPr>
              <w:t>Result</w:t>
            </w:r>
          </w:p>
        </w:tc>
      </w:tr>
      <w:tr w:rsidR="006B5DAE" w14:paraId="47DE401E" w14:textId="77777777" w:rsidTr="005B4FD4">
        <w:tc>
          <w:tcPr>
            <w:tcW w:w="936" w:type="dxa"/>
          </w:tcPr>
          <w:p w14:paraId="702FE6E3" w14:textId="5D8D2CF1" w:rsidR="006B5DAE" w:rsidRDefault="005B040D" w:rsidP="00F46448">
            <w:pPr>
              <w:rPr>
                <w:lang w:val="en-US" w:bidi="si-LK"/>
              </w:rPr>
            </w:pPr>
            <w:r>
              <w:rPr>
                <w:lang w:val="en-US" w:bidi="si-LK"/>
              </w:rPr>
              <w:t>UTC01</w:t>
            </w:r>
          </w:p>
        </w:tc>
        <w:tc>
          <w:tcPr>
            <w:tcW w:w="5296" w:type="dxa"/>
          </w:tcPr>
          <w:p w14:paraId="78B9796A" w14:textId="34780488" w:rsidR="006B5DAE" w:rsidRPr="00E040E7" w:rsidRDefault="00E040E7" w:rsidP="00E040E7">
            <w:pPr>
              <w:rPr>
                <w:lang w:bidi="si-LK"/>
              </w:rPr>
            </w:pPr>
            <w:r>
              <w:rPr>
                <w:lang w:val="en-US" w:bidi="si-LK"/>
              </w:rPr>
              <w:t>Load data set for variable and SSIM comparison csv creation</w:t>
            </w:r>
          </w:p>
        </w:tc>
        <w:tc>
          <w:tcPr>
            <w:tcW w:w="567" w:type="dxa"/>
          </w:tcPr>
          <w:p w14:paraId="7E73C786" w14:textId="65BBFB87" w:rsidR="006B5DAE" w:rsidRDefault="00A02689" w:rsidP="00F46448">
            <w:pPr>
              <w:rPr>
                <w:lang w:val="en-US" w:bidi="si-LK"/>
              </w:rPr>
            </w:pPr>
            <w:r>
              <w:rPr>
                <w:lang w:val="en-US" w:bidi="si-LK"/>
              </w:rPr>
              <w:t>3</w:t>
            </w:r>
          </w:p>
        </w:tc>
        <w:tc>
          <w:tcPr>
            <w:tcW w:w="1134" w:type="dxa"/>
          </w:tcPr>
          <w:p w14:paraId="3ABA4ECD" w14:textId="564EA3E0" w:rsidR="006B5DAE" w:rsidRDefault="00A02689" w:rsidP="00F46448">
            <w:pPr>
              <w:rPr>
                <w:lang w:val="en-US" w:bidi="si-LK"/>
              </w:rPr>
            </w:pPr>
            <w:r>
              <w:rPr>
                <w:lang w:val="en-US" w:bidi="si-LK"/>
              </w:rPr>
              <w:t>High</w:t>
            </w:r>
          </w:p>
        </w:tc>
        <w:tc>
          <w:tcPr>
            <w:tcW w:w="1417" w:type="dxa"/>
          </w:tcPr>
          <w:p w14:paraId="186DD056" w14:textId="3E7B845E" w:rsidR="006B5DAE" w:rsidRDefault="00A02689" w:rsidP="00F46448">
            <w:pPr>
              <w:rPr>
                <w:lang w:val="en-US" w:bidi="si-LK"/>
              </w:rPr>
            </w:pPr>
            <w:r>
              <w:rPr>
                <w:lang w:val="en-US" w:bidi="si-LK"/>
              </w:rPr>
              <w:t>Passed</w:t>
            </w:r>
          </w:p>
        </w:tc>
      </w:tr>
      <w:tr w:rsidR="00E040E7" w14:paraId="5CB7C196" w14:textId="77777777" w:rsidTr="005B4FD4">
        <w:tc>
          <w:tcPr>
            <w:tcW w:w="936" w:type="dxa"/>
          </w:tcPr>
          <w:p w14:paraId="6CE1DAB1" w14:textId="626EAF5D" w:rsidR="00E040E7" w:rsidRDefault="00E040E7" w:rsidP="00F46448">
            <w:pPr>
              <w:rPr>
                <w:lang w:val="en-US" w:bidi="si-LK"/>
              </w:rPr>
            </w:pPr>
            <w:r>
              <w:rPr>
                <w:lang w:val="en-US" w:bidi="si-LK"/>
              </w:rPr>
              <w:t>UTC02</w:t>
            </w:r>
          </w:p>
        </w:tc>
        <w:tc>
          <w:tcPr>
            <w:tcW w:w="5296" w:type="dxa"/>
          </w:tcPr>
          <w:p w14:paraId="2F8FA34D" w14:textId="3EE277A5" w:rsidR="00E040E7" w:rsidRDefault="00E040E7" w:rsidP="00F46448">
            <w:pPr>
              <w:rPr>
                <w:lang w:val="en-US" w:bidi="si-LK"/>
              </w:rPr>
            </w:pPr>
            <w:r>
              <w:rPr>
                <w:lang w:val="en-US" w:bidi="si-LK"/>
              </w:rPr>
              <w:t>Quantize loaded image</w:t>
            </w:r>
          </w:p>
        </w:tc>
        <w:tc>
          <w:tcPr>
            <w:tcW w:w="567" w:type="dxa"/>
          </w:tcPr>
          <w:p w14:paraId="34788323" w14:textId="77AD4C92" w:rsidR="00E040E7" w:rsidRDefault="00A02689" w:rsidP="00F46448">
            <w:pPr>
              <w:rPr>
                <w:lang w:val="en-US" w:bidi="si-LK"/>
              </w:rPr>
            </w:pPr>
            <w:r>
              <w:rPr>
                <w:lang w:val="en-US" w:bidi="si-LK"/>
              </w:rPr>
              <w:t>1</w:t>
            </w:r>
          </w:p>
        </w:tc>
        <w:tc>
          <w:tcPr>
            <w:tcW w:w="1134" w:type="dxa"/>
          </w:tcPr>
          <w:p w14:paraId="0E4B981B" w14:textId="016A8893" w:rsidR="00E040E7" w:rsidRDefault="00A02689" w:rsidP="00F46448">
            <w:pPr>
              <w:rPr>
                <w:lang w:val="en-US" w:bidi="si-LK"/>
              </w:rPr>
            </w:pPr>
            <w:r>
              <w:rPr>
                <w:lang w:val="en-US" w:bidi="si-LK"/>
              </w:rPr>
              <w:t>High</w:t>
            </w:r>
          </w:p>
        </w:tc>
        <w:tc>
          <w:tcPr>
            <w:tcW w:w="1417" w:type="dxa"/>
          </w:tcPr>
          <w:p w14:paraId="0516F4BE" w14:textId="46975BA5" w:rsidR="00E040E7" w:rsidRDefault="00A02689" w:rsidP="00A02689">
            <w:pPr>
              <w:rPr>
                <w:lang w:val="en-US" w:bidi="si-LK"/>
              </w:rPr>
            </w:pPr>
            <w:r>
              <w:rPr>
                <w:lang w:val="en-US" w:bidi="si-LK"/>
              </w:rPr>
              <w:t>Passed</w:t>
            </w:r>
          </w:p>
        </w:tc>
      </w:tr>
      <w:tr w:rsidR="00E040E7" w14:paraId="1EA7C2A0" w14:textId="77777777" w:rsidTr="005B4FD4">
        <w:tc>
          <w:tcPr>
            <w:tcW w:w="936" w:type="dxa"/>
          </w:tcPr>
          <w:p w14:paraId="388D0616" w14:textId="135915FE" w:rsidR="00E040E7" w:rsidRDefault="00BD0869" w:rsidP="00F46448">
            <w:pPr>
              <w:rPr>
                <w:lang w:val="en-US" w:bidi="si-LK"/>
              </w:rPr>
            </w:pPr>
            <w:r>
              <w:rPr>
                <w:lang w:val="en-US" w:bidi="si-LK"/>
              </w:rPr>
              <w:t>UTC03</w:t>
            </w:r>
          </w:p>
        </w:tc>
        <w:tc>
          <w:tcPr>
            <w:tcW w:w="5296" w:type="dxa"/>
          </w:tcPr>
          <w:p w14:paraId="152F3C15" w14:textId="60731E89" w:rsidR="00E040E7" w:rsidRDefault="00BD0869" w:rsidP="00BD0869">
            <w:pPr>
              <w:rPr>
                <w:lang w:val="en-US" w:bidi="si-LK"/>
              </w:rPr>
            </w:pPr>
            <w:r>
              <w:rPr>
                <w:lang w:val="en-US" w:bidi="si-LK"/>
              </w:rPr>
              <w:t>Write parameters and SSIM to csv per each image</w:t>
            </w:r>
          </w:p>
        </w:tc>
        <w:tc>
          <w:tcPr>
            <w:tcW w:w="567" w:type="dxa"/>
          </w:tcPr>
          <w:p w14:paraId="5020AD0C" w14:textId="4E5F77C5" w:rsidR="00E040E7" w:rsidRDefault="00A02689" w:rsidP="00F46448">
            <w:pPr>
              <w:rPr>
                <w:lang w:val="en-US" w:bidi="si-LK"/>
              </w:rPr>
            </w:pPr>
            <w:r>
              <w:rPr>
                <w:lang w:val="en-US" w:bidi="si-LK"/>
              </w:rPr>
              <w:t>3</w:t>
            </w:r>
          </w:p>
        </w:tc>
        <w:tc>
          <w:tcPr>
            <w:tcW w:w="1134" w:type="dxa"/>
          </w:tcPr>
          <w:p w14:paraId="109B80C6" w14:textId="6F061D08" w:rsidR="00E040E7" w:rsidRDefault="00A02689" w:rsidP="00F46448">
            <w:pPr>
              <w:rPr>
                <w:lang w:val="en-US" w:bidi="si-LK"/>
              </w:rPr>
            </w:pPr>
            <w:r>
              <w:rPr>
                <w:lang w:val="en-US" w:bidi="si-LK"/>
              </w:rPr>
              <w:t>High</w:t>
            </w:r>
          </w:p>
        </w:tc>
        <w:tc>
          <w:tcPr>
            <w:tcW w:w="1417" w:type="dxa"/>
          </w:tcPr>
          <w:p w14:paraId="38A7F67C" w14:textId="37A39A50" w:rsidR="00E040E7" w:rsidRDefault="00A02689" w:rsidP="00F46448">
            <w:pPr>
              <w:rPr>
                <w:lang w:val="en-US" w:bidi="si-LK"/>
              </w:rPr>
            </w:pPr>
            <w:r>
              <w:rPr>
                <w:lang w:val="en-US" w:bidi="si-LK"/>
              </w:rPr>
              <w:t>Passed</w:t>
            </w:r>
          </w:p>
        </w:tc>
      </w:tr>
      <w:tr w:rsidR="00E040E7" w14:paraId="62CB9799" w14:textId="77777777" w:rsidTr="005B4FD4">
        <w:tc>
          <w:tcPr>
            <w:tcW w:w="936" w:type="dxa"/>
          </w:tcPr>
          <w:p w14:paraId="7882A553" w14:textId="498EF507" w:rsidR="00E040E7" w:rsidRDefault="00BD0869" w:rsidP="00F46448">
            <w:pPr>
              <w:rPr>
                <w:lang w:val="en-US" w:bidi="si-LK"/>
              </w:rPr>
            </w:pPr>
            <w:r>
              <w:rPr>
                <w:lang w:val="en-US" w:bidi="si-LK"/>
              </w:rPr>
              <w:t>UTC04</w:t>
            </w:r>
          </w:p>
        </w:tc>
        <w:tc>
          <w:tcPr>
            <w:tcW w:w="5296" w:type="dxa"/>
          </w:tcPr>
          <w:p w14:paraId="470D5E6F" w14:textId="793A7F0B" w:rsidR="00E040E7" w:rsidRDefault="00BD0869" w:rsidP="00F46448">
            <w:pPr>
              <w:rPr>
                <w:lang w:val="en-US" w:bidi="si-LK"/>
              </w:rPr>
            </w:pPr>
            <w:r>
              <w:rPr>
                <w:lang w:val="en-US" w:bidi="si-LK"/>
              </w:rPr>
              <w:t>Sub process call to Convert to Vector</w:t>
            </w:r>
          </w:p>
        </w:tc>
        <w:tc>
          <w:tcPr>
            <w:tcW w:w="567" w:type="dxa"/>
          </w:tcPr>
          <w:p w14:paraId="66EC96C6" w14:textId="3F82AEC9" w:rsidR="00E040E7" w:rsidRDefault="00A02689" w:rsidP="00F46448">
            <w:pPr>
              <w:rPr>
                <w:lang w:val="en-US" w:bidi="si-LK"/>
              </w:rPr>
            </w:pPr>
            <w:r>
              <w:rPr>
                <w:lang w:val="en-US" w:bidi="si-LK"/>
              </w:rPr>
              <w:t>3</w:t>
            </w:r>
          </w:p>
        </w:tc>
        <w:tc>
          <w:tcPr>
            <w:tcW w:w="1134" w:type="dxa"/>
          </w:tcPr>
          <w:p w14:paraId="1D610A97" w14:textId="5894AD7F" w:rsidR="00E040E7" w:rsidRDefault="00A02689" w:rsidP="00F46448">
            <w:pPr>
              <w:rPr>
                <w:lang w:val="en-US" w:bidi="si-LK"/>
              </w:rPr>
            </w:pPr>
            <w:r>
              <w:rPr>
                <w:lang w:val="en-US" w:bidi="si-LK"/>
              </w:rPr>
              <w:t>High</w:t>
            </w:r>
          </w:p>
        </w:tc>
        <w:tc>
          <w:tcPr>
            <w:tcW w:w="1417" w:type="dxa"/>
          </w:tcPr>
          <w:p w14:paraId="2EE00279" w14:textId="1A63D2F2" w:rsidR="00E040E7" w:rsidRDefault="00A02689" w:rsidP="00F46448">
            <w:pPr>
              <w:rPr>
                <w:lang w:val="en-US" w:bidi="si-LK"/>
              </w:rPr>
            </w:pPr>
            <w:r>
              <w:rPr>
                <w:lang w:val="en-US" w:bidi="si-LK"/>
              </w:rPr>
              <w:t>Passed</w:t>
            </w:r>
          </w:p>
        </w:tc>
      </w:tr>
      <w:tr w:rsidR="00BD0869" w14:paraId="73392DD3" w14:textId="77777777" w:rsidTr="005B4FD4">
        <w:tc>
          <w:tcPr>
            <w:tcW w:w="936" w:type="dxa"/>
          </w:tcPr>
          <w:p w14:paraId="4E320DBE" w14:textId="0C5AECDB" w:rsidR="00BD0869" w:rsidRDefault="00BD0869" w:rsidP="00F46448">
            <w:pPr>
              <w:rPr>
                <w:lang w:val="en-US" w:bidi="si-LK"/>
              </w:rPr>
            </w:pPr>
            <w:r>
              <w:rPr>
                <w:lang w:val="en-US" w:bidi="si-LK"/>
              </w:rPr>
              <w:t>UTC05</w:t>
            </w:r>
          </w:p>
        </w:tc>
        <w:tc>
          <w:tcPr>
            <w:tcW w:w="5296" w:type="dxa"/>
          </w:tcPr>
          <w:p w14:paraId="714601D2" w14:textId="32D084D3" w:rsidR="00BD0869" w:rsidRDefault="00BD0869" w:rsidP="00F46448">
            <w:pPr>
              <w:rPr>
                <w:lang w:val="en-US" w:bidi="si-LK"/>
              </w:rPr>
            </w:pPr>
            <w:r>
              <w:rPr>
                <w:lang w:val="en-US" w:bidi="si-LK"/>
              </w:rPr>
              <w:t>Bat file execution for SVG to PNG conversion</w:t>
            </w:r>
          </w:p>
        </w:tc>
        <w:tc>
          <w:tcPr>
            <w:tcW w:w="567" w:type="dxa"/>
          </w:tcPr>
          <w:p w14:paraId="25C0C04A" w14:textId="4DBF197B" w:rsidR="00BD0869" w:rsidRDefault="000A3D4B" w:rsidP="00F46448">
            <w:pPr>
              <w:rPr>
                <w:lang w:val="en-US" w:bidi="si-LK"/>
              </w:rPr>
            </w:pPr>
            <w:r>
              <w:rPr>
                <w:lang w:val="en-US" w:bidi="si-LK"/>
              </w:rPr>
              <w:t>3</w:t>
            </w:r>
          </w:p>
        </w:tc>
        <w:tc>
          <w:tcPr>
            <w:tcW w:w="1134" w:type="dxa"/>
          </w:tcPr>
          <w:p w14:paraId="6E9D990B" w14:textId="5AD0D49A" w:rsidR="00BD0869" w:rsidRDefault="00A02689" w:rsidP="00F46448">
            <w:pPr>
              <w:rPr>
                <w:lang w:val="en-US" w:bidi="si-LK"/>
              </w:rPr>
            </w:pPr>
            <w:r>
              <w:rPr>
                <w:lang w:val="en-US" w:bidi="si-LK"/>
              </w:rPr>
              <w:t>High</w:t>
            </w:r>
          </w:p>
        </w:tc>
        <w:tc>
          <w:tcPr>
            <w:tcW w:w="1417" w:type="dxa"/>
          </w:tcPr>
          <w:p w14:paraId="2F0523BF" w14:textId="02A04644" w:rsidR="00BD0869" w:rsidRDefault="00A02689" w:rsidP="00F46448">
            <w:pPr>
              <w:rPr>
                <w:lang w:val="en-US" w:bidi="si-LK"/>
              </w:rPr>
            </w:pPr>
            <w:r>
              <w:rPr>
                <w:lang w:val="en-US" w:bidi="si-LK"/>
              </w:rPr>
              <w:t>Passed</w:t>
            </w:r>
          </w:p>
        </w:tc>
      </w:tr>
      <w:tr w:rsidR="00BD0869" w14:paraId="26CE14E1" w14:textId="77777777" w:rsidTr="005B4FD4">
        <w:tc>
          <w:tcPr>
            <w:tcW w:w="936" w:type="dxa"/>
          </w:tcPr>
          <w:p w14:paraId="2739D62C" w14:textId="7AC10DA4" w:rsidR="00BD0869" w:rsidRDefault="00BD0869" w:rsidP="00F46448">
            <w:pPr>
              <w:rPr>
                <w:lang w:val="en-US" w:bidi="si-LK"/>
              </w:rPr>
            </w:pPr>
            <w:r>
              <w:rPr>
                <w:lang w:val="en-US" w:bidi="si-LK"/>
              </w:rPr>
              <w:t>UTC06</w:t>
            </w:r>
          </w:p>
        </w:tc>
        <w:tc>
          <w:tcPr>
            <w:tcW w:w="5296" w:type="dxa"/>
          </w:tcPr>
          <w:p w14:paraId="70DA0CE7" w14:textId="08C28F1B" w:rsidR="00BD0869" w:rsidRDefault="00BD0869" w:rsidP="00BD0869">
            <w:pPr>
              <w:rPr>
                <w:lang w:val="en-US" w:bidi="si-LK"/>
              </w:rPr>
            </w:pPr>
            <w:r>
              <w:rPr>
                <w:lang w:val="en-US" w:bidi="si-LK"/>
              </w:rPr>
              <w:t>Obtain Similarity Index for input image and output image comparison</w:t>
            </w:r>
          </w:p>
        </w:tc>
        <w:tc>
          <w:tcPr>
            <w:tcW w:w="567" w:type="dxa"/>
          </w:tcPr>
          <w:p w14:paraId="782DFF96" w14:textId="6CBB5FBE" w:rsidR="00BD0869" w:rsidRDefault="000A3D4B" w:rsidP="00F46448">
            <w:pPr>
              <w:rPr>
                <w:lang w:val="en-US" w:bidi="si-LK"/>
              </w:rPr>
            </w:pPr>
            <w:r>
              <w:rPr>
                <w:lang w:val="en-US" w:bidi="si-LK"/>
              </w:rPr>
              <w:t>3</w:t>
            </w:r>
          </w:p>
        </w:tc>
        <w:tc>
          <w:tcPr>
            <w:tcW w:w="1134" w:type="dxa"/>
          </w:tcPr>
          <w:p w14:paraId="17B31F7F" w14:textId="1878EE44" w:rsidR="00BD0869" w:rsidRDefault="00A02689" w:rsidP="00F46448">
            <w:pPr>
              <w:rPr>
                <w:lang w:val="en-US" w:bidi="si-LK"/>
              </w:rPr>
            </w:pPr>
            <w:r>
              <w:rPr>
                <w:lang w:val="en-US" w:bidi="si-LK"/>
              </w:rPr>
              <w:t>High</w:t>
            </w:r>
          </w:p>
        </w:tc>
        <w:tc>
          <w:tcPr>
            <w:tcW w:w="1417" w:type="dxa"/>
          </w:tcPr>
          <w:p w14:paraId="4DCC044E" w14:textId="59B44298" w:rsidR="00BD0869" w:rsidRDefault="00A02689" w:rsidP="00F46448">
            <w:pPr>
              <w:rPr>
                <w:lang w:val="en-US" w:bidi="si-LK"/>
              </w:rPr>
            </w:pPr>
            <w:r>
              <w:rPr>
                <w:lang w:val="en-US" w:bidi="si-LK"/>
              </w:rPr>
              <w:t>Passed</w:t>
            </w:r>
          </w:p>
        </w:tc>
      </w:tr>
      <w:tr w:rsidR="006B5DAE" w14:paraId="6A0CC493" w14:textId="77777777" w:rsidTr="005B4FD4">
        <w:tc>
          <w:tcPr>
            <w:tcW w:w="936" w:type="dxa"/>
          </w:tcPr>
          <w:p w14:paraId="344EA6AD" w14:textId="2DFA5E2A" w:rsidR="006B5DAE" w:rsidRDefault="00BD0869" w:rsidP="00F46448">
            <w:pPr>
              <w:rPr>
                <w:lang w:val="en-US" w:bidi="si-LK"/>
              </w:rPr>
            </w:pPr>
            <w:r>
              <w:rPr>
                <w:lang w:val="en-US" w:bidi="si-LK"/>
              </w:rPr>
              <w:lastRenderedPageBreak/>
              <w:t>UTC07</w:t>
            </w:r>
          </w:p>
        </w:tc>
        <w:tc>
          <w:tcPr>
            <w:tcW w:w="5296" w:type="dxa"/>
          </w:tcPr>
          <w:p w14:paraId="485D0447" w14:textId="70FB3655" w:rsidR="006B5DAE" w:rsidRDefault="00BD0869" w:rsidP="00F46448">
            <w:pPr>
              <w:rPr>
                <w:lang w:val="en-US" w:bidi="si-LK"/>
              </w:rPr>
            </w:pPr>
            <w:r>
              <w:rPr>
                <w:lang w:val="en-US" w:bidi="si-LK"/>
              </w:rPr>
              <w:t>Read csv and order in ascending order of given column</w:t>
            </w:r>
          </w:p>
        </w:tc>
        <w:tc>
          <w:tcPr>
            <w:tcW w:w="567" w:type="dxa"/>
          </w:tcPr>
          <w:p w14:paraId="3379F1EF" w14:textId="4128B6C9" w:rsidR="006B5DAE" w:rsidRDefault="00A02689" w:rsidP="00F46448">
            <w:pPr>
              <w:rPr>
                <w:lang w:val="en-US" w:bidi="si-LK"/>
              </w:rPr>
            </w:pPr>
            <w:r>
              <w:rPr>
                <w:lang w:val="en-US" w:bidi="si-LK"/>
              </w:rPr>
              <w:t>3</w:t>
            </w:r>
          </w:p>
        </w:tc>
        <w:tc>
          <w:tcPr>
            <w:tcW w:w="1134" w:type="dxa"/>
          </w:tcPr>
          <w:p w14:paraId="68432501" w14:textId="725963C4" w:rsidR="006B5DAE" w:rsidRDefault="00A02689" w:rsidP="00F46448">
            <w:pPr>
              <w:rPr>
                <w:lang w:val="en-US" w:bidi="si-LK"/>
              </w:rPr>
            </w:pPr>
            <w:r>
              <w:rPr>
                <w:lang w:val="en-US" w:bidi="si-LK"/>
              </w:rPr>
              <w:t>High</w:t>
            </w:r>
          </w:p>
        </w:tc>
        <w:tc>
          <w:tcPr>
            <w:tcW w:w="1417" w:type="dxa"/>
          </w:tcPr>
          <w:p w14:paraId="72EF86A1" w14:textId="736B9B48" w:rsidR="006B5DAE" w:rsidRDefault="00A02689" w:rsidP="00F46448">
            <w:pPr>
              <w:rPr>
                <w:lang w:val="en-US" w:bidi="si-LK"/>
              </w:rPr>
            </w:pPr>
            <w:r>
              <w:rPr>
                <w:lang w:val="en-US" w:bidi="si-LK"/>
              </w:rPr>
              <w:t>Passed</w:t>
            </w:r>
          </w:p>
        </w:tc>
      </w:tr>
      <w:tr w:rsidR="00BD0869" w14:paraId="7506B2AD" w14:textId="77777777" w:rsidTr="005B4FD4">
        <w:tc>
          <w:tcPr>
            <w:tcW w:w="936" w:type="dxa"/>
          </w:tcPr>
          <w:p w14:paraId="06DE1F6F" w14:textId="47E81BB3" w:rsidR="00BD0869" w:rsidRDefault="00BD0869" w:rsidP="00BD0869">
            <w:pPr>
              <w:rPr>
                <w:lang w:val="en-US" w:bidi="si-LK"/>
              </w:rPr>
            </w:pPr>
            <w:r>
              <w:rPr>
                <w:lang w:val="en-US" w:bidi="si-LK"/>
              </w:rPr>
              <w:t>UTC08</w:t>
            </w:r>
          </w:p>
        </w:tc>
        <w:tc>
          <w:tcPr>
            <w:tcW w:w="5296" w:type="dxa"/>
          </w:tcPr>
          <w:p w14:paraId="1268AB9C" w14:textId="48103BCF" w:rsidR="00BD0869" w:rsidRDefault="00BD0869" w:rsidP="00BD0869">
            <w:pPr>
              <w:rPr>
                <w:lang w:val="en-US" w:bidi="si-LK"/>
              </w:rPr>
            </w:pPr>
            <w:r>
              <w:rPr>
                <w:lang w:val="en-US" w:bidi="si-LK"/>
              </w:rPr>
              <w:t>Find lower range of column in csv</w:t>
            </w:r>
          </w:p>
        </w:tc>
        <w:tc>
          <w:tcPr>
            <w:tcW w:w="567" w:type="dxa"/>
          </w:tcPr>
          <w:p w14:paraId="548C41AF" w14:textId="51F909F8" w:rsidR="00BD0869" w:rsidRDefault="00A02689" w:rsidP="00BD0869">
            <w:pPr>
              <w:rPr>
                <w:lang w:val="en-US" w:bidi="si-LK"/>
              </w:rPr>
            </w:pPr>
            <w:r>
              <w:rPr>
                <w:lang w:val="en-US" w:bidi="si-LK"/>
              </w:rPr>
              <w:t>3</w:t>
            </w:r>
          </w:p>
        </w:tc>
        <w:tc>
          <w:tcPr>
            <w:tcW w:w="1134" w:type="dxa"/>
          </w:tcPr>
          <w:p w14:paraId="23C0B164" w14:textId="6A5557D4" w:rsidR="00BD0869" w:rsidRDefault="00A02689" w:rsidP="00BD0869">
            <w:pPr>
              <w:rPr>
                <w:lang w:val="en-US" w:bidi="si-LK"/>
              </w:rPr>
            </w:pPr>
            <w:r>
              <w:rPr>
                <w:lang w:val="en-US" w:bidi="si-LK"/>
              </w:rPr>
              <w:t>High</w:t>
            </w:r>
          </w:p>
        </w:tc>
        <w:tc>
          <w:tcPr>
            <w:tcW w:w="1417" w:type="dxa"/>
          </w:tcPr>
          <w:p w14:paraId="32620280" w14:textId="023116BD" w:rsidR="00BD0869" w:rsidRDefault="00A02689" w:rsidP="00BD0869">
            <w:pPr>
              <w:rPr>
                <w:lang w:val="en-US" w:bidi="si-LK"/>
              </w:rPr>
            </w:pPr>
            <w:r>
              <w:rPr>
                <w:lang w:val="en-US" w:bidi="si-LK"/>
              </w:rPr>
              <w:t>Passed</w:t>
            </w:r>
          </w:p>
        </w:tc>
      </w:tr>
      <w:tr w:rsidR="00BD0869" w14:paraId="6D4889B3" w14:textId="77777777" w:rsidTr="005B4FD4">
        <w:tc>
          <w:tcPr>
            <w:tcW w:w="936" w:type="dxa"/>
          </w:tcPr>
          <w:p w14:paraId="1D01904F" w14:textId="6384289D" w:rsidR="00BD0869" w:rsidRDefault="00BD0869" w:rsidP="00BD0869">
            <w:pPr>
              <w:rPr>
                <w:lang w:val="en-US" w:bidi="si-LK"/>
              </w:rPr>
            </w:pPr>
            <w:r>
              <w:rPr>
                <w:lang w:val="en-US" w:bidi="si-LK"/>
              </w:rPr>
              <w:t>UTC09</w:t>
            </w:r>
          </w:p>
        </w:tc>
        <w:tc>
          <w:tcPr>
            <w:tcW w:w="5296" w:type="dxa"/>
          </w:tcPr>
          <w:p w14:paraId="6009EB1B" w14:textId="681429EF" w:rsidR="00BD0869" w:rsidRDefault="00BD0869" w:rsidP="00BD0869">
            <w:pPr>
              <w:rPr>
                <w:lang w:val="en-US" w:bidi="si-LK"/>
              </w:rPr>
            </w:pPr>
            <w:r>
              <w:rPr>
                <w:lang w:val="en-US" w:bidi="si-LK"/>
              </w:rPr>
              <w:t>Find Higher range of column in csv</w:t>
            </w:r>
          </w:p>
        </w:tc>
        <w:tc>
          <w:tcPr>
            <w:tcW w:w="567" w:type="dxa"/>
          </w:tcPr>
          <w:p w14:paraId="778D64CA" w14:textId="5A005DD6" w:rsidR="00BD0869" w:rsidRDefault="00A02689" w:rsidP="00BD0869">
            <w:pPr>
              <w:rPr>
                <w:lang w:val="en-US" w:bidi="si-LK"/>
              </w:rPr>
            </w:pPr>
            <w:r>
              <w:rPr>
                <w:lang w:val="en-US" w:bidi="si-LK"/>
              </w:rPr>
              <w:t>3</w:t>
            </w:r>
          </w:p>
        </w:tc>
        <w:tc>
          <w:tcPr>
            <w:tcW w:w="1134" w:type="dxa"/>
          </w:tcPr>
          <w:p w14:paraId="06608E80" w14:textId="67174325" w:rsidR="00BD0869" w:rsidRDefault="00A02689" w:rsidP="00BD0869">
            <w:pPr>
              <w:rPr>
                <w:lang w:val="en-US" w:bidi="si-LK"/>
              </w:rPr>
            </w:pPr>
            <w:r>
              <w:rPr>
                <w:lang w:val="en-US" w:bidi="si-LK"/>
              </w:rPr>
              <w:t>High</w:t>
            </w:r>
          </w:p>
        </w:tc>
        <w:tc>
          <w:tcPr>
            <w:tcW w:w="1417" w:type="dxa"/>
          </w:tcPr>
          <w:p w14:paraId="41477461" w14:textId="3042149F" w:rsidR="00BD0869" w:rsidRDefault="00A02689" w:rsidP="00BD0869">
            <w:pPr>
              <w:rPr>
                <w:lang w:val="en-US" w:bidi="si-LK"/>
              </w:rPr>
            </w:pPr>
            <w:r>
              <w:rPr>
                <w:lang w:val="en-US" w:bidi="si-LK"/>
              </w:rPr>
              <w:t>Passed</w:t>
            </w:r>
          </w:p>
        </w:tc>
      </w:tr>
      <w:tr w:rsidR="00BD0869" w14:paraId="3D8395F9" w14:textId="77777777" w:rsidTr="005B4FD4">
        <w:tc>
          <w:tcPr>
            <w:tcW w:w="936" w:type="dxa"/>
          </w:tcPr>
          <w:p w14:paraId="12D7776A" w14:textId="1F459CF1" w:rsidR="00BD0869" w:rsidRDefault="00BD0869" w:rsidP="00BD0869">
            <w:pPr>
              <w:rPr>
                <w:lang w:val="en-US" w:bidi="si-LK"/>
              </w:rPr>
            </w:pPr>
            <w:r>
              <w:rPr>
                <w:lang w:val="en-US" w:bidi="si-LK"/>
              </w:rPr>
              <w:t>UTC10</w:t>
            </w:r>
          </w:p>
        </w:tc>
        <w:tc>
          <w:tcPr>
            <w:tcW w:w="5296" w:type="dxa"/>
          </w:tcPr>
          <w:p w14:paraId="6F0CD9D3" w14:textId="641852F0" w:rsidR="00BD0869" w:rsidRDefault="00BD0869" w:rsidP="00BD0869">
            <w:pPr>
              <w:rPr>
                <w:lang w:val="en-US" w:bidi="si-LK"/>
              </w:rPr>
            </w:pPr>
            <w:r>
              <w:rPr>
                <w:lang w:val="en-US" w:bidi="si-LK"/>
              </w:rPr>
              <w:t>Find best fit parameters from given csv</w:t>
            </w:r>
          </w:p>
        </w:tc>
        <w:tc>
          <w:tcPr>
            <w:tcW w:w="567" w:type="dxa"/>
          </w:tcPr>
          <w:p w14:paraId="5B0D55F5" w14:textId="5B1CC66A" w:rsidR="00BD0869" w:rsidRDefault="00A02689" w:rsidP="00BD0869">
            <w:pPr>
              <w:rPr>
                <w:lang w:val="en-US" w:bidi="si-LK"/>
              </w:rPr>
            </w:pPr>
            <w:r>
              <w:rPr>
                <w:lang w:val="en-US" w:bidi="si-LK"/>
              </w:rPr>
              <w:t>3</w:t>
            </w:r>
          </w:p>
        </w:tc>
        <w:tc>
          <w:tcPr>
            <w:tcW w:w="1134" w:type="dxa"/>
          </w:tcPr>
          <w:p w14:paraId="29A77DD5" w14:textId="0277C833" w:rsidR="00BD0869" w:rsidRDefault="00A02689" w:rsidP="00BD0869">
            <w:pPr>
              <w:rPr>
                <w:lang w:val="en-US" w:bidi="si-LK"/>
              </w:rPr>
            </w:pPr>
            <w:r>
              <w:rPr>
                <w:lang w:val="en-US" w:bidi="si-LK"/>
              </w:rPr>
              <w:t>High</w:t>
            </w:r>
          </w:p>
        </w:tc>
        <w:tc>
          <w:tcPr>
            <w:tcW w:w="1417" w:type="dxa"/>
          </w:tcPr>
          <w:p w14:paraId="19932873" w14:textId="721DE7EF" w:rsidR="00BD0869" w:rsidRDefault="00A02689" w:rsidP="00BD0869">
            <w:pPr>
              <w:rPr>
                <w:lang w:val="en-US" w:bidi="si-LK"/>
              </w:rPr>
            </w:pPr>
            <w:r>
              <w:rPr>
                <w:lang w:val="en-US" w:bidi="si-LK"/>
              </w:rPr>
              <w:t>Passed</w:t>
            </w:r>
          </w:p>
        </w:tc>
      </w:tr>
      <w:tr w:rsidR="00BD0869" w14:paraId="61DB8D32" w14:textId="77777777" w:rsidTr="005B4FD4">
        <w:tc>
          <w:tcPr>
            <w:tcW w:w="936" w:type="dxa"/>
          </w:tcPr>
          <w:p w14:paraId="7C1D5542" w14:textId="27893D48" w:rsidR="00BD0869" w:rsidRDefault="00BD0869" w:rsidP="00BD0869">
            <w:pPr>
              <w:rPr>
                <w:lang w:val="en-US" w:bidi="si-LK"/>
              </w:rPr>
            </w:pPr>
            <w:r>
              <w:rPr>
                <w:lang w:val="en-US" w:bidi="si-LK"/>
              </w:rPr>
              <w:t>UTC11</w:t>
            </w:r>
          </w:p>
        </w:tc>
        <w:tc>
          <w:tcPr>
            <w:tcW w:w="5296" w:type="dxa"/>
          </w:tcPr>
          <w:p w14:paraId="0C5CC316" w14:textId="1847DC8D" w:rsidR="00BD0869" w:rsidRDefault="00BD0869" w:rsidP="00BD0869">
            <w:pPr>
              <w:rPr>
                <w:lang w:val="en-US" w:bidi="si-LK"/>
              </w:rPr>
            </w:pPr>
            <w:r>
              <w:rPr>
                <w:lang w:val="en-US" w:bidi="si-LK"/>
              </w:rPr>
              <w:t>Classify image using image classification model file which was fitted and saved.</w:t>
            </w:r>
          </w:p>
        </w:tc>
        <w:tc>
          <w:tcPr>
            <w:tcW w:w="567" w:type="dxa"/>
          </w:tcPr>
          <w:p w14:paraId="5DB4CB14" w14:textId="79F4AB05" w:rsidR="00BD0869" w:rsidRDefault="00A02689" w:rsidP="00BD0869">
            <w:pPr>
              <w:rPr>
                <w:lang w:val="en-US" w:bidi="si-LK"/>
              </w:rPr>
            </w:pPr>
            <w:r>
              <w:rPr>
                <w:lang w:val="en-US" w:bidi="si-LK"/>
              </w:rPr>
              <w:t>2</w:t>
            </w:r>
          </w:p>
        </w:tc>
        <w:tc>
          <w:tcPr>
            <w:tcW w:w="1134" w:type="dxa"/>
          </w:tcPr>
          <w:p w14:paraId="7BDF9EEB" w14:textId="4847F344" w:rsidR="00BD0869" w:rsidRDefault="00A02689" w:rsidP="00BD0869">
            <w:pPr>
              <w:rPr>
                <w:lang w:val="en-US" w:bidi="si-LK"/>
              </w:rPr>
            </w:pPr>
            <w:r>
              <w:rPr>
                <w:lang w:val="en-US" w:bidi="si-LK"/>
              </w:rPr>
              <w:t>High</w:t>
            </w:r>
          </w:p>
        </w:tc>
        <w:tc>
          <w:tcPr>
            <w:tcW w:w="1417" w:type="dxa"/>
          </w:tcPr>
          <w:p w14:paraId="4CE0A9B6" w14:textId="0057BA4F" w:rsidR="00BD0869" w:rsidRDefault="00A02689" w:rsidP="0049177B">
            <w:pPr>
              <w:keepNext/>
              <w:rPr>
                <w:lang w:val="en-US" w:bidi="si-LK"/>
              </w:rPr>
            </w:pPr>
            <w:r>
              <w:rPr>
                <w:lang w:val="en-US" w:bidi="si-LK"/>
              </w:rPr>
              <w:t>Passed</w:t>
            </w:r>
          </w:p>
        </w:tc>
      </w:tr>
    </w:tbl>
    <w:p w14:paraId="061A2807" w14:textId="57E19941" w:rsidR="006B5DAE" w:rsidRDefault="0049177B" w:rsidP="0049177B">
      <w:pPr>
        <w:pStyle w:val="Caption"/>
        <w:jc w:val="center"/>
        <w:rPr>
          <w:lang w:val="en-US" w:bidi="si-LK"/>
        </w:rPr>
      </w:pPr>
      <w:bookmarkStart w:id="195" w:name="_Toc39684418"/>
      <w:r>
        <w:t xml:space="preserve">Table </w:t>
      </w:r>
      <w:r w:rsidR="006D5BD5">
        <w:fldChar w:fldCharType="begin"/>
      </w:r>
      <w:r w:rsidR="006D5BD5">
        <w:instrText xml:space="preserve"> STYLEREF 2 \s </w:instrText>
      </w:r>
      <w:r w:rsidR="006D5BD5">
        <w:fldChar w:fldCharType="separate"/>
      </w:r>
      <w:r w:rsidR="00A318BF">
        <w:rPr>
          <w:noProof/>
        </w:rPr>
        <w:t>8.4</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Unit test case results</w:t>
      </w:r>
      <w:bookmarkEnd w:id="195"/>
    </w:p>
    <w:p w14:paraId="4C7CC99D" w14:textId="77777777" w:rsidR="00F36C3A" w:rsidRDefault="00F36C3A" w:rsidP="00F46448">
      <w:pPr>
        <w:rPr>
          <w:lang w:val="en-US" w:bidi="si-LK"/>
        </w:rPr>
      </w:pPr>
    </w:p>
    <w:p w14:paraId="3F20DD7D" w14:textId="4D5146CC" w:rsidR="005B4FD4" w:rsidRDefault="005B4FD4" w:rsidP="005B4FD4">
      <w:pPr>
        <w:pStyle w:val="Heading2"/>
        <w:rPr>
          <w:lang w:val="en-US"/>
        </w:rPr>
      </w:pPr>
      <w:bookmarkStart w:id="196" w:name="_Toc39684366"/>
      <w:r>
        <w:rPr>
          <w:lang w:val="en-US"/>
        </w:rPr>
        <w:t>Integration Testing</w:t>
      </w:r>
      <w:bookmarkEnd w:id="196"/>
    </w:p>
    <w:p w14:paraId="4215D54E" w14:textId="5AEA40B1" w:rsidR="005B4FD4" w:rsidRDefault="00A02689" w:rsidP="005B4FD4">
      <w:pPr>
        <w:rPr>
          <w:lang w:val="en-US" w:bidi="si-LK"/>
        </w:rPr>
      </w:pPr>
      <w:r>
        <w:rPr>
          <w:lang w:val="en-US" w:bidi="si-LK"/>
        </w:rPr>
        <w:t xml:space="preserve">Integration testing is the testing of the unit modules after being logically integrated. This system comprises of multiple unit modules that in turn must communicate with each other to function as a complete system and produce the expected output. In this section integration test cases and their results will be depicted. </w:t>
      </w:r>
    </w:p>
    <w:p w14:paraId="646DD5E2" w14:textId="77777777" w:rsidR="00A02689" w:rsidRPr="005B4FD4" w:rsidRDefault="00A02689" w:rsidP="005B4FD4">
      <w:pPr>
        <w:rPr>
          <w:lang w:val="en-US" w:bidi="si-LK"/>
        </w:rPr>
      </w:pPr>
    </w:p>
    <w:tbl>
      <w:tblPr>
        <w:tblStyle w:val="TableGrid"/>
        <w:tblW w:w="0" w:type="auto"/>
        <w:tblLayout w:type="fixed"/>
        <w:tblLook w:val="04A0" w:firstRow="1" w:lastRow="0" w:firstColumn="1" w:lastColumn="0" w:noHBand="0" w:noVBand="1"/>
      </w:tblPr>
      <w:tblGrid>
        <w:gridCol w:w="2689"/>
        <w:gridCol w:w="1701"/>
        <w:gridCol w:w="2126"/>
        <w:gridCol w:w="1964"/>
        <w:gridCol w:w="870"/>
      </w:tblGrid>
      <w:tr w:rsidR="005B4FD4" w:rsidRPr="006B5DAE" w14:paraId="32820D15" w14:textId="77777777" w:rsidTr="00F36C3A">
        <w:tc>
          <w:tcPr>
            <w:tcW w:w="2689" w:type="dxa"/>
          </w:tcPr>
          <w:p w14:paraId="6DC844E5" w14:textId="77777777" w:rsidR="005B4FD4" w:rsidRPr="006B5DAE" w:rsidRDefault="005B4FD4" w:rsidP="003A377E">
            <w:pPr>
              <w:rPr>
                <w:b/>
                <w:lang w:val="en-US" w:bidi="si-LK"/>
              </w:rPr>
            </w:pPr>
            <w:r w:rsidRPr="006B5DAE">
              <w:rPr>
                <w:b/>
                <w:lang w:val="en-US" w:bidi="si-LK"/>
              </w:rPr>
              <w:t>Test case</w:t>
            </w:r>
          </w:p>
        </w:tc>
        <w:tc>
          <w:tcPr>
            <w:tcW w:w="1701" w:type="dxa"/>
          </w:tcPr>
          <w:p w14:paraId="3707ED31" w14:textId="4B556E78" w:rsidR="005B4FD4" w:rsidRPr="006B5DAE" w:rsidRDefault="005B4FD4" w:rsidP="003A377E">
            <w:pPr>
              <w:rPr>
                <w:b/>
                <w:lang w:val="en-US" w:bidi="si-LK"/>
              </w:rPr>
            </w:pPr>
            <w:r>
              <w:rPr>
                <w:b/>
                <w:lang w:val="en-US" w:bidi="si-LK"/>
              </w:rPr>
              <w:t>Component Name</w:t>
            </w:r>
          </w:p>
        </w:tc>
        <w:tc>
          <w:tcPr>
            <w:tcW w:w="2126" w:type="dxa"/>
          </w:tcPr>
          <w:p w14:paraId="7FB137F9" w14:textId="018FB078" w:rsidR="005B4FD4" w:rsidRDefault="005B4FD4" w:rsidP="003A377E">
            <w:pPr>
              <w:rPr>
                <w:b/>
                <w:lang w:val="en-US" w:bidi="si-LK"/>
              </w:rPr>
            </w:pPr>
            <w:r>
              <w:rPr>
                <w:b/>
                <w:lang w:val="en-US" w:bidi="si-LK"/>
              </w:rPr>
              <w:t>Actual Result</w:t>
            </w:r>
          </w:p>
        </w:tc>
        <w:tc>
          <w:tcPr>
            <w:tcW w:w="1964" w:type="dxa"/>
          </w:tcPr>
          <w:p w14:paraId="46234F23" w14:textId="3460C6A3" w:rsidR="005B4FD4" w:rsidRPr="006B5DAE" w:rsidRDefault="005B4FD4" w:rsidP="003A377E">
            <w:pPr>
              <w:rPr>
                <w:b/>
                <w:lang w:val="en-US" w:bidi="si-LK"/>
              </w:rPr>
            </w:pPr>
            <w:r>
              <w:rPr>
                <w:b/>
                <w:lang w:val="en-US" w:bidi="si-LK"/>
              </w:rPr>
              <w:t>Expected Result</w:t>
            </w:r>
          </w:p>
        </w:tc>
        <w:tc>
          <w:tcPr>
            <w:tcW w:w="870" w:type="dxa"/>
          </w:tcPr>
          <w:p w14:paraId="539FBF7D" w14:textId="37F5D807" w:rsidR="005B4FD4" w:rsidRPr="006B5DAE" w:rsidRDefault="005B4FD4" w:rsidP="003A377E">
            <w:pPr>
              <w:rPr>
                <w:b/>
                <w:lang w:val="en-US" w:bidi="si-LK"/>
              </w:rPr>
            </w:pPr>
            <w:r>
              <w:rPr>
                <w:b/>
                <w:lang w:val="en-US" w:bidi="si-LK"/>
              </w:rPr>
              <w:t>Test Result</w:t>
            </w:r>
          </w:p>
        </w:tc>
      </w:tr>
      <w:tr w:rsidR="005B4FD4" w:rsidRPr="006B5DAE" w14:paraId="62E1F057" w14:textId="77777777" w:rsidTr="00F36C3A">
        <w:tc>
          <w:tcPr>
            <w:tcW w:w="2689" w:type="dxa"/>
          </w:tcPr>
          <w:p w14:paraId="42423248" w14:textId="3AC8483E" w:rsidR="005B4FD4" w:rsidRPr="005B4FD4" w:rsidRDefault="005B4FD4" w:rsidP="005B4FD4">
            <w:pPr>
              <w:rPr>
                <w:lang w:val="en-US" w:bidi="si-LK"/>
              </w:rPr>
            </w:pPr>
            <w:r w:rsidRPr="005B4FD4">
              <w:rPr>
                <w:lang w:val="en-US" w:bidi="si-LK"/>
              </w:rPr>
              <w:t xml:space="preserve">Train Parameters for Image category when data set provided </w:t>
            </w:r>
          </w:p>
        </w:tc>
        <w:tc>
          <w:tcPr>
            <w:tcW w:w="1701" w:type="dxa"/>
          </w:tcPr>
          <w:p w14:paraId="008FDD49" w14:textId="573C7D60" w:rsidR="005B4FD4" w:rsidRPr="005B4FD4" w:rsidRDefault="005B4FD4" w:rsidP="003A377E">
            <w:pPr>
              <w:rPr>
                <w:lang w:val="en-US" w:bidi="si-LK"/>
              </w:rPr>
            </w:pPr>
            <w:r w:rsidRPr="005B4FD4">
              <w:rPr>
                <w:lang w:val="en-US" w:bidi="si-LK"/>
              </w:rPr>
              <w:t>Python Parameter Trainer Module</w:t>
            </w:r>
          </w:p>
        </w:tc>
        <w:tc>
          <w:tcPr>
            <w:tcW w:w="2126" w:type="dxa"/>
          </w:tcPr>
          <w:p w14:paraId="2A28E6EE" w14:textId="68967ADA" w:rsidR="005B4FD4" w:rsidRDefault="00F36C3A" w:rsidP="00F36C3A">
            <w:pPr>
              <w:rPr>
                <w:b/>
                <w:lang w:val="en-US" w:bidi="si-LK"/>
              </w:rPr>
            </w:pPr>
            <w:r>
              <w:rPr>
                <w:lang w:val="en-US" w:bidi="si-LK"/>
              </w:rPr>
              <w:t xml:space="preserve">(3*5*5) = 75 rows produced with </w:t>
            </w:r>
            <w:proofErr w:type="spellStart"/>
            <w:r>
              <w:rPr>
                <w:lang w:val="en-US" w:bidi="si-LK"/>
              </w:rPr>
              <w:t>ssim</w:t>
            </w:r>
            <w:proofErr w:type="spellEnd"/>
            <w:r>
              <w:rPr>
                <w:lang w:val="en-US" w:bidi="si-LK"/>
              </w:rPr>
              <w:t xml:space="preserve"> values in csv for each parameter iteration</w:t>
            </w:r>
          </w:p>
        </w:tc>
        <w:tc>
          <w:tcPr>
            <w:tcW w:w="1964" w:type="dxa"/>
          </w:tcPr>
          <w:p w14:paraId="7E2FEEC8" w14:textId="535ED5D0" w:rsidR="005B4FD4" w:rsidRPr="00F36C3A" w:rsidRDefault="00F36C3A" w:rsidP="003A377E">
            <w:pPr>
              <w:rPr>
                <w:lang w:val="en-US" w:bidi="si-LK"/>
              </w:rPr>
            </w:pPr>
            <w:r w:rsidRPr="00F36C3A">
              <w:rPr>
                <w:lang w:val="en-US" w:bidi="si-LK"/>
              </w:rPr>
              <w:t xml:space="preserve">75 rows created in csv for each parameter iteration with </w:t>
            </w:r>
            <w:proofErr w:type="spellStart"/>
            <w:r w:rsidRPr="00F36C3A">
              <w:rPr>
                <w:lang w:val="en-US" w:bidi="si-LK"/>
              </w:rPr>
              <w:t>ssim</w:t>
            </w:r>
            <w:proofErr w:type="spellEnd"/>
            <w:r w:rsidRPr="00F36C3A">
              <w:rPr>
                <w:lang w:val="en-US" w:bidi="si-LK"/>
              </w:rPr>
              <w:t xml:space="preserve"> value</w:t>
            </w:r>
          </w:p>
        </w:tc>
        <w:tc>
          <w:tcPr>
            <w:tcW w:w="870" w:type="dxa"/>
          </w:tcPr>
          <w:p w14:paraId="0FE86E73" w14:textId="381F6FC4" w:rsidR="005B4FD4" w:rsidRPr="00F36C3A" w:rsidRDefault="00F36C3A" w:rsidP="003A377E">
            <w:pPr>
              <w:rPr>
                <w:lang w:val="en-US" w:bidi="si-LK"/>
              </w:rPr>
            </w:pPr>
            <w:r w:rsidRPr="00F36C3A">
              <w:rPr>
                <w:lang w:val="en-US" w:bidi="si-LK"/>
              </w:rPr>
              <w:t>Pass</w:t>
            </w:r>
          </w:p>
        </w:tc>
      </w:tr>
      <w:tr w:rsidR="005B4FD4" w14:paraId="5600F170" w14:textId="77777777" w:rsidTr="00F36C3A">
        <w:tc>
          <w:tcPr>
            <w:tcW w:w="2689" w:type="dxa"/>
          </w:tcPr>
          <w:p w14:paraId="2A5EB4BB" w14:textId="3DA0E1D6" w:rsidR="005B4FD4" w:rsidRPr="00E040E7" w:rsidRDefault="005B4FD4" w:rsidP="003A377E">
            <w:pPr>
              <w:rPr>
                <w:lang w:bidi="si-LK"/>
              </w:rPr>
            </w:pPr>
            <w:r>
              <w:rPr>
                <w:lang w:val="en-US" w:bidi="si-LK"/>
              </w:rPr>
              <w:t>Load Image for Analyzing</w:t>
            </w:r>
          </w:p>
        </w:tc>
        <w:tc>
          <w:tcPr>
            <w:tcW w:w="1701" w:type="dxa"/>
          </w:tcPr>
          <w:p w14:paraId="0E482D39" w14:textId="43AE82CE" w:rsidR="005B4FD4" w:rsidRDefault="005B4FD4" w:rsidP="003A377E">
            <w:pPr>
              <w:rPr>
                <w:lang w:val="en-US" w:bidi="si-LK"/>
              </w:rPr>
            </w:pPr>
            <w:r>
              <w:t>UI (Frontend)</w:t>
            </w:r>
          </w:p>
        </w:tc>
        <w:tc>
          <w:tcPr>
            <w:tcW w:w="2126" w:type="dxa"/>
          </w:tcPr>
          <w:p w14:paraId="144EACAE" w14:textId="66EB8807" w:rsidR="005B4FD4" w:rsidRDefault="00F36C3A" w:rsidP="003A377E">
            <w:pPr>
              <w:rPr>
                <w:lang w:val="en-US" w:bidi="si-LK"/>
              </w:rPr>
            </w:pPr>
            <w:r>
              <w:rPr>
                <w:lang w:val="en-US" w:bidi="si-LK"/>
              </w:rPr>
              <w:t>Load image when selected from file browser, and reject all unsupported file formats</w:t>
            </w:r>
          </w:p>
        </w:tc>
        <w:tc>
          <w:tcPr>
            <w:tcW w:w="1964" w:type="dxa"/>
          </w:tcPr>
          <w:p w14:paraId="01FB9B88" w14:textId="4CF5C6D2" w:rsidR="005B4FD4" w:rsidRDefault="00F36C3A" w:rsidP="003A377E">
            <w:pPr>
              <w:rPr>
                <w:lang w:val="en-US" w:bidi="si-LK"/>
              </w:rPr>
            </w:pPr>
            <w:r>
              <w:rPr>
                <w:lang w:val="en-US" w:bidi="si-LK"/>
              </w:rPr>
              <w:t>Load image file types only when selected from file browser</w:t>
            </w:r>
          </w:p>
        </w:tc>
        <w:tc>
          <w:tcPr>
            <w:tcW w:w="870" w:type="dxa"/>
          </w:tcPr>
          <w:p w14:paraId="2C8A703F" w14:textId="0B3D5BAA" w:rsidR="005B4FD4" w:rsidRDefault="00F36C3A" w:rsidP="003A377E">
            <w:pPr>
              <w:rPr>
                <w:lang w:val="en-US" w:bidi="si-LK"/>
              </w:rPr>
            </w:pPr>
            <w:r>
              <w:rPr>
                <w:lang w:val="en-US" w:bidi="si-LK"/>
              </w:rPr>
              <w:t>Pass</w:t>
            </w:r>
          </w:p>
        </w:tc>
      </w:tr>
      <w:tr w:rsidR="005B4FD4" w14:paraId="0CD9CD8A" w14:textId="77777777" w:rsidTr="00F36C3A">
        <w:tc>
          <w:tcPr>
            <w:tcW w:w="2689" w:type="dxa"/>
          </w:tcPr>
          <w:p w14:paraId="61D1E8C4" w14:textId="3F0ED6BA" w:rsidR="005B4FD4" w:rsidRDefault="005B4FD4" w:rsidP="003A377E">
            <w:pPr>
              <w:rPr>
                <w:lang w:val="en-US" w:bidi="si-LK"/>
              </w:rPr>
            </w:pPr>
            <w:r>
              <w:rPr>
                <w:lang w:val="en-US" w:bidi="si-LK"/>
              </w:rPr>
              <w:lastRenderedPageBreak/>
              <w:t>Analyze Image and return parameter JSON</w:t>
            </w:r>
          </w:p>
        </w:tc>
        <w:tc>
          <w:tcPr>
            <w:tcW w:w="1701" w:type="dxa"/>
          </w:tcPr>
          <w:p w14:paraId="4CDB9486" w14:textId="5BB03A7E" w:rsidR="005B4FD4" w:rsidRDefault="005B4FD4" w:rsidP="003A377E">
            <w:pPr>
              <w:rPr>
                <w:lang w:val="en-US" w:bidi="si-LK"/>
              </w:rPr>
            </w:pPr>
            <w:r>
              <w:rPr>
                <w:lang w:val="en-US" w:bidi="si-LK"/>
              </w:rPr>
              <w:t>Flask API</w:t>
            </w:r>
          </w:p>
        </w:tc>
        <w:tc>
          <w:tcPr>
            <w:tcW w:w="2126" w:type="dxa"/>
          </w:tcPr>
          <w:p w14:paraId="15E07A69" w14:textId="5FC5D9B6" w:rsidR="005B4FD4" w:rsidRDefault="00F36C3A" w:rsidP="003A377E">
            <w:pPr>
              <w:rPr>
                <w:lang w:val="en-US" w:bidi="si-LK"/>
              </w:rPr>
            </w:pPr>
            <w:r>
              <w:rPr>
                <w:lang w:val="en-US" w:bidi="si-LK"/>
              </w:rPr>
              <w:t>Return best row parameter obtained by reading csv</w:t>
            </w:r>
          </w:p>
        </w:tc>
        <w:tc>
          <w:tcPr>
            <w:tcW w:w="1964" w:type="dxa"/>
          </w:tcPr>
          <w:p w14:paraId="1EDDB30C" w14:textId="076112D6" w:rsidR="005B4FD4" w:rsidRDefault="00F36C3A" w:rsidP="00F36C3A">
            <w:pPr>
              <w:rPr>
                <w:lang w:val="en-US" w:bidi="si-LK"/>
              </w:rPr>
            </w:pPr>
            <w:r>
              <w:rPr>
                <w:lang w:val="en-US" w:bidi="si-LK"/>
              </w:rPr>
              <w:t>Return best row parameter</w:t>
            </w:r>
          </w:p>
        </w:tc>
        <w:tc>
          <w:tcPr>
            <w:tcW w:w="870" w:type="dxa"/>
          </w:tcPr>
          <w:p w14:paraId="3A2A8915" w14:textId="7EFB922A" w:rsidR="005B4FD4" w:rsidRDefault="00F36C3A" w:rsidP="003A377E">
            <w:pPr>
              <w:rPr>
                <w:lang w:val="en-US" w:bidi="si-LK"/>
              </w:rPr>
            </w:pPr>
            <w:r>
              <w:rPr>
                <w:lang w:val="en-US" w:bidi="si-LK"/>
              </w:rPr>
              <w:t>Pass</w:t>
            </w:r>
          </w:p>
        </w:tc>
      </w:tr>
      <w:tr w:rsidR="005B4FD4" w14:paraId="3BDF8AA7" w14:textId="77777777" w:rsidTr="00F36C3A">
        <w:tc>
          <w:tcPr>
            <w:tcW w:w="2689" w:type="dxa"/>
          </w:tcPr>
          <w:p w14:paraId="3FAC73DD" w14:textId="24191FCD" w:rsidR="005B4FD4" w:rsidRDefault="005B4FD4" w:rsidP="003A377E">
            <w:pPr>
              <w:rPr>
                <w:lang w:val="en-US" w:bidi="si-LK"/>
              </w:rPr>
            </w:pPr>
            <w:r>
              <w:rPr>
                <w:lang w:val="en-US" w:bidi="si-LK"/>
              </w:rPr>
              <w:t>Send parameters and options defined by user to API through ajax call</w:t>
            </w:r>
          </w:p>
        </w:tc>
        <w:tc>
          <w:tcPr>
            <w:tcW w:w="1701" w:type="dxa"/>
          </w:tcPr>
          <w:p w14:paraId="55E5BA7A" w14:textId="33DE5C0F" w:rsidR="005B4FD4" w:rsidRDefault="005B4FD4" w:rsidP="003A377E">
            <w:pPr>
              <w:rPr>
                <w:lang w:val="en-US" w:bidi="si-LK"/>
              </w:rPr>
            </w:pPr>
            <w:r>
              <w:t>UI (Frontend)</w:t>
            </w:r>
          </w:p>
        </w:tc>
        <w:tc>
          <w:tcPr>
            <w:tcW w:w="2126" w:type="dxa"/>
          </w:tcPr>
          <w:p w14:paraId="1E4CB402" w14:textId="38F0998D" w:rsidR="005B4FD4" w:rsidRDefault="00F36C3A" w:rsidP="003A377E">
            <w:pPr>
              <w:rPr>
                <w:lang w:val="en-US" w:bidi="si-LK"/>
              </w:rPr>
            </w:pPr>
            <w:r>
              <w:rPr>
                <w:lang w:val="en-US" w:bidi="si-LK"/>
              </w:rPr>
              <w:t xml:space="preserve">Send parameters through </w:t>
            </w:r>
            <w:proofErr w:type="spellStart"/>
            <w:r w:rsidRPr="00B064F7">
              <w:rPr>
                <w:i/>
                <w:lang w:val="en-US" w:bidi="si-LK"/>
              </w:rPr>
              <w:t>url</w:t>
            </w:r>
            <w:proofErr w:type="spellEnd"/>
            <w:r w:rsidRPr="00B064F7">
              <w:rPr>
                <w:i/>
                <w:lang w:val="en-US" w:bidi="si-LK"/>
              </w:rPr>
              <w:t xml:space="preserve"> </w:t>
            </w:r>
            <w:proofErr w:type="spellStart"/>
            <w:r w:rsidRPr="00B064F7">
              <w:rPr>
                <w:i/>
                <w:lang w:val="en-US" w:bidi="si-LK"/>
              </w:rPr>
              <w:t>params</w:t>
            </w:r>
            <w:proofErr w:type="spellEnd"/>
            <w:r>
              <w:rPr>
                <w:lang w:val="en-US" w:bidi="si-LK"/>
              </w:rPr>
              <w:t xml:space="preserve"> that were updated in the UI</w:t>
            </w:r>
          </w:p>
        </w:tc>
        <w:tc>
          <w:tcPr>
            <w:tcW w:w="1964" w:type="dxa"/>
          </w:tcPr>
          <w:p w14:paraId="692FC850" w14:textId="7B19CEED" w:rsidR="005B4FD4" w:rsidRDefault="00F36C3A" w:rsidP="003A377E">
            <w:pPr>
              <w:rPr>
                <w:lang w:val="en-US" w:bidi="si-LK"/>
              </w:rPr>
            </w:pPr>
            <w:r>
              <w:rPr>
                <w:lang w:val="en-US" w:bidi="si-LK"/>
              </w:rPr>
              <w:t xml:space="preserve">Send parameters through </w:t>
            </w:r>
            <w:proofErr w:type="spellStart"/>
            <w:r w:rsidRPr="00B064F7">
              <w:rPr>
                <w:i/>
                <w:lang w:val="en-US" w:bidi="si-LK"/>
              </w:rPr>
              <w:t>url</w:t>
            </w:r>
            <w:proofErr w:type="spellEnd"/>
            <w:r w:rsidRPr="00B064F7">
              <w:rPr>
                <w:i/>
                <w:lang w:val="en-US" w:bidi="si-LK"/>
              </w:rPr>
              <w:t xml:space="preserve"> </w:t>
            </w:r>
            <w:proofErr w:type="spellStart"/>
            <w:r w:rsidRPr="00B064F7">
              <w:rPr>
                <w:i/>
                <w:lang w:val="en-US" w:bidi="si-LK"/>
              </w:rPr>
              <w:t>params</w:t>
            </w:r>
            <w:proofErr w:type="spellEnd"/>
            <w:r>
              <w:rPr>
                <w:lang w:val="en-US" w:bidi="si-LK"/>
              </w:rPr>
              <w:t xml:space="preserve"> to the backend</w:t>
            </w:r>
          </w:p>
        </w:tc>
        <w:tc>
          <w:tcPr>
            <w:tcW w:w="870" w:type="dxa"/>
          </w:tcPr>
          <w:p w14:paraId="692497C7" w14:textId="14D6041A" w:rsidR="005B4FD4" w:rsidRDefault="00F36C3A" w:rsidP="003A377E">
            <w:pPr>
              <w:rPr>
                <w:lang w:val="en-US" w:bidi="si-LK"/>
              </w:rPr>
            </w:pPr>
            <w:r>
              <w:rPr>
                <w:lang w:val="en-US" w:bidi="si-LK"/>
              </w:rPr>
              <w:t>Pass</w:t>
            </w:r>
          </w:p>
        </w:tc>
      </w:tr>
      <w:tr w:rsidR="005B4FD4" w14:paraId="07EC21D4" w14:textId="77777777" w:rsidTr="00F36C3A">
        <w:tc>
          <w:tcPr>
            <w:tcW w:w="2689" w:type="dxa"/>
          </w:tcPr>
          <w:p w14:paraId="1A65316F" w14:textId="3D992D6B" w:rsidR="005B4FD4" w:rsidRDefault="005B4FD4" w:rsidP="003A377E">
            <w:pPr>
              <w:rPr>
                <w:lang w:val="en-US" w:bidi="si-LK"/>
              </w:rPr>
            </w:pPr>
            <w:r>
              <w:rPr>
                <w:lang w:val="en-US" w:bidi="si-LK"/>
              </w:rPr>
              <w:t>Convert Image with  parameters obtained through request parameters</w:t>
            </w:r>
          </w:p>
        </w:tc>
        <w:tc>
          <w:tcPr>
            <w:tcW w:w="1701" w:type="dxa"/>
          </w:tcPr>
          <w:p w14:paraId="372628CC" w14:textId="69CB28B8" w:rsidR="005B4FD4" w:rsidRDefault="005B4FD4" w:rsidP="003A377E">
            <w:pPr>
              <w:rPr>
                <w:lang w:val="en-US" w:bidi="si-LK"/>
              </w:rPr>
            </w:pPr>
            <w:r>
              <w:rPr>
                <w:lang w:val="en-US" w:bidi="si-LK"/>
              </w:rPr>
              <w:t>Flask API</w:t>
            </w:r>
          </w:p>
        </w:tc>
        <w:tc>
          <w:tcPr>
            <w:tcW w:w="2126" w:type="dxa"/>
          </w:tcPr>
          <w:p w14:paraId="165AB480" w14:textId="3CF14BDB" w:rsidR="005B4FD4" w:rsidRDefault="00B064F7" w:rsidP="003A377E">
            <w:pPr>
              <w:rPr>
                <w:lang w:val="en-US" w:bidi="si-LK"/>
              </w:rPr>
            </w:pPr>
            <w:r>
              <w:rPr>
                <w:lang w:val="en-US" w:bidi="si-LK"/>
              </w:rPr>
              <w:t>Run conversion library and convert image</w:t>
            </w:r>
          </w:p>
        </w:tc>
        <w:tc>
          <w:tcPr>
            <w:tcW w:w="1964" w:type="dxa"/>
          </w:tcPr>
          <w:p w14:paraId="4DF7D9CC" w14:textId="629D9935" w:rsidR="005B4FD4" w:rsidRDefault="00B064F7" w:rsidP="003A377E">
            <w:pPr>
              <w:rPr>
                <w:lang w:val="en-US" w:bidi="si-LK"/>
              </w:rPr>
            </w:pPr>
            <w:r>
              <w:rPr>
                <w:lang w:val="en-US" w:bidi="si-LK"/>
              </w:rPr>
              <w:t xml:space="preserve">Run conversion library through </w:t>
            </w:r>
            <w:proofErr w:type="spellStart"/>
            <w:r>
              <w:rPr>
                <w:lang w:val="en-US" w:bidi="si-LK"/>
              </w:rPr>
              <w:t>subprocess</w:t>
            </w:r>
            <w:proofErr w:type="spellEnd"/>
            <w:r>
              <w:rPr>
                <w:lang w:val="en-US" w:bidi="si-LK"/>
              </w:rPr>
              <w:t xml:space="preserve"> and convert image</w:t>
            </w:r>
          </w:p>
        </w:tc>
        <w:tc>
          <w:tcPr>
            <w:tcW w:w="870" w:type="dxa"/>
          </w:tcPr>
          <w:p w14:paraId="386B5016" w14:textId="6A4A9816" w:rsidR="005B4FD4" w:rsidRDefault="00B064F7" w:rsidP="0049177B">
            <w:pPr>
              <w:keepNext/>
              <w:rPr>
                <w:lang w:val="en-US" w:bidi="si-LK"/>
              </w:rPr>
            </w:pPr>
            <w:r>
              <w:rPr>
                <w:lang w:val="en-US" w:bidi="si-LK"/>
              </w:rPr>
              <w:t>Pass</w:t>
            </w:r>
          </w:p>
        </w:tc>
      </w:tr>
    </w:tbl>
    <w:p w14:paraId="1262FE8A" w14:textId="652B6CD6" w:rsidR="006C0C49" w:rsidRDefault="0049177B" w:rsidP="0049177B">
      <w:pPr>
        <w:pStyle w:val="Caption"/>
        <w:jc w:val="center"/>
        <w:rPr>
          <w:lang w:val="en-US" w:bidi="si-LK"/>
        </w:rPr>
      </w:pPr>
      <w:bookmarkStart w:id="197" w:name="_Toc39684419"/>
      <w:r>
        <w:t xml:space="preserve">Table </w:t>
      </w:r>
      <w:r w:rsidR="006D5BD5">
        <w:fldChar w:fldCharType="begin"/>
      </w:r>
      <w:r w:rsidR="006D5BD5">
        <w:instrText xml:space="preserve"> STYLEREF 2 \s </w:instrText>
      </w:r>
      <w:r w:rsidR="006D5BD5">
        <w:fldChar w:fldCharType="separate"/>
      </w:r>
      <w:r w:rsidR="00A318BF">
        <w:rPr>
          <w:noProof/>
        </w:rPr>
        <w:t>8.5</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Integration testing results</w:t>
      </w:r>
      <w:bookmarkEnd w:id="197"/>
    </w:p>
    <w:p w14:paraId="695F3311" w14:textId="77777777" w:rsidR="00F36C3A" w:rsidRDefault="00F36C3A">
      <w:pPr>
        <w:spacing w:line="259" w:lineRule="auto"/>
        <w:rPr>
          <w:lang w:val="en-US" w:bidi="si-LK"/>
        </w:rPr>
      </w:pPr>
    </w:p>
    <w:p w14:paraId="2397D707" w14:textId="432F558D" w:rsidR="006B5DAE" w:rsidRDefault="005B4FD4" w:rsidP="005B4FD4">
      <w:pPr>
        <w:pStyle w:val="Heading2"/>
        <w:rPr>
          <w:lang w:val="en-US"/>
        </w:rPr>
      </w:pPr>
      <w:bookmarkStart w:id="198" w:name="_Toc39684367"/>
      <w:r>
        <w:rPr>
          <w:lang w:val="en-US"/>
        </w:rPr>
        <w:t>Testing Image Classification Model Accuracy</w:t>
      </w:r>
      <w:bookmarkEnd w:id="198"/>
    </w:p>
    <w:p w14:paraId="0D57D716" w14:textId="2B8611D1" w:rsidR="00F36C3A" w:rsidRDefault="00034435" w:rsidP="006C0C49">
      <w:pPr>
        <w:rPr>
          <w:noProof/>
          <w:lang w:eastAsia="en-GB"/>
        </w:rPr>
      </w:pPr>
      <w:r>
        <w:rPr>
          <w:noProof/>
          <w:lang w:eastAsia="en-GB"/>
        </w:rPr>
        <w:t xml:space="preserve">The following are the testing result and training result for the image classification model that was created to classify between the identified three types of common GIS imagery. The model was trained on 1418 samples and validated </w:t>
      </w:r>
      <w:r w:rsidRPr="00034435">
        <w:rPr>
          <w:noProof/>
          <w:lang w:eastAsia="en-GB"/>
        </w:rPr>
        <w:t>on 158 samples</w:t>
      </w:r>
      <w:r>
        <w:rPr>
          <w:noProof/>
          <w:lang w:eastAsia="en-GB"/>
        </w:rPr>
        <w:t>. 20 epoch were run to train the model and below are the results for the trainin accruacy and loss and validation accuracy and loss in each epoch during the training process</w:t>
      </w:r>
      <w:r w:rsidR="00F36C3A">
        <w:rPr>
          <w:noProof/>
          <w:lang w:eastAsia="en-GB"/>
        </w:rPr>
        <w:t>.</w:t>
      </w:r>
    </w:p>
    <w:p w14:paraId="37CFAEF0" w14:textId="77777777" w:rsidR="0049177B" w:rsidRDefault="006C0C49" w:rsidP="0049177B">
      <w:pPr>
        <w:keepNext/>
        <w:jc w:val="center"/>
      </w:pPr>
      <w:r>
        <w:rPr>
          <w:noProof/>
          <w:lang w:eastAsia="en-GB"/>
        </w:rPr>
        <w:drawing>
          <wp:inline distT="0" distB="0" distL="0" distR="0" wp14:anchorId="36B0972F" wp14:editId="3A7C44D6">
            <wp:extent cx="5077010" cy="2587136"/>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9070" t="21653" r="39103" b="40456"/>
                    <a:stretch/>
                  </pic:blipFill>
                  <pic:spPr bwMode="auto">
                    <a:xfrm>
                      <a:off x="0" y="0"/>
                      <a:ext cx="5124884" cy="2611531"/>
                    </a:xfrm>
                    <a:prstGeom prst="rect">
                      <a:avLst/>
                    </a:prstGeom>
                    <a:ln>
                      <a:noFill/>
                    </a:ln>
                    <a:extLst>
                      <a:ext uri="{53640926-AAD7-44D8-BBD7-CCE9431645EC}">
                        <a14:shadowObscured xmlns:a14="http://schemas.microsoft.com/office/drawing/2010/main"/>
                      </a:ext>
                    </a:extLst>
                  </pic:spPr>
                </pic:pic>
              </a:graphicData>
            </a:graphic>
          </wp:inline>
        </w:drawing>
      </w:r>
    </w:p>
    <w:p w14:paraId="0B1F6CCC" w14:textId="23C5F9F5" w:rsidR="006C0C49" w:rsidRDefault="0049177B" w:rsidP="0049177B">
      <w:pPr>
        <w:pStyle w:val="Caption"/>
        <w:jc w:val="center"/>
        <w:rPr>
          <w:lang w:val="en-US" w:bidi="si-LK"/>
        </w:rPr>
      </w:pPr>
      <w:bookmarkStart w:id="199" w:name="_Toc39684471"/>
      <w:r>
        <w:t xml:space="preserve">Figure </w:t>
      </w:r>
      <w:r w:rsidR="004A3957">
        <w:fldChar w:fldCharType="begin"/>
      </w:r>
      <w:r w:rsidR="004A3957">
        <w:instrText xml:space="preserve"> STYLEREF 2 \s </w:instrText>
      </w:r>
      <w:r w:rsidR="004A3957">
        <w:fldChar w:fldCharType="separate"/>
      </w:r>
      <w:r w:rsidR="00A318BF">
        <w:rPr>
          <w:noProof/>
        </w:rPr>
        <w:t>8.6</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Accuracy of each epoch</w:t>
      </w:r>
      <w:bookmarkEnd w:id="199"/>
    </w:p>
    <w:p w14:paraId="6811D8C8" w14:textId="3B0FCA40" w:rsidR="007E6696" w:rsidRDefault="007E6696" w:rsidP="006C0C49">
      <w:pPr>
        <w:rPr>
          <w:noProof/>
          <w:lang w:eastAsia="en-GB"/>
        </w:rPr>
      </w:pPr>
    </w:p>
    <w:p w14:paraId="02BD2BAF" w14:textId="77777777" w:rsidR="0049177B" w:rsidRDefault="006C0C49" w:rsidP="0049177B">
      <w:pPr>
        <w:keepNext/>
        <w:jc w:val="center"/>
      </w:pPr>
      <w:r>
        <w:rPr>
          <w:noProof/>
          <w:lang w:eastAsia="en-GB"/>
        </w:rPr>
        <w:drawing>
          <wp:inline distT="0" distB="0" distL="0" distR="0" wp14:anchorId="23E77186" wp14:editId="71ED7E30">
            <wp:extent cx="5286115" cy="325977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8591" t="52992" r="42948" b="4843"/>
                    <a:stretch/>
                  </pic:blipFill>
                  <pic:spPr bwMode="auto">
                    <a:xfrm>
                      <a:off x="0" y="0"/>
                      <a:ext cx="5337105" cy="3291216"/>
                    </a:xfrm>
                    <a:prstGeom prst="rect">
                      <a:avLst/>
                    </a:prstGeom>
                    <a:ln>
                      <a:noFill/>
                    </a:ln>
                    <a:extLst>
                      <a:ext uri="{53640926-AAD7-44D8-BBD7-CCE9431645EC}">
                        <a14:shadowObscured xmlns:a14="http://schemas.microsoft.com/office/drawing/2010/main"/>
                      </a:ext>
                    </a:extLst>
                  </pic:spPr>
                </pic:pic>
              </a:graphicData>
            </a:graphic>
          </wp:inline>
        </w:drawing>
      </w:r>
    </w:p>
    <w:p w14:paraId="6AFF4C74" w14:textId="7C23C9A7" w:rsidR="006C0C49" w:rsidRDefault="0049177B" w:rsidP="0049177B">
      <w:pPr>
        <w:pStyle w:val="Caption"/>
        <w:jc w:val="center"/>
        <w:rPr>
          <w:lang w:val="en-US" w:bidi="si-LK"/>
        </w:rPr>
      </w:pPr>
      <w:bookmarkStart w:id="200" w:name="_Toc39684472"/>
      <w:r>
        <w:t xml:space="preserve">Figure </w:t>
      </w:r>
      <w:r w:rsidR="004A3957">
        <w:fldChar w:fldCharType="begin"/>
      </w:r>
      <w:r w:rsidR="004A3957">
        <w:instrText xml:space="preserve"> STYLEREF 2 \s </w:instrText>
      </w:r>
      <w:r w:rsidR="004A3957">
        <w:fldChar w:fldCharType="separate"/>
      </w:r>
      <w:r w:rsidR="00A318BF">
        <w:rPr>
          <w:noProof/>
        </w:rPr>
        <w:t>8.6</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2</w:t>
      </w:r>
      <w:r w:rsidR="004A3957">
        <w:fldChar w:fldCharType="end"/>
      </w:r>
      <w:r>
        <w:t xml:space="preserve"> Loss of each epoch</w:t>
      </w:r>
      <w:bookmarkEnd w:id="200"/>
    </w:p>
    <w:p w14:paraId="51B6A76E" w14:textId="77777777" w:rsidR="00F36C3A" w:rsidRDefault="00F36C3A" w:rsidP="006C0C49">
      <w:pPr>
        <w:rPr>
          <w:lang w:val="en-US" w:bidi="si-LK"/>
        </w:rPr>
      </w:pPr>
    </w:p>
    <w:p w14:paraId="44D801A3" w14:textId="5C4BC130" w:rsidR="00F36C3A" w:rsidRDefault="00034435" w:rsidP="00111788">
      <w:pPr>
        <w:rPr>
          <w:lang w:val="en-US" w:bidi="si-LK"/>
        </w:rPr>
      </w:pPr>
      <w:r>
        <w:rPr>
          <w:lang w:val="en-US" w:bidi="si-LK"/>
        </w:rPr>
        <w:t>The above statistics have been logged using Tensor board. A</w:t>
      </w:r>
      <w:r w:rsidRPr="00034435">
        <w:rPr>
          <w:lang w:val="en-US" w:bidi="si-LK"/>
        </w:rPr>
        <w:t xml:space="preserve"> tool for providing the </w:t>
      </w:r>
      <w:r>
        <w:rPr>
          <w:lang w:val="en-US" w:bidi="si-LK"/>
        </w:rPr>
        <w:t xml:space="preserve">measuring and visualizing </w:t>
      </w:r>
      <w:r w:rsidRPr="00034435">
        <w:rPr>
          <w:lang w:val="en-US" w:bidi="si-LK"/>
        </w:rPr>
        <w:t>machine learning workflow</w:t>
      </w:r>
      <w:r>
        <w:rPr>
          <w:lang w:val="en-US" w:bidi="si-LK"/>
        </w:rPr>
        <w:t xml:space="preserve">s. </w:t>
      </w:r>
      <w:r w:rsidR="005D61F7">
        <w:rPr>
          <w:lang w:val="en-US" w:bidi="si-LK"/>
        </w:rPr>
        <w:t xml:space="preserve">It </w:t>
      </w:r>
      <w:r>
        <w:rPr>
          <w:lang w:val="en-US" w:bidi="si-LK"/>
        </w:rPr>
        <w:t>can</w:t>
      </w:r>
      <w:r w:rsidR="005D61F7">
        <w:rPr>
          <w:lang w:val="en-US" w:bidi="si-LK"/>
        </w:rPr>
        <w:t xml:space="preserve"> be</w:t>
      </w:r>
      <w:r>
        <w:rPr>
          <w:lang w:val="en-US" w:bidi="si-LK"/>
        </w:rPr>
        <w:t xml:space="preserve"> see</w:t>
      </w:r>
      <w:r w:rsidR="005D61F7">
        <w:rPr>
          <w:lang w:val="en-US" w:bidi="si-LK"/>
        </w:rPr>
        <w:t>n</w:t>
      </w:r>
      <w:r>
        <w:rPr>
          <w:lang w:val="en-US" w:bidi="si-LK"/>
        </w:rPr>
        <w:t xml:space="preserve"> that the loss at the end of the training of the 20 epochs was 0.2669 and loss of validation was 0.2378</w:t>
      </w:r>
      <w:r w:rsidR="00D650DB">
        <w:rPr>
          <w:lang w:val="en-US" w:bidi="si-LK"/>
        </w:rPr>
        <w:t>, the accuracy for training was 0.8886 and validation was 0.9114</w:t>
      </w:r>
      <w:r>
        <w:rPr>
          <w:lang w:val="en-US" w:bidi="si-LK"/>
        </w:rPr>
        <w:t xml:space="preserve"> (</w:t>
      </w:r>
      <w:r w:rsidR="00D650DB">
        <w:rPr>
          <w:lang w:val="en-US" w:bidi="si-LK"/>
        </w:rPr>
        <w:t xml:space="preserve">all </w:t>
      </w:r>
      <w:r>
        <w:rPr>
          <w:lang w:val="en-US" w:bidi="si-LK"/>
        </w:rPr>
        <w:t xml:space="preserve">normalized between 1 and 0) </w:t>
      </w:r>
      <w:r w:rsidR="00D650DB">
        <w:rPr>
          <w:lang w:val="en-US" w:bidi="si-LK"/>
        </w:rPr>
        <w:t xml:space="preserve">And as this has high accuracy and low loss </w:t>
      </w:r>
      <w:r w:rsidR="005D61F7">
        <w:rPr>
          <w:lang w:val="en-US" w:bidi="si-LK"/>
        </w:rPr>
        <w:t>it</w:t>
      </w:r>
      <w:r w:rsidR="00D650DB">
        <w:rPr>
          <w:lang w:val="en-US" w:bidi="si-LK"/>
        </w:rPr>
        <w:t xml:space="preserve"> can </w:t>
      </w:r>
      <w:r w:rsidR="005D61F7">
        <w:rPr>
          <w:lang w:val="en-US" w:bidi="si-LK"/>
        </w:rPr>
        <w:t xml:space="preserve">be considered </w:t>
      </w:r>
      <w:r w:rsidR="00D650DB">
        <w:rPr>
          <w:lang w:val="en-US" w:bidi="si-LK"/>
        </w:rPr>
        <w:t xml:space="preserve">this model </w:t>
      </w:r>
      <w:r w:rsidR="005D61F7">
        <w:rPr>
          <w:lang w:val="en-US" w:bidi="si-LK"/>
        </w:rPr>
        <w:t xml:space="preserve">has </w:t>
      </w:r>
      <w:r w:rsidR="00D650DB">
        <w:rPr>
          <w:lang w:val="en-US" w:bidi="si-LK"/>
        </w:rPr>
        <w:t xml:space="preserve">a good classification strength. </w:t>
      </w:r>
    </w:p>
    <w:p w14:paraId="7464BDCD" w14:textId="51312D0B" w:rsidR="00A52269" w:rsidRDefault="00A52269" w:rsidP="00A52269">
      <w:pPr>
        <w:pStyle w:val="Heading2"/>
        <w:rPr>
          <w:lang w:val="en-US"/>
        </w:rPr>
      </w:pPr>
      <w:bookmarkStart w:id="201" w:name="_Toc39684368"/>
      <w:r>
        <w:rPr>
          <w:lang w:val="en-US"/>
        </w:rPr>
        <w:t>Testing Image analyzing process Performance of Flask API Backend</w:t>
      </w:r>
      <w:bookmarkEnd w:id="201"/>
    </w:p>
    <w:p w14:paraId="6699DF0D" w14:textId="1889DBD9" w:rsidR="007E6696" w:rsidRDefault="007E6696" w:rsidP="007E6696">
      <w:pPr>
        <w:rPr>
          <w:i/>
          <w:lang w:val="en-US" w:bidi="si-LK"/>
        </w:rPr>
      </w:pPr>
      <w:r>
        <w:rPr>
          <w:lang w:val="en-US" w:bidi="si-LK"/>
        </w:rPr>
        <w:t>This testing method analyzes the time taken for an image to be analyzed according</w:t>
      </w:r>
      <w:r w:rsidR="00735577">
        <w:rPr>
          <w:lang w:val="en-US" w:bidi="si-LK"/>
        </w:rPr>
        <w:t xml:space="preserve"> to</w:t>
      </w:r>
      <w:r>
        <w:rPr>
          <w:lang w:val="en-US" w:bidi="si-LK"/>
        </w:rPr>
        <w:t xml:space="preserve"> its image size. The data is collected over several iteration of the process by checking duration taken to analyze images of various image </w:t>
      </w:r>
      <w:r w:rsidR="00771B75">
        <w:rPr>
          <w:lang w:val="en-US" w:bidi="si-LK"/>
        </w:rPr>
        <w:t>sizes</w:t>
      </w:r>
      <w:r>
        <w:rPr>
          <w:lang w:val="en-US" w:bidi="si-LK"/>
        </w:rPr>
        <w:t>. The images were prepared for this task using an image editing tool.</w:t>
      </w:r>
      <w:r w:rsidR="00B064F7">
        <w:rPr>
          <w:lang w:val="en-US" w:bidi="si-LK"/>
        </w:rPr>
        <w:t xml:space="preserve"> </w:t>
      </w:r>
      <w:r w:rsidR="00B064F7" w:rsidRPr="00B064F7">
        <w:rPr>
          <w:i/>
          <w:lang w:val="en-US" w:bidi="si-LK"/>
        </w:rPr>
        <w:t>Note: the images used were chosen at random</w:t>
      </w:r>
    </w:p>
    <w:p w14:paraId="7BC3DD7C" w14:textId="77777777" w:rsidR="00A6632C" w:rsidRDefault="00A6632C" w:rsidP="007E6696">
      <w:pPr>
        <w:rPr>
          <w:i/>
          <w:lang w:val="en-US" w:bidi="si-LK"/>
        </w:rPr>
      </w:pPr>
    </w:p>
    <w:p w14:paraId="1D478625" w14:textId="77777777" w:rsidR="0049177B" w:rsidRDefault="00B04599" w:rsidP="00FD6A81">
      <w:pPr>
        <w:keepNext/>
        <w:jc w:val="center"/>
      </w:pPr>
      <w:r>
        <w:rPr>
          <w:noProof/>
          <w:lang w:eastAsia="en-GB"/>
        </w:rPr>
        <w:lastRenderedPageBreak/>
        <w:drawing>
          <wp:inline distT="0" distB="0" distL="0" distR="0" wp14:anchorId="37630C43" wp14:editId="68DDE79F">
            <wp:extent cx="4283584" cy="2141563"/>
            <wp:effectExtent l="0" t="0" r="3175" b="0"/>
            <wp:docPr id="72" name="Picture 72" descr="C:\Users\Dillon Lakshman\Downloads\Image Size vs Analysing duration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illon Lakshman\Downloads\Image Size vs Analysing duration (5).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295583" cy="2147562"/>
                    </a:xfrm>
                    <a:prstGeom prst="rect">
                      <a:avLst/>
                    </a:prstGeom>
                    <a:noFill/>
                    <a:ln>
                      <a:noFill/>
                    </a:ln>
                  </pic:spPr>
                </pic:pic>
              </a:graphicData>
            </a:graphic>
          </wp:inline>
        </w:drawing>
      </w:r>
    </w:p>
    <w:p w14:paraId="770CEEE4" w14:textId="227AD3B9" w:rsidR="00B04599" w:rsidRDefault="0049177B" w:rsidP="0049177B">
      <w:pPr>
        <w:pStyle w:val="Caption"/>
        <w:jc w:val="center"/>
        <w:rPr>
          <w:lang w:val="en-US" w:bidi="si-LK"/>
        </w:rPr>
      </w:pPr>
      <w:bookmarkStart w:id="202" w:name="_Toc39684473"/>
      <w:r>
        <w:t xml:space="preserve">Figure </w:t>
      </w:r>
      <w:r w:rsidR="004A3957">
        <w:fldChar w:fldCharType="begin"/>
      </w:r>
      <w:r w:rsidR="004A3957">
        <w:instrText xml:space="preserve"> STYLEREF 2 \s </w:instrText>
      </w:r>
      <w:r w:rsidR="004A3957">
        <w:fldChar w:fldCharType="separate"/>
      </w:r>
      <w:r w:rsidR="00A318BF">
        <w:rPr>
          <w:noProof/>
        </w:rPr>
        <w:t>8.7</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Image size vs analysis duration</w:t>
      </w:r>
      <w:bookmarkEnd w:id="202"/>
    </w:p>
    <w:p w14:paraId="79AF2146" w14:textId="4ACFA23F" w:rsidR="00735577" w:rsidRDefault="00735577" w:rsidP="007E6696">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735577" w14:paraId="3E54EA35" w14:textId="77777777" w:rsidTr="00735577">
        <w:tc>
          <w:tcPr>
            <w:tcW w:w="3116" w:type="dxa"/>
          </w:tcPr>
          <w:p w14:paraId="0B070F6A" w14:textId="10437481" w:rsidR="00735577" w:rsidRDefault="00735577" w:rsidP="007E6696">
            <w:pPr>
              <w:rPr>
                <w:lang w:val="en-US" w:bidi="si-LK"/>
              </w:rPr>
            </w:pPr>
            <w:r>
              <w:rPr>
                <w:lang w:val="en-US" w:bidi="si-LK"/>
              </w:rPr>
              <w:t>File size</w:t>
            </w:r>
          </w:p>
        </w:tc>
        <w:tc>
          <w:tcPr>
            <w:tcW w:w="3117" w:type="dxa"/>
          </w:tcPr>
          <w:p w14:paraId="28E70ED4" w14:textId="26D30E22" w:rsidR="00735577" w:rsidRDefault="00735577" w:rsidP="007E6696">
            <w:pPr>
              <w:rPr>
                <w:lang w:val="en-US" w:bidi="si-LK"/>
              </w:rPr>
            </w:pPr>
            <w:r>
              <w:rPr>
                <w:lang w:val="en-US" w:bidi="si-LK"/>
              </w:rPr>
              <w:t>Dimensions</w:t>
            </w:r>
          </w:p>
        </w:tc>
        <w:tc>
          <w:tcPr>
            <w:tcW w:w="3117" w:type="dxa"/>
          </w:tcPr>
          <w:p w14:paraId="4330B322" w14:textId="3339E4D0" w:rsidR="00735577" w:rsidRDefault="00735577" w:rsidP="007E6696">
            <w:pPr>
              <w:rPr>
                <w:lang w:val="en-US" w:bidi="si-LK"/>
              </w:rPr>
            </w:pPr>
            <w:r>
              <w:rPr>
                <w:lang w:val="en-US" w:bidi="si-LK"/>
              </w:rPr>
              <w:t>Duration</w:t>
            </w:r>
            <w:r w:rsidR="003A377E">
              <w:rPr>
                <w:lang w:val="en-US" w:bidi="si-LK"/>
              </w:rPr>
              <w:t xml:space="preserve"> (s)</w:t>
            </w:r>
          </w:p>
        </w:tc>
      </w:tr>
      <w:tr w:rsidR="00735577" w14:paraId="5CEE34E7" w14:textId="77777777" w:rsidTr="00735577">
        <w:tc>
          <w:tcPr>
            <w:tcW w:w="3116" w:type="dxa"/>
          </w:tcPr>
          <w:p w14:paraId="5AA9B856" w14:textId="0512F20B" w:rsidR="00735577" w:rsidRDefault="00C66414" w:rsidP="007E6696">
            <w:pPr>
              <w:rPr>
                <w:lang w:val="en-US" w:bidi="si-LK"/>
              </w:rPr>
            </w:pPr>
            <w:r>
              <w:rPr>
                <w:lang w:val="en-US" w:bidi="si-LK"/>
              </w:rPr>
              <w:t>2080 kb</w:t>
            </w:r>
          </w:p>
        </w:tc>
        <w:tc>
          <w:tcPr>
            <w:tcW w:w="3117" w:type="dxa"/>
          </w:tcPr>
          <w:p w14:paraId="3C11A737" w14:textId="0F80611A" w:rsidR="00735577" w:rsidRDefault="00771B75" w:rsidP="00771B75">
            <w:pPr>
              <w:rPr>
                <w:lang w:val="en-US" w:bidi="si-LK"/>
              </w:rPr>
            </w:pPr>
            <w:r>
              <w:rPr>
                <w:lang w:val="en-US" w:bidi="si-LK"/>
              </w:rPr>
              <w:t>3720 x 2480</w:t>
            </w:r>
          </w:p>
        </w:tc>
        <w:tc>
          <w:tcPr>
            <w:tcW w:w="3117" w:type="dxa"/>
          </w:tcPr>
          <w:p w14:paraId="0C48B902" w14:textId="2AE22F5B" w:rsidR="00735577" w:rsidRDefault="00B04599" w:rsidP="007E6696">
            <w:pPr>
              <w:rPr>
                <w:lang w:val="en-US" w:bidi="si-LK"/>
              </w:rPr>
            </w:pPr>
            <w:r>
              <w:rPr>
                <w:lang w:val="en-US" w:bidi="si-LK"/>
              </w:rPr>
              <w:t>16.46</w:t>
            </w:r>
          </w:p>
        </w:tc>
      </w:tr>
      <w:tr w:rsidR="00735577" w14:paraId="5C324CAC" w14:textId="77777777" w:rsidTr="00735577">
        <w:tc>
          <w:tcPr>
            <w:tcW w:w="3116" w:type="dxa"/>
          </w:tcPr>
          <w:p w14:paraId="39705E15" w14:textId="4EF76CBA" w:rsidR="00735577" w:rsidRDefault="00C66414" w:rsidP="007E6696">
            <w:pPr>
              <w:rPr>
                <w:lang w:val="en-US" w:bidi="si-LK"/>
              </w:rPr>
            </w:pPr>
            <w:r>
              <w:rPr>
                <w:lang w:val="en-US" w:bidi="si-LK"/>
              </w:rPr>
              <w:t>2092 kb</w:t>
            </w:r>
          </w:p>
        </w:tc>
        <w:tc>
          <w:tcPr>
            <w:tcW w:w="3117" w:type="dxa"/>
          </w:tcPr>
          <w:p w14:paraId="26D60F24" w14:textId="27495F60" w:rsidR="00735577" w:rsidRDefault="00771B75" w:rsidP="007E6696">
            <w:pPr>
              <w:rPr>
                <w:lang w:val="en-US" w:bidi="si-LK"/>
              </w:rPr>
            </w:pPr>
            <w:r>
              <w:rPr>
                <w:lang w:val="en-US" w:bidi="si-LK"/>
              </w:rPr>
              <w:t>2500 x 1667</w:t>
            </w:r>
          </w:p>
        </w:tc>
        <w:tc>
          <w:tcPr>
            <w:tcW w:w="3117" w:type="dxa"/>
          </w:tcPr>
          <w:p w14:paraId="7D0FA4CD" w14:textId="617715F1" w:rsidR="00735577" w:rsidRDefault="00B04599" w:rsidP="00C66414">
            <w:pPr>
              <w:rPr>
                <w:lang w:val="en-US" w:bidi="si-LK"/>
              </w:rPr>
            </w:pPr>
            <w:r>
              <w:rPr>
                <w:lang w:val="en-US" w:bidi="si-LK"/>
              </w:rPr>
              <w:t>10.07</w:t>
            </w:r>
          </w:p>
        </w:tc>
      </w:tr>
      <w:tr w:rsidR="00735577" w14:paraId="49AAD337" w14:textId="77777777" w:rsidTr="00735577">
        <w:tc>
          <w:tcPr>
            <w:tcW w:w="3116" w:type="dxa"/>
          </w:tcPr>
          <w:p w14:paraId="10B45A99" w14:textId="2D4BC5FE" w:rsidR="00735577" w:rsidRDefault="00C66414" w:rsidP="007E6696">
            <w:pPr>
              <w:rPr>
                <w:lang w:val="en-US" w:bidi="si-LK"/>
              </w:rPr>
            </w:pPr>
            <w:r>
              <w:rPr>
                <w:lang w:val="en-US" w:bidi="si-LK"/>
              </w:rPr>
              <w:t>909 kb</w:t>
            </w:r>
          </w:p>
        </w:tc>
        <w:tc>
          <w:tcPr>
            <w:tcW w:w="3117" w:type="dxa"/>
          </w:tcPr>
          <w:p w14:paraId="72045993" w14:textId="5307F0AB" w:rsidR="00735577" w:rsidRDefault="00771B75" w:rsidP="007E6696">
            <w:pPr>
              <w:rPr>
                <w:lang w:val="en-US" w:bidi="si-LK"/>
              </w:rPr>
            </w:pPr>
            <w:r>
              <w:rPr>
                <w:lang w:val="en-US" w:bidi="si-LK"/>
              </w:rPr>
              <w:t>1280 x 854</w:t>
            </w:r>
          </w:p>
        </w:tc>
        <w:tc>
          <w:tcPr>
            <w:tcW w:w="3117" w:type="dxa"/>
          </w:tcPr>
          <w:p w14:paraId="2BED4CDF" w14:textId="44576B82" w:rsidR="00735577" w:rsidRDefault="00B04599" w:rsidP="007E6696">
            <w:pPr>
              <w:rPr>
                <w:lang w:val="en-US" w:bidi="si-LK"/>
              </w:rPr>
            </w:pPr>
            <w:r>
              <w:rPr>
                <w:lang w:val="en-US" w:bidi="si-LK"/>
              </w:rPr>
              <w:t>6.42</w:t>
            </w:r>
          </w:p>
        </w:tc>
      </w:tr>
      <w:tr w:rsidR="00735577" w14:paraId="473479AB" w14:textId="77777777" w:rsidTr="00735577">
        <w:tc>
          <w:tcPr>
            <w:tcW w:w="3116" w:type="dxa"/>
          </w:tcPr>
          <w:p w14:paraId="3975B468" w14:textId="71999DE8" w:rsidR="00735577" w:rsidRDefault="00C66414" w:rsidP="007E6696">
            <w:pPr>
              <w:rPr>
                <w:lang w:val="en-US" w:bidi="si-LK"/>
              </w:rPr>
            </w:pPr>
            <w:r>
              <w:rPr>
                <w:lang w:val="en-US" w:bidi="si-LK"/>
              </w:rPr>
              <w:t>474 kb</w:t>
            </w:r>
          </w:p>
        </w:tc>
        <w:tc>
          <w:tcPr>
            <w:tcW w:w="3117" w:type="dxa"/>
          </w:tcPr>
          <w:p w14:paraId="7396C1EF" w14:textId="05C78EF2" w:rsidR="00735577" w:rsidRDefault="00771B75" w:rsidP="007E6696">
            <w:pPr>
              <w:rPr>
                <w:lang w:val="en-US" w:bidi="si-LK"/>
              </w:rPr>
            </w:pPr>
            <w:r>
              <w:rPr>
                <w:lang w:val="en-US" w:bidi="si-LK"/>
              </w:rPr>
              <w:t>300 x 534</w:t>
            </w:r>
          </w:p>
        </w:tc>
        <w:tc>
          <w:tcPr>
            <w:tcW w:w="3117" w:type="dxa"/>
          </w:tcPr>
          <w:p w14:paraId="799AEAF4" w14:textId="06F69A8F" w:rsidR="00735577" w:rsidRDefault="00B04599" w:rsidP="007E6696">
            <w:pPr>
              <w:rPr>
                <w:lang w:val="en-US" w:bidi="si-LK"/>
              </w:rPr>
            </w:pPr>
            <w:r>
              <w:rPr>
                <w:lang w:val="en-US" w:bidi="si-LK"/>
              </w:rPr>
              <w:t>5.42</w:t>
            </w:r>
          </w:p>
        </w:tc>
      </w:tr>
      <w:tr w:rsidR="00735577" w14:paraId="4086BD43" w14:textId="77777777" w:rsidTr="00735577">
        <w:tc>
          <w:tcPr>
            <w:tcW w:w="3116" w:type="dxa"/>
          </w:tcPr>
          <w:p w14:paraId="432C65AB" w14:textId="71FB3059" w:rsidR="00735577" w:rsidRDefault="00C66414" w:rsidP="00C66414">
            <w:pPr>
              <w:rPr>
                <w:lang w:val="en-US" w:bidi="si-LK"/>
              </w:rPr>
            </w:pPr>
            <w:r>
              <w:rPr>
                <w:lang w:val="en-US" w:bidi="si-LK"/>
              </w:rPr>
              <w:t>129 kb</w:t>
            </w:r>
          </w:p>
        </w:tc>
        <w:tc>
          <w:tcPr>
            <w:tcW w:w="3117" w:type="dxa"/>
          </w:tcPr>
          <w:p w14:paraId="19453514" w14:textId="3B66EFB0" w:rsidR="00735577" w:rsidRDefault="00771B75" w:rsidP="007E6696">
            <w:pPr>
              <w:rPr>
                <w:lang w:val="en-US" w:bidi="si-LK"/>
              </w:rPr>
            </w:pPr>
            <w:r>
              <w:rPr>
                <w:lang w:val="en-US" w:bidi="si-LK"/>
              </w:rPr>
              <w:t>360 x 240</w:t>
            </w:r>
          </w:p>
        </w:tc>
        <w:tc>
          <w:tcPr>
            <w:tcW w:w="3117" w:type="dxa"/>
          </w:tcPr>
          <w:p w14:paraId="0F11FF95" w14:textId="43ABAB9B" w:rsidR="00735577" w:rsidRDefault="00B04599" w:rsidP="0049177B">
            <w:pPr>
              <w:keepNext/>
              <w:rPr>
                <w:lang w:val="en-US" w:bidi="si-LK"/>
              </w:rPr>
            </w:pPr>
            <w:r>
              <w:rPr>
                <w:lang w:val="en-US" w:bidi="si-LK"/>
              </w:rPr>
              <w:t>5.48</w:t>
            </w:r>
          </w:p>
        </w:tc>
      </w:tr>
    </w:tbl>
    <w:p w14:paraId="62958C87" w14:textId="088D6E63" w:rsidR="007E6696" w:rsidRDefault="0049177B" w:rsidP="0049177B">
      <w:pPr>
        <w:pStyle w:val="Caption"/>
        <w:jc w:val="center"/>
        <w:rPr>
          <w:lang w:val="en-US" w:bidi="si-LK"/>
        </w:rPr>
      </w:pPr>
      <w:bookmarkStart w:id="203" w:name="_Toc39684420"/>
      <w:r>
        <w:t xml:space="preserve">Table </w:t>
      </w:r>
      <w:r w:rsidR="006D5BD5">
        <w:fldChar w:fldCharType="begin"/>
      </w:r>
      <w:r w:rsidR="006D5BD5">
        <w:instrText xml:space="preserve"> STYLEREF 2 \s </w:instrText>
      </w:r>
      <w:r w:rsidR="006D5BD5">
        <w:fldChar w:fldCharType="separate"/>
      </w:r>
      <w:r w:rsidR="00A318BF">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Land classification map result for analysis duration testing</w:t>
      </w:r>
      <w:bookmarkEnd w:id="203"/>
    </w:p>
    <w:p w14:paraId="3210FA18" w14:textId="77777777" w:rsidR="00B04599" w:rsidRDefault="00B04599" w:rsidP="007E6696">
      <w:pPr>
        <w:rPr>
          <w:lang w:val="en-US" w:bidi="si-LK"/>
        </w:rPr>
      </w:pPr>
    </w:p>
    <w:p w14:paraId="62D55044" w14:textId="12EA21D1" w:rsidR="00735577" w:rsidRDefault="00735577" w:rsidP="00735577">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735577" w14:paraId="3D581AC0" w14:textId="77777777" w:rsidTr="003A377E">
        <w:tc>
          <w:tcPr>
            <w:tcW w:w="3116" w:type="dxa"/>
          </w:tcPr>
          <w:p w14:paraId="2C751B71" w14:textId="77777777" w:rsidR="00735577" w:rsidRDefault="00735577" w:rsidP="003A377E">
            <w:pPr>
              <w:rPr>
                <w:lang w:val="en-US" w:bidi="si-LK"/>
              </w:rPr>
            </w:pPr>
            <w:r>
              <w:rPr>
                <w:lang w:val="en-US" w:bidi="si-LK"/>
              </w:rPr>
              <w:t>File size</w:t>
            </w:r>
          </w:p>
        </w:tc>
        <w:tc>
          <w:tcPr>
            <w:tcW w:w="3117" w:type="dxa"/>
          </w:tcPr>
          <w:p w14:paraId="23AA969E" w14:textId="77777777" w:rsidR="00735577" w:rsidRDefault="00735577" w:rsidP="003A377E">
            <w:pPr>
              <w:rPr>
                <w:lang w:val="en-US" w:bidi="si-LK"/>
              </w:rPr>
            </w:pPr>
            <w:r>
              <w:rPr>
                <w:lang w:val="en-US" w:bidi="si-LK"/>
              </w:rPr>
              <w:t>Dimensions</w:t>
            </w:r>
          </w:p>
        </w:tc>
        <w:tc>
          <w:tcPr>
            <w:tcW w:w="3117" w:type="dxa"/>
          </w:tcPr>
          <w:p w14:paraId="6260F9B2" w14:textId="79C2503B" w:rsidR="00735577" w:rsidRDefault="00735577" w:rsidP="003A377E">
            <w:pPr>
              <w:rPr>
                <w:lang w:val="en-US" w:bidi="si-LK"/>
              </w:rPr>
            </w:pPr>
            <w:r>
              <w:rPr>
                <w:lang w:val="en-US" w:bidi="si-LK"/>
              </w:rPr>
              <w:t>Duration</w:t>
            </w:r>
            <w:r w:rsidR="003A377E">
              <w:rPr>
                <w:lang w:val="en-US" w:bidi="si-LK"/>
              </w:rPr>
              <w:t xml:space="preserve"> (s)</w:t>
            </w:r>
          </w:p>
        </w:tc>
      </w:tr>
      <w:tr w:rsidR="00735577" w14:paraId="2FFE1AA1" w14:textId="77777777" w:rsidTr="003A377E">
        <w:tc>
          <w:tcPr>
            <w:tcW w:w="3116" w:type="dxa"/>
          </w:tcPr>
          <w:p w14:paraId="7806FF9A" w14:textId="40EA90F3" w:rsidR="00735577" w:rsidRDefault="00771B75" w:rsidP="003A377E">
            <w:pPr>
              <w:rPr>
                <w:lang w:val="en-US" w:bidi="si-LK"/>
              </w:rPr>
            </w:pPr>
            <w:r>
              <w:rPr>
                <w:lang w:val="en-US" w:bidi="si-LK"/>
              </w:rPr>
              <w:t>1378 kb</w:t>
            </w:r>
          </w:p>
        </w:tc>
        <w:tc>
          <w:tcPr>
            <w:tcW w:w="3117" w:type="dxa"/>
          </w:tcPr>
          <w:p w14:paraId="3F88BE91" w14:textId="2522D34F" w:rsidR="00735577" w:rsidRDefault="00771B75" w:rsidP="003A377E">
            <w:pPr>
              <w:rPr>
                <w:lang w:val="en-US" w:bidi="si-LK"/>
              </w:rPr>
            </w:pPr>
            <w:r>
              <w:rPr>
                <w:lang w:val="en-US" w:bidi="si-LK"/>
              </w:rPr>
              <w:t>1024 x 1024</w:t>
            </w:r>
          </w:p>
        </w:tc>
        <w:tc>
          <w:tcPr>
            <w:tcW w:w="3117" w:type="dxa"/>
          </w:tcPr>
          <w:p w14:paraId="7C0391D2" w14:textId="12D302D0" w:rsidR="00735577" w:rsidRDefault="00B04599" w:rsidP="003A377E">
            <w:pPr>
              <w:rPr>
                <w:lang w:val="en-US" w:bidi="si-LK"/>
              </w:rPr>
            </w:pPr>
            <w:r>
              <w:rPr>
                <w:lang w:val="en-US" w:bidi="si-LK"/>
              </w:rPr>
              <w:t>4.88</w:t>
            </w:r>
          </w:p>
        </w:tc>
      </w:tr>
      <w:tr w:rsidR="00735577" w14:paraId="14254078" w14:textId="77777777" w:rsidTr="003A377E">
        <w:tc>
          <w:tcPr>
            <w:tcW w:w="3116" w:type="dxa"/>
          </w:tcPr>
          <w:p w14:paraId="42505759" w14:textId="33769662" w:rsidR="00735577" w:rsidRDefault="00771B75" w:rsidP="003A377E">
            <w:pPr>
              <w:rPr>
                <w:lang w:val="en-US" w:bidi="si-LK"/>
              </w:rPr>
            </w:pPr>
            <w:r>
              <w:rPr>
                <w:lang w:val="en-US" w:bidi="si-LK"/>
              </w:rPr>
              <w:t>6165 kb</w:t>
            </w:r>
          </w:p>
        </w:tc>
        <w:tc>
          <w:tcPr>
            <w:tcW w:w="3117" w:type="dxa"/>
          </w:tcPr>
          <w:p w14:paraId="1F33C867" w14:textId="62F81C43" w:rsidR="00735577" w:rsidRDefault="00771B75" w:rsidP="003A377E">
            <w:pPr>
              <w:rPr>
                <w:lang w:val="en-US" w:bidi="si-LK"/>
              </w:rPr>
            </w:pPr>
            <w:r>
              <w:rPr>
                <w:lang w:val="en-US" w:bidi="si-LK"/>
              </w:rPr>
              <w:t>2500 x 2500</w:t>
            </w:r>
          </w:p>
        </w:tc>
        <w:tc>
          <w:tcPr>
            <w:tcW w:w="3117" w:type="dxa"/>
          </w:tcPr>
          <w:p w14:paraId="209BCD72" w14:textId="196361CA" w:rsidR="00735577" w:rsidRDefault="00B04599" w:rsidP="003A377E">
            <w:pPr>
              <w:rPr>
                <w:lang w:val="en-US" w:bidi="si-LK"/>
              </w:rPr>
            </w:pPr>
            <w:r>
              <w:rPr>
                <w:lang w:val="en-US" w:bidi="si-LK"/>
              </w:rPr>
              <w:t>12.52</w:t>
            </w:r>
          </w:p>
        </w:tc>
      </w:tr>
      <w:tr w:rsidR="00735577" w14:paraId="20D79992" w14:textId="77777777" w:rsidTr="003A377E">
        <w:tc>
          <w:tcPr>
            <w:tcW w:w="3116" w:type="dxa"/>
          </w:tcPr>
          <w:p w14:paraId="7426FBF4" w14:textId="625716EA" w:rsidR="00735577" w:rsidRDefault="00771B75" w:rsidP="003A377E">
            <w:pPr>
              <w:rPr>
                <w:lang w:val="en-US" w:bidi="si-LK"/>
              </w:rPr>
            </w:pPr>
            <w:r>
              <w:rPr>
                <w:lang w:val="en-US" w:bidi="si-LK"/>
              </w:rPr>
              <w:t>2395 kb</w:t>
            </w:r>
          </w:p>
        </w:tc>
        <w:tc>
          <w:tcPr>
            <w:tcW w:w="3117" w:type="dxa"/>
          </w:tcPr>
          <w:p w14:paraId="169CC0F8" w14:textId="4469877E" w:rsidR="00735577" w:rsidRDefault="00771B75" w:rsidP="003A377E">
            <w:pPr>
              <w:rPr>
                <w:lang w:val="en-US" w:bidi="si-LK"/>
              </w:rPr>
            </w:pPr>
            <w:r>
              <w:rPr>
                <w:lang w:val="en-US" w:bidi="si-LK"/>
              </w:rPr>
              <w:t>1280 x 1280</w:t>
            </w:r>
          </w:p>
        </w:tc>
        <w:tc>
          <w:tcPr>
            <w:tcW w:w="3117" w:type="dxa"/>
          </w:tcPr>
          <w:p w14:paraId="16A3B15A" w14:textId="2FEE279B" w:rsidR="00735577" w:rsidRDefault="00B04599" w:rsidP="003A377E">
            <w:pPr>
              <w:rPr>
                <w:lang w:val="en-US" w:bidi="si-LK"/>
              </w:rPr>
            </w:pPr>
            <w:r>
              <w:rPr>
                <w:lang w:val="en-US" w:bidi="si-LK"/>
              </w:rPr>
              <w:t>5.68</w:t>
            </w:r>
          </w:p>
        </w:tc>
      </w:tr>
      <w:tr w:rsidR="00735577" w14:paraId="4F3D0C78" w14:textId="77777777" w:rsidTr="003A377E">
        <w:tc>
          <w:tcPr>
            <w:tcW w:w="3116" w:type="dxa"/>
          </w:tcPr>
          <w:p w14:paraId="0A2B41A5" w14:textId="49541E21" w:rsidR="00735577" w:rsidRDefault="00771B75" w:rsidP="003A377E">
            <w:pPr>
              <w:rPr>
                <w:lang w:val="en-US" w:bidi="si-LK"/>
              </w:rPr>
            </w:pPr>
            <w:r>
              <w:rPr>
                <w:lang w:val="en-US" w:bidi="si-LK"/>
              </w:rPr>
              <w:t>1012 kb</w:t>
            </w:r>
          </w:p>
        </w:tc>
        <w:tc>
          <w:tcPr>
            <w:tcW w:w="3117" w:type="dxa"/>
          </w:tcPr>
          <w:p w14:paraId="388214FC" w14:textId="7E1F7546" w:rsidR="00735577" w:rsidRDefault="00771B75" w:rsidP="003A377E">
            <w:pPr>
              <w:rPr>
                <w:lang w:val="en-US" w:bidi="si-LK"/>
              </w:rPr>
            </w:pPr>
            <w:r>
              <w:rPr>
                <w:lang w:val="en-US" w:bidi="si-LK"/>
              </w:rPr>
              <w:t>800 x 800</w:t>
            </w:r>
          </w:p>
        </w:tc>
        <w:tc>
          <w:tcPr>
            <w:tcW w:w="3117" w:type="dxa"/>
          </w:tcPr>
          <w:p w14:paraId="716BCA4E" w14:textId="68579992" w:rsidR="00735577" w:rsidRDefault="00B04599" w:rsidP="003A377E">
            <w:pPr>
              <w:rPr>
                <w:lang w:val="en-US" w:bidi="si-LK"/>
              </w:rPr>
            </w:pPr>
            <w:r>
              <w:rPr>
                <w:lang w:val="en-US" w:bidi="si-LK"/>
              </w:rPr>
              <w:t>4.61</w:t>
            </w:r>
          </w:p>
        </w:tc>
      </w:tr>
      <w:tr w:rsidR="00735577" w14:paraId="57A0329E" w14:textId="77777777" w:rsidTr="003A377E">
        <w:tc>
          <w:tcPr>
            <w:tcW w:w="3116" w:type="dxa"/>
          </w:tcPr>
          <w:p w14:paraId="7414346D" w14:textId="3DCA8C1A" w:rsidR="00735577" w:rsidRDefault="00771B75" w:rsidP="003A377E">
            <w:pPr>
              <w:rPr>
                <w:lang w:val="en-US" w:bidi="si-LK"/>
              </w:rPr>
            </w:pPr>
            <w:r>
              <w:rPr>
                <w:lang w:val="en-US" w:bidi="si-LK"/>
              </w:rPr>
              <w:t>253 kb</w:t>
            </w:r>
          </w:p>
        </w:tc>
        <w:tc>
          <w:tcPr>
            <w:tcW w:w="3117" w:type="dxa"/>
          </w:tcPr>
          <w:p w14:paraId="462C3BD3" w14:textId="52DE0048" w:rsidR="00735577" w:rsidRDefault="00771B75" w:rsidP="003A377E">
            <w:pPr>
              <w:rPr>
                <w:lang w:val="en-US" w:bidi="si-LK"/>
              </w:rPr>
            </w:pPr>
            <w:r>
              <w:rPr>
                <w:lang w:val="en-US" w:bidi="si-LK"/>
              </w:rPr>
              <w:t>360 x 360</w:t>
            </w:r>
          </w:p>
        </w:tc>
        <w:tc>
          <w:tcPr>
            <w:tcW w:w="3117" w:type="dxa"/>
          </w:tcPr>
          <w:p w14:paraId="29FFDBCE" w14:textId="40C4D3E1" w:rsidR="00735577" w:rsidRDefault="00B04599" w:rsidP="0049177B">
            <w:pPr>
              <w:keepNext/>
              <w:rPr>
                <w:lang w:val="en-US" w:bidi="si-LK"/>
              </w:rPr>
            </w:pPr>
            <w:r>
              <w:rPr>
                <w:lang w:val="en-US" w:bidi="si-LK"/>
              </w:rPr>
              <w:t>4.38</w:t>
            </w:r>
          </w:p>
        </w:tc>
      </w:tr>
    </w:tbl>
    <w:p w14:paraId="2945D9ED" w14:textId="157C39D2" w:rsidR="00735577" w:rsidRDefault="0049177B" w:rsidP="0049177B">
      <w:pPr>
        <w:pStyle w:val="Caption"/>
        <w:jc w:val="center"/>
        <w:rPr>
          <w:lang w:val="en-US" w:bidi="si-LK"/>
        </w:rPr>
      </w:pPr>
      <w:bookmarkStart w:id="204" w:name="_Toc39684421"/>
      <w:r>
        <w:t xml:space="preserve">Table </w:t>
      </w:r>
      <w:r w:rsidR="006D5BD5">
        <w:fldChar w:fldCharType="begin"/>
      </w:r>
      <w:r w:rsidR="006D5BD5">
        <w:instrText xml:space="preserve"> STYLEREF 2 \s </w:instrText>
      </w:r>
      <w:r w:rsidR="006D5BD5">
        <w:fldChar w:fldCharType="separate"/>
      </w:r>
      <w:r w:rsidR="00A318BF">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2</w:t>
      </w:r>
      <w:r w:rsidR="006D5BD5">
        <w:fldChar w:fldCharType="end"/>
      </w:r>
      <w:r>
        <w:t xml:space="preserve"> Satellite Image </w:t>
      </w:r>
      <w:r w:rsidRPr="00D67599">
        <w:t>result for analysis duration testing</w:t>
      </w:r>
      <w:bookmarkEnd w:id="204"/>
    </w:p>
    <w:p w14:paraId="7DD48DA7" w14:textId="77777777" w:rsidR="00FD6A81" w:rsidRDefault="00FD6A81" w:rsidP="00735577">
      <w:pPr>
        <w:rPr>
          <w:lang w:val="en-US" w:bidi="si-LK"/>
        </w:rPr>
      </w:pPr>
    </w:p>
    <w:p w14:paraId="299EC62C" w14:textId="77777777" w:rsidR="00FD6A81" w:rsidRDefault="00FD6A81" w:rsidP="00735577">
      <w:pPr>
        <w:rPr>
          <w:lang w:val="en-US" w:bidi="si-LK"/>
        </w:rPr>
      </w:pPr>
    </w:p>
    <w:p w14:paraId="647ADE7D" w14:textId="2D943415" w:rsidR="00735577" w:rsidRDefault="00735577" w:rsidP="00735577">
      <w:pPr>
        <w:rPr>
          <w:lang w:val="en-US" w:bidi="si-LK"/>
        </w:rPr>
      </w:pPr>
      <w:r>
        <w:rPr>
          <w:lang w:val="en-US" w:bidi="si-LK"/>
        </w:rPr>
        <w:lastRenderedPageBreak/>
        <w:t>Image 1: Scanned Maps</w:t>
      </w:r>
    </w:p>
    <w:tbl>
      <w:tblPr>
        <w:tblStyle w:val="TableGrid"/>
        <w:tblW w:w="0" w:type="auto"/>
        <w:tblLook w:val="04A0" w:firstRow="1" w:lastRow="0" w:firstColumn="1" w:lastColumn="0" w:noHBand="0" w:noVBand="1"/>
      </w:tblPr>
      <w:tblGrid>
        <w:gridCol w:w="3116"/>
        <w:gridCol w:w="3117"/>
        <w:gridCol w:w="3117"/>
      </w:tblGrid>
      <w:tr w:rsidR="00735577" w14:paraId="0CE99FD6" w14:textId="77777777" w:rsidTr="003A377E">
        <w:tc>
          <w:tcPr>
            <w:tcW w:w="3116" w:type="dxa"/>
          </w:tcPr>
          <w:p w14:paraId="58B64597" w14:textId="77777777" w:rsidR="00735577" w:rsidRDefault="00735577" w:rsidP="003A377E">
            <w:pPr>
              <w:rPr>
                <w:lang w:val="en-US" w:bidi="si-LK"/>
              </w:rPr>
            </w:pPr>
            <w:r>
              <w:rPr>
                <w:lang w:val="en-US" w:bidi="si-LK"/>
              </w:rPr>
              <w:t>File size</w:t>
            </w:r>
          </w:p>
        </w:tc>
        <w:tc>
          <w:tcPr>
            <w:tcW w:w="3117" w:type="dxa"/>
          </w:tcPr>
          <w:p w14:paraId="63988613" w14:textId="77777777" w:rsidR="00735577" w:rsidRDefault="00735577" w:rsidP="003A377E">
            <w:pPr>
              <w:rPr>
                <w:lang w:val="en-US" w:bidi="si-LK"/>
              </w:rPr>
            </w:pPr>
            <w:r>
              <w:rPr>
                <w:lang w:val="en-US" w:bidi="si-LK"/>
              </w:rPr>
              <w:t>Dimensions</w:t>
            </w:r>
          </w:p>
        </w:tc>
        <w:tc>
          <w:tcPr>
            <w:tcW w:w="3117" w:type="dxa"/>
          </w:tcPr>
          <w:p w14:paraId="6D5C6708" w14:textId="5D569E55" w:rsidR="00735577" w:rsidRDefault="00735577" w:rsidP="003A377E">
            <w:pPr>
              <w:rPr>
                <w:lang w:val="en-US" w:bidi="si-LK"/>
              </w:rPr>
            </w:pPr>
            <w:r>
              <w:rPr>
                <w:lang w:val="en-US" w:bidi="si-LK"/>
              </w:rPr>
              <w:t>Duration</w:t>
            </w:r>
            <w:r w:rsidR="003A377E">
              <w:rPr>
                <w:lang w:val="en-US" w:bidi="si-LK"/>
              </w:rPr>
              <w:t xml:space="preserve"> (s)</w:t>
            </w:r>
          </w:p>
        </w:tc>
      </w:tr>
      <w:tr w:rsidR="00A6632C" w14:paraId="3A3D6131" w14:textId="77777777" w:rsidTr="003A377E">
        <w:tc>
          <w:tcPr>
            <w:tcW w:w="3116" w:type="dxa"/>
          </w:tcPr>
          <w:p w14:paraId="79A58704" w14:textId="64456C4C" w:rsidR="00A6632C" w:rsidRDefault="00B04599" w:rsidP="00A6632C">
            <w:pPr>
              <w:rPr>
                <w:lang w:val="en-US" w:bidi="si-LK"/>
              </w:rPr>
            </w:pPr>
            <w:r>
              <w:rPr>
                <w:lang w:val="en-US" w:bidi="si-LK"/>
              </w:rPr>
              <w:t>116 kb</w:t>
            </w:r>
          </w:p>
        </w:tc>
        <w:tc>
          <w:tcPr>
            <w:tcW w:w="3117" w:type="dxa"/>
          </w:tcPr>
          <w:p w14:paraId="5E39A015" w14:textId="4D463180" w:rsidR="00A6632C" w:rsidRDefault="00A6632C" w:rsidP="00A6632C">
            <w:pPr>
              <w:rPr>
                <w:lang w:val="en-US" w:bidi="si-LK"/>
              </w:rPr>
            </w:pPr>
            <w:r>
              <w:rPr>
                <w:lang w:val="en-US" w:bidi="si-LK"/>
              </w:rPr>
              <w:t>354 x 340</w:t>
            </w:r>
          </w:p>
        </w:tc>
        <w:tc>
          <w:tcPr>
            <w:tcW w:w="3117" w:type="dxa"/>
          </w:tcPr>
          <w:p w14:paraId="63BF3ABD" w14:textId="4088F81B" w:rsidR="00A6632C" w:rsidRDefault="00B04599" w:rsidP="00A6632C">
            <w:pPr>
              <w:rPr>
                <w:lang w:val="en-US" w:bidi="si-LK"/>
              </w:rPr>
            </w:pPr>
            <w:r>
              <w:rPr>
                <w:lang w:val="en-US" w:bidi="si-LK"/>
              </w:rPr>
              <w:t>18.31</w:t>
            </w:r>
          </w:p>
        </w:tc>
      </w:tr>
      <w:tr w:rsidR="00A6632C" w14:paraId="5D5F590B" w14:textId="77777777" w:rsidTr="003A377E">
        <w:tc>
          <w:tcPr>
            <w:tcW w:w="3116" w:type="dxa"/>
          </w:tcPr>
          <w:p w14:paraId="5FC66A4B" w14:textId="4A264C3C" w:rsidR="00A6632C" w:rsidRDefault="00B04599" w:rsidP="00A6632C">
            <w:pPr>
              <w:rPr>
                <w:lang w:val="en-US" w:bidi="si-LK"/>
              </w:rPr>
            </w:pPr>
            <w:r>
              <w:rPr>
                <w:lang w:val="en-US" w:bidi="si-LK"/>
              </w:rPr>
              <w:t>1527 kb</w:t>
            </w:r>
          </w:p>
        </w:tc>
        <w:tc>
          <w:tcPr>
            <w:tcW w:w="3117" w:type="dxa"/>
          </w:tcPr>
          <w:p w14:paraId="59E8A2C0" w14:textId="18E5EA3F" w:rsidR="00A6632C" w:rsidRDefault="00A6632C" w:rsidP="00A6632C">
            <w:pPr>
              <w:rPr>
                <w:lang w:val="en-US" w:bidi="si-LK"/>
              </w:rPr>
            </w:pPr>
            <w:r>
              <w:rPr>
                <w:lang w:val="en-US" w:bidi="si-LK"/>
              </w:rPr>
              <w:t>2500 x 2119</w:t>
            </w:r>
          </w:p>
        </w:tc>
        <w:tc>
          <w:tcPr>
            <w:tcW w:w="3117" w:type="dxa"/>
          </w:tcPr>
          <w:p w14:paraId="4CB881FB" w14:textId="241503DA" w:rsidR="00A6632C" w:rsidRDefault="00B04599" w:rsidP="00A6632C">
            <w:pPr>
              <w:rPr>
                <w:lang w:val="en-US" w:bidi="si-LK"/>
              </w:rPr>
            </w:pPr>
            <w:r>
              <w:rPr>
                <w:lang w:val="en-US" w:bidi="si-LK"/>
              </w:rPr>
              <w:t>23.19</w:t>
            </w:r>
          </w:p>
        </w:tc>
      </w:tr>
      <w:tr w:rsidR="00A6632C" w14:paraId="05CEAF53" w14:textId="77777777" w:rsidTr="003A377E">
        <w:tc>
          <w:tcPr>
            <w:tcW w:w="3116" w:type="dxa"/>
          </w:tcPr>
          <w:p w14:paraId="2DE7D330" w14:textId="189230DD" w:rsidR="00A6632C" w:rsidRDefault="00B04599" w:rsidP="00A6632C">
            <w:pPr>
              <w:rPr>
                <w:lang w:val="en-US" w:bidi="si-LK"/>
              </w:rPr>
            </w:pPr>
            <w:r>
              <w:rPr>
                <w:lang w:val="en-US" w:bidi="si-LK"/>
              </w:rPr>
              <w:t>663 kb</w:t>
            </w:r>
          </w:p>
        </w:tc>
        <w:tc>
          <w:tcPr>
            <w:tcW w:w="3117" w:type="dxa"/>
          </w:tcPr>
          <w:p w14:paraId="319DAA43" w14:textId="4E249CB3" w:rsidR="00A6632C" w:rsidRDefault="00A6632C" w:rsidP="00A6632C">
            <w:pPr>
              <w:rPr>
                <w:lang w:val="en-US" w:bidi="si-LK"/>
              </w:rPr>
            </w:pPr>
            <w:r>
              <w:rPr>
                <w:lang w:val="en-US" w:bidi="si-LK"/>
              </w:rPr>
              <w:t>1280 x 1085</w:t>
            </w:r>
          </w:p>
        </w:tc>
        <w:tc>
          <w:tcPr>
            <w:tcW w:w="3117" w:type="dxa"/>
          </w:tcPr>
          <w:p w14:paraId="08998D4E" w14:textId="5DC2BC5C" w:rsidR="00A6632C" w:rsidRDefault="00B04599" w:rsidP="00A6632C">
            <w:pPr>
              <w:rPr>
                <w:lang w:val="en-US" w:bidi="si-LK"/>
              </w:rPr>
            </w:pPr>
            <w:r>
              <w:rPr>
                <w:lang w:val="en-US" w:bidi="si-LK"/>
              </w:rPr>
              <w:t>19.81</w:t>
            </w:r>
          </w:p>
        </w:tc>
      </w:tr>
      <w:tr w:rsidR="00A6632C" w14:paraId="6649D0A6" w14:textId="77777777" w:rsidTr="003A377E">
        <w:tc>
          <w:tcPr>
            <w:tcW w:w="3116" w:type="dxa"/>
          </w:tcPr>
          <w:p w14:paraId="6528A94A" w14:textId="4DEE4432" w:rsidR="00A6632C" w:rsidRDefault="00B04599" w:rsidP="00A6632C">
            <w:pPr>
              <w:rPr>
                <w:lang w:val="en-US" w:bidi="si-LK"/>
              </w:rPr>
            </w:pPr>
            <w:r>
              <w:rPr>
                <w:lang w:val="en-US" w:bidi="si-LK"/>
              </w:rPr>
              <w:t>389 kb</w:t>
            </w:r>
          </w:p>
        </w:tc>
        <w:tc>
          <w:tcPr>
            <w:tcW w:w="3117" w:type="dxa"/>
          </w:tcPr>
          <w:p w14:paraId="63F3672E" w14:textId="3B7A3417" w:rsidR="00A6632C" w:rsidRDefault="00A6632C" w:rsidP="00A6632C">
            <w:pPr>
              <w:rPr>
                <w:lang w:val="en-US" w:bidi="si-LK"/>
              </w:rPr>
            </w:pPr>
            <w:r>
              <w:rPr>
                <w:lang w:val="en-US" w:bidi="si-LK"/>
              </w:rPr>
              <w:t>800 x 868</w:t>
            </w:r>
          </w:p>
        </w:tc>
        <w:tc>
          <w:tcPr>
            <w:tcW w:w="3117" w:type="dxa"/>
          </w:tcPr>
          <w:p w14:paraId="0BCA2DC0" w14:textId="544880B8" w:rsidR="00A6632C" w:rsidRDefault="00B04599" w:rsidP="00A6632C">
            <w:pPr>
              <w:rPr>
                <w:lang w:val="en-US" w:bidi="si-LK"/>
              </w:rPr>
            </w:pPr>
            <w:r>
              <w:rPr>
                <w:lang w:val="en-US" w:bidi="si-LK"/>
              </w:rPr>
              <w:t>18.2</w:t>
            </w:r>
          </w:p>
        </w:tc>
      </w:tr>
      <w:tr w:rsidR="00A6632C" w14:paraId="28641139" w14:textId="77777777" w:rsidTr="003A377E">
        <w:tc>
          <w:tcPr>
            <w:tcW w:w="3116" w:type="dxa"/>
          </w:tcPr>
          <w:p w14:paraId="731EAFA9" w14:textId="1FE7BE37" w:rsidR="00A6632C" w:rsidRDefault="00B04599" w:rsidP="00A6632C">
            <w:pPr>
              <w:rPr>
                <w:lang w:val="en-US" w:bidi="si-LK"/>
              </w:rPr>
            </w:pPr>
            <w:r>
              <w:rPr>
                <w:lang w:val="en-US" w:bidi="si-LK"/>
              </w:rPr>
              <w:t>144 kb</w:t>
            </w:r>
          </w:p>
        </w:tc>
        <w:tc>
          <w:tcPr>
            <w:tcW w:w="3117" w:type="dxa"/>
          </w:tcPr>
          <w:p w14:paraId="7B45ECAA" w14:textId="3E0C55D0" w:rsidR="00A6632C" w:rsidRDefault="00A6632C" w:rsidP="00A6632C">
            <w:pPr>
              <w:rPr>
                <w:lang w:val="en-US" w:bidi="si-LK"/>
              </w:rPr>
            </w:pPr>
            <w:r>
              <w:rPr>
                <w:lang w:val="en-US" w:bidi="si-LK"/>
              </w:rPr>
              <w:t>360 x 305</w:t>
            </w:r>
          </w:p>
        </w:tc>
        <w:tc>
          <w:tcPr>
            <w:tcW w:w="3117" w:type="dxa"/>
          </w:tcPr>
          <w:p w14:paraId="449522C7" w14:textId="0C8D308A" w:rsidR="00A6632C" w:rsidRDefault="00B04599" w:rsidP="0049177B">
            <w:pPr>
              <w:keepNext/>
              <w:rPr>
                <w:lang w:val="en-US" w:bidi="si-LK"/>
              </w:rPr>
            </w:pPr>
            <w:r>
              <w:rPr>
                <w:lang w:val="en-US" w:bidi="si-LK"/>
              </w:rPr>
              <w:t>18.75</w:t>
            </w:r>
          </w:p>
        </w:tc>
      </w:tr>
    </w:tbl>
    <w:p w14:paraId="3280805C" w14:textId="7FF4658F" w:rsidR="00A6632C" w:rsidRDefault="0049177B" w:rsidP="0049177B">
      <w:pPr>
        <w:pStyle w:val="Caption"/>
        <w:jc w:val="center"/>
        <w:rPr>
          <w:lang w:val="en-US"/>
        </w:rPr>
      </w:pPr>
      <w:bookmarkStart w:id="205" w:name="_Toc39684422"/>
      <w:r>
        <w:t xml:space="preserve">Table </w:t>
      </w:r>
      <w:r w:rsidR="006D5BD5">
        <w:fldChar w:fldCharType="begin"/>
      </w:r>
      <w:r w:rsidR="006D5BD5">
        <w:instrText xml:space="preserve"> STYLEREF 2 \s </w:instrText>
      </w:r>
      <w:r w:rsidR="006D5BD5">
        <w:fldChar w:fldCharType="separate"/>
      </w:r>
      <w:r w:rsidR="00A318BF">
        <w:rPr>
          <w:noProof/>
        </w:rPr>
        <w:t>8.7</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3</w:t>
      </w:r>
      <w:r w:rsidR="006D5BD5">
        <w:fldChar w:fldCharType="end"/>
      </w:r>
      <w:r>
        <w:t xml:space="preserve"> Scanned maps </w:t>
      </w:r>
      <w:r w:rsidRPr="00BD4921">
        <w:t>result for analysis duration testing</w:t>
      </w:r>
      <w:bookmarkEnd w:id="205"/>
    </w:p>
    <w:p w14:paraId="1722B1DE" w14:textId="77777777" w:rsidR="00FD6A81" w:rsidRDefault="00FD6A81" w:rsidP="003A377E">
      <w:pPr>
        <w:rPr>
          <w:lang w:val="en-US"/>
        </w:rPr>
      </w:pPr>
    </w:p>
    <w:p w14:paraId="37C7116B" w14:textId="31D01782" w:rsidR="003A377E" w:rsidRDefault="00B04599" w:rsidP="003A377E">
      <w:pPr>
        <w:rPr>
          <w:lang w:val="en-US"/>
        </w:rPr>
      </w:pPr>
      <w:r>
        <w:rPr>
          <w:lang w:val="en-US"/>
        </w:rPr>
        <w:t>When going through the results obtained by analyzing the test image set</w:t>
      </w:r>
      <w:r w:rsidR="003A377E">
        <w:rPr>
          <w:lang w:val="en-US"/>
        </w:rPr>
        <w:t>,</w:t>
      </w:r>
      <w:r>
        <w:rPr>
          <w:lang w:val="en-US"/>
        </w:rPr>
        <w:t xml:space="preserve"> </w:t>
      </w:r>
      <w:r w:rsidR="003A377E">
        <w:rPr>
          <w:lang w:val="en-US"/>
        </w:rPr>
        <w:t>it</w:t>
      </w:r>
      <w:r>
        <w:rPr>
          <w:lang w:val="en-US"/>
        </w:rPr>
        <w:t xml:space="preserve"> can </w:t>
      </w:r>
      <w:r w:rsidR="003A377E">
        <w:rPr>
          <w:lang w:val="en-US"/>
        </w:rPr>
        <w:t>be observed</w:t>
      </w:r>
      <w:r>
        <w:rPr>
          <w:lang w:val="en-US"/>
        </w:rPr>
        <w:t xml:space="preserve"> that the image size and dimension plays a large role in the duration of analysis the longest duration of 23.19 s was recorded </w:t>
      </w:r>
      <w:r w:rsidR="003A377E">
        <w:rPr>
          <w:lang w:val="en-US"/>
        </w:rPr>
        <w:t>analyzing</w:t>
      </w:r>
      <w:r>
        <w:rPr>
          <w:lang w:val="en-US"/>
        </w:rPr>
        <w:t xml:space="preserve"> the scanned maps image of 1527 kb size. When Comparing the durations of analysis between classes of images, scanned maps clearly do take longer to analyze. The reason for this being that the suitable parameter range for scanned maps are much larger than the parameter ranges available in the other 2 categories therefor all </w:t>
      </w:r>
      <w:r w:rsidR="003A377E">
        <w:rPr>
          <w:lang w:val="en-US"/>
        </w:rPr>
        <w:t>parameters must</w:t>
      </w:r>
      <w:r>
        <w:rPr>
          <w:lang w:val="en-US"/>
        </w:rPr>
        <w:t xml:space="preserve"> be fitted to, to get the </w:t>
      </w:r>
      <w:r w:rsidR="003A377E">
        <w:rPr>
          <w:lang w:val="en-US"/>
        </w:rPr>
        <w:t>best parameters to convert the image.</w:t>
      </w:r>
    </w:p>
    <w:p w14:paraId="6E6BA6B9" w14:textId="6D02EA32" w:rsidR="00A6632C" w:rsidRDefault="003A377E" w:rsidP="003A377E">
      <w:pPr>
        <w:rPr>
          <w:lang w:val="en-US"/>
        </w:rPr>
      </w:pPr>
      <w:r>
        <w:rPr>
          <w:lang w:val="en-US"/>
        </w:rPr>
        <w:t>Therefore, the conclusion can be made that, while image size and dimensions of an image matter when the analysis is being performed on it for its process duration. The suitable parameter range for that particular image class can also affect the image analysis time.</w:t>
      </w:r>
    </w:p>
    <w:p w14:paraId="23DF676B" w14:textId="77777777" w:rsidR="00FD6A81" w:rsidRDefault="00FD6A81" w:rsidP="003A377E">
      <w:pPr>
        <w:rPr>
          <w:lang w:val="en-US"/>
        </w:rPr>
      </w:pPr>
    </w:p>
    <w:p w14:paraId="4D82BD0B" w14:textId="33411D19" w:rsidR="00735577" w:rsidRDefault="00735577" w:rsidP="00735577">
      <w:pPr>
        <w:pStyle w:val="Heading2"/>
        <w:rPr>
          <w:lang w:val="en-US"/>
        </w:rPr>
      </w:pPr>
      <w:bookmarkStart w:id="206" w:name="_Toc39684369"/>
      <w:r>
        <w:rPr>
          <w:lang w:val="en-US"/>
        </w:rPr>
        <w:t>Testing Image Conversion Performance of Flask API Backend</w:t>
      </w:r>
      <w:bookmarkEnd w:id="206"/>
    </w:p>
    <w:p w14:paraId="2B9B2BFC" w14:textId="35B98237" w:rsidR="00735577" w:rsidRDefault="00735577" w:rsidP="00735577">
      <w:pPr>
        <w:rPr>
          <w:lang w:val="en-US" w:bidi="si-LK"/>
        </w:rPr>
      </w:pPr>
      <w:r>
        <w:rPr>
          <w:lang w:val="en-US" w:bidi="si-LK"/>
        </w:rPr>
        <w:t>This testing method analyzes the time taken for an image to be converted from raster to vector with the parameters auto selected by the platform according to its image size. The data is collected over several iteration of the process by checking duration taken to convert images of various image dimensions. The images were prepared for this task using an image editing tool.</w:t>
      </w:r>
      <w:r w:rsidR="00B064F7">
        <w:rPr>
          <w:lang w:val="en-US" w:bidi="si-LK"/>
        </w:rPr>
        <w:t xml:space="preserve"> </w:t>
      </w:r>
    </w:p>
    <w:p w14:paraId="28C55A83" w14:textId="23BFD013" w:rsidR="003A377E" w:rsidRDefault="003A377E" w:rsidP="00735577">
      <w:pPr>
        <w:rPr>
          <w:i/>
          <w:lang w:val="en-US" w:bidi="si-LK"/>
        </w:rPr>
      </w:pPr>
      <w:r w:rsidRPr="00B064F7">
        <w:rPr>
          <w:i/>
          <w:lang w:val="en-US" w:bidi="si-LK"/>
        </w:rPr>
        <w:t>Note: the images used were chosen at random</w:t>
      </w:r>
    </w:p>
    <w:p w14:paraId="076147A7" w14:textId="77777777" w:rsidR="0049177B" w:rsidRDefault="002F0EC9" w:rsidP="00FD6A81">
      <w:pPr>
        <w:keepNext/>
        <w:jc w:val="center"/>
      </w:pPr>
      <w:r>
        <w:rPr>
          <w:noProof/>
          <w:lang w:eastAsia="en-GB"/>
        </w:rPr>
        <w:lastRenderedPageBreak/>
        <w:drawing>
          <wp:inline distT="0" distB="0" distL="0" distR="0" wp14:anchorId="2A58A0B5" wp14:editId="0044BCEC">
            <wp:extent cx="3743325" cy="2495550"/>
            <wp:effectExtent l="0" t="0" r="9525" b="0"/>
            <wp:docPr id="73" name="Picture 73" descr="C:\Users\Dillon Lakshman\Downloads\Image Size vs Analysing duration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Dillon Lakshman\Downloads\Image Size vs Analysing duration (6).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745439" cy="2496959"/>
                    </a:xfrm>
                    <a:prstGeom prst="rect">
                      <a:avLst/>
                    </a:prstGeom>
                    <a:noFill/>
                    <a:ln>
                      <a:noFill/>
                    </a:ln>
                  </pic:spPr>
                </pic:pic>
              </a:graphicData>
            </a:graphic>
          </wp:inline>
        </w:drawing>
      </w:r>
    </w:p>
    <w:p w14:paraId="41313D91" w14:textId="142A6286" w:rsidR="003A377E" w:rsidRPr="003A377E" w:rsidRDefault="0049177B" w:rsidP="0049177B">
      <w:pPr>
        <w:pStyle w:val="Caption"/>
        <w:jc w:val="center"/>
        <w:rPr>
          <w:lang w:val="en-US" w:bidi="si-LK"/>
        </w:rPr>
      </w:pPr>
      <w:bookmarkStart w:id="207" w:name="_Toc39684474"/>
      <w:r>
        <w:t xml:space="preserve">Figure </w:t>
      </w:r>
      <w:r w:rsidR="004A3957">
        <w:fldChar w:fldCharType="begin"/>
      </w:r>
      <w:r w:rsidR="004A3957">
        <w:instrText xml:space="preserve"> STYLEREF 2 \s </w:instrText>
      </w:r>
      <w:r w:rsidR="004A3957">
        <w:fldChar w:fldCharType="separate"/>
      </w:r>
      <w:r w:rsidR="00A318BF">
        <w:rPr>
          <w:noProof/>
        </w:rPr>
        <w:t>8.8</w:t>
      </w:r>
      <w:r w:rsidR="004A3957">
        <w:fldChar w:fldCharType="end"/>
      </w:r>
      <w:r w:rsidR="004A3957">
        <w:t>:</w:t>
      </w:r>
      <w:r w:rsidR="004A3957">
        <w:fldChar w:fldCharType="begin"/>
      </w:r>
      <w:r w:rsidR="004A3957">
        <w:instrText xml:space="preserve"> SEQ Figure \* ARABIC \s 2 </w:instrText>
      </w:r>
      <w:r w:rsidR="004A3957">
        <w:fldChar w:fldCharType="separate"/>
      </w:r>
      <w:r w:rsidR="00A318BF">
        <w:rPr>
          <w:noProof/>
        </w:rPr>
        <w:t>1</w:t>
      </w:r>
      <w:r w:rsidR="004A3957">
        <w:fldChar w:fldCharType="end"/>
      </w:r>
      <w:r>
        <w:t xml:space="preserve"> Image size vs conversion duration</w:t>
      </w:r>
      <w:bookmarkEnd w:id="207"/>
    </w:p>
    <w:p w14:paraId="7AF325FB" w14:textId="77777777" w:rsidR="00735577" w:rsidRDefault="00735577" w:rsidP="00735577">
      <w:pPr>
        <w:rPr>
          <w:lang w:val="en-US" w:bidi="si-LK"/>
        </w:rPr>
      </w:pPr>
      <w:r>
        <w:rPr>
          <w:lang w:val="en-US" w:bidi="si-LK"/>
        </w:rPr>
        <w:t>Image 1: Land classification map</w:t>
      </w:r>
    </w:p>
    <w:tbl>
      <w:tblPr>
        <w:tblStyle w:val="TableGrid"/>
        <w:tblW w:w="0" w:type="auto"/>
        <w:tblLook w:val="04A0" w:firstRow="1" w:lastRow="0" w:firstColumn="1" w:lastColumn="0" w:noHBand="0" w:noVBand="1"/>
      </w:tblPr>
      <w:tblGrid>
        <w:gridCol w:w="3116"/>
        <w:gridCol w:w="3117"/>
        <w:gridCol w:w="3117"/>
      </w:tblGrid>
      <w:tr w:rsidR="00735577" w14:paraId="147F4F16" w14:textId="77777777" w:rsidTr="003A377E">
        <w:tc>
          <w:tcPr>
            <w:tcW w:w="3116" w:type="dxa"/>
          </w:tcPr>
          <w:p w14:paraId="5D04FA4E" w14:textId="77777777" w:rsidR="00735577" w:rsidRDefault="00735577" w:rsidP="003A377E">
            <w:pPr>
              <w:rPr>
                <w:lang w:val="en-US" w:bidi="si-LK"/>
              </w:rPr>
            </w:pPr>
            <w:r>
              <w:rPr>
                <w:lang w:val="en-US" w:bidi="si-LK"/>
              </w:rPr>
              <w:t>File size</w:t>
            </w:r>
          </w:p>
        </w:tc>
        <w:tc>
          <w:tcPr>
            <w:tcW w:w="3117" w:type="dxa"/>
          </w:tcPr>
          <w:p w14:paraId="2303605F" w14:textId="77777777" w:rsidR="00735577" w:rsidRDefault="00735577" w:rsidP="003A377E">
            <w:pPr>
              <w:rPr>
                <w:lang w:val="en-US" w:bidi="si-LK"/>
              </w:rPr>
            </w:pPr>
            <w:r>
              <w:rPr>
                <w:lang w:val="en-US" w:bidi="si-LK"/>
              </w:rPr>
              <w:t>Dimensions</w:t>
            </w:r>
          </w:p>
        </w:tc>
        <w:tc>
          <w:tcPr>
            <w:tcW w:w="3117" w:type="dxa"/>
          </w:tcPr>
          <w:p w14:paraId="5394F4C7" w14:textId="77777777" w:rsidR="00735577" w:rsidRDefault="00735577" w:rsidP="003A377E">
            <w:pPr>
              <w:rPr>
                <w:lang w:val="en-US" w:bidi="si-LK"/>
              </w:rPr>
            </w:pPr>
            <w:r>
              <w:rPr>
                <w:lang w:val="en-US" w:bidi="si-LK"/>
              </w:rPr>
              <w:t>Duration</w:t>
            </w:r>
          </w:p>
        </w:tc>
      </w:tr>
      <w:tr w:rsidR="00B04599" w14:paraId="7DF98128" w14:textId="77777777" w:rsidTr="003A377E">
        <w:tc>
          <w:tcPr>
            <w:tcW w:w="3116" w:type="dxa"/>
          </w:tcPr>
          <w:p w14:paraId="7309BBD5" w14:textId="059B532A" w:rsidR="00B04599" w:rsidRDefault="00B04599" w:rsidP="00B04599">
            <w:pPr>
              <w:rPr>
                <w:lang w:val="en-US" w:bidi="si-LK"/>
              </w:rPr>
            </w:pPr>
            <w:r>
              <w:rPr>
                <w:lang w:val="en-US" w:bidi="si-LK"/>
              </w:rPr>
              <w:t>2080 kb</w:t>
            </w:r>
          </w:p>
        </w:tc>
        <w:tc>
          <w:tcPr>
            <w:tcW w:w="3117" w:type="dxa"/>
          </w:tcPr>
          <w:p w14:paraId="5777C719" w14:textId="32D2323F" w:rsidR="00B04599" w:rsidRDefault="00B04599" w:rsidP="00B04599">
            <w:pPr>
              <w:rPr>
                <w:lang w:val="en-US" w:bidi="si-LK"/>
              </w:rPr>
            </w:pPr>
            <w:r>
              <w:rPr>
                <w:lang w:val="en-US" w:bidi="si-LK"/>
              </w:rPr>
              <w:t>3720 x 2480</w:t>
            </w:r>
          </w:p>
        </w:tc>
        <w:tc>
          <w:tcPr>
            <w:tcW w:w="3117" w:type="dxa"/>
          </w:tcPr>
          <w:p w14:paraId="291DF981" w14:textId="16ED47B1" w:rsidR="00B04599" w:rsidRDefault="002F0EC9" w:rsidP="00B04599">
            <w:pPr>
              <w:rPr>
                <w:lang w:val="en-US" w:bidi="si-LK"/>
              </w:rPr>
            </w:pPr>
            <w:r>
              <w:rPr>
                <w:lang w:val="en-US" w:bidi="si-LK"/>
              </w:rPr>
              <w:t>37.86</w:t>
            </w:r>
          </w:p>
        </w:tc>
      </w:tr>
      <w:tr w:rsidR="00B04599" w14:paraId="1922F570" w14:textId="77777777" w:rsidTr="003A377E">
        <w:tc>
          <w:tcPr>
            <w:tcW w:w="3116" w:type="dxa"/>
          </w:tcPr>
          <w:p w14:paraId="67DCDDAE" w14:textId="44DE795F" w:rsidR="00B04599" w:rsidRDefault="00B04599" w:rsidP="00B04599">
            <w:pPr>
              <w:rPr>
                <w:lang w:val="en-US" w:bidi="si-LK"/>
              </w:rPr>
            </w:pPr>
            <w:r>
              <w:rPr>
                <w:lang w:val="en-US" w:bidi="si-LK"/>
              </w:rPr>
              <w:t>2092 kb</w:t>
            </w:r>
          </w:p>
        </w:tc>
        <w:tc>
          <w:tcPr>
            <w:tcW w:w="3117" w:type="dxa"/>
          </w:tcPr>
          <w:p w14:paraId="1F3149AF" w14:textId="25E30D3A" w:rsidR="00B04599" w:rsidRDefault="00B04599" w:rsidP="00B04599">
            <w:pPr>
              <w:rPr>
                <w:lang w:val="en-US" w:bidi="si-LK"/>
              </w:rPr>
            </w:pPr>
            <w:r>
              <w:rPr>
                <w:lang w:val="en-US" w:bidi="si-LK"/>
              </w:rPr>
              <w:t>2500 x 1667</w:t>
            </w:r>
          </w:p>
        </w:tc>
        <w:tc>
          <w:tcPr>
            <w:tcW w:w="3117" w:type="dxa"/>
          </w:tcPr>
          <w:p w14:paraId="40E48083" w14:textId="1E892584" w:rsidR="00B04599" w:rsidRDefault="002F0EC9" w:rsidP="00B04599">
            <w:pPr>
              <w:rPr>
                <w:lang w:val="en-US" w:bidi="si-LK"/>
              </w:rPr>
            </w:pPr>
            <w:r>
              <w:rPr>
                <w:lang w:val="en-US" w:bidi="si-LK"/>
              </w:rPr>
              <w:t>40.86</w:t>
            </w:r>
          </w:p>
        </w:tc>
      </w:tr>
      <w:tr w:rsidR="00B04599" w14:paraId="1B8C67DB" w14:textId="77777777" w:rsidTr="003A377E">
        <w:tc>
          <w:tcPr>
            <w:tcW w:w="3116" w:type="dxa"/>
          </w:tcPr>
          <w:p w14:paraId="6D2E86FA" w14:textId="127F2A23" w:rsidR="00B04599" w:rsidRDefault="00B04599" w:rsidP="00B04599">
            <w:pPr>
              <w:rPr>
                <w:lang w:val="en-US" w:bidi="si-LK"/>
              </w:rPr>
            </w:pPr>
            <w:r>
              <w:rPr>
                <w:lang w:val="en-US" w:bidi="si-LK"/>
              </w:rPr>
              <w:t>909 kb</w:t>
            </w:r>
          </w:p>
        </w:tc>
        <w:tc>
          <w:tcPr>
            <w:tcW w:w="3117" w:type="dxa"/>
          </w:tcPr>
          <w:p w14:paraId="2CFD14FD" w14:textId="33803FCE" w:rsidR="00B04599" w:rsidRDefault="00B04599" w:rsidP="00B04599">
            <w:pPr>
              <w:rPr>
                <w:lang w:val="en-US" w:bidi="si-LK"/>
              </w:rPr>
            </w:pPr>
            <w:r>
              <w:rPr>
                <w:lang w:val="en-US" w:bidi="si-LK"/>
              </w:rPr>
              <w:t>1280 x 854</w:t>
            </w:r>
          </w:p>
        </w:tc>
        <w:tc>
          <w:tcPr>
            <w:tcW w:w="3117" w:type="dxa"/>
          </w:tcPr>
          <w:p w14:paraId="041B049B" w14:textId="57CAF9A3" w:rsidR="00B04599" w:rsidRDefault="002F0EC9" w:rsidP="00B04599">
            <w:pPr>
              <w:rPr>
                <w:lang w:val="en-US" w:bidi="si-LK"/>
              </w:rPr>
            </w:pPr>
            <w:r>
              <w:rPr>
                <w:lang w:val="en-US" w:bidi="si-LK"/>
              </w:rPr>
              <w:t>35.37</w:t>
            </w:r>
          </w:p>
        </w:tc>
      </w:tr>
      <w:tr w:rsidR="00B04599" w14:paraId="27D1E76D" w14:textId="77777777" w:rsidTr="003A377E">
        <w:tc>
          <w:tcPr>
            <w:tcW w:w="3116" w:type="dxa"/>
          </w:tcPr>
          <w:p w14:paraId="74790337" w14:textId="5A1C996D" w:rsidR="00B04599" w:rsidRDefault="00B04599" w:rsidP="00B04599">
            <w:pPr>
              <w:rPr>
                <w:lang w:val="en-US" w:bidi="si-LK"/>
              </w:rPr>
            </w:pPr>
            <w:r>
              <w:rPr>
                <w:lang w:val="en-US" w:bidi="si-LK"/>
              </w:rPr>
              <w:t>474 kb</w:t>
            </w:r>
          </w:p>
        </w:tc>
        <w:tc>
          <w:tcPr>
            <w:tcW w:w="3117" w:type="dxa"/>
          </w:tcPr>
          <w:p w14:paraId="617D39D5" w14:textId="1636D167" w:rsidR="00B04599" w:rsidRDefault="00B04599" w:rsidP="00B04599">
            <w:pPr>
              <w:rPr>
                <w:lang w:val="en-US" w:bidi="si-LK"/>
              </w:rPr>
            </w:pPr>
            <w:r>
              <w:rPr>
                <w:lang w:val="en-US" w:bidi="si-LK"/>
              </w:rPr>
              <w:t>300 x 534</w:t>
            </w:r>
          </w:p>
        </w:tc>
        <w:tc>
          <w:tcPr>
            <w:tcW w:w="3117" w:type="dxa"/>
          </w:tcPr>
          <w:p w14:paraId="1C208D1A" w14:textId="6EAE2C68" w:rsidR="00B04599" w:rsidRDefault="002F0EC9" w:rsidP="00B04599">
            <w:pPr>
              <w:rPr>
                <w:lang w:val="en-US" w:bidi="si-LK"/>
              </w:rPr>
            </w:pPr>
            <w:r>
              <w:rPr>
                <w:lang w:val="en-US" w:bidi="si-LK"/>
              </w:rPr>
              <w:t>34.82</w:t>
            </w:r>
          </w:p>
        </w:tc>
      </w:tr>
      <w:tr w:rsidR="00B04599" w14:paraId="4FE81745" w14:textId="77777777" w:rsidTr="003A377E">
        <w:tc>
          <w:tcPr>
            <w:tcW w:w="3116" w:type="dxa"/>
          </w:tcPr>
          <w:p w14:paraId="3AA8174A" w14:textId="500C17FC" w:rsidR="00B04599" w:rsidRDefault="00B04599" w:rsidP="00B04599">
            <w:pPr>
              <w:rPr>
                <w:lang w:val="en-US" w:bidi="si-LK"/>
              </w:rPr>
            </w:pPr>
            <w:r>
              <w:rPr>
                <w:lang w:val="en-US" w:bidi="si-LK"/>
              </w:rPr>
              <w:t>129 kb</w:t>
            </w:r>
          </w:p>
        </w:tc>
        <w:tc>
          <w:tcPr>
            <w:tcW w:w="3117" w:type="dxa"/>
          </w:tcPr>
          <w:p w14:paraId="5D9251CA" w14:textId="7B0107E5" w:rsidR="00B04599" w:rsidRDefault="00B04599" w:rsidP="00B04599">
            <w:pPr>
              <w:rPr>
                <w:lang w:val="en-US" w:bidi="si-LK"/>
              </w:rPr>
            </w:pPr>
            <w:r>
              <w:rPr>
                <w:lang w:val="en-US" w:bidi="si-LK"/>
              </w:rPr>
              <w:t>360 x 240</w:t>
            </w:r>
          </w:p>
        </w:tc>
        <w:tc>
          <w:tcPr>
            <w:tcW w:w="3117" w:type="dxa"/>
          </w:tcPr>
          <w:p w14:paraId="51589F67" w14:textId="6591120A" w:rsidR="00B04599" w:rsidRDefault="002F0EC9" w:rsidP="0049177B">
            <w:pPr>
              <w:keepNext/>
              <w:rPr>
                <w:lang w:val="en-US" w:bidi="si-LK"/>
              </w:rPr>
            </w:pPr>
            <w:r>
              <w:rPr>
                <w:lang w:val="en-US" w:bidi="si-LK"/>
              </w:rPr>
              <w:t>36.24</w:t>
            </w:r>
          </w:p>
        </w:tc>
      </w:tr>
    </w:tbl>
    <w:p w14:paraId="15D19EA4" w14:textId="3942FF85" w:rsidR="00735577" w:rsidRDefault="0049177B" w:rsidP="0049177B">
      <w:pPr>
        <w:pStyle w:val="Caption"/>
        <w:jc w:val="center"/>
        <w:rPr>
          <w:lang w:val="en-US" w:bidi="si-LK"/>
        </w:rPr>
      </w:pPr>
      <w:bookmarkStart w:id="208" w:name="_Toc39684423"/>
      <w:r>
        <w:t xml:space="preserve">Table </w:t>
      </w:r>
      <w:r w:rsidR="006D5BD5">
        <w:fldChar w:fldCharType="begin"/>
      </w:r>
      <w:r w:rsidR="006D5BD5">
        <w:instrText xml:space="preserve"> STYLEREF 2 \s </w:instrText>
      </w:r>
      <w:r w:rsidR="006D5BD5">
        <w:fldChar w:fldCharType="separate"/>
      </w:r>
      <w:r w:rsidR="00A318BF">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Land classification results for conversion duration</w:t>
      </w:r>
      <w:bookmarkEnd w:id="208"/>
    </w:p>
    <w:p w14:paraId="25BFB4A0" w14:textId="77777777" w:rsidR="00735577" w:rsidRDefault="00735577" w:rsidP="00735577">
      <w:pPr>
        <w:rPr>
          <w:lang w:val="en-US" w:bidi="si-LK"/>
        </w:rPr>
      </w:pPr>
      <w:r>
        <w:rPr>
          <w:lang w:val="en-US" w:bidi="si-LK"/>
        </w:rPr>
        <w:t>Image 2: Satellite Imagery</w:t>
      </w:r>
    </w:p>
    <w:tbl>
      <w:tblPr>
        <w:tblStyle w:val="TableGrid"/>
        <w:tblW w:w="0" w:type="auto"/>
        <w:tblLook w:val="04A0" w:firstRow="1" w:lastRow="0" w:firstColumn="1" w:lastColumn="0" w:noHBand="0" w:noVBand="1"/>
      </w:tblPr>
      <w:tblGrid>
        <w:gridCol w:w="3116"/>
        <w:gridCol w:w="3117"/>
        <w:gridCol w:w="3117"/>
      </w:tblGrid>
      <w:tr w:rsidR="00735577" w14:paraId="26A63166" w14:textId="77777777" w:rsidTr="003A377E">
        <w:tc>
          <w:tcPr>
            <w:tcW w:w="3116" w:type="dxa"/>
          </w:tcPr>
          <w:p w14:paraId="468116B2" w14:textId="77777777" w:rsidR="00735577" w:rsidRDefault="00735577" w:rsidP="003A377E">
            <w:pPr>
              <w:rPr>
                <w:lang w:val="en-US" w:bidi="si-LK"/>
              </w:rPr>
            </w:pPr>
            <w:r>
              <w:rPr>
                <w:lang w:val="en-US" w:bidi="si-LK"/>
              </w:rPr>
              <w:t>File size</w:t>
            </w:r>
          </w:p>
        </w:tc>
        <w:tc>
          <w:tcPr>
            <w:tcW w:w="3117" w:type="dxa"/>
          </w:tcPr>
          <w:p w14:paraId="615089D2" w14:textId="77777777" w:rsidR="00735577" w:rsidRDefault="00735577" w:rsidP="003A377E">
            <w:pPr>
              <w:rPr>
                <w:lang w:val="en-US" w:bidi="si-LK"/>
              </w:rPr>
            </w:pPr>
            <w:r>
              <w:rPr>
                <w:lang w:val="en-US" w:bidi="si-LK"/>
              </w:rPr>
              <w:t>Dimensions</w:t>
            </w:r>
          </w:p>
        </w:tc>
        <w:tc>
          <w:tcPr>
            <w:tcW w:w="3117" w:type="dxa"/>
          </w:tcPr>
          <w:p w14:paraId="69C4315A" w14:textId="77777777" w:rsidR="00735577" w:rsidRDefault="00735577" w:rsidP="003A377E">
            <w:pPr>
              <w:rPr>
                <w:lang w:val="en-US" w:bidi="si-LK"/>
              </w:rPr>
            </w:pPr>
            <w:r>
              <w:rPr>
                <w:lang w:val="en-US" w:bidi="si-LK"/>
              </w:rPr>
              <w:t>Duration</w:t>
            </w:r>
          </w:p>
        </w:tc>
      </w:tr>
      <w:tr w:rsidR="00B04599" w14:paraId="5E1F13CF" w14:textId="77777777" w:rsidTr="003A377E">
        <w:tc>
          <w:tcPr>
            <w:tcW w:w="3116" w:type="dxa"/>
          </w:tcPr>
          <w:p w14:paraId="50C1D884" w14:textId="10089BE3" w:rsidR="00B04599" w:rsidRDefault="00B04599" w:rsidP="00B04599">
            <w:pPr>
              <w:rPr>
                <w:lang w:val="en-US" w:bidi="si-LK"/>
              </w:rPr>
            </w:pPr>
            <w:r>
              <w:rPr>
                <w:lang w:val="en-US" w:bidi="si-LK"/>
              </w:rPr>
              <w:t>1378 kb</w:t>
            </w:r>
          </w:p>
        </w:tc>
        <w:tc>
          <w:tcPr>
            <w:tcW w:w="3117" w:type="dxa"/>
          </w:tcPr>
          <w:p w14:paraId="379C1E37" w14:textId="3551054B" w:rsidR="00B04599" w:rsidRDefault="00B04599" w:rsidP="00B04599">
            <w:pPr>
              <w:rPr>
                <w:lang w:val="en-US" w:bidi="si-LK"/>
              </w:rPr>
            </w:pPr>
            <w:r>
              <w:rPr>
                <w:lang w:val="en-US" w:bidi="si-LK"/>
              </w:rPr>
              <w:t>1024 x 1024</w:t>
            </w:r>
          </w:p>
        </w:tc>
        <w:tc>
          <w:tcPr>
            <w:tcW w:w="3117" w:type="dxa"/>
          </w:tcPr>
          <w:p w14:paraId="7B3FEAC9" w14:textId="51AD162E" w:rsidR="00B04599" w:rsidRDefault="002F0EC9" w:rsidP="00B04599">
            <w:pPr>
              <w:rPr>
                <w:lang w:val="en-US" w:bidi="si-LK"/>
              </w:rPr>
            </w:pPr>
            <w:r>
              <w:rPr>
                <w:lang w:val="en-US" w:bidi="si-LK"/>
              </w:rPr>
              <w:t>51.88</w:t>
            </w:r>
          </w:p>
        </w:tc>
      </w:tr>
      <w:tr w:rsidR="00B04599" w14:paraId="7745C62F" w14:textId="77777777" w:rsidTr="003A377E">
        <w:tc>
          <w:tcPr>
            <w:tcW w:w="3116" w:type="dxa"/>
          </w:tcPr>
          <w:p w14:paraId="6947D087" w14:textId="0044E012" w:rsidR="00B04599" w:rsidRDefault="00B04599" w:rsidP="00B04599">
            <w:pPr>
              <w:rPr>
                <w:lang w:val="en-US" w:bidi="si-LK"/>
              </w:rPr>
            </w:pPr>
            <w:r>
              <w:rPr>
                <w:lang w:val="en-US" w:bidi="si-LK"/>
              </w:rPr>
              <w:t>6165 kb</w:t>
            </w:r>
          </w:p>
        </w:tc>
        <w:tc>
          <w:tcPr>
            <w:tcW w:w="3117" w:type="dxa"/>
          </w:tcPr>
          <w:p w14:paraId="0317AD34" w14:textId="6D54D380" w:rsidR="00B04599" w:rsidRDefault="00B04599" w:rsidP="00B04599">
            <w:pPr>
              <w:rPr>
                <w:lang w:val="en-US" w:bidi="si-LK"/>
              </w:rPr>
            </w:pPr>
            <w:r>
              <w:rPr>
                <w:lang w:val="en-US" w:bidi="si-LK"/>
              </w:rPr>
              <w:t>2500 x 2500</w:t>
            </w:r>
          </w:p>
        </w:tc>
        <w:tc>
          <w:tcPr>
            <w:tcW w:w="3117" w:type="dxa"/>
          </w:tcPr>
          <w:p w14:paraId="3E5C556B" w14:textId="4DA34745" w:rsidR="00B04599" w:rsidRDefault="002F0EC9" w:rsidP="00B04599">
            <w:pPr>
              <w:rPr>
                <w:lang w:val="en-US" w:bidi="si-LK"/>
              </w:rPr>
            </w:pPr>
            <w:r>
              <w:rPr>
                <w:lang w:val="en-US" w:bidi="si-LK"/>
              </w:rPr>
              <w:t>49.69</w:t>
            </w:r>
          </w:p>
        </w:tc>
      </w:tr>
      <w:tr w:rsidR="00B04599" w14:paraId="1F94157E" w14:textId="77777777" w:rsidTr="003A377E">
        <w:tc>
          <w:tcPr>
            <w:tcW w:w="3116" w:type="dxa"/>
          </w:tcPr>
          <w:p w14:paraId="4AD0E186" w14:textId="6A42C1D8" w:rsidR="00B04599" w:rsidRDefault="00B04599" w:rsidP="00B04599">
            <w:pPr>
              <w:rPr>
                <w:lang w:val="en-US" w:bidi="si-LK"/>
              </w:rPr>
            </w:pPr>
            <w:r>
              <w:rPr>
                <w:lang w:val="en-US" w:bidi="si-LK"/>
              </w:rPr>
              <w:t>2395 kb</w:t>
            </w:r>
          </w:p>
        </w:tc>
        <w:tc>
          <w:tcPr>
            <w:tcW w:w="3117" w:type="dxa"/>
          </w:tcPr>
          <w:p w14:paraId="4A68B39C" w14:textId="1E137CB9" w:rsidR="00B04599" w:rsidRDefault="00B04599" w:rsidP="00B04599">
            <w:pPr>
              <w:rPr>
                <w:lang w:val="en-US" w:bidi="si-LK"/>
              </w:rPr>
            </w:pPr>
            <w:r>
              <w:rPr>
                <w:lang w:val="en-US" w:bidi="si-LK"/>
              </w:rPr>
              <w:t>1280 x 1280</w:t>
            </w:r>
          </w:p>
        </w:tc>
        <w:tc>
          <w:tcPr>
            <w:tcW w:w="3117" w:type="dxa"/>
          </w:tcPr>
          <w:p w14:paraId="2DBF5106" w14:textId="60704163" w:rsidR="00B04599" w:rsidRDefault="002F0EC9" w:rsidP="00B04599">
            <w:pPr>
              <w:rPr>
                <w:lang w:val="en-US" w:bidi="si-LK"/>
              </w:rPr>
            </w:pPr>
            <w:r>
              <w:rPr>
                <w:lang w:val="en-US" w:bidi="si-LK"/>
              </w:rPr>
              <w:t>60</w:t>
            </w:r>
          </w:p>
        </w:tc>
      </w:tr>
      <w:tr w:rsidR="00B04599" w14:paraId="0041E912" w14:textId="77777777" w:rsidTr="003A377E">
        <w:tc>
          <w:tcPr>
            <w:tcW w:w="3116" w:type="dxa"/>
          </w:tcPr>
          <w:p w14:paraId="0F09531A" w14:textId="6CA48558" w:rsidR="00B04599" w:rsidRDefault="00B04599" w:rsidP="00B04599">
            <w:pPr>
              <w:rPr>
                <w:lang w:val="en-US" w:bidi="si-LK"/>
              </w:rPr>
            </w:pPr>
            <w:r>
              <w:rPr>
                <w:lang w:val="en-US" w:bidi="si-LK"/>
              </w:rPr>
              <w:t>1012 kb</w:t>
            </w:r>
          </w:p>
        </w:tc>
        <w:tc>
          <w:tcPr>
            <w:tcW w:w="3117" w:type="dxa"/>
          </w:tcPr>
          <w:p w14:paraId="73C5B521" w14:textId="7E9C6D63" w:rsidR="00B04599" w:rsidRDefault="00B04599" w:rsidP="00B04599">
            <w:pPr>
              <w:rPr>
                <w:lang w:val="en-US" w:bidi="si-LK"/>
              </w:rPr>
            </w:pPr>
            <w:r>
              <w:rPr>
                <w:lang w:val="en-US" w:bidi="si-LK"/>
              </w:rPr>
              <w:t>800 x 800</w:t>
            </w:r>
          </w:p>
        </w:tc>
        <w:tc>
          <w:tcPr>
            <w:tcW w:w="3117" w:type="dxa"/>
          </w:tcPr>
          <w:p w14:paraId="02C2A509" w14:textId="29E68EE5" w:rsidR="00B04599" w:rsidRDefault="002F0EC9" w:rsidP="00B04599">
            <w:pPr>
              <w:rPr>
                <w:lang w:val="en-US" w:bidi="si-LK"/>
              </w:rPr>
            </w:pPr>
            <w:r>
              <w:rPr>
                <w:lang w:val="en-US" w:bidi="si-LK"/>
              </w:rPr>
              <w:t>72</w:t>
            </w:r>
          </w:p>
        </w:tc>
      </w:tr>
      <w:tr w:rsidR="00B04599" w14:paraId="7388795E" w14:textId="77777777" w:rsidTr="003A377E">
        <w:tc>
          <w:tcPr>
            <w:tcW w:w="3116" w:type="dxa"/>
          </w:tcPr>
          <w:p w14:paraId="7B96FDC0" w14:textId="521D68DF" w:rsidR="00B04599" w:rsidRDefault="00B04599" w:rsidP="00B04599">
            <w:pPr>
              <w:rPr>
                <w:lang w:val="en-US" w:bidi="si-LK"/>
              </w:rPr>
            </w:pPr>
            <w:r>
              <w:rPr>
                <w:lang w:val="en-US" w:bidi="si-LK"/>
              </w:rPr>
              <w:t>253 kb</w:t>
            </w:r>
          </w:p>
        </w:tc>
        <w:tc>
          <w:tcPr>
            <w:tcW w:w="3117" w:type="dxa"/>
          </w:tcPr>
          <w:p w14:paraId="6A91B803" w14:textId="4D4D213B" w:rsidR="00B04599" w:rsidRDefault="00B04599" w:rsidP="00B04599">
            <w:pPr>
              <w:rPr>
                <w:lang w:val="en-US" w:bidi="si-LK"/>
              </w:rPr>
            </w:pPr>
            <w:r>
              <w:rPr>
                <w:lang w:val="en-US" w:bidi="si-LK"/>
              </w:rPr>
              <w:t>360 x 360</w:t>
            </w:r>
          </w:p>
        </w:tc>
        <w:tc>
          <w:tcPr>
            <w:tcW w:w="3117" w:type="dxa"/>
          </w:tcPr>
          <w:p w14:paraId="734D321D" w14:textId="3F5D314A" w:rsidR="00B04599" w:rsidRDefault="002F0EC9" w:rsidP="0049177B">
            <w:pPr>
              <w:keepNext/>
              <w:rPr>
                <w:lang w:val="en-US" w:bidi="si-LK"/>
              </w:rPr>
            </w:pPr>
            <w:r>
              <w:rPr>
                <w:lang w:val="en-US" w:bidi="si-LK"/>
              </w:rPr>
              <w:t>51.3</w:t>
            </w:r>
          </w:p>
        </w:tc>
      </w:tr>
    </w:tbl>
    <w:p w14:paraId="55A50EA6" w14:textId="7ED5DD74" w:rsidR="00735577" w:rsidRDefault="0049177B" w:rsidP="0049177B">
      <w:pPr>
        <w:pStyle w:val="Caption"/>
        <w:jc w:val="center"/>
        <w:rPr>
          <w:lang w:val="en-US" w:bidi="si-LK"/>
        </w:rPr>
      </w:pPr>
      <w:bookmarkStart w:id="209" w:name="_Toc39684424"/>
      <w:r>
        <w:t xml:space="preserve">Table </w:t>
      </w:r>
      <w:r w:rsidR="006D5BD5">
        <w:fldChar w:fldCharType="begin"/>
      </w:r>
      <w:r w:rsidR="006D5BD5">
        <w:instrText xml:space="preserve"> STYLEREF 2 \s </w:instrText>
      </w:r>
      <w:r w:rsidR="006D5BD5">
        <w:fldChar w:fldCharType="separate"/>
      </w:r>
      <w:r w:rsidR="00A318BF">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2</w:t>
      </w:r>
      <w:r w:rsidR="006D5BD5">
        <w:fldChar w:fldCharType="end"/>
      </w:r>
      <w:r>
        <w:t xml:space="preserve"> Satellite image </w:t>
      </w:r>
      <w:r w:rsidRPr="00C35311">
        <w:t>results for conversion duration</w:t>
      </w:r>
      <w:bookmarkEnd w:id="209"/>
    </w:p>
    <w:p w14:paraId="5C81D4ED" w14:textId="77777777" w:rsidR="00FD6A81" w:rsidRDefault="00FD6A81" w:rsidP="00735577">
      <w:pPr>
        <w:rPr>
          <w:lang w:val="en-US" w:bidi="si-LK"/>
        </w:rPr>
      </w:pPr>
    </w:p>
    <w:p w14:paraId="45D3DFC3" w14:textId="77777777" w:rsidR="00FD6A81" w:rsidRDefault="00FD6A81" w:rsidP="00735577">
      <w:pPr>
        <w:rPr>
          <w:lang w:val="en-US" w:bidi="si-LK"/>
        </w:rPr>
      </w:pPr>
    </w:p>
    <w:p w14:paraId="382FC7C1" w14:textId="698C48DB" w:rsidR="00735577" w:rsidRDefault="00735577" w:rsidP="00735577">
      <w:pPr>
        <w:rPr>
          <w:lang w:val="en-US" w:bidi="si-LK"/>
        </w:rPr>
      </w:pPr>
      <w:r>
        <w:rPr>
          <w:lang w:val="en-US" w:bidi="si-LK"/>
        </w:rPr>
        <w:lastRenderedPageBreak/>
        <w:t>Image 1: Scanned Maps</w:t>
      </w:r>
    </w:p>
    <w:tbl>
      <w:tblPr>
        <w:tblStyle w:val="TableGrid"/>
        <w:tblW w:w="0" w:type="auto"/>
        <w:tblLook w:val="04A0" w:firstRow="1" w:lastRow="0" w:firstColumn="1" w:lastColumn="0" w:noHBand="0" w:noVBand="1"/>
      </w:tblPr>
      <w:tblGrid>
        <w:gridCol w:w="3116"/>
        <w:gridCol w:w="3117"/>
        <w:gridCol w:w="3117"/>
      </w:tblGrid>
      <w:tr w:rsidR="00735577" w14:paraId="64DDE693" w14:textId="77777777" w:rsidTr="003A377E">
        <w:tc>
          <w:tcPr>
            <w:tcW w:w="3116" w:type="dxa"/>
          </w:tcPr>
          <w:p w14:paraId="1C0EFB9A" w14:textId="77777777" w:rsidR="00735577" w:rsidRDefault="00735577" w:rsidP="003A377E">
            <w:pPr>
              <w:rPr>
                <w:lang w:val="en-US" w:bidi="si-LK"/>
              </w:rPr>
            </w:pPr>
            <w:r>
              <w:rPr>
                <w:lang w:val="en-US" w:bidi="si-LK"/>
              </w:rPr>
              <w:t>File size</w:t>
            </w:r>
          </w:p>
        </w:tc>
        <w:tc>
          <w:tcPr>
            <w:tcW w:w="3117" w:type="dxa"/>
          </w:tcPr>
          <w:p w14:paraId="05D6F72D" w14:textId="77777777" w:rsidR="00735577" w:rsidRDefault="00735577" w:rsidP="003A377E">
            <w:pPr>
              <w:rPr>
                <w:lang w:val="en-US" w:bidi="si-LK"/>
              </w:rPr>
            </w:pPr>
            <w:r>
              <w:rPr>
                <w:lang w:val="en-US" w:bidi="si-LK"/>
              </w:rPr>
              <w:t>Dimensions</w:t>
            </w:r>
          </w:p>
        </w:tc>
        <w:tc>
          <w:tcPr>
            <w:tcW w:w="3117" w:type="dxa"/>
          </w:tcPr>
          <w:p w14:paraId="22D51D9D" w14:textId="77777777" w:rsidR="00735577" w:rsidRDefault="00735577" w:rsidP="003A377E">
            <w:pPr>
              <w:rPr>
                <w:lang w:val="en-US" w:bidi="si-LK"/>
              </w:rPr>
            </w:pPr>
            <w:r>
              <w:rPr>
                <w:lang w:val="en-US" w:bidi="si-LK"/>
              </w:rPr>
              <w:t>Duration</w:t>
            </w:r>
          </w:p>
        </w:tc>
      </w:tr>
      <w:tr w:rsidR="00B04599" w14:paraId="4AF45A56" w14:textId="77777777" w:rsidTr="003A377E">
        <w:tc>
          <w:tcPr>
            <w:tcW w:w="3116" w:type="dxa"/>
          </w:tcPr>
          <w:p w14:paraId="2FE38DBD" w14:textId="1148126A" w:rsidR="00B04599" w:rsidRDefault="00B04599" w:rsidP="00B04599">
            <w:pPr>
              <w:rPr>
                <w:lang w:val="en-US" w:bidi="si-LK"/>
              </w:rPr>
            </w:pPr>
            <w:r>
              <w:rPr>
                <w:lang w:val="en-US" w:bidi="si-LK"/>
              </w:rPr>
              <w:t>116 kb</w:t>
            </w:r>
          </w:p>
        </w:tc>
        <w:tc>
          <w:tcPr>
            <w:tcW w:w="3117" w:type="dxa"/>
          </w:tcPr>
          <w:p w14:paraId="47C15A8F" w14:textId="14F723CF" w:rsidR="00B04599" w:rsidRDefault="00B04599" w:rsidP="00B04599">
            <w:pPr>
              <w:rPr>
                <w:lang w:val="en-US" w:bidi="si-LK"/>
              </w:rPr>
            </w:pPr>
            <w:r>
              <w:rPr>
                <w:lang w:val="en-US" w:bidi="si-LK"/>
              </w:rPr>
              <w:t>354 x 340</w:t>
            </w:r>
          </w:p>
        </w:tc>
        <w:tc>
          <w:tcPr>
            <w:tcW w:w="3117" w:type="dxa"/>
          </w:tcPr>
          <w:p w14:paraId="5FBC040D" w14:textId="3AC9D9D5" w:rsidR="00B04599" w:rsidRDefault="002F0EC9" w:rsidP="00B04599">
            <w:pPr>
              <w:rPr>
                <w:lang w:val="en-US" w:bidi="si-LK"/>
              </w:rPr>
            </w:pPr>
            <w:r>
              <w:rPr>
                <w:lang w:val="en-US" w:bidi="si-LK"/>
              </w:rPr>
              <w:t>48.79</w:t>
            </w:r>
          </w:p>
        </w:tc>
      </w:tr>
      <w:tr w:rsidR="00B04599" w14:paraId="59D85B32" w14:textId="77777777" w:rsidTr="003A377E">
        <w:tc>
          <w:tcPr>
            <w:tcW w:w="3116" w:type="dxa"/>
          </w:tcPr>
          <w:p w14:paraId="1B3A7980" w14:textId="6825719F" w:rsidR="00B04599" w:rsidRDefault="00B04599" w:rsidP="00B04599">
            <w:pPr>
              <w:rPr>
                <w:lang w:val="en-US" w:bidi="si-LK"/>
              </w:rPr>
            </w:pPr>
            <w:r>
              <w:rPr>
                <w:lang w:val="en-US" w:bidi="si-LK"/>
              </w:rPr>
              <w:t>1527 kb</w:t>
            </w:r>
          </w:p>
        </w:tc>
        <w:tc>
          <w:tcPr>
            <w:tcW w:w="3117" w:type="dxa"/>
          </w:tcPr>
          <w:p w14:paraId="2D53D853" w14:textId="7F84CE27" w:rsidR="00B04599" w:rsidRDefault="00B04599" w:rsidP="00B04599">
            <w:pPr>
              <w:rPr>
                <w:lang w:val="en-US" w:bidi="si-LK"/>
              </w:rPr>
            </w:pPr>
            <w:r>
              <w:rPr>
                <w:lang w:val="en-US" w:bidi="si-LK"/>
              </w:rPr>
              <w:t>2500 x 2119</w:t>
            </w:r>
          </w:p>
        </w:tc>
        <w:tc>
          <w:tcPr>
            <w:tcW w:w="3117" w:type="dxa"/>
          </w:tcPr>
          <w:p w14:paraId="049EC42B" w14:textId="367D1827" w:rsidR="00B04599" w:rsidRDefault="002F0EC9" w:rsidP="00B04599">
            <w:pPr>
              <w:rPr>
                <w:lang w:val="en-US" w:bidi="si-LK"/>
              </w:rPr>
            </w:pPr>
            <w:r>
              <w:rPr>
                <w:lang w:val="en-US" w:bidi="si-LK"/>
              </w:rPr>
              <w:t>50.47</w:t>
            </w:r>
          </w:p>
        </w:tc>
      </w:tr>
      <w:tr w:rsidR="00B04599" w14:paraId="4705A971" w14:textId="77777777" w:rsidTr="003A377E">
        <w:tc>
          <w:tcPr>
            <w:tcW w:w="3116" w:type="dxa"/>
          </w:tcPr>
          <w:p w14:paraId="5C2F6222" w14:textId="24E5B5DD" w:rsidR="00B04599" w:rsidRDefault="00B04599" w:rsidP="00B04599">
            <w:pPr>
              <w:rPr>
                <w:lang w:val="en-US" w:bidi="si-LK"/>
              </w:rPr>
            </w:pPr>
            <w:r>
              <w:rPr>
                <w:lang w:val="en-US" w:bidi="si-LK"/>
              </w:rPr>
              <w:t>663 kb</w:t>
            </w:r>
          </w:p>
        </w:tc>
        <w:tc>
          <w:tcPr>
            <w:tcW w:w="3117" w:type="dxa"/>
          </w:tcPr>
          <w:p w14:paraId="20D48B72" w14:textId="1B7EB754" w:rsidR="00B04599" w:rsidRDefault="00B04599" w:rsidP="00B04599">
            <w:pPr>
              <w:rPr>
                <w:lang w:val="en-US" w:bidi="si-LK"/>
              </w:rPr>
            </w:pPr>
            <w:r>
              <w:rPr>
                <w:lang w:val="en-US" w:bidi="si-LK"/>
              </w:rPr>
              <w:t>1280 x 1085</w:t>
            </w:r>
          </w:p>
        </w:tc>
        <w:tc>
          <w:tcPr>
            <w:tcW w:w="3117" w:type="dxa"/>
          </w:tcPr>
          <w:p w14:paraId="14F646C5" w14:textId="03B86A47" w:rsidR="00B04599" w:rsidRDefault="002F0EC9" w:rsidP="00B04599">
            <w:pPr>
              <w:rPr>
                <w:lang w:val="en-US" w:bidi="si-LK"/>
              </w:rPr>
            </w:pPr>
            <w:r>
              <w:rPr>
                <w:lang w:val="en-US" w:bidi="si-LK"/>
              </w:rPr>
              <w:t>49.38</w:t>
            </w:r>
          </w:p>
        </w:tc>
      </w:tr>
      <w:tr w:rsidR="00B04599" w14:paraId="2522077D" w14:textId="77777777" w:rsidTr="003A377E">
        <w:tc>
          <w:tcPr>
            <w:tcW w:w="3116" w:type="dxa"/>
          </w:tcPr>
          <w:p w14:paraId="3F421E88" w14:textId="674BD566" w:rsidR="00B04599" w:rsidRDefault="00B04599" w:rsidP="00B04599">
            <w:pPr>
              <w:rPr>
                <w:lang w:val="en-US" w:bidi="si-LK"/>
              </w:rPr>
            </w:pPr>
            <w:r>
              <w:rPr>
                <w:lang w:val="en-US" w:bidi="si-LK"/>
              </w:rPr>
              <w:t>389 kb</w:t>
            </w:r>
          </w:p>
        </w:tc>
        <w:tc>
          <w:tcPr>
            <w:tcW w:w="3117" w:type="dxa"/>
          </w:tcPr>
          <w:p w14:paraId="669A1002" w14:textId="6346999F" w:rsidR="00B04599" w:rsidRDefault="00B04599" w:rsidP="00B04599">
            <w:pPr>
              <w:rPr>
                <w:lang w:val="en-US" w:bidi="si-LK"/>
              </w:rPr>
            </w:pPr>
            <w:r>
              <w:rPr>
                <w:lang w:val="en-US" w:bidi="si-LK"/>
              </w:rPr>
              <w:t>800 x 868</w:t>
            </w:r>
          </w:p>
        </w:tc>
        <w:tc>
          <w:tcPr>
            <w:tcW w:w="3117" w:type="dxa"/>
          </w:tcPr>
          <w:p w14:paraId="3F651D4E" w14:textId="771EE0F4" w:rsidR="00B04599" w:rsidRDefault="002F0EC9" w:rsidP="00B04599">
            <w:pPr>
              <w:rPr>
                <w:lang w:val="en-US" w:bidi="si-LK"/>
              </w:rPr>
            </w:pPr>
            <w:r>
              <w:rPr>
                <w:lang w:val="en-US" w:bidi="si-LK"/>
              </w:rPr>
              <w:t>43.11</w:t>
            </w:r>
          </w:p>
        </w:tc>
      </w:tr>
      <w:tr w:rsidR="00B04599" w14:paraId="50F9D3DF" w14:textId="77777777" w:rsidTr="003A377E">
        <w:tc>
          <w:tcPr>
            <w:tcW w:w="3116" w:type="dxa"/>
          </w:tcPr>
          <w:p w14:paraId="25860B32" w14:textId="2680545C" w:rsidR="00B04599" w:rsidRDefault="00B04599" w:rsidP="00B04599">
            <w:pPr>
              <w:rPr>
                <w:lang w:val="en-US" w:bidi="si-LK"/>
              </w:rPr>
            </w:pPr>
            <w:r>
              <w:rPr>
                <w:lang w:val="en-US" w:bidi="si-LK"/>
              </w:rPr>
              <w:t>144 kb</w:t>
            </w:r>
          </w:p>
        </w:tc>
        <w:tc>
          <w:tcPr>
            <w:tcW w:w="3117" w:type="dxa"/>
          </w:tcPr>
          <w:p w14:paraId="22684D44" w14:textId="243120F8" w:rsidR="00B04599" w:rsidRDefault="00B04599" w:rsidP="00B04599">
            <w:pPr>
              <w:rPr>
                <w:lang w:val="en-US" w:bidi="si-LK"/>
              </w:rPr>
            </w:pPr>
            <w:r>
              <w:rPr>
                <w:lang w:val="en-US" w:bidi="si-LK"/>
              </w:rPr>
              <w:t>360 x 305</w:t>
            </w:r>
          </w:p>
        </w:tc>
        <w:tc>
          <w:tcPr>
            <w:tcW w:w="3117" w:type="dxa"/>
          </w:tcPr>
          <w:p w14:paraId="1668E3DA" w14:textId="60DE1680" w:rsidR="00B04599" w:rsidRDefault="002F0EC9" w:rsidP="0049177B">
            <w:pPr>
              <w:keepNext/>
              <w:rPr>
                <w:lang w:val="en-US" w:bidi="si-LK"/>
              </w:rPr>
            </w:pPr>
            <w:r>
              <w:rPr>
                <w:lang w:val="en-US" w:bidi="si-LK"/>
              </w:rPr>
              <w:t>48.79</w:t>
            </w:r>
          </w:p>
        </w:tc>
      </w:tr>
    </w:tbl>
    <w:p w14:paraId="0F386688" w14:textId="61945FE5" w:rsidR="002F0EC9" w:rsidRDefault="0049177B" w:rsidP="0049177B">
      <w:pPr>
        <w:pStyle w:val="Caption"/>
        <w:jc w:val="center"/>
        <w:rPr>
          <w:lang w:val="en-US"/>
        </w:rPr>
      </w:pPr>
      <w:bookmarkStart w:id="210" w:name="_Toc39684425"/>
      <w:r>
        <w:t xml:space="preserve">Table </w:t>
      </w:r>
      <w:r w:rsidR="006D5BD5">
        <w:fldChar w:fldCharType="begin"/>
      </w:r>
      <w:r w:rsidR="006D5BD5">
        <w:instrText xml:space="preserve"> STYLEREF 2 \s </w:instrText>
      </w:r>
      <w:r w:rsidR="006D5BD5">
        <w:fldChar w:fldCharType="separate"/>
      </w:r>
      <w:r w:rsidR="00A318BF">
        <w:rPr>
          <w:noProof/>
        </w:rPr>
        <w:t>8.8</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3</w:t>
      </w:r>
      <w:r w:rsidR="006D5BD5">
        <w:fldChar w:fldCharType="end"/>
      </w:r>
      <w:r>
        <w:t xml:space="preserve"> Scanned map </w:t>
      </w:r>
      <w:r w:rsidRPr="002F2FF7">
        <w:t>results for conversion duration</w:t>
      </w:r>
      <w:bookmarkEnd w:id="210"/>
    </w:p>
    <w:p w14:paraId="62C933C8" w14:textId="34CE26EB" w:rsidR="00FD6A81" w:rsidRDefault="002F0EC9" w:rsidP="00FD6A81">
      <w:pPr>
        <w:rPr>
          <w:lang w:val="en-US"/>
        </w:rPr>
      </w:pPr>
      <w:r>
        <w:rPr>
          <w:lang w:val="en-US"/>
        </w:rPr>
        <w:t>As it can be observed in the test results noted down above for each image and the time taken for it to be converted using the auto generated parameters of the system. It can be identified that roughly around 40-50 second averages can be seen in the duration of conversion of image of any dimension. This shows that the dimensions and file size of the image does not affect the conversion duration. There are several anomalies where there is60 and 72 seconds recorded as the time taken to convert. Therefore, further testing under different conditions will have to be carried out to understand why these occur.</w:t>
      </w:r>
    </w:p>
    <w:p w14:paraId="2DFAB01B" w14:textId="1C9180F2" w:rsidR="00735577" w:rsidRDefault="00735577" w:rsidP="00735577">
      <w:pPr>
        <w:pStyle w:val="Heading2"/>
        <w:rPr>
          <w:lang w:val="en-US"/>
        </w:rPr>
      </w:pPr>
      <w:bookmarkStart w:id="211" w:name="_Toc39684370"/>
      <w:r>
        <w:rPr>
          <w:lang w:val="en-US"/>
        </w:rPr>
        <w:t>Testing structural similarity between input image and converted vector image.</w:t>
      </w:r>
      <w:bookmarkEnd w:id="211"/>
    </w:p>
    <w:p w14:paraId="0522456C" w14:textId="28010204" w:rsidR="00B367F3" w:rsidRDefault="00034435" w:rsidP="00C70508">
      <w:pPr>
        <w:rPr>
          <w:lang w:val="en-US" w:bidi="si-LK"/>
        </w:rPr>
      </w:pPr>
      <w:r>
        <w:rPr>
          <w:lang w:val="en-US" w:bidi="si-LK"/>
        </w:rPr>
        <w:t xml:space="preserve">This phase will carry out a test to determine the structural similarity index between the original image that was uploaded by the user for conversion and the </w:t>
      </w:r>
      <w:proofErr w:type="spellStart"/>
      <w:r>
        <w:rPr>
          <w:lang w:val="en-US" w:bidi="si-LK"/>
        </w:rPr>
        <w:t>vectorized</w:t>
      </w:r>
      <w:proofErr w:type="spellEnd"/>
      <w:r>
        <w:rPr>
          <w:lang w:val="en-US" w:bidi="si-LK"/>
        </w:rPr>
        <w:t xml:space="preserve"> image after conversion. The image will be converted through the use of the platform using the auto selected best conversion parameters and no parameters will be changed. The testing will be done with de noising and without de-noising separately. </w:t>
      </w:r>
      <w:r w:rsidR="00FD6A81">
        <w:rPr>
          <w:lang w:val="en-US" w:bidi="si-LK"/>
        </w:rPr>
        <w:t>An enlarged image of this result can be seen in Appendix – H.</w:t>
      </w:r>
    </w:p>
    <w:p w14:paraId="7DAA6437" w14:textId="77777777" w:rsidR="0049177B" w:rsidRDefault="00F0629A" w:rsidP="0049177B">
      <w:pPr>
        <w:keepNext/>
        <w:jc w:val="center"/>
      </w:pPr>
      <w:r>
        <w:rPr>
          <w:noProof/>
          <w:lang w:eastAsia="en-GB"/>
        </w:rPr>
        <w:drawing>
          <wp:inline distT="0" distB="0" distL="0" distR="0" wp14:anchorId="2181F85A" wp14:editId="56108EA2">
            <wp:extent cx="2428875" cy="1619250"/>
            <wp:effectExtent l="0" t="0" r="9525" b="0"/>
            <wp:docPr id="74" name="Picture 74"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Dillon Lakshman\Downloads\Image Size vs Analysing duration (7).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433477" cy="1622318"/>
                    </a:xfrm>
                    <a:prstGeom prst="rect">
                      <a:avLst/>
                    </a:prstGeom>
                    <a:noFill/>
                    <a:ln>
                      <a:noFill/>
                    </a:ln>
                  </pic:spPr>
                </pic:pic>
              </a:graphicData>
            </a:graphic>
          </wp:inline>
        </w:drawing>
      </w:r>
    </w:p>
    <w:p w14:paraId="10DFBE34" w14:textId="7C280971" w:rsidR="00B367F3" w:rsidRDefault="0049177B" w:rsidP="0049177B">
      <w:pPr>
        <w:pStyle w:val="Caption"/>
        <w:jc w:val="center"/>
        <w:rPr>
          <w:lang w:val="en-US" w:bidi="si-LK"/>
        </w:rPr>
      </w:pPr>
      <w:bookmarkStart w:id="212" w:name="_Toc39684426"/>
      <w:r>
        <w:t xml:space="preserve">Table </w:t>
      </w:r>
      <w:r w:rsidR="006D5BD5">
        <w:fldChar w:fldCharType="begin"/>
      </w:r>
      <w:r w:rsidR="006D5BD5">
        <w:instrText xml:space="preserve"> STYLEREF 2 \s </w:instrText>
      </w:r>
      <w:r w:rsidR="006D5BD5">
        <w:fldChar w:fldCharType="separate"/>
      </w:r>
      <w:r w:rsidR="00A318BF">
        <w:rPr>
          <w:noProof/>
        </w:rPr>
        <w:t>8.9</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S</w:t>
      </w:r>
      <w:r w:rsidRPr="00607B2C">
        <w:t>tructural similarity between input image and converted vector image</w:t>
      </w:r>
      <w:bookmarkEnd w:id="212"/>
    </w:p>
    <w:p w14:paraId="3A0A0150" w14:textId="2CE13720" w:rsidR="00F0629A" w:rsidRDefault="00F0629A" w:rsidP="0049177B">
      <w:pPr>
        <w:rPr>
          <w:lang w:val="en-US" w:bidi="si-LK"/>
        </w:rPr>
      </w:pPr>
    </w:p>
    <w:p w14:paraId="570C9C7E" w14:textId="0EA64A59" w:rsidR="00F0629A" w:rsidRDefault="00F0629A" w:rsidP="00C70508">
      <w:pPr>
        <w:rPr>
          <w:lang w:val="en-US" w:bidi="si-LK"/>
        </w:rPr>
      </w:pPr>
      <w:r>
        <w:rPr>
          <w:lang w:val="en-US" w:bidi="si-LK"/>
        </w:rPr>
        <w:t xml:space="preserve">When observing the results of the graph drawn against SSIM (similarity index) and the file size and index of conversion using the platform </w:t>
      </w:r>
      <w:r w:rsidR="005D61F7">
        <w:rPr>
          <w:lang w:val="en-US" w:bidi="si-LK"/>
        </w:rPr>
        <w:t>it</w:t>
      </w:r>
      <w:r>
        <w:rPr>
          <w:lang w:val="en-US" w:bidi="si-LK"/>
        </w:rPr>
        <w:t xml:space="preserve"> can </w:t>
      </w:r>
      <w:r w:rsidR="005D61F7">
        <w:rPr>
          <w:lang w:val="en-US" w:bidi="si-LK"/>
        </w:rPr>
        <w:t xml:space="preserve">be </w:t>
      </w:r>
      <w:r>
        <w:rPr>
          <w:lang w:val="en-US" w:bidi="si-LK"/>
        </w:rPr>
        <w:t>see</w:t>
      </w:r>
      <w:r w:rsidR="005D61F7">
        <w:rPr>
          <w:lang w:val="en-US" w:bidi="si-LK"/>
        </w:rPr>
        <w:t>n</w:t>
      </w:r>
      <w:r>
        <w:rPr>
          <w:lang w:val="en-US" w:bidi="si-LK"/>
        </w:rPr>
        <w:t xml:space="preserve"> that an average of 68% to 88% is maintained in the conversion process between the input image and the output. There were several </w:t>
      </w:r>
      <w:r w:rsidR="003E1B10">
        <w:rPr>
          <w:lang w:val="en-US" w:bidi="si-LK"/>
        </w:rPr>
        <w:t>an</w:t>
      </w:r>
      <w:r>
        <w:rPr>
          <w:lang w:val="en-US" w:bidi="si-LK"/>
        </w:rPr>
        <w:t>oma</w:t>
      </w:r>
      <w:r w:rsidR="003E1B10">
        <w:rPr>
          <w:lang w:val="en-US" w:bidi="si-LK"/>
        </w:rPr>
        <w:t>l</w:t>
      </w:r>
      <w:r>
        <w:rPr>
          <w:lang w:val="en-US" w:bidi="si-LK"/>
        </w:rPr>
        <w:t xml:space="preserve">ies that </w:t>
      </w:r>
      <w:r w:rsidR="003E1B10">
        <w:rPr>
          <w:lang w:val="en-US" w:bidi="si-LK"/>
        </w:rPr>
        <w:t>occurred</w:t>
      </w:r>
      <w:r>
        <w:rPr>
          <w:lang w:val="en-US" w:bidi="si-LK"/>
        </w:rPr>
        <w:t xml:space="preserve"> during this process. This was due upscaling </w:t>
      </w:r>
      <w:r w:rsidR="003E1B10">
        <w:rPr>
          <w:lang w:val="en-US" w:bidi="si-LK"/>
        </w:rPr>
        <w:t>of the ori</w:t>
      </w:r>
      <w:r>
        <w:rPr>
          <w:lang w:val="en-US" w:bidi="si-LK"/>
        </w:rPr>
        <w:t>g</w:t>
      </w:r>
      <w:r w:rsidR="003E1B10">
        <w:rPr>
          <w:lang w:val="en-US" w:bidi="si-LK"/>
        </w:rPr>
        <w:t>in</w:t>
      </w:r>
      <w:r>
        <w:rPr>
          <w:lang w:val="en-US" w:bidi="si-LK"/>
        </w:rPr>
        <w:t xml:space="preserve">al image </w:t>
      </w:r>
      <w:r w:rsidR="003E1B10">
        <w:rPr>
          <w:lang w:val="en-US" w:bidi="si-LK"/>
        </w:rPr>
        <w:t>which</w:t>
      </w:r>
      <w:r>
        <w:rPr>
          <w:lang w:val="en-US" w:bidi="si-LK"/>
        </w:rPr>
        <w:t xml:space="preserve"> was of very low quality to a higher resolution for testing </w:t>
      </w:r>
      <w:r w:rsidR="003E1B10">
        <w:rPr>
          <w:lang w:val="en-US" w:bidi="si-LK"/>
        </w:rPr>
        <w:t>purposes</w:t>
      </w:r>
      <w:r>
        <w:rPr>
          <w:lang w:val="en-US" w:bidi="si-LK"/>
        </w:rPr>
        <w:t xml:space="preserve"> with the image editing tool. These </w:t>
      </w:r>
      <w:proofErr w:type="spellStart"/>
      <w:r w:rsidR="003E1B10">
        <w:rPr>
          <w:lang w:val="en-US" w:bidi="si-LK"/>
        </w:rPr>
        <w:t>upscaled</w:t>
      </w:r>
      <w:proofErr w:type="spellEnd"/>
      <w:r>
        <w:rPr>
          <w:lang w:val="en-US" w:bidi="si-LK"/>
        </w:rPr>
        <w:t xml:space="preserve"> images did not produce good results, </w:t>
      </w:r>
      <w:r w:rsidR="003E1B10">
        <w:rPr>
          <w:lang w:val="en-US" w:bidi="si-LK"/>
        </w:rPr>
        <w:t>while</w:t>
      </w:r>
      <w:r>
        <w:rPr>
          <w:lang w:val="en-US" w:bidi="si-LK"/>
        </w:rPr>
        <w:t xml:space="preserve"> its original low </w:t>
      </w:r>
      <w:r w:rsidR="003E1B10">
        <w:rPr>
          <w:lang w:val="en-US" w:bidi="si-LK"/>
        </w:rPr>
        <w:t>resolution</w:t>
      </w:r>
      <w:r>
        <w:rPr>
          <w:lang w:val="en-US" w:bidi="si-LK"/>
        </w:rPr>
        <w:t xml:space="preserve"> </w:t>
      </w:r>
      <w:r w:rsidR="003E1B10">
        <w:rPr>
          <w:lang w:val="en-US" w:bidi="si-LK"/>
        </w:rPr>
        <w:t>image</w:t>
      </w:r>
      <w:r>
        <w:rPr>
          <w:lang w:val="en-US" w:bidi="si-LK"/>
        </w:rPr>
        <w:t xml:space="preserve"> produced </w:t>
      </w:r>
      <w:r w:rsidR="003E1B10">
        <w:rPr>
          <w:lang w:val="en-US" w:bidi="si-LK"/>
        </w:rPr>
        <w:t xml:space="preserve">83% Similarity. Therefore, </w:t>
      </w:r>
      <w:r w:rsidR="005D61F7">
        <w:rPr>
          <w:lang w:val="en-US" w:bidi="si-LK"/>
        </w:rPr>
        <w:t>it</w:t>
      </w:r>
      <w:r w:rsidR="003E1B10">
        <w:rPr>
          <w:lang w:val="en-US" w:bidi="si-LK"/>
        </w:rPr>
        <w:t xml:space="preserve"> can </w:t>
      </w:r>
      <w:r w:rsidR="005D61F7">
        <w:rPr>
          <w:lang w:val="en-US" w:bidi="si-LK"/>
        </w:rPr>
        <w:t xml:space="preserve">be </w:t>
      </w:r>
      <w:r w:rsidR="003E1B10">
        <w:rPr>
          <w:lang w:val="en-US" w:bidi="si-LK"/>
        </w:rPr>
        <w:t>sa</w:t>
      </w:r>
      <w:r w:rsidR="005D61F7">
        <w:rPr>
          <w:lang w:val="en-US" w:bidi="si-LK"/>
        </w:rPr>
        <w:t>id</w:t>
      </w:r>
      <w:r w:rsidR="003E1B10">
        <w:rPr>
          <w:lang w:val="en-US" w:bidi="si-LK"/>
        </w:rPr>
        <w:t xml:space="preserve"> that the anomalies can occur in rare cases where an image is </w:t>
      </w:r>
      <w:proofErr w:type="spellStart"/>
      <w:r w:rsidR="003E1B10">
        <w:rPr>
          <w:lang w:val="en-US" w:bidi="si-LK"/>
        </w:rPr>
        <w:t>upscaled</w:t>
      </w:r>
      <w:proofErr w:type="spellEnd"/>
      <w:r w:rsidR="003E1B10">
        <w:rPr>
          <w:lang w:val="en-US" w:bidi="si-LK"/>
        </w:rPr>
        <w:t xml:space="preserve"> and converted when the initial image size is very low. But a better conversion can be obtained when just converting the original image resolution with its details.</w:t>
      </w:r>
    </w:p>
    <w:p w14:paraId="1C7EEA9D" w14:textId="77777777" w:rsidR="006F17D0" w:rsidRDefault="006F17D0" w:rsidP="00C70508">
      <w:pPr>
        <w:rPr>
          <w:lang w:val="en-US" w:bidi="si-LK"/>
        </w:rPr>
      </w:pPr>
    </w:p>
    <w:p w14:paraId="50BECF65" w14:textId="24A2960E" w:rsidR="002F0EC9" w:rsidRDefault="003E1B10" w:rsidP="003E1B10">
      <w:pPr>
        <w:pStyle w:val="Heading2"/>
        <w:rPr>
          <w:lang w:val="en-US"/>
        </w:rPr>
      </w:pPr>
      <w:bookmarkStart w:id="213" w:name="_Toc39684371"/>
      <w:r>
        <w:rPr>
          <w:lang w:val="en-US"/>
        </w:rPr>
        <w:t>Chapter Summary</w:t>
      </w:r>
      <w:bookmarkEnd w:id="213"/>
    </w:p>
    <w:p w14:paraId="2F248F6B" w14:textId="4D055AD3" w:rsidR="003E1B10" w:rsidRDefault="00947154" w:rsidP="00947154">
      <w:pPr>
        <w:rPr>
          <w:lang w:val="en-US" w:bidi="si-LK"/>
        </w:rPr>
      </w:pPr>
      <w:r>
        <w:rPr>
          <w:lang w:val="en-US" w:bidi="si-LK"/>
        </w:rPr>
        <w:t>This chapter initially defines the testing and goals and objectives that are to be determined through the test phase of this project.</w:t>
      </w:r>
      <w:r w:rsidR="00FD6A81">
        <w:rPr>
          <w:lang w:val="en-US" w:bidi="si-LK"/>
        </w:rPr>
        <w:t xml:space="preserve"> The unit test cases and their results then have been documented and further elaborated as well. Unique testing for the system has been carried out with custom test scenarios created by the author to test the performance of conversion and analyzing in this system. Finally a the Structural similarity index has been recorded over several images of different classification and file types to identify a reading on the average accuracy of the output produced when compared to the original image that was analyzed and converted by the system.</w:t>
      </w:r>
      <w:r w:rsidR="003E1B10">
        <w:rPr>
          <w:lang w:val="en-US" w:bidi="si-LK"/>
        </w:rPr>
        <w:br w:type="page"/>
      </w:r>
    </w:p>
    <w:p w14:paraId="703D1B81" w14:textId="138954E7" w:rsidR="003E1B10" w:rsidRDefault="003E1B10" w:rsidP="003E1B10">
      <w:pPr>
        <w:pStyle w:val="Heading1"/>
      </w:pPr>
      <w:bookmarkStart w:id="214" w:name="_Toc39684372"/>
      <w:r>
        <w:rPr>
          <w:lang w:val="en-US"/>
        </w:rPr>
        <w:lastRenderedPageBreak/>
        <w:t>Chapter 9: Evaluation</w:t>
      </w:r>
      <w:bookmarkEnd w:id="214"/>
    </w:p>
    <w:p w14:paraId="168AE582" w14:textId="03CF6013" w:rsidR="00564BA1" w:rsidRDefault="00564BA1" w:rsidP="00564BA1">
      <w:pPr>
        <w:pStyle w:val="Heading2"/>
      </w:pPr>
      <w:bookmarkStart w:id="215" w:name="_Toc39684373"/>
      <w:r>
        <w:t>Chapter Overview</w:t>
      </w:r>
      <w:bookmarkEnd w:id="215"/>
      <w:r>
        <w:t xml:space="preserve"> </w:t>
      </w:r>
    </w:p>
    <w:p w14:paraId="65235592" w14:textId="2B5828B3" w:rsidR="009134B9" w:rsidRDefault="00564BA1" w:rsidP="00C70508">
      <w:pPr>
        <w:rPr>
          <w:lang w:bidi="si-LK"/>
        </w:rPr>
      </w:pPr>
      <w:r>
        <w:rPr>
          <w:lang w:bidi="si-LK"/>
        </w:rPr>
        <w:t xml:space="preserve">The evaluation of the system that was described in the design chapter and implemented as described in the implementation chapter will be carried out in this chapter. Initially, the evaluation criteria are identified as well as the evaluation goals of this project. Feedback and evaluation from various experts in their respective fields are obtained and matched against the evaluation criteria. The evaluation methodology is touched upon and final the author’s self-evaluation and reflection will be discussed. </w:t>
      </w:r>
    </w:p>
    <w:p w14:paraId="701E2355" w14:textId="02452327" w:rsidR="00D958C8" w:rsidRDefault="00D958C8" w:rsidP="00D958C8">
      <w:pPr>
        <w:pStyle w:val="Heading2"/>
      </w:pPr>
      <w:r>
        <w:t>Evaluation Methodology and Approach</w:t>
      </w:r>
    </w:p>
    <w:p w14:paraId="431079F1" w14:textId="576BF77A" w:rsidR="009134B9" w:rsidRDefault="00D958C8" w:rsidP="00564BA1">
      <w:pPr>
        <w:rPr>
          <w:lang w:bidi="si-LK"/>
        </w:rPr>
      </w:pPr>
      <w:r>
        <w:rPr>
          <w:lang w:bidi="si-LK"/>
        </w:rPr>
        <w:t>To gain expert and user feedback on the Transform vector prototype developed and also about the contents of this research, several experts were contacted through emails, personal interviews could not be carried out due to a revealing state of lock down currently in the country. A questionnaire was sent out to the evaluators to obtain feedback through. The data received by the author has been analysed thematically. The evaluators feedback and a reflection by the author will be provided as this chapter proceeds.</w:t>
      </w:r>
    </w:p>
    <w:p w14:paraId="66F2ABBA" w14:textId="77777777" w:rsidR="009134B9" w:rsidRDefault="009134B9" w:rsidP="009134B9">
      <w:pPr>
        <w:pStyle w:val="Heading2"/>
      </w:pPr>
      <w:bookmarkStart w:id="216" w:name="_Toc39684374"/>
      <w:r>
        <w:t>Evaluation Criteria</w:t>
      </w:r>
      <w:bookmarkEnd w:id="216"/>
    </w:p>
    <w:p w14:paraId="446CCDE6" w14:textId="1829C244" w:rsidR="00BE28C9" w:rsidRDefault="009134B9" w:rsidP="00564BA1">
      <w:pPr>
        <w:rPr>
          <w:lang w:bidi="si-LK"/>
        </w:rPr>
      </w:pPr>
      <w:r>
        <w:rPr>
          <w:lang w:bidi="si-LK"/>
        </w:rPr>
        <w:t xml:space="preserve">There are two main methods that can be used to evaluate the solution developed. They are Qualitative and Quantitative evaluation. Quantitative analysis can be used for a solution that mainly focus on statistical and numerical research. While Quantitative analysis can be used to evaluate solutions that mainly focus on concepts, approaches etc. As this project primarily focuses on an approach of implementation a </w:t>
      </w:r>
      <w:r w:rsidRPr="00596050">
        <w:rPr>
          <w:b/>
          <w:lang w:bidi="si-LK"/>
        </w:rPr>
        <w:t>Quantitative evaluation</w:t>
      </w:r>
      <w:r>
        <w:rPr>
          <w:lang w:bidi="si-LK"/>
        </w:rPr>
        <w:t xml:space="preserve"> has been deemed suitable.</w:t>
      </w:r>
    </w:p>
    <w:p w14:paraId="1D2A48D6" w14:textId="188577D1" w:rsidR="00564BA1" w:rsidRDefault="00564BA1" w:rsidP="00564BA1">
      <w:pPr>
        <w:pStyle w:val="Heading2"/>
      </w:pPr>
      <w:bookmarkStart w:id="217" w:name="_Toc39684375"/>
      <w:r>
        <w:t>Evaluation Goals</w:t>
      </w:r>
      <w:bookmarkEnd w:id="217"/>
    </w:p>
    <w:p w14:paraId="5AE19255" w14:textId="64789899" w:rsidR="009134B9" w:rsidRDefault="00564BA1" w:rsidP="00564BA1">
      <w:pPr>
        <w:rPr>
          <w:lang w:bidi="si-LK"/>
        </w:rPr>
      </w:pPr>
      <w:r>
        <w:rPr>
          <w:lang w:bidi="si-LK"/>
        </w:rPr>
        <w:t xml:space="preserve">The main features of the system implemented will be evaluated according to the evaluation goals described. The table </w:t>
      </w:r>
      <w:r w:rsidR="00BE28C9">
        <w:rPr>
          <w:lang w:bidi="si-LK"/>
        </w:rPr>
        <w:t>9.3:1</w:t>
      </w:r>
      <w:r>
        <w:rPr>
          <w:lang w:bidi="si-LK"/>
        </w:rPr>
        <w:t xml:space="preserve"> outlines the evaluation goals identified for evaluation of the system. It is also mentioned the reason for selecting the mentioned goal thus helping to verify </w:t>
      </w:r>
      <w:r w:rsidR="00697B1A">
        <w:rPr>
          <w:lang w:bidi="si-LK"/>
        </w:rPr>
        <w:t>whether</w:t>
      </w:r>
      <w:r>
        <w:rPr>
          <w:lang w:bidi="si-LK"/>
        </w:rPr>
        <w:t xml:space="preserve"> the solution developed can be </w:t>
      </w:r>
      <w:r w:rsidR="00697B1A">
        <w:rPr>
          <w:lang w:bidi="si-LK"/>
        </w:rPr>
        <w:t>acceptable as a valid POC (proof of concept) of the project.</w:t>
      </w:r>
    </w:p>
    <w:p w14:paraId="01831D8C" w14:textId="6565EEE0" w:rsidR="00D958C8" w:rsidRDefault="00D958C8" w:rsidP="00564BA1">
      <w:pPr>
        <w:rPr>
          <w:lang w:bidi="si-LK"/>
        </w:rPr>
      </w:pPr>
    </w:p>
    <w:p w14:paraId="1289ECC2" w14:textId="77777777" w:rsidR="00D958C8" w:rsidRDefault="00D958C8" w:rsidP="00564BA1">
      <w:pPr>
        <w:rPr>
          <w:lang w:bidi="si-LK"/>
        </w:rPr>
      </w:pPr>
    </w:p>
    <w:tbl>
      <w:tblPr>
        <w:tblStyle w:val="TableGrid"/>
        <w:tblW w:w="0" w:type="auto"/>
        <w:tblLook w:val="04A0" w:firstRow="1" w:lastRow="0" w:firstColumn="1" w:lastColumn="0" w:noHBand="0" w:noVBand="1"/>
      </w:tblPr>
      <w:tblGrid>
        <w:gridCol w:w="4675"/>
        <w:gridCol w:w="4675"/>
      </w:tblGrid>
      <w:tr w:rsidR="0000699B" w14:paraId="165DDEFD" w14:textId="77777777" w:rsidTr="000A3D4B">
        <w:tc>
          <w:tcPr>
            <w:tcW w:w="9350" w:type="dxa"/>
            <w:gridSpan w:val="2"/>
          </w:tcPr>
          <w:p w14:paraId="6C65BF04" w14:textId="59C0B3E7" w:rsidR="0000699B" w:rsidRPr="0000699B" w:rsidRDefault="0000699B" w:rsidP="00564BA1">
            <w:pPr>
              <w:rPr>
                <w:b/>
                <w:lang w:bidi="si-LK"/>
              </w:rPr>
            </w:pPr>
            <w:r w:rsidRPr="0000699B">
              <w:rPr>
                <w:b/>
                <w:lang w:bidi="si-LK"/>
              </w:rPr>
              <w:lastRenderedPageBreak/>
              <w:t>Evaluation of Concept and Scope of the Project</w:t>
            </w:r>
          </w:p>
        </w:tc>
      </w:tr>
      <w:tr w:rsidR="0000699B" w14:paraId="76435704" w14:textId="77777777" w:rsidTr="0000699B">
        <w:tc>
          <w:tcPr>
            <w:tcW w:w="4675" w:type="dxa"/>
          </w:tcPr>
          <w:p w14:paraId="2A4054EC" w14:textId="1952A16E" w:rsidR="0000699B" w:rsidRDefault="009134B9" w:rsidP="00564BA1">
            <w:pPr>
              <w:rPr>
                <w:lang w:bidi="si-LK"/>
              </w:rPr>
            </w:pPr>
            <w:r>
              <w:rPr>
                <w:lang w:bidi="si-LK"/>
              </w:rPr>
              <w:t xml:space="preserve">Goals </w:t>
            </w:r>
          </w:p>
        </w:tc>
        <w:tc>
          <w:tcPr>
            <w:tcW w:w="4675" w:type="dxa"/>
          </w:tcPr>
          <w:p w14:paraId="0106A061" w14:textId="37CA30F9" w:rsidR="0000699B" w:rsidRDefault="009134B9" w:rsidP="00564BA1">
            <w:pPr>
              <w:rPr>
                <w:lang w:bidi="si-LK"/>
              </w:rPr>
            </w:pPr>
            <w:r>
              <w:rPr>
                <w:lang w:bidi="si-LK"/>
              </w:rPr>
              <w:t>Reason for Evaluation</w:t>
            </w:r>
          </w:p>
        </w:tc>
      </w:tr>
      <w:tr w:rsidR="0000699B" w14:paraId="4BD4DFD9" w14:textId="77777777" w:rsidTr="0000699B">
        <w:tc>
          <w:tcPr>
            <w:tcW w:w="4675" w:type="dxa"/>
          </w:tcPr>
          <w:p w14:paraId="115F33AA" w14:textId="7F4670DC" w:rsidR="0000699B" w:rsidRDefault="00BE28C9" w:rsidP="00BE28C9">
            <w:pPr>
              <w:pStyle w:val="ListParagraph"/>
              <w:numPr>
                <w:ilvl w:val="0"/>
                <w:numId w:val="50"/>
              </w:numPr>
              <w:rPr>
                <w:lang w:bidi="si-LK"/>
              </w:rPr>
            </w:pPr>
            <w:r>
              <w:rPr>
                <w:lang w:bidi="si-LK"/>
              </w:rPr>
              <w:t>Need for a better raster to vector conversion approach for GI systems</w:t>
            </w:r>
          </w:p>
          <w:p w14:paraId="106E33FC" w14:textId="76D22350" w:rsidR="009134B9" w:rsidRDefault="00BE28C9" w:rsidP="00BE28C9">
            <w:pPr>
              <w:pStyle w:val="ListParagraph"/>
              <w:numPr>
                <w:ilvl w:val="0"/>
                <w:numId w:val="50"/>
              </w:numPr>
              <w:rPr>
                <w:lang w:bidi="si-LK"/>
              </w:rPr>
            </w:pPr>
            <w:r>
              <w:rPr>
                <w:lang w:bidi="si-LK"/>
              </w:rPr>
              <w:t>Understand scope and depth of project</w:t>
            </w:r>
          </w:p>
        </w:tc>
        <w:tc>
          <w:tcPr>
            <w:tcW w:w="4675" w:type="dxa"/>
          </w:tcPr>
          <w:p w14:paraId="6ECD0F67" w14:textId="0996CCA4" w:rsidR="0000699B" w:rsidRDefault="009134B9" w:rsidP="009134B9">
            <w:pPr>
              <w:rPr>
                <w:lang w:bidi="si-LK"/>
              </w:rPr>
            </w:pPr>
            <w:r>
              <w:rPr>
                <w:lang w:bidi="si-LK"/>
              </w:rPr>
              <w:t>To get an insight into the concept and the overall scope covered by this project.</w:t>
            </w:r>
          </w:p>
        </w:tc>
      </w:tr>
      <w:tr w:rsidR="0000699B" w14:paraId="41F41CFC" w14:textId="77777777" w:rsidTr="000A3D4B">
        <w:tc>
          <w:tcPr>
            <w:tcW w:w="9350" w:type="dxa"/>
            <w:gridSpan w:val="2"/>
          </w:tcPr>
          <w:p w14:paraId="4AC35080" w14:textId="7B661E73" w:rsidR="0000699B" w:rsidRPr="0000699B" w:rsidRDefault="0000699B" w:rsidP="00564BA1">
            <w:pPr>
              <w:rPr>
                <w:b/>
                <w:lang w:bidi="si-LK"/>
              </w:rPr>
            </w:pPr>
            <w:r w:rsidRPr="0000699B">
              <w:rPr>
                <w:b/>
                <w:lang w:bidi="si-LK"/>
              </w:rPr>
              <w:t>Evaluation of Technicality of the Project</w:t>
            </w:r>
          </w:p>
        </w:tc>
      </w:tr>
      <w:tr w:rsidR="009134B9" w14:paraId="432619DF" w14:textId="77777777" w:rsidTr="0000699B">
        <w:tc>
          <w:tcPr>
            <w:tcW w:w="4675" w:type="dxa"/>
          </w:tcPr>
          <w:p w14:paraId="4D08CB42" w14:textId="2B512508" w:rsidR="009134B9" w:rsidRDefault="009134B9" w:rsidP="009134B9">
            <w:pPr>
              <w:rPr>
                <w:lang w:bidi="si-LK"/>
              </w:rPr>
            </w:pPr>
            <w:r>
              <w:rPr>
                <w:lang w:bidi="si-LK"/>
              </w:rPr>
              <w:t xml:space="preserve">Goals </w:t>
            </w:r>
          </w:p>
        </w:tc>
        <w:tc>
          <w:tcPr>
            <w:tcW w:w="4675" w:type="dxa"/>
          </w:tcPr>
          <w:p w14:paraId="656A8967" w14:textId="63068084" w:rsidR="009134B9" w:rsidRDefault="009134B9" w:rsidP="009134B9">
            <w:pPr>
              <w:rPr>
                <w:lang w:bidi="si-LK"/>
              </w:rPr>
            </w:pPr>
            <w:r>
              <w:rPr>
                <w:lang w:bidi="si-LK"/>
              </w:rPr>
              <w:t>Reason for Evaluation</w:t>
            </w:r>
          </w:p>
        </w:tc>
      </w:tr>
      <w:tr w:rsidR="009134B9" w14:paraId="38A9A252" w14:textId="77777777" w:rsidTr="0000699B">
        <w:tc>
          <w:tcPr>
            <w:tcW w:w="4675" w:type="dxa"/>
          </w:tcPr>
          <w:p w14:paraId="18B1A922" w14:textId="6739FF7D" w:rsidR="009134B9" w:rsidRDefault="00BE28C9" w:rsidP="00BE28C9">
            <w:pPr>
              <w:pStyle w:val="ListParagraph"/>
              <w:numPr>
                <w:ilvl w:val="0"/>
                <w:numId w:val="51"/>
              </w:numPr>
              <w:rPr>
                <w:lang w:bidi="si-LK"/>
              </w:rPr>
            </w:pPr>
            <w:r>
              <w:rPr>
                <w:lang w:bidi="si-LK"/>
              </w:rPr>
              <w:t>Evaluate architecture and proposed design of the system.</w:t>
            </w:r>
          </w:p>
          <w:p w14:paraId="589DD956" w14:textId="77777777" w:rsidR="00BE28C9" w:rsidRDefault="00BE28C9" w:rsidP="00BE28C9">
            <w:pPr>
              <w:pStyle w:val="ListParagraph"/>
              <w:numPr>
                <w:ilvl w:val="0"/>
                <w:numId w:val="51"/>
              </w:numPr>
              <w:rPr>
                <w:lang w:bidi="si-LK"/>
              </w:rPr>
            </w:pPr>
            <w:r>
              <w:rPr>
                <w:lang w:bidi="si-LK"/>
              </w:rPr>
              <w:t>Evaluate use of tools and technologies used</w:t>
            </w:r>
          </w:p>
          <w:p w14:paraId="27BB579B" w14:textId="2AD5A4D9" w:rsidR="00BE28C9" w:rsidRDefault="00BE28C9" w:rsidP="00BE28C9">
            <w:pPr>
              <w:pStyle w:val="ListParagraph"/>
              <w:numPr>
                <w:ilvl w:val="0"/>
                <w:numId w:val="51"/>
              </w:numPr>
              <w:rPr>
                <w:lang w:bidi="si-LK"/>
              </w:rPr>
            </w:pPr>
            <w:r>
              <w:rPr>
                <w:lang w:bidi="si-LK"/>
              </w:rPr>
              <w:t>Evaluate coding practices followed</w:t>
            </w:r>
          </w:p>
        </w:tc>
        <w:tc>
          <w:tcPr>
            <w:tcW w:w="4675" w:type="dxa"/>
          </w:tcPr>
          <w:p w14:paraId="591C95BF" w14:textId="0FBF19F2" w:rsidR="009134B9" w:rsidRDefault="009134B9" w:rsidP="009134B9">
            <w:pPr>
              <w:rPr>
                <w:lang w:bidi="si-LK"/>
              </w:rPr>
            </w:pPr>
            <w:r>
              <w:rPr>
                <w:lang w:bidi="si-LK"/>
              </w:rPr>
              <w:t>As the end product of this research is a software solution, it must be evaluated if it meets the necessary standards of the industry and the technology stack used in the evaluation is accepted by the industry.</w:t>
            </w:r>
          </w:p>
        </w:tc>
      </w:tr>
      <w:tr w:rsidR="009134B9" w14:paraId="2BFA64A2" w14:textId="77777777" w:rsidTr="000A3D4B">
        <w:tc>
          <w:tcPr>
            <w:tcW w:w="9350" w:type="dxa"/>
            <w:gridSpan w:val="2"/>
          </w:tcPr>
          <w:p w14:paraId="42D6229B" w14:textId="46CBFB71" w:rsidR="009134B9" w:rsidRPr="0000699B" w:rsidRDefault="009134B9" w:rsidP="009134B9">
            <w:pPr>
              <w:rPr>
                <w:b/>
                <w:lang w:bidi="si-LK"/>
              </w:rPr>
            </w:pPr>
            <w:r w:rsidRPr="0000699B">
              <w:rPr>
                <w:b/>
                <w:lang w:bidi="si-LK"/>
              </w:rPr>
              <w:t xml:space="preserve">Evaluation of the Usefulness and Impact to the domain of this Project </w:t>
            </w:r>
          </w:p>
        </w:tc>
      </w:tr>
      <w:tr w:rsidR="009134B9" w14:paraId="46954897" w14:textId="77777777" w:rsidTr="0000699B">
        <w:tc>
          <w:tcPr>
            <w:tcW w:w="4675" w:type="dxa"/>
          </w:tcPr>
          <w:p w14:paraId="3FF369E7" w14:textId="3C504E5E" w:rsidR="009134B9" w:rsidRDefault="009134B9" w:rsidP="009134B9">
            <w:pPr>
              <w:rPr>
                <w:lang w:bidi="si-LK"/>
              </w:rPr>
            </w:pPr>
            <w:r>
              <w:rPr>
                <w:lang w:bidi="si-LK"/>
              </w:rPr>
              <w:t xml:space="preserve">Goals </w:t>
            </w:r>
          </w:p>
        </w:tc>
        <w:tc>
          <w:tcPr>
            <w:tcW w:w="4675" w:type="dxa"/>
          </w:tcPr>
          <w:p w14:paraId="78328E98" w14:textId="6FDB459C" w:rsidR="009134B9" w:rsidRDefault="009134B9" w:rsidP="009134B9">
            <w:pPr>
              <w:rPr>
                <w:lang w:bidi="si-LK"/>
              </w:rPr>
            </w:pPr>
            <w:r>
              <w:rPr>
                <w:lang w:bidi="si-LK"/>
              </w:rPr>
              <w:t>Reason for Evaluation</w:t>
            </w:r>
          </w:p>
        </w:tc>
      </w:tr>
      <w:tr w:rsidR="009134B9" w14:paraId="68CD4C57" w14:textId="77777777" w:rsidTr="0000699B">
        <w:tc>
          <w:tcPr>
            <w:tcW w:w="4675" w:type="dxa"/>
          </w:tcPr>
          <w:p w14:paraId="7B0CA821" w14:textId="7F813C1E" w:rsidR="009134B9" w:rsidRDefault="00BE28C9" w:rsidP="00BE28C9">
            <w:pPr>
              <w:pStyle w:val="ListParagraph"/>
              <w:numPr>
                <w:ilvl w:val="0"/>
                <w:numId w:val="52"/>
              </w:numPr>
              <w:rPr>
                <w:lang w:bidi="si-LK"/>
              </w:rPr>
            </w:pPr>
            <w:r>
              <w:rPr>
                <w:lang w:bidi="si-LK"/>
              </w:rPr>
              <w:t>Evaluate raster to vector conversion platform features</w:t>
            </w:r>
          </w:p>
        </w:tc>
        <w:tc>
          <w:tcPr>
            <w:tcW w:w="4675" w:type="dxa"/>
          </w:tcPr>
          <w:p w14:paraId="2F9B02F5" w14:textId="4F46C115" w:rsidR="009134B9" w:rsidRDefault="009134B9" w:rsidP="009134B9">
            <w:pPr>
              <w:rPr>
                <w:lang w:bidi="si-LK"/>
              </w:rPr>
            </w:pPr>
            <w:r>
              <w:rPr>
                <w:lang w:bidi="si-LK"/>
              </w:rPr>
              <w:t>Identify if the solution provided by this system impacts the domain which it address significantly.</w:t>
            </w:r>
          </w:p>
        </w:tc>
      </w:tr>
      <w:tr w:rsidR="009134B9" w14:paraId="052E191B" w14:textId="77777777" w:rsidTr="000A3D4B">
        <w:tc>
          <w:tcPr>
            <w:tcW w:w="9350" w:type="dxa"/>
            <w:gridSpan w:val="2"/>
          </w:tcPr>
          <w:p w14:paraId="549C246C" w14:textId="17824CFC" w:rsidR="009134B9" w:rsidRPr="0000699B" w:rsidRDefault="009134B9" w:rsidP="009134B9">
            <w:pPr>
              <w:rPr>
                <w:b/>
                <w:lang w:bidi="si-LK"/>
              </w:rPr>
            </w:pPr>
            <w:r w:rsidRPr="0000699B">
              <w:rPr>
                <w:b/>
                <w:lang w:bidi="si-LK"/>
              </w:rPr>
              <w:t>Limitation and Future Enhancements of the Project</w:t>
            </w:r>
          </w:p>
        </w:tc>
      </w:tr>
      <w:tr w:rsidR="009134B9" w14:paraId="1F24F98E" w14:textId="77777777" w:rsidTr="0000699B">
        <w:tc>
          <w:tcPr>
            <w:tcW w:w="4675" w:type="dxa"/>
          </w:tcPr>
          <w:p w14:paraId="22A70A3A" w14:textId="5B048DE6" w:rsidR="009134B9" w:rsidRDefault="009134B9" w:rsidP="009134B9">
            <w:pPr>
              <w:rPr>
                <w:lang w:bidi="si-LK"/>
              </w:rPr>
            </w:pPr>
            <w:r>
              <w:rPr>
                <w:lang w:bidi="si-LK"/>
              </w:rPr>
              <w:t xml:space="preserve">Goals </w:t>
            </w:r>
          </w:p>
        </w:tc>
        <w:tc>
          <w:tcPr>
            <w:tcW w:w="4675" w:type="dxa"/>
          </w:tcPr>
          <w:p w14:paraId="7D4019A6" w14:textId="58C484B3" w:rsidR="009134B9" w:rsidRDefault="009134B9" w:rsidP="009134B9">
            <w:pPr>
              <w:rPr>
                <w:lang w:bidi="si-LK"/>
              </w:rPr>
            </w:pPr>
            <w:r>
              <w:rPr>
                <w:lang w:bidi="si-LK"/>
              </w:rPr>
              <w:t>Reason for Evaluation</w:t>
            </w:r>
          </w:p>
        </w:tc>
      </w:tr>
      <w:tr w:rsidR="009134B9" w14:paraId="036DAAAD" w14:textId="77777777" w:rsidTr="0000699B">
        <w:tc>
          <w:tcPr>
            <w:tcW w:w="4675" w:type="dxa"/>
          </w:tcPr>
          <w:p w14:paraId="2205046C" w14:textId="76DD9B15" w:rsidR="009134B9" w:rsidRDefault="00BE28C9" w:rsidP="00BE28C9">
            <w:pPr>
              <w:pStyle w:val="ListParagraph"/>
              <w:numPr>
                <w:ilvl w:val="0"/>
                <w:numId w:val="52"/>
              </w:numPr>
              <w:rPr>
                <w:lang w:bidi="si-LK"/>
              </w:rPr>
            </w:pPr>
            <w:r>
              <w:rPr>
                <w:lang w:bidi="si-LK"/>
              </w:rPr>
              <w:t>Evaluate current limitations of the system developed</w:t>
            </w:r>
          </w:p>
          <w:p w14:paraId="6438EBFA" w14:textId="2190331C" w:rsidR="00BE28C9" w:rsidRDefault="00BE28C9" w:rsidP="00BE28C9">
            <w:pPr>
              <w:pStyle w:val="ListParagraph"/>
              <w:numPr>
                <w:ilvl w:val="0"/>
                <w:numId w:val="52"/>
              </w:numPr>
              <w:rPr>
                <w:lang w:bidi="si-LK"/>
              </w:rPr>
            </w:pPr>
            <w:r>
              <w:rPr>
                <w:lang w:bidi="si-LK"/>
              </w:rPr>
              <w:t>Reflect on future enhancements possible</w:t>
            </w:r>
          </w:p>
        </w:tc>
        <w:tc>
          <w:tcPr>
            <w:tcW w:w="4675" w:type="dxa"/>
          </w:tcPr>
          <w:p w14:paraId="76C1C9F5" w14:textId="7EB3C806" w:rsidR="009134B9" w:rsidRDefault="009134B9" w:rsidP="0049177B">
            <w:pPr>
              <w:keepNext/>
              <w:rPr>
                <w:lang w:bidi="si-LK"/>
              </w:rPr>
            </w:pPr>
            <w:r>
              <w:rPr>
                <w:lang w:bidi="si-LK"/>
              </w:rPr>
              <w:t>Identify limitation of the system currently and future enhancements that can enhance the system further to provide a bigger impact to the domain.</w:t>
            </w:r>
          </w:p>
        </w:tc>
      </w:tr>
    </w:tbl>
    <w:p w14:paraId="1A51FC90" w14:textId="6EC52FAB" w:rsidR="00BE28C9" w:rsidRDefault="0049177B" w:rsidP="00BE28C9">
      <w:pPr>
        <w:pStyle w:val="Caption"/>
        <w:jc w:val="center"/>
      </w:pPr>
      <w:bookmarkStart w:id="218" w:name="_Toc39684427"/>
      <w:r>
        <w:t xml:space="preserve">Table </w:t>
      </w:r>
      <w:r w:rsidR="006D5BD5">
        <w:fldChar w:fldCharType="begin"/>
      </w:r>
      <w:r w:rsidR="006D5BD5">
        <w:instrText xml:space="preserve"> STYLEREF 2 \s </w:instrText>
      </w:r>
      <w:r w:rsidR="006D5BD5">
        <w:fldChar w:fldCharType="separate"/>
      </w:r>
      <w:r w:rsidR="00A318BF">
        <w:rPr>
          <w:noProof/>
        </w:rPr>
        <w:t>9.3</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Evaluation Goals</w:t>
      </w:r>
      <w:bookmarkEnd w:id="218"/>
    </w:p>
    <w:p w14:paraId="1DC29D99" w14:textId="565046BA" w:rsidR="00D958C8" w:rsidRDefault="00D958C8" w:rsidP="00D958C8"/>
    <w:p w14:paraId="60B63D49" w14:textId="3F96ADA6" w:rsidR="00D958C8" w:rsidRDefault="00D958C8" w:rsidP="00D958C8"/>
    <w:p w14:paraId="12908E94" w14:textId="10F17B81" w:rsidR="00D958C8" w:rsidRDefault="00D958C8" w:rsidP="00D958C8"/>
    <w:p w14:paraId="1B1BB40C" w14:textId="15BC92E4" w:rsidR="00D958C8" w:rsidRDefault="00D958C8" w:rsidP="00D958C8"/>
    <w:p w14:paraId="7E5C02AD" w14:textId="77777777" w:rsidR="00D958C8" w:rsidRPr="00D958C8" w:rsidRDefault="00D958C8" w:rsidP="00D958C8"/>
    <w:p w14:paraId="301A7D11" w14:textId="681AB9FB" w:rsidR="005B4FD4" w:rsidRDefault="009134B9" w:rsidP="009134B9">
      <w:pPr>
        <w:pStyle w:val="Heading2"/>
      </w:pPr>
      <w:bookmarkStart w:id="219" w:name="_Toc39684376"/>
      <w:r>
        <w:lastRenderedPageBreak/>
        <w:t>Selection of Evaluators</w:t>
      </w:r>
      <w:bookmarkEnd w:id="219"/>
    </w:p>
    <w:p w14:paraId="2B18EA0A" w14:textId="5433D94A" w:rsidR="00C70508" w:rsidRDefault="00C70508" w:rsidP="00C70508">
      <w:pPr>
        <w:rPr>
          <w:lang w:bidi="si-LK"/>
        </w:rPr>
      </w:pPr>
      <w:r>
        <w:rPr>
          <w:lang w:bidi="si-LK"/>
        </w:rPr>
        <w:t xml:space="preserve">As a qualitative evaluation approach has been taken in this project, to improve the evaluation quality, individuals from the following domains and fields have been requested to provide evaluation on the system. </w:t>
      </w:r>
    </w:p>
    <w:tbl>
      <w:tblPr>
        <w:tblStyle w:val="TableGrid"/>
        <w:tblW w:w="0" w:type="auto"/>
        <w:tblLook w:val="04A0" w:firstRow="1" w:lastRow="0" w:firstColumn="1" w:lastColumn="0" w:noHBand="0" w:noVBand="1"/>
      </w:tblPr>
      <w:tblGrid>
        <w:gridCol w:w="3116"/>
        <w:gridCol w:w="3117"/>
        <w:gridCol w:w="3117"/>
      </w:tblGrid>
      <w:tr w:rsidR="00C70508" w14:paraId="65DE7236" w14:textId="77777777" w:rsidTr="00C70508">
        <w:tc>
          <w:tcPr>
            <w:tcW w:w="3116" w:type="dxa"/>
          </w:tcPr>
          <w:p w14:paraId="2BE49F72" w14:textId="028B53A9" w:rsidR="00C70508" w:rsidRPr="00053288" w:rsidRDefault="00C70508" w:rsidP="00C70508">
            <w:pPr>
              <w:rPr>
                <w:b/>
                <w:lang w:bidi="si-LK"/>
              </w:rPr>
            </w:pPr>
            <w:r w:rsidRPr="00053288">
              <w:rPr>
                <w:b/>
                <w:lang w:bidi="si-LK"/>
              </w:rPr>
              <w:t>Evaluator</w:t>
            </w:r>
          </w:p>
        </w:tc>
        <w:tc>
          <w:tcPr>
            <w:tcW w:w="3117" w:type="dxa"/>
          </w:tcPr>
          <w:p w14:paraId="7CC5A92F" w14:textId="0ABFF267" w:rsidR="00C70508" w:rsidRPr="00053288" w:rsidRDefault="00C70508" w:rsidP="00C70508">
            <w:pPr>
              <w:rPr>
                <w:b/>
                <w:lang w:bidi="si-LK"/>
              </w:rPr>
            </w:pPr>
            <w:r w:rsidRPr="00053288">
              <w:rPr>
                <w:b/>
                <w:lang w:bidi="si-LK"/>
              </w:rPr>
              <w:t>Description of Domain or field</w:t>
            </w:r>
          </w:p>
        </w:tc>
        <w:tc>
          <w:tcPr>
            <w:tcW w:w="3117" w:type="dxa"/>
          </w:tcPr>
          <w:p w14:paraId="45F868EF" w14:textId="0A87C1EE" w:rsidR="00C70508" w:rsidRPr="00053288" w:rsidRDefault="00C70508" w:rsidP="00C70508">
            <w:pPr>
              <w:rPr>
                <w:b/>
                <w:lang w:bidi="si-LK"/>
              </w:rPr>
            </w:pPr>
            <w:r w:rsidRPr="00053288">
              <w:rPr>
                <w:b/>
                <w:lang w:bidi="si-LK"/>
              </w:rPr>
              <w:t>Technical Proficiency</w:t>
            </w:r>
          </w:p>
        </w:tc>
      </w:tr>
      <w:tr w:rsidR="00C70508" w14:paraId="3D8D4546" w14:textId="77777777" w:rsidTr="00C70508">
        <w:tc>
          <w:tcPr>
            <w:tcW w:w="3116" w:type="dxa"/>
          </w:tcPr>
          <w:p w14:paraId="21D07635" w14:textId="1802FE7E" w:rsidR="00C70508" w:rsidRDefault="00C70508" w:rsidP="00C70508">
            <w:pPr>
              <w:rPr>
                <w:lang w:bidi="si-LK"/>
              </w:rPr>
            </w:pPr>
            <w:r>
              <w:rPr>
                <w:lang w:bidi="si-LK"/>
              </w:rPr>
              <w:t>Conversion Platform Users</w:t>
            </w:r>
          </w:p>
        </w:tc>
        <w:tc>
          <w:tcPr>
            <w:tcW w:w="3117" w:type="dxa"/>
          </w:tcPr>
          <w:p w14:paraId="55539B01" w14:textId="1AD6A102" w:rsidR="00C70508" w:rsidRDefault="00053288" w:rsidP="00C70508">
            <w:pPr>
              <w:rPr>
                <w:lang w:bidi="si-LK"/>
              </w:rPr>
            </w:pPr>
            <w:r>
              <w:rPr>
                <w:lang w:bidi="si-LK"/>
              </w:rPr>
              <w:t>End users of the conversion platform can be anyone using the conversion platform to convert an image from raster into vector</w:t>
            </w:r>
          </w:p>
        </w:tc>
        <w:tc>
          <w:tcPr>
            <w:tcW w:w="3117" w:type="dxa"/>
          </w:tcPr>
          <w:p w14:paraId="036E67B5" w14:textId="143A52C9" w:rsidR="00C70508" w:rsidRDefault="00053288" w:rsidP="00C70508">
            <w:pPr>
              <w:rPr>
                <w:lang w:bidi="si-LK"/>
              </w:rPr>
            </w:pPr>
            <w:r>
              <w:rPr>
                <w:lang w:bidi="si-LK"/>
              </w:rPr>
              <w:t>Not Technical</w:t>
            </w:r>
          </w:p>
        </w:tc>
      </w:tr>
      <w:tr w:rsidR="00C70508" w14:paraId="109FCE6D" w14:textId="77777777" w:rsidTr="00C70508">
        <w:tc>
          <w:tcPr>
            <w:tcW w:w="3116" w:type="dxa"/>
          </w:tcPr>
          <w:p w14:paraId="6FA762F2" w14:textId="13C3A3C5" w:rsidR="00C70508" w:rsidRDefault="00C70508" w:rsidP="00C70508">
            <w:pPr>
              <w:rPr>
                <w:lang w:bidi="si-LK"/>
              </w:rPr>
            </w:pPr>
            <w:r>
              <w:rPr>
                <w:lang w:bidi="si-LK"/>
              </w:rPr>
              <w:t>GIS experts</w:t>
            </w:r>
          </w:p>
        </w:tc>
        <w:tc>
          <w:tcPr>
            <w:tcW w:w="3117" w:type="dxa"/>
          </w:tcPr>
          <w:p w14:paraId="038BD9ED" w14:textId="75A99145" w:rsidR="00C70508" w:rsidRDefault="00053288" w:rsidP="00C70508">
            <w:pPr>
              <w:rPr>
                <w:lang w:bidi="si-LK"/>
              </w:rPr>
            </w:pPr>
            <w:r>
              <w:rPr>
                <w:lang w:bidi="si-LK"/>
              </w:rPr>
              <w:t xml:space="preserve">GI system users to convert their </w:t>
            </w:r>
            <w:proofErr w:type="spellStart"/>
            <w:r>
              <w:rPr>
                <w:lang w:bidi="si-LK"/>
              </w:rPr>
              <w:t>rasters</w:t>
            </w:r>
            <w:proofErr w:type="spellEnd"/>
            <w:r>
              <w:rPr>
                <w:lang w:bidi="si-LK"/>
              </w:rPr>
              <w:t xml:space="preserve"> and maps to vectors to be used in GI services and applications. They are also a type of end user of this system</w:t>
            </w:r>
          </w:p>
        </w:tc>
        <w:tc>
          <w:tcPr>
            <w:tcW w:w="3117" w:type="dxa"/>
          </w:tcPr>
          <w:p w14:paraId="2733FDE4" w14:textId="1E07CB3E" w:rsidR="00C70508" w:rsidRDefault="00053288" w:rsidP="00C70508">
            <w:pPr>
              <w:rPr>
                <w:lang w:bidi="si-LK"/>
              </w:rPr>
            </w:pPr>
            <w:r>
              <w:rPr>
                <w:lang w:bidi="si-LK"/>
              </w:rPr>
              <w:t>Not Technical</w:t>
            </w:r>
          </w:p>
        </w:tc>
      </w:tr>
      <w:tr w:rsidR="00C70508" w14:paraId="52665382" w14:textId="77777777" w:rsidTr="00C70508">
        <w:tc>
          <w:tcPr>
            <w:tcW w:w="3116" w:type="dxa"/>
          </w:tcPr>
          <w:p w14:paraId="5DBEE0B8" w14:textId="32624DC8" w:rsidR="00C70508" w:rsidRDefault="00C70508" w:rsidP="00C70508">
            <w:pPr>
              <w:rPr>
                <w:lang w:bidi="si-LK"/>
              </w:rPr>
            </w:pPr>
            <w:r>
              <w:rPr>
                <w:lang w:bidi="si-LK"/>
              </w:rPr>
              <w:t>Software Engineers and Architects</w:t>
            </w:r>
          </w:p>
        </w:tc>
        <w:tc>
          <w:tcPr>
            <w:tcW w:w="3117" w:type="dxa"/>
          </w:tcPr>
          <w:p w14:paraId="7EBFEABA" w14:textId="22B70A3E" w:rsidR="00C70508" w:rsidRDefault="00053288" w:rsidP="00C70508">
            <w:pPr>
              <w:rPr>
                <w:lang w:bidi="si-LK"/>
              </w:rPr>
            </w:pPr>
            <w:r>
              <w:rPr>
                <w:lang w:bidi="si-LK"/>
              </w:rPr>
              <w:t>Individuals who are currently experienced members of the Software industry who can provide great feedback on the implementation architecture and evaluation in a development point of view</w:t>
            </w:r>
          </w:p>
        </w:tc>
        <w:tc>
          <w:tcPr>
            <w:tcW w:w="3117" w:type="dxa"/>
          </w:tcPr>
          <w:p w14:paraId="239CD363" w14:textId="375A47A4" w:rsidR="00C70508" w:rsidRDefault="00053288" w:rsidP="00C70508">
            <w:pPr>
              <w:rPr>
                <w:lang w:bidi="si-LK"/>
              </w:rPr>
            </w:pPr>
            <w:r>
              <w:rPr>
                <w:lang w:bidi="si-LK"/>
              </w:rPr>
              <w:t>Technical</w:t>
            </w:r>
          </w:p>
        </w:tc>
      </w:tr>
      <w:tr w:rsidR="00C70508" w14:paraId="13F28EB3" w14:textId="77777777" w:rsidTr="00C70508">
        <w:tc>
          <w:tcPr>
            <w:tcW w:w="3116" w:type="dxa"/>
          </w:tcPr>
          <w:p w14:paraId="15F65C9D" w14:textId="1E6ED694" w:rsidR="00C70508" w:rsidRDefault="00C70508" w:rsidP="00C70508">
            <w:pPr>
              <w:rPr>
                <w:lang w:bidi="si-LK"/>
              </w:rPr>
            </w:pPr>
            <w:r>
              <w:rPr>
                <w:lang w:bidi="si-LK"/>
              </w:rPr>
              <w:t>Graphic Design Experts</w:t>
            </w:r>
          </w:p>
        </w:tc>
        <w:tc>
          <w:tcPr>
            <w:tcW w:w="3117" w:type="dxa"/>
          </w:tcPr>
          <w:p w14:paraId="274BA52A" w14:textId="3D68961B" w:rsidR="00C70508" w:rsidRDefault="00053288" w:rsidP="00C70508">
            <w:pPr>
              <w:rPr>
                <w:lang w:bidi="si-LK"/>
              </w:rPr>
            </w:pPr>
            <w:r>
              <w:rPr>
                <w:lang w:bidi="si-LK"/>
              </w:rPr>
              <w:t xml:space="preserve">A type of end user who can use the system again for raster to vector conversion but with insight into intricacies of raster to vector conversion </w:t>
            </w:r>
          </w:p>
        </w:tc>
        <w:tc>
          <w:tcPr>
            <w:tcW w:w="3117" w:type="dxa"/>
          </w:tcPr>
          <w:p w14:paraId="1C0C0398" w14:textId="2AC78066" w:rsidR="00C70508" w:rsidRDefault="00053288" w:rsidP="0049177B">
            <w:pPr>
              <w:keepNext/>
              <w:rPr>
                <w:lang w:bidi="si-LK"/>
              </w:rPr>
            </w:pPr>
            <w:r>
              <w:rPr>
                <w:lang w:bidi="si-LK"/>
              </w:rPr>
              <w:t>Not Technical</w:t>
            </w:r>
          </w:p>
        </w:tc>
      </w:tr>
    </w:tbl>
    <w:p w14:paraId="6C5E7EE7" w14:textId="11A488D9" w:rsidR="00053288" w:rsidRDefault="0049177B" w:rsidP="0049177B">
      <w:pPr>
        <w:pStyle w:val="Caption"/>
        <w:jc w:val="center"/>
        <w:rPr>
          <w:lang w:bidi="si-LK"/>
        </w:rPr>
      </w:pPr>
      <w:bookmarkStart w:id="220" w:name="_Toc39684428"/>
      <w:r>
        <w:t xml:space="preserve">Table </w:t>
      </w:r>
      <w:r w:rsidR="006D5BD5">
        <w:fldChar w:fldCharType="begin"/>
      </w:r>
      <w:r w:rsidR="006D5BD5">
        <w:instrText xml:space="preserve"> STYLEREF 2 \s </w:instrText>
      </w:r>
      <w:r w:rsidR="006D5BD5">
        <w:fldChar w:fldCharType="separate"/>
      </w:r>
      <w:r w:rsidR="00A318BF">
        <w:rPr>
          <w:noProof/>
        </w:rPr>
        <w:t>9.4</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Selection criteria for evaluators</w:t>
      </w:r>
      <w:bookmarkEnd w:id="220"/>
    </w:p>
    <w:p w14:paraId="1FC5C37A" w14:textId="66EEA5E0" w:rsidR="00C70508" w:rsidRDefault="00053288" w:rsidP="00053288">
      <w:pPr>
        <w:pStyle w:val="Heading2"/>
      </w:pPr>
      <w:bookmarkStart w:id="221" w:name="_Toc39684377"/>
      <w:r>
        <w:lastRenderedPageBreak/>
        <w:t>Evaluation Feedback</w:t>
      </w:r>
      <w:bookmarkEnd w:id="221"/>
    </w:p>
    <w:p w14:paraId="75D747FD" w14:textId="2E81C65F" w:rsidR="00C70508" w:rsidRDefault="004B3C12" w:rsidP="00C70508">
      <w:pPr>
        <w:rPr>
          <w:lang w:bidi="si-LK"/>
        </w:rPr>
      </w:pPr>
      <w:r w:rsidRPr="004B3C12">
        <w:rPr>
          <w:highlight w:val="yellow"/>
          <w:lang w:bidi="si-LK"/>
        </w:rPr>
        <w:t>Still being compiled and waiting for some feedback.</w:t>
      </w:r>
    </w:p>
    <w:p w14:paraId="17093E0B" w14:textId="77777777" w:rsidR="00C70508" w:rsidRDefault="00C70508" w:rsidP="00C70508">
      <w:pPr>
        <w:rPr>
          <w:lang w:bidi="si-LK"/>
        </w:rPr>
      </w:pPr>
    </w:p>
    <w:p w14:paraId="6227FA84" w14:textId="00375FC7" w:rsidR="00C70508" w:rsidRDefault="00C70508" w:rsidP="00C70508">
      <w:pPr>
        <w:rPr>
          <w:lang w:bidi="si-LK"/>
        </w:rPr>
      </w:pPr>
    </w:p>
    <w:p w14:paraId="67621282" w14:textId="386CEE6E" w:rsidR="00053288" w:rsidRDefault="00053288">
      <w:pPr>
        <w:spacing w:line="259" w:lineRule="auto"/>
        <w:jc w:val="left"/>
        <w:rPr>
          <w:lang w:bidi="si-LK"/>
        </w:rPr>
      </w:pPr>
      <w:r>
        <w:rPr>
          <w:lang w:bidi="si-LK"/>
        </w:rPr>
        <w:br w:type="page"/>
      </w:r>
    </w:p>
    <w:p w14:paraId="7E02CD5D" w14:textId="30CDDBB9" w:rsidR="009134B9" w:rsidRDefault="009134B9" w:rsidP="009134B9">
      <w:pPr>
        <w:pStyle w:val="Heading2"/>
      </w:pPr>
      <w:bookmarkStart w:id="222" w:name="_Toc39684378"/>
      <w:r>
        <w:lastRenderedPageBreak/>
        <w:t>Self-Evaluation</w:t>
      </w:r>
      <w:bookmarkEnd w:id="222"/>
    </w:p>
    <w:p w14:paraId="64732245" w14:textId="29F9F04F" w:rsidR="00053288" w:rsidRDefault="00053288" w:rsidP="00053288">
      <w:pPr>
        <w:pStyle w:val="Heading3"/>
      </w:pPr>
      <w:bookmarkStart w:id="223" w:name="_Toc39684379"/>
      <w:r w:rsidRPr="0000699B">
        <w:t>Evaluation of Concept and Scope of the Project</w:t>
      </w:r>
      <w:bookmarkEnd w:id="223"/>
    </w:p>
    <w:p w14:paraId="48D45BDF" w14:textId="415783D4" w:rsidR="00053288" w:rsidRDefault="00F51463" w:rsidP="00053288">
      <w:pPr>
        <w:rPr>
          <w:lang w:bidi="si-LK"/>
        </w:rPr>
      </w:pPr>
      <w:r>
        <w:rPr>
          <w:lang w:bidi="si-LK"/>
        </w:rPr>
        <w:t xml:space="preserve">The hypothesis that was stated at the initial stages of the project to improve the quality of outputs of the raster to vector conversion process was achievable within the given project duration. </w:t>
      </w:r>
      <w:r w:rsidR="00B302F6">
        <w:rPr>
          <w:lang w:bidi="si-LK"/>
        </w:rPr>
        <w:t xml:space="preserve">The project was also streamlined towards GIS specifically, this was considered and evaluated in a suitable manner with the time frame. </w:t>
      </w:r>
      <w:r>
        <w:rPr>
          <w:lang w:bidi="si-LK"/>
        </w:rPr>
        <w:t xml:space="preserve">All objectives that were presented as within scope of the raster to conversion platform was also achieved during the project duration. And can be said that the project concept and scope were addressed in a suitable manner within the given time frame.  </w:t>
      </w:r>
    </w:p>
    <w:p w14:paraId="556920B9" w14:textId="77777777" w:rsidR="00B302F6" w:rsidRPr="00053288" w:rsidRDefault="00B302F6" w:rsidP="00053288">
      <w:pPr>
        <w:rPr>
          <w:lang w:bidi="si-LK"/>
        </w:rPr>
      </w:pPr>
    </w:p>
    <w:p w14:paraId="396D36EB" w14:textId="3D1948B3" w:rsidR="00053288" w:rsidRDefault="00053288" w:rsidP="00053288">
      <w:pPr>
        <w:pStyle w:val="Heading3"/>
      </w:pPr>
      <w:bookmarkStart w:id="224" w:name="_Toc39684380"/>
      <w:r w:rsidRPr="0000699B">
        <w:t>Evaluation of Technicality of the Project</w:t>
      </w:r>
      <w:bookmarkEnd w:id="224"/>
    </w:p>
    <w:p w14:paraId="2BEC6929" w14:textId="6026BE50" w:rsidR="00B302F6" w:rsidRDefault="00B302F6" w:rsidP="00B302F6">
      <w:pPr>
        <w:rPr>
          <w:lang w:bidi="si-LK"/>
        </w:rPr>
      </w:pPr>
      <w:r>
        <w:rPr>
          <w:lang w:bidi="si-LK"/>
        </w:rPr>
        <w:t xml:space="preserve">This system is more of a frame work than a final fixed software product. And can be extensible to many more types of </w:t>
      </w:r>
      <w:r w:rsidR="004A00E4">
        <w:rPr>
          <w:lang w:bidi="si-LK"/>
        </w:rPr>
        <w:t>categories</w:t>
      </w:r>
      <w:r>
        <w:rPr>
          <w:lang w:bidi="si-LK"/>
        </w:rPr>
        <w:t xml:space="preserve"> of conversion such as the GIS type of images that was trained during this project. This framework can be used with any raster to vector conversion library that supports parameters to be manually set by the user to obtain better conversions of the input images to vector</w:t>
      </w:r>
      <w:r w:rsidR="004A00E4">
        <w:rPr>
          <w:lang w:bidi="si-LK"/>
        </w:rPr>
        <w:t xml:space="preserve"> with little modification and re-training</w:t>
      </w:r>
      <w:r>
        <w:rPr>
          <w:lang w:bidi="si-LK"/>
        </w:rPr>
        <w:t>. The whole framework is separated into three main components and run independently of each other. This allows more flexibility in coding each component and changes can be made without breaking the system easily. T</w:t>
      </w:r>
      <w:r w:rsidR="004A00E4">
        <w:rPr>
          <w:lang w:bidi="si-LK"/>
        </w:rPr>
        <w:t>he API</w:t>
      </w:r>
      <w:r>
        <w:rPr>
          <w:lang w:bidi="si-LK"/>
        </w:rPr>
        <w:t xml:space="preserve"> can also be deployed on a server and requests to convert and analyse images can be done using a client machine. </w:t>
      </w:r>
    </w:p>
    <w:p w14:paraId="2EF91760" w14:textId="77777777" w:rsidR="00B302F6" w:rsidRPr="00B302F6" w:rsidRDefault="00B302F6" w:rsidP="00B302F6">
      <w:pPr>
        <w:rPr>
          <w:lang w:bidi="si-LK"/>
        </w:rPr>
      </w:pPr>
    </w:p>
    <w:p w14:paraId="08DF63B6" w14:textId="46B830D3" w:rsidR="00053288" w:rsidRDefault="00053288" w:rsidP="00053288">
      <w:pPr>
        <w:pStyle w:val="Heading3"/>
      </w:pPr>
      <w:bookmarkStart w:id="225" w:name="_Toc39684381"/>
      <w:r w:rsidRPr="0000699B">
        <w:t>Evaluation of the Usefulness and Impact to the domain of this Project</w:t>
      </w:r>
      <w:bookmarkEnd w:id="225"/>
    </w:p>
    <w:p w14:paraId="691339B0" w14:textId="5300BB86" w:rsidR="00B302F6" w:rsidRDefault="004A00E4" w:rsidP="00B302F6">
      <w:pPr>
        <w:rPr>
          <w:lang w:bidi="si-LK"/>
        </w:rPr>
      </w:pPr>
      <w:r>
        <w:rPr>
          <w:lang w:bidi="si-LK"/>
        </w:rPr>
        <w:t>All</w:t>
      </w:r>
      <w:r w:rsidR="00B302F6">
        <w:rPr>
          <w:lang w:bidi="si-LK"/>
        </w:rPr>
        <w:t xml:space="preserve"> trainer module</w:t>
      </w:r>
      <w:r>
        <w:rPr>
          <w:lang w:bidi="si-LK"/>
        </w:rPr>
        <w:t>s,</w:t>
      </w:r>
      <w:r w:rsidR="00B302F6">
        <w:rPr>
          <w:lang w:bidi="si-LK"/>
        </w:rPr>
        <w:t xml:space="preserve"> only requires a data set to train a particular category of images and to find the best fit range for them. </w:t>
      </w:r>
      <w:r>
        <w:rPr>
          <w:lang w:bidi="si-LK"/>
        </w:rPr>
        <w:t>The generated</w:t>
      </w:r>
      <w:r w:rsidR="00B302F6">
        <w:rPr>
          <w:lang w:bidi="si-LK"/>
        </w:rPr>
        <w:t xml:space="preserve"> csv file with the best parameter range </w:t>
      </w:r>
      <w:r>
        <w:rPr>
          <w:lang w:bidi="si-LK"/>
        </w:rPr>
        <w:t xml:space="preserve">can be </w:t>
      </w:r>
      <w:r w:rsidR="00B302F6">
        <w:rPr>
          <w:lang w:bidi="si-LK"/>
        </w:rPr>
        <w:t xml:space="preserve">used for conversion. These parameters are then used in the main application backend to analyse the image and find the best parameters for that image. Therefore, </w:t>
      </w:r>
      <w:r w:rsidR="005D61F7">
        <w:rPr>
          <w:lang w:bidi="si-LK"/>
        </w:rPr>
        <w:t>it</w:t>
      </w:r>
      <w:r w:rsidR="00B302F6">
        <w:rPr>
          <w:lang w:bidi="si-LK"/>
        </w:rPr>
        <w:t xml:space="preserve"> can </w:t>
      </w:r>
      <w:r w:rsidR="005D61F7">
        <w:rPr>
          <w:lang w:bidi="si-LK"/>
        </w:rPr>
        <w:t xml:space="preserve">be </w:t>
      </w:r>
      <w:r w:rsidR="00B302F6">
        <w:rPr>
          <w:lang w:bidi="si-LK"/>
        </w:rPr>
        <w:t>see</w:t>
      </w:r>
      <w:r w:rsidR="005D61F7">
        <w:rPr>
          <w:lang w:bidi="si-LK"/>
        </w:rPr>
        <w:t>n</w:t>
      </w:r>
      <w:r w:rsidR="00B302F6">
        <w:rPr>
          <w:lang w:bidi="si-LK"/>
        </w:rPr>
        <w:t xml:space="preserve"> that this platform is extensible to any amount of classifications of images as long as the data set can be prepared for it. </w:t>
      </w:r>
      <w:r>
        <w:rPr>
          <w:lang w:bidi="si-LK"/>
        </w:rPr>
        <w:t xml:space="preserve">Therefore, this platform can be used not only for GIS image conversion but is extensible to many other categories of domain where necessary simply by training the models with the relevant data sets. It </w:t>
      </w:r>
      <w:r>
        <w:rPr>
          <w:lang w:bidi="si-LK"/>
        </w:rPr>
        <w:lastRenderedPageBreak/>
        <w:t xml:space="preserve">can also be seen that it converts the currently trained GIS images with better similarity to the original and thus achieves its purpose to be useful and impactful to its main target domain. </w:t>
      </w:r>
    </w:p>
    <w:p w14:paraId="025BE589" w14:textId="77777777" w:rsidR="004A00E4" w:rsidRDefault="004A00E4" w:rsidP="00B302F6">
      <w:pPr>
        <w:rPr>
          <w:lang w:bidi="si-LK"/>
        </w:rPr>
      </w:pPr>
    </w:p>
    <w:p w14:paraId="7E818381" w14:textId="0F18384F" w:rsidR="00053288" w:rsidRDefault="00053288" w:rsidP="00053288">
      <w:pPr>
        <w:pStyle w:val="Heading3"/>
      </w:pPr>
      <w:bookmarkStart w:id="226" w:name="_Toc39684382"/>
      <w:r w:rsidRPr="00053288">
        <w:t>Limitation and Future Enhancements of the Project</w:t>
      </w:r>
      <w:bookmarkEnd w:id="226"/>
    </w:p>
    <w:p w14:paraId="2F34E313" w14:textId="689BE430" w:rsidR="004A00E4" w:rsidRDefault="004A00E4" w:rsidP="004A00E4">
      <w:pPr>
        <w:rPr>
          <w:lang w:bidi="si-LK"/>
        </w:rPr>
      </w:pPr>
      <w:r>
        <w:rPr>
          <w:lang w:bidi="si-LK"/>
        </w:rPr>
        <w:t>Limitations and futures enhancements will be discussed in the conclusion chapter.</w:t>
      </w:r>
    </w:p>
    <w:p w14:paraId="6F0A0E68" w14:textId="77777777" w:rsidR="00053288" w:rsidRPr="00053288" w:rsidRDefault="00053288" w:rsidP="00053288">
      <w:pPr>
        <w:rPr>
          <w:lang w:bidi="si-LK"/>
        </w:rPr>
      </w:pPr>
    </w:p>
    <w:p w14:paraId="62C16F39" w14:textId="44F167F8" w:rsidR="009134B9" w:rsidRDefault="009134B9" w:rsidP="009134B9">
      <w:pPr>
        <w:pStyle w:val="Heading2"/>
      </w:pPr>
      <w:bookmarkStart w:id="227" w:name="_Toc39684383"/>
      <w:r>
        <w:t>Benchmarking</w:t>
      </w:r>
      <w:bookmarkEnd w:id="227"/>
    </w:p>
    <w:p w14:paraId="7C2E639E" w14:textId="798756D3" w:rsidR="004A00E4" w:rsidRDefault="004A00E4" w:rsidP="004A00E4">
      <w:pPr>
        <w:rPr>
          <w:lang w:bidi="si-LK"/>
        </w:rPr>
      </w:pPr>
      <w:r>
        <w:rPr>
          <w:lang w:bidi="si-LK"/>
        </w:rPr>
        <w:t>In the benchmarking process the similarity between the same image converted using the Transform Vector platform and the unchanged library default conversion was compared to see if there were improvements made by the best fit parameter system that was implemented in this project.</w:t>
      </w:r>
    </w:p>
    <w:p w14:paraId="581ADFED" w14:textId="1A0D69EE" w:rsidR="00C517E2" w:rsidRDefault="00C517E2" w:rsidP="004A00E4">
      <w:pPr>
        <w:rPr>
          <w:lang w:bidi="si-LK"/>
        </w:rPr>
      </w:pPr>
    </w:p>
    <w:tbl>
      <w:tblPr>
        <w:tblStyle w:val="TableGrid"/>
        <w:tblW w:w="0" w:type="auto"/>
        <w:tblLook w:val="04A0" w:firstRow="1" w:lastRow="0" w:firstColumn="1" w:lastColumn="0" w:noHBand="0" w:noVBand="1"/>
      </w:tblPr>
      <w:tblGrid>
        <w:gridCol w:w="1437"/>
        <w:gridCol w:w="1716"/>
        <w:gridCol w:w="2123"/>
        <w:gridCol w:w="4074"/>
      </w:tblGrid>
      <w:tr w:rsidR="00C517E2" w:rsidRPr="00C517E2" w14:paraId="64517229" w14:textId="77777777" w:rsidTr="00C517E2">
        <w:tc>
          <w:tcPr>
            <w:tcW w:w="0" w:type="auto"/>
          </w:tcPr>
          <w:p w14:paraId="5EF87C30" w14:textId="5406F9D8"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Image index</w:t>
            </w:r>
          </w:p>
        </w:tc>
        <w:tc>
          <w:tcPr>
            <w:tcW w:w="0" w:type="auto"/>
          </w:tcPr>
          <w:p w14:paraId="7DC1389E" w14:textId="303D3B30"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Image Name</w:t>
            </w:r>
          </w:p>
        </w:tc>
        <w:tc>
          <w:tcPr>
            <w:tcW w:w="0" w:type="auto"/>
          </w:tcPr>
          <w:p w14:paraId="78A5F6E9" w14:textId="618CC6B7"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SSIM using default</w:t>
            </w:r>
          </w:p>
        </w:tc>
        <w:tc>
          <w:tcPr>
            <w:tcW w:w="0" w:type="auto"/>
          </w:tcPr>
          <w:p w14:paraId="11FE500B" w14:textId="3578EFB1" w:rsidR="00C517E2" w:rsidRPr="00C517E2" w:rsidRDefault="00C517E2" w:rsidP="00C517E2">
            <w:pPr>
              <w:spacing w:line="240" w:lineRule="auto"/>
              <w:jc w:val="center"/>
              <w:rPr>
                <w:rFonts w:eastAsia="Times New Roman"/>
                <w:b/>
                <w:lang w:eastAsia="en-GB"/>
              </w:rPr>
            </w:pPr>
            <w:r w:rsidRPr="00C517E2">
              <w:rPr>
                <w:rFonts w:eastAsia="Times New Roman"/>
                <w:b/>
                <w:lang w:eastAsia="en-GB"/>
              </w:rPr>
              <w:t>SSIM using Transform vector platform</w:t>
            </w:r>
          </w:p>
        </w:tc>
      </w:tr>
      <w:tr w:rsidR="00C517E2" w:rsidRPr="00C517E2" w14:paraId="4B0E6514" w14:textId="77777777" w:rsidTr="000A3D4B">
        <w:tc>
          <w:tcPr>
            <w:tcW w:w="0" w:type="auto"/>
          </w:tcPr>
          <w:p w14:paraId="1A15CA8D" w14:textId="41008ACD" w:rsidR="00C517E2" w:rsidRPr="00C517E2" w:rsidRDefault="00C517E2" w:rsidP="00C517E2">
            <w:pPr>
              <w:spacing w:line="240" w:lineRule="auto"/>
              <w:jc w:val="center"/>
              <w:rPr>
                <w:rFonts w:eastAsia="Times New Roman"/>
                <w:lang w:eastAsia="en-GB"/>
              </w:rPr>
            </w:pPr>
            <w:r w:rsidRPr="00C517E2">
              <w:rPr>
                <w:rFonts w:eastAsia="Times New Roman"/>
                <w:lang w:eastAsia="en-GB"/>
              </w:rPr>
              <w:t>1</w:t>
            </w:r>
          </w:p>
        </w:tc>
        <w:tc>
          <w:tcPr>
            <w:tcW w:w="0" w:type="auto"/>
          </w:tcPr>
          <w:p w14:paraId="510830C7" w14:textId="4CD9BD01" w:rsidR="00C517E2" w:rsidRPr="00C517E2" w:rsidRDefault="00C517E2" w:rsidP="00C517E2">
            <w:pPr>
              <w:spacing w:line="240" w:lineRule="auto"/>
              <w:jc w:val="center"/>
              <w:rPr>
                <w:rFonts w:eastAsia="Times New Roman"/>
                <w:lang w:eastAsia="en-GB"/>
              </w:rPr>
            </w:pPr>
            <w:r w:rsidRPr="00C517E2">
              <w:rPr>
                <w:rFonts w:eastAsia="Times New Roman"/>
                <w:lang w:eastAsia="en-GB"/>
              </w:rPr>
              <w:t>1280x857.png</w:t>
            </w:r>
          </w:p>
        </w:tc>
        <w:tc>
          <w:tcPr>
            <w:tcW w:w="0" w:type="auto"/>
          </w:tcPr>
          <w:p w14:paraId="42442CEB" w14:textId="5834A3BB" w:rsidR="00C517E2" w:rsidRPr="00C517E2" w:rsidRDefault="00C517E2" w:rsidP="00C517E2">
            <w:pPr>
              <w:spacing w:line="240" w:lineRule="auto"/>
              <w:jc w:val="center"/>
              <w:rPr>
                <w:rFonts w:eastAsia="Times New Roman"/>
                <w:lang w:eastAsia="en-GB"/>
              </w:rPr>
            </w:pPr>
            <w:r w:rsidRPr="00C517E2">
              <w:rPr>
                <w:rFonts w:eastAsia="Times New Roman"/>
                <w:lang w:eastAsia="en-GB"/>
              </w:rPr>
              <w:t>58.33376</w:t>
            </w:r>
          </w:p>
        </w:tc>
        <w:tc>
          <w:tcPr>
            <w:tcW w:w="0" w:type="auto"/>
          </w:tcPr>
          <w:p w14:paraId="4C7BF90E" w14:textId="767A2B00" w:rsidR="00C517E2" w:rsidRPr="00C517E2" w:rsidRDefault="00C517E2" w:rsidP="00C517E2">
            <w:pPr>
              <w:spacing w:line="240" w:lineRule="auto"/>
              <w:jc w:val="center"/>
              <w:rPr>
                <w:rFonts w:eastAsia="Times New Roman"/>
                <w:lang w:eastAsia="en-GB"/>
              </w:rPr>
            </w:pPr>
            <w:r w:rsidRPr="00C517E2">
              <w:rPr>
                <w:rFonts w:eastAsia="Times New Roman"/>
                <w:lang w:eastAsia="en-GB"/>
              </w:rPr>
              <w:t>80.05545</w:t>
            </w:r>
          </w:p>
        </w:tc>
      </w:tr>
      <w:tr w:rsidR="00C517E2" w:rsidRPr="00C517E2" w14:paraId="3DC3C73F" w14:textId="77777777" w:rsidTr="000A3D4B">
        <w:tc>
          <w:tcPr>
            <w:tcW w:w="0" w:type="auto"/>
            <w:hideMark/>
          </w:tcPr>
          <w:p w14:paraId="239589A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w:t>
            </w:r>
          </w:p>
        </w:tc>
        <w:tc>
          <w:tcPr>
            <w:tcW w:w="0" w:type="auto"/>
            <w:hideMark/>
          </w:tcPr>
          <w:p w14:paraId="3ACDAD3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x1667.png</w:t>
            </w:r>
          </w:p>
        </w:tc>
        <w:tc>
          <w:tcPr>
            <w:tcW w:w="0" w:type="auto"/>
            <w:hideMark/>
          </w:tcPr>
          <w:p w14:paraId="7F7A2A7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7.93248</w:t>
            </w:r>
          </w:p>
        </w:tc>
        <w:tc>
          <w:tcPr>
            <w:tcW w:w="0" w:type="auto"/>
            <w:hideMark/>
          </w:tcPr>
          <w:p w14:paraId="0CBCB04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5.88013</w:t>
            </w:r>
          </w:p>
        </w:tc>
      </w:tr>
      <w:tr w:rsidR="00C517E2" w:rsidRPr="00C517E2" w14:paraId="73A80015" w14:textId="77777777" w:rsidTr="000A3D4B">
        <w:tc>
          <w:tcPr>
            <w:tcW w:w="0" w:type="auto"/>
            <w:hideMark/>
          </w:tcPr>
          <w:p w14:paraId="1ABF96D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w:t>
            </w:r>
          </w:p>
        </w:tc>
        <w:tc>
          <w:tcPr>
            <w:tcW w:w="0" w:type="auto"/>
            <w:hideMark/>
          </w:tcPr>
          <w:p w14:paraId="430AF04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x240.png</w:t>
            </w:r>
          </w:p>
        </w:tc>
        <w:tc>
          <w:tcPr>
            <w:tcW w:w="0" w:type="auto"/>
            <w:hideMark/>
          </w:tcPr>
          <w:p w14:paraId="15B1A24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5.1128</w:t>
            </w:r>
          </w:p>
        </w:tc>
        <w:tc>
          <w:tcPr>
            <w:tcW w:w="0" w:type="auto"/>
            <w:hideMark/>
          </w:tcPr>
          <w:p w14:paraId="5AAB2B4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8.00611</w:t>
            </w:r>
          </w:p>
        </w:tc>
      </w:tr>
      <w:tr w:rsidR="00C517E2" w:rsidRPr="00C517E2" w14:paraId="403C2BD5" w14:textId="77777777" w:rsidTr="000A3D4B">
        <w:tc>
          <w:tcPr>
            <w:tcW w:w="0" w:type="auto"/>
            <w:hideMark/>
          </w:tcPr>
          <w:p w14:paraId="0F1815C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4</w:t>
            </w:r>
          </w:p>
        </w:tc>
        <w:tc>
          <w:tcPr>
            <w:tcW w:w="0" w:type="auto"/>
            <w:hideMark/>
          </w:tcPr>
          <w:p w14:paraId="2A0909C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x534.png</w:t>
            </w:r>
          </w:p>
        </w:tc>
        <w:tc>
          <w:tcPr>
            <w:tcW w:w="0" w:type="auto"/>
            <w:hideMark/>
          </w:tcPr>
          <w:p w14:paraId="37C9DD6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6.56386</w:t>
            </w:r>
          </w:p>
        </w:tc>
        <w:tc>
          <w:tcPr>
            <w:tcW w:w="0" w:type="auto"/>
            <w:hideMark/>
          </w:tcPr>
          <w:p w14:paraId="563EBF4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2759</w:t>
            </w:r>
          </w:p>
        </w:tc>
      </w:tr>
      <w:tr w:rsidR="00C517E2" w:rsidRPr="00C517E2" w14:paraId="6EE63DBD" w14:textId="77777777" w:rsidTr="000A3D4B">
        <w:tc>
          <w:tcPr>
            <w:tcW w:w="0" w:type="auto"/>
            <w:hideMark/>
          </w:tcPr>
          <w:p w14:paraId="5F6A509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w:t>
            </w:r>
          </w:p>
        </w:tc>
        <w:tc>
          <w:tcPr>
            <w:tcW w:w="0" w:type="auto"/>
            <w:hideMark/>
          </w:tcPr>
          <w:p w14:paraId="0CA26BE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original.png</w:t>
            </w:r>
          </w:p>
        </w:tc>
        <w:tc>
          <w:tcPr>
            <w:tcW w:w="0" w:type="auto"/>
            <w:hideMark/>
          </w:tcPr>
          <w:p w14:paraId="4E12357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0</w:t>
            </w:r>
          </w:p>
        </w:tc>
        <w:tc>
          <w:tcPr>
            <w:tcW w:w="0" w:type="auto"/>
            <w:hideMark/>
          </w:tcPr>
          <w:p w14:paraId="2B9ADB9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5.48427</w:t>
            </w:r>
          </w:p>
        </w:tc>
      </w:tr>
      <w:tr w:rsidR="00C517E2" w:rsidRPr="00C517E2" w14:paraId="2E073F77" w14:textId="77777777" w:rsidTr="000A3D4B">
        <w:tc>
          <w:tcPr>
            <w:tcW w:w="0" w:type="auto"/>
            <w:hideMark/>
          </w:tcPr>
          <w:p w14:paraId="11DB635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w:t>
            </w:r>
          </w:p>
        </w:tc>
        <w:tc>
          <w:tcPr>
            <w:tcW w:w="0" w:type="auto"/>
            <w:hideMark/>
          </w:tcPr>
          <w:p w14:paraId="287FA940"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80.png</w:t>
            </w:r>
          </w:p>
        </w:tc>
        <w:tc>
          <w:tcPr>
            <w:tcW w:w="0" w:type="auto"/>
            <w:hideMark/>
          </w:tcPr>
          <w:p w14:paraId="448CB42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0.23074</w:t>
            </w:r>
          </w:p>
        </w:tc>
        <w:tc>
          <w:tcPr>
            <w:tcW w:w="0" w:type="auto"/>
            <w:hideMark/>
          </w:tcPr>
          <w:p w14:paraId="64E7DC9C"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85716</w:t>
            </w:r>
          </w:p>
        </w:tc>
      </w:tr>
      <w:tr w:rsidR="00C517E2" w:rsidRPr="00C517E2" w14:paraId="5754B812" w14:textId="77777777" w:rsidTr="000A3D4B">
        <w:tc>
          <w:tcPr>
            <w:tcW w:w="0" w:type="auto"/>
            <w:hideMark/>
          </w:tcPr>
          <w:p w14:paraId="671A763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7</w:t>
            </w:r>
          </w:p>
        </w:tc>
        <w:tc>
          <w:tcPr>
            <w:tcW w:w="0" w:type="auto"/>
            <w:hideMark/>
          </w:tcPr>
          <w:p w14:paraId="7D353E5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png</w:t>
            </w:r>
          </w:p>
        </w:tc>
        <w:tc>
          <w:tcPr>
            <w:tcW w:w="0" w:type="auto"/>
            <w:hideMark/>
          </w:tcPr>
          <w:p w14:paraId="7EA4A7A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1.18976</w:t>
            </w:r>
          </w:p>
        </w:tc>
        <w:tc>
          <w:tcPr>
            <w:tcW w:w="0" w:type="auto"/>
            <w:hideMark/>
          </w:tcPr>
          <w:p w14:paraId="0DC19A9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1.78421</w:t>
            </w:r>
          </w:p>
        </w:tc>
      </w:tr>
      <w:tr w:rsidR="00C517E2" w:rsidRPr="00C517E2" w14:paraId="4B2E39AC" w14:textId="77777777" w:rsidTr="000A3D4B">
        <w:tc>
          <w:tcPr>
            <w:tcW w:w="0" w:type="auto"/>
            <w:hideMark/>
          </w:tcPr>
          <w:p w14:paraId="6826783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w:t>
            </w:r>
          </w:p>
        </w:tc>
        <w:tc>
          <w:tcPr>
            <w:tcW w:w="0" w:type="auto"/>
            <w:hideMark/>
          </w:tcPr>
          <w:p w14:paraId="26DF6CA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png</w:t>
            </w:r>
          </w:p>
        </w:tc>
        <w:tc>
          <w:tcPr>
            <w:tcW w:w="0" w:type="auto"/>
            <w:hideMark/>
          </w:tcPr>
          <w:p w14:paraId="6457970F"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2.27106</w:t>
            </w:r>
          </w:p>
        </w:tc>
        <w:tc>
          <w:tcPr>
            <w:tcW w:w="0" w:type="auto"/>
            <w:hideMark/>
          </w:tcPr>
          <w:p w14:paraId="0F4AFF3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8.96471</w:t>
            </w:r>
          </w:p>
        </w:tc>
      </w:tr>
      <w:tr w:rsidR="00C517E2" w:rsidRPr="00C517E2" w14:paraId="24E89A06" w14:textId="77777777" w:rsidTr="000A3D4B">
        <w:tc>
          <w:tcPr>
            <w:tcW w:w="0" w:type="auto"/>
            <w:hideMark/>
          </w:tcPr>
          <w:p w14:paraId="4767610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9</w:t>
            </w:r>
          </w:p>
        </w:tc>
        <w:tc>
          <w:tcPr>
            <w:tcW w:w="0" w:type="auto"/>
            <w:hideMark/>
          </w:tcPr>
          <w:p w14:paraId="64018EA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png</w:t>
            </w:r>
          </w:p>
        </w:tc>
        <w:tc>
          <w:tcPr>
            <w:tcW w:w="0" w:type="auto"/>
            <w:hideMark/>
          </w:tcPr>
          <w:p w14:paraId="2ACA58F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49.69352</w:t>
            </w:r>
          </w:p>
        </w:tc>
        <w:tc>
          <w:tcPr>
            <w:tcW w:w="0" w:type="auto"/>
            <w:hideMark/>
          </w:tcPr>
          <w:p w14:paraId="2FC49DDB"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71661</w:t>
            </w:r>
          </w:p>
        </w:tc>
      </w:tr>
      <w:tr w:rsidR="00C517E2" w:rsidRPr="00C517E2" w14:paraId="63FDE05E" w14:textId="77777777" w:rsidTr="000A3D4B">
        <w:tc>
          <w:tcPr>
            <w:tcW w:w="0" w:type="auto"/>
            <w:hideMark/>
          </w:tcPr>
          <w:p w14:paraId="0A69AC4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0</w:t>
            </w:r>
          </w:p>
        </w:tc>
        <w:tc>
          <w:tcPr>
            <w:tcW w:w="0" w:type="auto"/>
            <w:hideMark/>
          </w:tcPr>
          <w:p w14:paraId="1301E57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original.png</w:t>
            </w:r>
          </w:p>
        </w:tc>
        <w:tc>
          <w:tcPr>
            <w:tcW w:w="0" w:type="auto"/>
            <w:hideMark/>
          </w:tcPr>
          <w:p w14:paraId="4ACC2A3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3.00599</w:t>
            </w:r>
          </w:p>
        </w:tc>
        <w:tc>
          <w:tcPr>
            <w:tcW w:w="0" w:type="auto"/>
            <w:hideMark/>
          </w:tcPr>
          <w:p w14:paraId="157C7E1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3.25775</w:t>
            </w:r>
          </w:p>
        </w:tc>
      </w:tr>
      <w:tr w:rsidR="00C517E2" w:rsidRPr="00C517E2" w14:paraId="0347B884" w14:textId="77777777" w:rsidTr="000A3D4B">
        <w:tc>
          <w:tcPr>
            <w:tcW w:w="0" w:type="auto"/>
            <w:hideMark/>
          </w:tcPr>
          <w:p w14:paraId="1D954FD7"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1</w:t>
            </w:r>
          </w:p>
        </w:tc>
        <w:tc>
          <w:tcPr>
            <w:tcW w:w="0" w:type="auto"/>
            <w:hideMark/>
          </w:tcPr>
          <w:p w14:paraId="0424AED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80.jpg</w:t>
            </w:r>
          </w:p>
        </w:tc>
        <w:tc>
          <w:tcPr>
            <w:tcW w:w="0" w:type="auto"/>
            <w:hideMark/>
          </w:tcPr>
          <w:p w14:paraId="0E544FB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54803</w:t>
            </w:r>
          </w:p>
        </w:tc>
        <w:tc>
          <w:tcPr>
            <w:tcW w:w="0" w:type="auto"/>
            <w:hideMark/>
          </w:tcPr>
          <w:p w14:paraId="5383D323"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55269</w:t>
            </w:r>
          </w:p>
        </w:tc>
      </w:tr>
      <w:tr w:rsidR="00C517E2" w:rsidRPr="00C517E2" w14:paraId="00DCFEB3" w14:textId="77777777" w:rsidTr="000A3D4B">
        <w:tc>
          <w:tcPr>
            <w:tcW w:w="0" w:type="auto"/>
            <w:hideMark/>
          </w:tcPr>
          <w:p w14:paraId="717E4869"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2</w:t>
            </w:r>
          </w:p>
        </w:tc>
        <w:tc>
          <w:tcPr>
            <w:tcW w:w="0" w:type="auto"/>
            <w:hideMark/>
          </w:tcPr>
          <w:p w14:paraId="14ACE7A6"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2500.jpg</w:t>
            </w:r>
          </w:p>
        </w:tc>
        <w:tc>
          <w:tcPr>
            <w:tcW w:w="0" w:type="auto"/>
            <w:hideMark/>
          </w:tcPr>
          <w:p w14:paraId="483F8D5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84814</w:t>
            </w:r>
          </w:p>
        </w:tc>
        <w:tc>
          <w:tcPr>
            <w:tcW w:w="0" w:type="auto"/>
            <w:hideMark/>
          </w:tcPr>
          <w:p w14:paraId="491D373D"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60.46204</w:t>
            </w:r>
          </w:p>
        </w:tc>
      </w:tr>
      <w:tr w:rsidR="00C517E2" w:rsidRPr="00C517E2" w14:paraId="153BA02B" w14:textId="77777777" w:rsidTr="000A3D4B">
        <w:tc>
          <w:tcPr>
            <w:tcW w:w="0" w:type="auto"/>
            <w:hideMark/>
          </w:tcPr>
          <w:p w14:paraId="3923BCD8"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3</w:t>
            </w:r>
          </w:p>
        </w:tc>
        <w:tc>
          <w:tcPr>
            <w:tcW w:w="0" w:type="auto"/>
            <w:hideMark/>
          </w:tcPr>
          <w:p w14:paraId="2B107D91"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60.jpg</w:t>
            </w:r>
          </w:p>
        </w:tc>
        <w:tc>
          <w:tcPr>
            <w:tcW w:w="0" w:type="auto"/>
            <w:hideMark/>
          </w:tcPr>
          <w:p w14:paraId="32ADF37A"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712</w:t>
            </w:r>
          </w:p>
        </w:tc>
        <w:tc>
          <w:tcPr>
            <w:tcW w:w="0" w:type="auto"/>
            <w:hideMark/>
          </w:tcPr>
          <w:p w14:paraId="566253F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59.27562</w:t>
            </w:r>
          </w:p>
        </w:tc>
      </w:tr>
      <w:tr w:rsidR="00C517E2" w:rsidRPr="00C517E2" w14:paraId="4F3D319D" w14:textId="77777777" w:rsidTr="000A3D4B">
        <w:tc>
          <w:tcPr>
            <w:tcW w:w="0" w:type="auto"/>
            <w:hideMark/>
          </w:tcPr>
          <w:p w14:paraId="2B7C5402"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14</w:t>
            </w:r>
          </w:p>
        </w:tc>
        <w:tc>
          <w:tcPr>
            <w:tcW w:w="0" w:type="auto"/>
            <w:hideMark/>
          </w:tcPr>
          <w:p w14:paraId="5BAFA804"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800.jpg</w:t>
            </w:r>
          </w:p>
        </w:tc>
        <w:tc>
          <w:tcPr>
            <w:tcW w:w="0" w:type="auto"/>
            <w:hideMark/>
          </w:tcPr>
          <w:p w14:paraId="7CCD92BE" w14:textId="77777777" w:rsidR="00C517E2" w:rsidRPr="00C517E2" w:rsidRDefault="00C517E2" w:rsidP="00C517E2">
            <w:pPr>
              <w:spacing w:line="240" w:lineRule="auto"/>
              <w:jc w:val="center"/>
              <w:rPr>
                <w:rFonts w:eastAsia="Times New Roman"/>
                <w:lang w:eastAsia="en-GB"/>
              </w:rPr>
            </w:pPr>
            <w:r w:rsidRPr="00C517E2">
              <w:rPr>
                <w:rFonts w:eastAsia="Times New Roman"/>
                <w:lang w:eastAsia="en-GB"/>
              </w:rPr>
              <w:t>39.0727</w:t>
            </w:r>
          </w:p>
        </w:tc>
        <w:tc>
          <w:tcPr>
            <w:tcW w:w="0" w:type="auto"/>
            <w:hideMark/>
          </w:tcPr>
          <w:p w14:paraId="75837570" w14:textId="77777777" w:rsidR="00C517E2" w:rsidRPr="00C517E2" w:rsidRDefault="00C517E2" w:rsidP="0049177B">
            <w:pPr>
              <w:keepNext/>
              <w:spacing w:line="240" w:lineRule="auto"/>
              <w:jc w:val="center"/>
              <w:rPr>
                <w:rFonts w:eastAsia="Times New Roman"/>
                <w:lang w:eastAsia="en-GB"/>
              </w:rPr>
            </w:pPr>
            <w:r w:rsidRPr="00C517E2">
              <w:rPr>
                <w:rFonts w:eastAsia="Times New Roman"/>
                <w:lang w:eastAsia="en-GB"/>
              </w:rPr>
              <w:t>57.55102</w:t>
            </w:r>
          </w:p>
        </w:tc>
      </w:tr>
    </w:tbl>
    <w:p w14:paraId="0FA59958" w14:textId="4E326CDE" w:rsidR="00C517E2" w:rsidRDefault="0049177B" w:rsidP="0049177B">
      <w:pPr>
        <w:pStyle w:val="Caption"/>
        <w:jc w:val="center"/>
        <w:rPr>
          <w:lang w:val="en-US" w:bidi="si-LK"/>
        </w:rPr>
      </w:pPr>
      <w:bookmarkStart w:id="228" w:name="_Toc39684429"/>
      <w:r>
        <w:t xml:space="preserve">Table </w:t>
      </w:r>
      <w:r w:rsidR="006D5BD5">
        <w:fldChar w:fldCharType="begin"/>
      </w:r>
      <w:r w:rsidR="006D5BD5">
        <w:instrText xml:space="preserve"> STYLEREF 2 \s </w:instrText>
      </w:r>
      <w:r w:rsidR="006D5BD5">
        <w:fldChar w:fldCharType="separate"/>
      </w:r>
      <w:r w:rsidR="00A318BF">
        <w:rPr>
          <w:noProof/>
        </w:rPr>
        <w:t>9.7</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Benchmarking results</w:t>
      </w:r>
      <w:bookmarkEnd w:id="228"/>
    </w:p>
    <w:p w14:paraId="2A822D82" w14:textId="378C4CD5" w:rsidR="00C517E2" w:rsidRDefault="00C517E2" w:rsidP="004A00E4">
      <w:pPr>
        <w:rPr>
          <w:lang w:val="en-US" w:bidi="si-LK"/>
        </w:rPr>
      </w:pPr>
      <w:r>
        <w:rPr>
          <w:lang w:val="en-US" w:bidi="si-LK"/>
        </w:rPr>
        <w:t>It can be observed that some images have 0 SSIM values, these images were images that were failed to be converted using the raw library as the application ran out of memory. However, using the Transform vector conversion platforms image preprocessing methods these images were able to successfully converted without any issues.</w:t>
      </w:r>
    </w:p>
    <w:p w14:paraId="63B69864" w14:textId="4897298A" w:rsidR="00C517E2" w:rsidRPr="00C517E2" w:rsidRDefault="00C517E2" w:rsidP="004A00E4">
      <w:pPr>
        <w:rPr>
          <w:lang w:val="en-US" w:bidi="si-LK"/>
        </w:rPr>
      </w:pPr>
      <w:r>
        <w:rPr>
          <w:lang w:val="en-US" w:bidi="si-LK"/>
        </w:rPr>
        <w:lastRenderedPageBreak/>
        <w:t xml:space="preserve">It can also be observed here that there is a significant increase in the Structural similarity index score between the vanilla conversion library and the Transform vector conversion process. 14 images have been used to test this of different image sizes and resolutions which have been picked on random. According to the above comparison it can be confirmed that a substantial increase in the output images similarity to its raster counterpart can be obtained by using the Transform Vector platform. </w:t>
      </w:r>
    </w:p>
    <w:p w14:paraId="01F8A41D" w14:textId="77777777" w:rsidR="004A00E4" w:rsidRPr="004A00E4" w:rsidRDefault="004A00E4" w:rsidP="004A00E4">
      <w:pPr>
        <w:rPr>
          <w:lang w:bidi="si-LK"/>
        </w:rPr>
      </w:pPr>
    </w:p>
    <w:p w14:paraId="47B84BD4" w14:textId="7C294A1A" w:rsidR="009134B9" w:rsidRDefault="009134B9" w:rsidP="009134B9">
      <w:pPr>
        <w:pStyle w:val="Heading2"/>
      </w:pPr>
      <w:bookmarkStart w:id="229" w:name="_Toc39684384"/>
      <w:r>
        <w:t>Reflection on Functional Requirements</w:t>
      </w:r>
      <w:bookmarkEnd w:id="229"/>
    </w:p>
    <w:p w14:paraId="210BEEF4" w14:textId="2DAEDD67" w:rsidR="00C517E2" w:rsidRDefault="00DE39A6" w:rsidP="00C517E2">
      <w:pPr>
        <w:rPr>
          <w:lang w:bidi="si-LK"/>
        </w:rPr>
      </w:pPr>
      <w:r>
        <w:rPr>
          <w:lang w:bidi="si-LK"/>
        </w:rPr>
        <w:t xml:space="preserve">The following table describes the functional requirements that were stated in the System Requirements Specification chapter of the document and if they have been implemented within the </w:t>
      </w:r>
      <w:r w:rsidR="000A3D4B">
        <w:rPr>
          <w:lang w:bidi="si-LK"/>
        </w:rPr>
        <w:t>system.</w:t>
      </w:r>
    </w:p>
    <w:tbl>
      <w:tblPr>
        <w:tblStyle w:val="TableGrid"/>
        <w:tblW w:w="9351" w:type="dxa"/>
        <w:tblLook w:val="04A0" w:firstRow="1" w:lastRow="0" w:firstColumn="1" w:lastColumn="0" w:noHBand="0" w:noVBand="1"/>
      </w:tblPr>
      <w:tblGrid>
        <w:gridCol w:w="588"/>
        <w:gridCol w:w="5866"/>
        <w:gridCol w:w="1483"/>
        <w:gridCol w:w="1414"/>
      </w:tblGrid>
      <w:tr w:rsidR="000A3D4B" w:rsidRPr="00DE662E" w14:paraId="43ECFF46" w14:textId="77777777" w:rsidTr="000A3D4B">
        <w:tc>
          <w:tcPr>
            <w:tcW w:w="588" w:type="dxa"/>
          </w:tcPr>
          <w:p w14:paraId="4E66B684" w14:textId="77777777" w:rsidR="000A3D4B" w:rsidRPr="00DE662E" w:rsidRDefault="000A3D4B" w:rsidP="000A3D4B">
            <w:pPr>
              <w:rPr>
                <w:b/>
              </w:rPr>
            </w:pPr>
            <w:r w:rsidRPr="00DE662E">
              <w:rPr>
                <w:b/>
              </w:rPr>
              <w:t>FR No.</w:t>
            </w:r>
          </w:p>
        </w:tc>
        <w:tc>
          <w:tcPr>
            <w:tcW w:w="5866" w:type="dxa"/>
          </w:tcPr>
          <w:p w14:paraId="5574C5B6" w14:textId="77777777" w:rsidR="000A3D4B" w:rsidRPr="00DE662E" w:rsidRDefault="000A3D4B" w:rsidP="000A3D4B">
            <w:pPr>
              <w:rPr>
                <w:b/>
              </w:rPr>
            </w:pPr>
            <w:r w:rsidRPr="00DE662E">
              <w:rPr>
                <w:b/>
              </w:rPr>
              <w:t>Requirement</w:t>
            </w:r>
          </w:p>
        </w:tc>
        <w:tc>
          <w:tcPr>
            <w:tcW w:w="1483" w:type="dxa"/>
          </w:tcPr>
          <w:p w14:paraId="08E51627" w14:textId="06EC1A34" w:rsidR="000A3D4B" w:rsidRPr="00DE662E" w:rsidRDefault="000A3D4B" w:rsidP="000A3D4B">
            <w:pPr>
              <w:rPr>
                <w:b/>
              </w:rPr>
            </w:pPr>
            <w:r>
              <w:rPr>
                <w:b/>
              </w:rPr>
              <w:t>Status</w:t>
            </w:r>
          </w:p>
        </w:tc>
        <w:tc>
          <w:tcPr>
            <w:tcW w:w="1414" w:type="dxa"/>
          </w:tcPr>
          <w:p w14:paraId="50520694" w14:textId="2560AD4C" w:rsidR="000A3D4B" w:rsidRPr="00DE662E" w:rsidRDefault="000A3D4B" w:rsidP="000A3D4B">
            <w:pPr>
              <w:rPr>
                <w:b/>
              </w:rPr>
            </w:pPr>
            <w:r w:rsidRPr="00DE662E">
              <w:rPr>
                <w:b/>
              </w:rPr>
              <w:t>Priority</w:t>
            </w:r>
          </w:p>
        </w:tc>
      </w:tr>
      <w:tr w:rsidR="000A3D4B" w:rsidRPr="00045DCD" w14:paraId="136F70CF" w14:textId="77777777" w:rsidTr="000A3D4B">
        <w:tc>
          <w:tcPr>
            <w:tcW w:w="588" w:type="dxa"/>
          </w:tcPr>
          <w:p w14:paraId="7609EAFB" w14:textId="77777777" w:rsidR="000A3D4B" w:rsidRPr="00045DCD" w:rsidRDefault="000A3D4B" w:rsidP="000A3D4B">
            <w:pPr>
              <w:rPr>
                <w:b/>
              </w:rPr>
            </w:pPr>
            <w:r w:rsidRPr="00045DCD">
              <w:rPr>
                <w:b/>
              </w:rPr>
              <w:t>1</w:t>
            </w:r>
          </w:p>
        </w:tc>
        <w:tc>
          <w:tcPr>
            <w:tcW w:w="5866" w:type="dxa"/>
          </w:tcPr>
          <w:p w14:paraId="7588951E" w14:textId="77777777" w:rsidR="000A3D4B" w:rsidRPr="00045DCD" w:rsidRDefault="000A3D4B" w:rsidP="000A3D4B">
            <w:r w:rsidRPr="00045DCD">
              <w:t>Convert Image from Raster to vector</w:t>
            </w:r>
          </w:p>
        </w:tc>
        <w:tc>
          <w:tcPr>
            <w:tcW w:w="1483" w:type="dxa"/>
          </w:tcPr>
          <w:p w14:paraId="38F96C9B" w14:textId="3D668A9C" w:rsidR="000A3D4B" w:rsidRPr="00045DCD" w:rsidRDefault="000A3D4B" w:rsidP="000A3D4B">
            <w:r>
              <w:t>Implemented</w:t>
            </w:r>
          </w:p>
        </w:tc>
        <w:tc>
          <w:tcPr>
            <w:tcW w:w="1414" w:type="dxa"/>
          </w:tcPr>
          <w:p w14:paraId="5BAB0C44" w14:textId="578F8BF7" w:rsidR="000A3D4B" w:rsidRPr="00045DCD" w:rsidRDefault="000A3D4B" w:rsidP="000A3D4B">
            <w:r w:rsidRPr="00045DCD">
              <w:t>Critical</w:t>
            </w:r>
          </w:p>
        </w:tc>
      </w:tr>
      <w:tr w:rsidR="000A3D4B" w:rsidRPr="00045DCD" w14:paraId="0BB734E2" w14:textId="77777777" w:rsidTr="000A3D4B">
        <w:tc>
          <w:tcPr>
            <w:tcW w:w="588" w:type="dxa"/>
          </w:tcPr>
          <w:p w14:paraId="3547702B" w14:textId="77777777" w:rsidR="000A3D4B" w:rsidRPr="00045DCD" w:rsidRDefault="000A3D4B" w:rsidP="000A3D4B">
            <w:pPr>
              <w:rPr>
                <w:b/>
              </w:rPr>
            </w:pPr>
            <w:r>
              <w:rPr>
                <w:b/>
              </w:rPr>
              <w:t>2</w:t>
            </w:r>
          </w:p>
        </w:tc>
        <w:tc>
          <w:tcPr>
            <w:tcW w:w="5866" w:type="dxa"/>
          </w:tcPr>
          <w:p w14:paraId="10A6F997" w14:textId="77777777" w:rsidR="000A3D4B" w:rsidRPr="00045DCD" w:rsidRDefault="000A3D4B" w:rsidP="000A3D4B">
            <w:r>
              <w:t>Classify GIS image with trained model</w:t>
            </w:r>
          </w:p>
        </w:tc>
        <w:tc>
          <w:tcPr>
            <w:tcW w:w="1483" w:type="dxa"/>
          </w:tcPr>
          <w:p w14:paraId="44C08A1C" w14:textId="34AC28DC" w:rsidR="000A3D4B" w:rsidRDefault="000A3D4B" w:rsidP="000A3D4B">
            <w:pPr>
              <w:jc w:val="center"/>
            </w:pPr>
            <w:r>
              <w:t>Implemented</w:t>
            </w:r>
          </w:p>
        </w:tc>
        <w:tc>
          <w:tcPr>
            <w:tcW w:w="1414" w:type="dxa"/>
          </w:tcPr>
          <w:p w14:paraId="36D4E096" w14:textId="53C84309" w:rsidR="000A3D4B" w:rsidRPr="00045DCD" w:rsidRDefault="000A3D4B" w:rsidP="000A3D4B">
            <w:r>
              <w:t>Critical</w:t>
            </w:r>
          </w:p>
        </w:tc>
      </w:tr>
      <w:tr w:rsidR="000A3D4B" w:rsidRPr="00045DCD" w14:paraId="2B99E3AA" w14:textId="77777777" w:rsidTr="000A3D4B">
        <w:tc>
          <w:tcPr>
            <w:tcW w:w="588" w:type="dxa"/>
          </w:tcPr>
          <w:p w14:paraId="0E747295" w14:textId="77777777" w:rsidR="000A3D4B" w:rsidRDefault="000A3D4B" w:rsidP="000A3D4B">
            <w:pPr>
              <w:rPr>
                <w:b/>
              </w:rPr>
            </w:pPr>
            <w:r>
              <w:rPr>
                <w:b/>
              </w:rPr>
              <w:t>3</w:t>
            </w:r>
          </w:p>
        </w:tc>
        <w:tc>
          <w:tcPr>
            <w:tcW w:w="5866" w:type="dxa"/>
          </w:tcPr>
          <w:p w14:paraId="245C859D" w14:textId="77777777" w:rsidR="000A3D4B" w:rsidRDefault="000A3D4B" w:rsidP="000A3D4B">
            <w:r>
              <w:t>Identify conversion parameters</w:t>
            </w:r>
          </w:p>
        </w:tc>
        <w:tc>
          <w:tcPr>
            <w:tcW w:w="1483" w:type="dxa"/>
          </w:tcPr>
          <w:p w14:paraId="0DDBA8DD" w14:textId="4BA8526B" w:rsidR="000A3D4B" w:rsidRDefault="000A3D4B" w:rsidP="000A3D4B">
            <w:r>
              <w:t>Implemented</w:t>
            </w:r>
          </w:p>
        </w:tc>
        <w:tc>
          <w:tcPr>
            <w:tcW w:w="1414" w:type="dxa"/>
          </w:tcPr>
          <w:p w14:paraId="74230AD6" w14:textId="297F25D8" w:rsidR="000A3D4B" w:rsidRDefault="000A3D4B" w:rsidP="000A3D4B">
            <w:r>
              <w:t>Critical</w:t>
            </w:r>
          </w:p>
        </w:tc>
      </w:tr>
      <w:tr w:rsidR="000A3D4B" w:rsidRPr="00045DCD" w14:paraId="625390F2" w14:textId="77777777" w:rsidTr="000A3D4B">
        <w:tc>
          <w:tcPr>
            <w:tcW w:w="588" w:type="dxa"/>
          </w:tcPr>
          <w:p w14:paraId="60024D64" w14:textId="731AAA4C" w:rsidR="000A3D4B" w:rsidRPr="00045DCD" w:rsidRDefault="000A3D4B" w:rsidP="000A3D4B">
            <w:pPr>
              <w:rPr>
                <w:b/>
              </w:rPr>
            </w:pPr>
            <w:r>
              <w:rPr>
                <w:b/>
              </w:rPr>
              <w:t>4</w:t>
            </w:r>
          </w:p>
        </w:tc>
        <w:tc>
          <w:tcPr>
            <w:tcW w:w="5866" w:type="dxa"/>
          </w:tcPr>
          <w:p w14:paraId="535FDD7A" w14:textId="3319A08A" w:rsidR="000A3D4B" w:rsidRPr="00045DCD" w:rsidRDefault="000A3D4B" w:rsidP="000A3D4B">
            <w:r w:rsidRPr="00045DCD">
              <w:t xml:space="preserve">Change auto selected parameters and </w:t>
            </w:r>
            <w:r>
              <w:t>do</w:t>
            </w:r>
            <w:r w:rsidRPr="00045DCD">
              <w:t xml:space="preserve"> conversion process</w:t>
            </w:r>
          </w:p>
        </w:tc>
        <w:tc>
          <w:tcPr>
            <w:tcW w:w="1483" w:type="dxa"/>
          </w:tcPr>
          <w:p w14:paraId="636344FA" w14:textId="793099BB" w:rsidR="000A3D4B" w:rsidRPr="00045DCD" w:rsidRDefault="000A3D4B" w:rsidP="000A3D4B">
            <w:r>
              <w:t>Implemented</w:t>
            </w:r>
          </w:p>
        </w:tc>
        <w:tc>
          <w:tcPr>
            <w:tcW w:w="1414" w:type="dxa"/>
          </w:tcPr>
          <w:p w14:paraId="32C76D48" w14:textId="641060ED" w:rsidR="000A3D4B" w:rsidRPr="00045DCD" w:rsidRDefault="000A3D4B" w:rsidP="000A3D4B">
            <w:r w:rsidRPr="00045DCD">
              <w:t>Critical</w:t>
            </w:r>
          </w:p>
        </w:tc>
      </w:tr>
      <w:tr w:rsidR="000A3D4B" w:rsidRPr="00045DCD" w14:paraId="2F19B397" w14:textId="77777777" w:rsidTr="000A3D4B">
        <w:tc>
          <w:tcPr>
            <w:tcW w:w="588" w:type="dxa"/>
          </w:tcPr>
          <w:p w14:paraId="3AEC753F" w14:textId="2AFFD24F" w:rsidR="000A3D4B" w:rsidRPr="00045DCD" w:rsidRDefault="000A3D4B" w:rsidP="000A3D4B">
            <w:pPr>
              <w:rPr>
                <w:b/>
              </w:rPr>
            </w:pPr>
            <w:r>
              <w:rPr>
                <w:b/>
              </w:rPr>
              <w:t>5</w:t>
            </w:r>
          </w:p>
        </w:tc>
        <w:tc>
          <w:tcPr>
            <w:tcW w:w="5866" w:type="dxa"/>
          </w:tcPr>
          <w:p w14:paraId="1C5AC9DB" w14:textId="77777777" w:rsidR="000A3D4B" w:rsidRPr="00045DCD" w:rsidRDefault="000A3D4B" w:rsidP="000A3D4B">
            <w:r w:rsidRPr="00045DCD">
              <w:t xml:space="preserve">Save converted file </w:t>
            </w:r>
          </w:p>
        </w:tc>
        <w:tc>
          <w:tcPr>
            <w:tcW w:w="1483" w:type="dxa"/>
          </w:tcPr>
          <w:p w14:paraId="0765400A" w14:textId="5886A5B3" w:rsidR="000A3D4B" w:rsidRPr="00045DCD" w:rsidRDefault="000A3D4B" w:rsidP="000A3D4B">
            <w:r>
              <w:t>Implemented</w:t>
            </w:r>
          </w:p>
        </w:tc>
        <w:tc>
          <w:tcPr>
            <w:tcW w:w="1414" w:type="dxa"/>
          </w:tcPr>
          <w:p w14:paraId="6CF76F66" w14:textId="725A25B3" w:rsidR="000A3D4B" w:rsidRPr="00045DCD" w:rsidRDefault="000A3D4B" w:rsidP="0049177B">
            <w:pPr>
              <w:keepNext/>
            </w:pPr>
            <w:r w:rsidRPr="00045DCD">
              <w:t>Important</w:t>
            </w:r>
          </w:p>
        </w:tc>
      </w:tr>
    </w:tbl>
    <w:p w14:paraId="51CC7601" w14:textId="228F607F" w:rsidR="00DE39A6" w:rsidRDefault="0049177B" w:rsidP="0049177B">
      <w:pPr>
        <w:pStyle w:val="Caption"/>
        <w:jc w:val="center"/>
        <w:rPr>
          <w:lang w:bidi="si-LK"/>
        </w:rPr>
      </w:pPr>
      <w:bookmarkStart w:id="230" w:name="_Toc39684430"/>
      <w:r>
        <w:t xml:space="preserve">Table </w:t>
      </w:r>
      <w:r w:rsidR="006D5BD5">
        <w:fldChar w:fldCharType="begin"/>
      </w:r>
      <w:r w:rsidR="006D5BD5">
        <w:instrText xml:space="preserve"> STYLEREF 2 \s </w:instrText>
      </w:r>
      <w:r w:rsidR="006D5BD5">
        <w:fldChar w:fldCharType="separate"/>
      </w:r>
      <w:r w:rsidR="00A318BF">
        <w:rPr>
          <w:noProof/>
        </w:rPr>
        <w:t>9.8</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9.8 </w:t>
      </w:r>
      <w:r w:rsidRPr="009D19E0">
        <w:t>Reflection on Functional Requirements</w:t>
      </w:r>
      <w:bookmarkEnd w:id="230"/>
    </w:p>
    <w:p w14:paraId="50D1123A" w14:textId="6142D5CF" w:rsidR="000A3D4B" w:rsidRDefault="00C517E2" w:rsidP="00DE39A6">
      <w:r>
        <w:t xml:space="preserve">The author is highly satisfied with the </w:t>
      </w:r>
      <w:r w:rsidR="00DE39A6">
        <w:t xml:space="preserve">progress that has been achieved through this and as all the project deliverables have been met. The possible enhancements that can be done to this project for its further improvement are discussed in the next chapter of this document. </w:t>
      </w:r>
    </w:p>
    <w:p w14:paraId="0E600278" w14:textId="046E93C8" w:rsidR="009134B9" w:rsidRPr="009134B9" w:rsidRDefault="009134B9" w:rsidP="00DE39A6">
      <w:pPr>
        <w:pStyle w:val="Heading2"/>
      </w:pPr>
      <w:bookmarkStart w:id="231" w:name="_Toc39684385"/>
      <w:r>
        <w:t>Chapter Summary</w:t>
      </w:r>
      <w:bookmarkEnd w:id="231"/>
    </w:p>
    <w:p w14:paraId="4A77D0D2" w14:textId="1A779340" w:rsidR="00726472" w:rsidRDefault="000A3D4B" w:rsidP="000D18BD">
      <w:pPr>
        <w:rPr>
          <w:lang w:bidi="si-LK"/>
        </w:rPr>
      </w:pPr>
      <w:r>
        <w:rPr>
          <w:lang w:bidi="si-LK"/>
        </w:rPr>
        <w:t xml:space="preserve">This chapter initially determines the </w:t>
      </w:r>
      <w:r w:rsidR="00631421">
        <w:rPr>
          <w:lang w:bidi="si-LK"/>
        </w:rPr>
        <w:t>evaluation</w:t>
      </w:r>
      <w:r>
        <w:rPr>
          <w:lang w:bidi="si-LK"/>
        </w:rPr>
        <w:t xml:space="preserve"> criteria and goals set by the author of this project. Then the process of selection of evaluators are broken down and the evaluation of the selected evaluators are mentioned. The authors self-evaluation of the project is also discussed and benchmarking is carried out. Finally, the reflection on the functional requirements and its status is done.</w:t>
      </w:r>
    </w:p>
    <w:p w14:paraId="7858AD4D" w14:textId="77777777" w:rsidR="00726472" w:rsidRDefault="00726472">
      <w:pPr>
        <w:spacing w:line="259" w:lineRule="auto"/>
        <w:jc w:val="left"/>
        <w:rPr>
          <w:lang w:bidi="si-LK"/>
        </w:rPr>
      </w:pPr>
      <w:r>
        <w:rPr>
          <w:lang w:bidi="si-LK"/>
        </w:rPr>
        <w:br w:type="page"/>
      </w:r>
    </w:p>
    <w:p w14:paraId="6117770F" w14:textId="77777777" w:rsidR="0069009C" w:rsidRDefault="00CE05D3" w:rsidP="00CE05D3">
      <w:pPr>
        <w:pStyle w:val="Heading1"/>
      </w:pPr>
      <w:bookmarkStart w:id="232" w:name="_Toc39684386"/>
      <w:r>
        <w:lastRenderedPageBreak/>
        <w:t>Chapter 10: Conclusion</w:t>
      </w:r>
      <w:bookmarkEnd w:id="232"/>
    </w:p>
    <w:p w14:paraId="33A29828" w14:textId="05400DA3" w:rsidR="0069009C" w:rsidRDefault="0069009C" w:rsidP="0069009C">
      <w:pPr>
        <w:pStyle w:val="Heading2"/>
      </w:pPr>
      <w:bookmarkStart w:id="233" w:name="_Toc39684387"/>
      <w:r>
        <w:t>Chapter Overview</w:t>
      </w:r>
      <w:bookmarkEnd w:id="233"/>
    </w:p>
    <w:p w14:paraId="1DDB0F8E" w14:textId="782D8156" w:rsidR="0069009C" w:rsidRDefault="0069009C" w:rsidP="00736855">
      <w:pPr>
        <w:rPr>
          <w:lang w:bidi="si-LK"/>
        </w:rPr>
      </w:pPr>
      <w:r>
        <w:rPr>
          <w:lang w:bidi="si-LK"/>
        </w:rPr>
        <w:t xml:space="preserve">This chapter concludes the main section of the body of this document by discussing the achievement and thoughts of the author regarding the research carried out. The chapter initially discusses about the achievement of the aims and objectives, the functional and non-functional </w:t>
      </w:r>
      <w:r w:rsidR="00736855">
        <w:rPr>
          <w:lang w:bidi="si-LK"/>
        </w:rPr>
        <w:t>requirements</w:t>
      </w:r>
      <w:r>
        <w:rPr>
          <w:lang w:bidi="si-LK"/>
        </w:rPr>
        <w:t xml:space="preserve">. The milestones and </w:t>
      </w:r>
      <w:r w:rsidR="00736855">
        <w:rPr>
          <w:lang w:bidi="si-LK"/>
        </w:rPr>
        <w:t>deliverables</w:t>
      </w:r>
      <w:r>
        <w:rPr>
          <w:lang w:bidi="si-LK"/>
        </w:rPr>
        <w:t xml:space="preserve"> </w:t>
      </w:r>
      <w:r w:rsidR="00736855">
        <w:rPr>
          <w:lang w:bidi="si-LK"/>
        </w:rPr>
        <w:t>completed</w:t>
      </w:r>
      <w:r>
        <w:rPr>
          <w:lang w:bidi="si-LK"/>
        </w:rPr>
        <w:t xml:space="preserve"> during this project are also </w:t>
      </w:r>
      <w:r w:rsidR="00736855">
        <w:rPr>
          <w:lang w:bidi="si-LK"/>
        </w:rPr>
        <w:t>discussed. Problems faced while conducting this research and the current limitations will then be discussed. Next, the future enhancement will be stated, and finally the contribution and the concluding remarks will be elaborated on.</w:t>
      </w:r>
    </w:p>
    <w:p w14:paraId="294518FD" w14:textId="77777777" w:rsidR="0069009C" w:rsidRPr="0069009C" w:rsidRDefault="0069009C" w:rsidP="0069009C">
      <w:pPr>
        <w:rPr>
          <w:lang w:bidi="si-LK"/>
        </w:rPr>
      </w:pPr>
    </w:p>
    <w:p w14:paraId="527A9B7C" w14:textId="61A06257" w:rsidR="0069009C" w:rsidRDefault="0069009C" w:rsidP="0069009C">
      <w:pPr>
        <w:pStyle w:val="Heading2"/>
      </w:pPr>
      <w:bookmarkStart w:id="234" w:name="_Toc39684388"/>
      <w:r>
        <w:t>Achievement of Aim and Objectives</w:t>
      </w:r>
      <w:bookmarkEnd w:id="234"/>
    </w:p>
    <w:p w14:paraId="60E97EF1" w14:textId="02156185" w:rsidR="0069009C" w:rsidRDefault="0069009C" w:rsidP="0069009C">
      <w:pPr>
        <w:pStyle w:val="Heading3"/>
      </w:pPr>
      <w:bookmarkStart w:id="235" w:name="_Toc39684389"/>
      <w:r>
        <w:t>Achievement of the Project Aim</w:t>
      </w:r>
      <w:bookmarkEnd w:id="235"/>
    </w:p>
    <w:p w14:paraId="59A13357" w14:textId="6CDD1B5E" w:rsidR="00736855" w:rsidRDefault="00736855" w:rsidP="00736855">
      <w:pPr>
        <w:rPr>
          <w:rStyle w:val="Emphasis"/>
        </w:rPr>
      </w:pPr>
      <w:r>
        <w:rPr>
          <w:rStyle w:val="Emphasis"/>
        </w:rPr>
        <w:t>“</w:t>
      </w:r>
      <w:r w:rsidRPr="00736855">
        <w:rPr>
          <w:rStyle w:val="Emphasis"/>
        </w:rPr>
        <w:t>To investigate design and implement a Raster to Vector conversion platform that selects the best method of conversion using image processing techniques.</w:t>
      </w:r>
      <w:r>
        <w:rPr>
          <w:rStyle w:val="Emphasis"/>
        </w:rPr>
        <w:t>”</w:t>
      </w:r>
    </w:p>
    <w:p w14:paraId="094ADDE6" w14:textId="621EACCB" w:rsidR="00736855" w:rsidRPr="00736855" w:rsidRDefault="00736855" w:rsidP="00736855">
      <w:pPr>
        <w:rPr>
          <w:lang w:bidi="si-LK"/>
        </w:rPr>
      </w:pPr>
      <w:r>
        <w:rPr>
          <w:rStyle w:val="Emphasis"/>
          <w:i w:val="0"/>
        </w:rPr>
        <w:t>The raster to vector conversion platform created as a solution in this research project was capable of selecting best fit conversion parameters to a given image using image classification and various image pre-processing techniques. Hence, it can be concluded that the aim of this project has been Satisfactorily achieved.</w:t>
      </w:r>
    </w:p>
    <w:p w14:paraId="3EF21564" w14:textId="00889EFB" w:rsidR="0069009C" w:rsidRDefault="0069009C" w:rsidP="0069009C">
      <w:pPr>
        <w:pStyle w:val="Heading3"/>
      </w:pPr>
      <w:bookmarkStart w:id="236" w:name="_Toc39684390"/>
      <w:r>
        <w:t>Achievement of Research Objectives</w:t>
      </w:r>
      <w:bookmarkEnd w:id="236"/>
    </w:p>
    <w:p w14:paraId="6837E53C" w14:textId="77680A81" w:rsidR="00736855" w:rsidRDefault="00736855" w:rsidP="00F32443">
      <w:pPr>
        <w:rPr>
          <w:i/>
          <w:u w:val="single"/>
        </w:rPr>
      </w:pPr>
      <w:r w:rsidRPr="00F32443">
        <w:rPr>
          <w:i/>
          <w:u w:val="single"/>
        </w:rPr>
        <w:t>To conduct a thorough literature review on existing solutions and platforms</w:t>
      </w:r>
    </w:p>
    <w:p w14:paraId="6D67EDD9" w14:textId="2BCEEFAA" w:rsidR="00F32443" w:rsidRPr="00F32443" w:rsidRDefault="00F32443" w:rsidP="00F32443">
      <w:r>
        <w:t>A through literature review has been conducted by going through the contents of over 30 publications related to GIS imagery, Raster and vector image processing, Raster to vector image conversions. Additionally, documentations of the libraries and packages to be used has also been conducted to gain more information when selecting the final technologies for implementation.</w:t>
      </w:r>
    </w:p>
    <w:p w14:paraId="62B79780" w14:textId="77777777" w:rsidR="00F32443" w:rsidRDefault="00F32443" w:rsidP="00F32443">
      <w:pPr>
        <w:rPr>
          <w:i/>
          <w:u w:val="single"/>
        </w:rPr>
      </w:pPr>
      <w:r w:rsidRPr="00F32443">
        <w:rPr>
          <w:i/>
          <w:u w:val="single"/>
        </w:rPr>
        <w:t>To design an image processing model to identify classifications of a Raster image related to GIS</w:t>
      </w:r>
    </w:p>
    <w:p w14:paraId="3F2F2CBF" w14:textId="726B3F6B" w:rsidR="00F32443" w:rsidRPr="00F32443" w:rsidRDefault="00F32443" w:rsidP="00F32443">
      <w:r>
        <w:t xml:space="preserve">An image classification model that uses </w:t>
      </w:r>
      <w:r w:rsidR="00791AA9">
        <w:t>a Convoluted Neural Network</w:t>
      </w:r>
      <w:r>
        <w:t xml:space="preserve"> to classify image data </w:t>
      </w:r>
      <w:r w:rsidR="00791AA9">
        <w:t>into the classifications defined as Satellite imagery, land classification maps and Scanned maps (GIS Imagery) was implemented during this project.</w:t>
      </w:r>
    </w:p>
    <w:p w14:paraId="0527E158" w14:textId="77777777" w:rsidR="00F32443" w:rsidRDefault="00F32443" w:rsidP="00F32443">
      <w:pPr>
        <w:rPr>
          <w:i/>
          <w:u w:val="single"/>
        </w:rPr>
      </w:pPr>
      <w:r w:rsidRPr="00F32443">
        <w:rPr>
          <w:i/>
          <w:u w:val="single"/>
        </w:rPr>
        <w:lastRenderedPageBreak/>
        <w:t>To implement functionality to determine the most favourable parameters for the conversion through the parameters identified from the image processing process</w:t>
      </w:r>
    </w:p>
    <w:p w14:paraId="2A8EA026" w14:textId="61A05655" w:rsidR="00736855" w:rsidRDefault="00791AA9" w:rsidP="00791AA9">
      <w:r>
        <w:t>A</w:t>
      </w:r>
      <w:r w:rsidR="00F32443">
        <w:t xml:space="preserve"> parameter trainer model that uses various image processing techniques have been developed through the course of this project. </w:t>
      </w:r>
      <w:r>
        <w:t>T</w:t>
      </w:r>
      <w:r w:rsidR="00F32443">
        <w:t xml:space="preserve">he parameter trainer method that uses Structural similarity index to identify best fit parameters </w:t>
      </w:r>
      <w:r>
        <w:t>and then compile files for each category with best parameters for the data set from which a best parameter range can be obtained. This is then used to convert the image.</w:t>
      </w:r>
    </w:p>
    <w:p w14:paraId="5F1CE49A" w14:textId="127CDE76" w:rsidR="00791AA9" w:rsidRDefault="00791AA9" w:rsidP="00791AA9">
      <w:pPr>
        <w:rPr>
          <w:i/>
          <w:u w:val="single"/>
        </w:rPr>
      </w:pPr>
      <w:r w:rsidRPr="00791AA9">
        <w:rPr>
          <w:i/>
          <w:u w:val="single"/>
        </w:rPr>
        <w:t>To evaluate the converted Vector image in terms of accuracy and speed of conversion.</w:t>
      </w:r>
    </w:p>
    <w:p w14:paraId="1447A25B" w14:textId="2B31BE64" w:rsidR="00736855" w:rsidRPr="00736855" w:rsidRDefault="00791AA9" w:rsidP="00736855">
      <w:pPr>
        <w:rPr>
          <w:lang w:bidi="si-LK"/>
        </w:rPr>
      </w:pPr>
      <w:r>
        <w:t>An evaluation has been conducted in the Testing chapter of this report where the accuracy of the conversion is evaluated with the raw platform which has not used best fir parameters, and the time of conversion has also been tested and documented in this chapter.</w:t>
      </w:r>
    </w:p>
    <w:p w14:paraId="2B4FCAFF" w14:textId="3983C51C" w:rsidR="0069009C" w:rsidRDefault="0069009C" w:rsidP="0069009C">
      <w:pPr>
        <w:pStyle w:val="Heading3"/>
      </w:pPr>
      <w:bookmarkStart w:id="237" w:name="_Toc39684391"/>
      <w:r>
        <w:t>Achievement of Learning Outcomes</w:t>
      </w:r>
      <w:bookmarkEnd w:id="237"/>
      <w:r>
        <w:t xml:space="preserve"> </w:t>
      </w:r>
    </w:p>
    <w:p w14:paraId="4A651971" w14:textId="654347F4" w:rsidR="00791AA9" w:rsidRDefault="00791AA9" w:rsidP="00791AA9">
      <w:r>
        <w:rPr>
          <w:lang w:bidi="si-LK"/>
        </w:rPr>
        <w:t>The author has developed the following mentioned skill and gained the following learning outcomes during the course of this final year project.</w:t>
      </w:r>
    </w:p>
    <w:p w14:paraId="3653B0D3" w14:textId="284C25A3" w:rsidR="00791AA9" w:rsidRDefault="003B1F79" w:rsidP="00983A80">
      <w:pPr>
        <w:pStyle w:val="ListParagraph"/>
        <w:numPr>
          <w:ilvl w:val="0"/>
          <w:numId w:val="45"/>
        </w:numPr>
      </w:pPr>
      <w:r>
        <w:t>As a considerable portion of the skills required for the implementation and preparation of the research were not covered during the modules. Self-studies had to be carried out to gain knowledge on the related technologies and so forth. Hence self-learning skills were improved during the course of this project.</w:t>
      </w:r>
    </w:p>
    <w:p w14:paraId="0C4CB356" w14:textId="56EBE95F" w:rsidR="003B1F79" w:rsidRDefault="003B1F79" w:rsidP="00983A80">
      <w:pPr>
        <w:pStyle w:val="ListParagraph"/>
        <w:numPr>
          <w:ilvl w:val="0"/>
          <w:numId w:val="45"/>
        </w:numPr>
      </w:pPr>
      <w:r>
        <w:t>Technologies such as python, Tensorflow and frameworks such as Flash, Electron were learned to implement the project through online materials such as tutorials and by referring documentation of each technology.</w:t>
      </w:r>
    </w:p>
    <w:p w14:paraId="3364CB89" w14:textId="30D04965" w:rsidR="003B1F79" w:rsidRDefault="003B1F79" w:rsidP="00983A80">
      <w:pPr>
        <w:pStyle w:val="ListParagraph"/>
        <w:numPr>
          <w:ilvl w:val="0"/>
          <w:numId w:val="45"/>
        </w:numPr>
      </w:pPr>
      <w:r>
        <w:t>Research abilities were also improved in the task of studying and identifying a Research gap suitable.</w:t>
      </w:r>
    </w:p>
    <w:p w14:paraId="419C874D" w14:textId="26D009CE" w:rsidR="003B1F79" w:rsidRDefault="003B1F79" w:rsidP="00983A80">
      <w:pPr>
        <w:pStyle w:val="ListParagraph"/>
        <w:numPr>
          <w:ilvl w:val="0"/>
          <w:numId w:val="45"/>
        </w:numPr>
      </w:pPr>
      <w:r>
        <w:t>Was exposed to the Software Development Life Cycle</w:t>
      </w:r>
      <w:r w:rsidR="00983A80">
        <w:t xml:space="preserve"> and gained knowledge on testing and evaluation of a software project.</w:t>
      </w:r>
    </w:p>
    <w:p w14:paraId="1614E267" w14:textId="2AF75EA3" w:rsidR="00983A80" w:rsidRDefault="00983A80" w:rsidP="00983A80">
      <w:pPr>
        <w:pStyle w:val="ListParagraph"/>
        <w:numPr>
          <w:ilvl w:val="0"/>
          <w:numId w:val="45"/>
        </w:numPr>
      </w:pPr>
      <w:r>
        <w:t>Documentation skills were also improved in the process of creating the research document.</w:t>
      </w:r>
    </w:p>
    <w:p w14:paraId="6C875B31" w14:textId="0B969AFB" w:rsidR="00791AA9" w:rsidRDefault="00791AA9" w:rsidP="00791AA9"/>
    <w:p w14:paraId="2BC439AB" w14:textId="77777777" w:rsidR="00983A80" w:rsidRPr="00791AA9" w:rsidRDefault="00983A80" w:rsidP="00791AA9">
      <w:pPr>
        <w:rPr>
          <w:lang w:bidi="si-LK"/>
        </w:rPr>
      </w:pPr>
    </w:p>
    <w:p w14:paraId="71B809C6" w14:textId="283D34D6" w:rsidR="0069009C" w:rsidRDefault="0069009C" w:rsidP="0069009C">
      <w:pPr>
        <w:pStyle w:val="Heading2"/>
      </w:pPr>
      <w:bookmarkStart w:id="238" w:name="_Toc39684392"/>
      <w:r>
        <w:lastRenderedPageBreak/>
        <w:t>Achievement of Requirements</w:t>
      </w:r>
      <w:bookmarkEnd w:id="238"/>
    </w:p>
    <w:p w14:paraId="4F20B053" w14:textId="338F6709" w:rsidR="0069009C" w:rsidRDefault="0069009C" w:rsidP="0069009C">
      <w:pPr>
        <w:pStyle w:val="Heading3"/>
      </w:pPr>
      <w:bookmarkStart w:id="239" w:name="_Toc39684393"/>
      <w:r>
        <w:t>Achievement of Functional Requirements</w:t>
      </w:r>
      <w:bookmarkEnd w:id="239"/>
    </w:p>
    <w:p w14:paraId="1F709C03" w14:textId="264AA6FB" w:rsidR="00983A80" w:rsidRDefault="00983A80" w:rsidP="00983A80">
      <w:pPr>
        <w:rPr>
          <w:lang w:bidi="si-LK"/>
        </w:rPr>
      </w:pPr>
      <w:r>
        <w:rPr>
          <w:lang w:bidi="si-LK"/>
        </w:rPr>
        <w:t>Table</w:t>
      </w:r>
      <w:r w:rsidR="00BD122E">
        <w:rPr>
          <w:lang w:bidi="si-LK"/>
        </w:rPr>
        <w:t xml:space="preserve"> 10.3:1</w:t>
      </w:r>
      <w:r>
        <w:rPr>
          <w:lang w:bidi="si-LK"/>
        </w:rPr>
        <w:t xml:space="preserve"> shows the achievement of functional requirements</w:t>
      </w:r>
    </w:p>
    <w:tbl>
      <w:tblPr>
        <w:tblStyle w:val="TableGrid"/>
        <w:tblW w:w="0" w:type="auto"/>
        <w:tblLook w:val="04A0" w:firstRow="1" w:lastRow="0" w:firstColumn="1" w:lastColumn="0" w:noHBand="0" w:noVBand="1"/>
      </w:tblPr>
      <w:tblGrid>
        <w:gridCol w:w="1271"/>
        <w:gridCol w:w="8079"/>
      </w:tblGrid>
      <w:tr w:rsidR="00983A80" w14:paraId="1E93D5F8" w14:textId="77777777" w:rsidTr="00BD122E">
        <w:tc>
          <w:tcPr>
            <w:tcW w:w="1271" w:type="dxa"/>
          </w:tcPr>
          <w:p w14:paraId="3602B995" w14:textId="057445B3" w:rsidR="00983A80" w:rsidRPr="00BD122E" w:rsidRDefault="00983A80" w:rsidP="00983A80">
            <w:pPr>
              <w:rPr>
                <w:b/>
                <w:lang w:bidi="si-LK"/>
              </w:rPr>
            </w:pPr>
            <w:r w:rsidRPr="00BD122E">
              <w:rPr>
                <w:b/>
                <w:lang w:bidi="si-LK"/>
              </w:rPr>
              <w:t>FR1</w:t>
            </w:r>
          </w:p>
        </w:tc>
        <w:tc>
          <w:tcPr>
            <w:tcW w:w="8079" w:type="dxa"/>
          </w:tcPr>
          <w:p w14:paraId="21965050" w14:textId="2774D236" w:rsidR="00983A80" w:rsidRPr="00BD122E" w:rsidRDefault="00BD122E" w:rsidP="00983A80">
            <w:pPr>
              <w:rPr>
                <w:b/>
                <w:lang w:bidi="si-LK"/>
              </w:rPr>
            </w:pPr>
            <w:r w:rsidRPr="00BD122E">
              <w:rPr>
                <w:b/>
              </w:rPr>
              <w:t>Convert Image from Raster to vector</w:t>
            </w:r>
          </w:p>
        </w:tc>
      </w:tr>
      <w:tr w:rsidR="00983A80" w14:paraId="367B684A" w14:textId="77777777" w:rsidTr="00BD122E">
        <w:tc>
          <w:tcPr>
            <w:tcW w:w="1271" w:type="dxa"/>
          </w:tcPr>
          <w:p w14:paraId="28845AD2" w14:textId="1457657C" w:rsidR="00983A80" w:rsidRPr="00BD122E" w:rsidRDefault="00983A80" w:rsidP="00983A80">
            <w:pPr>
              <w:rPr>
                <w:b/>
                <w:lang w:bidi="si-LK"/>
              </w:rPr>
            </w:pPr>
            <w:r w:rsidRPr="00BD122E">
              <w:rPr>
                <w:b/>
                <w:lang w:bidi="si-LK"/>
              </w:rPr>
              <w:t>Remark</w:t>
            </w:r>
          </w:p>
        </w:tc>
        <w:tc>
          <w:tcPr>
            <w:tcW w:w="8079" w:type="dxa"/>
          </w:tcPr>
          <w:p w14:paraId="789CE7F4" w14:textId="7CF411BD" w:rsidR="00983A80" w:rsidRPr="00BD122E" w:rsidRDefault="00BD122E" w:rsidP="00983A80">
            <w:pPr>
              <w:rPr>
                <w:lang w:bidi="si-LK"/>
              </w:rPr>
            </w:pPr>
            <w:r>
              <w:rPr>
                <w:lang w:bidi="si-LK"/>
              </w:rPr>
              <w:t>The system is able to convert any uploaded image from raster to vector. Therefore, it can be said that this requirement is successfully achieved.</w:t>
            </w:r>
          </w:p>
        </w:tc>
      </w:tr>
      <w:tr w:rsidR="00BD122E" w14:paraId="121E75AE" w14:textId="77777777" w:rsidTr="00BD122E">
        <w:tc>
          <w:tcPr>
            <w:tcW w:w="1271" w:type="dxa"/>
          </w:tcPr>
          <w:p w14:paraId="375CA10C" w14:textId="039AE3A3" w:rsidR="00BD122E" w:rsidRPr="00BD122E" w:rsidRDefault="00BD122E" w:rsidP="00BD122E">
            <w:pPr>
              <w:rPr>
                <w:b/>
                <w:lang w:bidi="si-LK"/>
              </w:rPr>
            </w:pPr>
            <w:r w:rsidRPr="00BD122E">
              <w:rPr>
                <w:b/>
                <w:lang w:bidi="si-LK"/>
              </w:rPr>
              <w:t>FR2</w:t>
            </w:r>
          </w:p>
        </w:tc>
        <w:tc>
          <w:tcPr>
            <w:tcW w:w="8079" w:type="dxa"/>
          </w:tcPr>
          <w:p w14:paraId="779B0BBE" w14:textId="55512069" w:rsidR="00BD122E" w:rsidRPr="00BD122E" w:rsidRDefault="00BD122E" w:rsidP="00BD122E">
            <w:pPr>
              <w:rPr>
                <w:b/>
                <w:lang w:bidi="si-LK"/>
              </w:rPr>
            </w:pPr>
            <w:r w:rsidRPr="00BD122E">
              <w:rPr>
                <w:b/>
              </w:rPr>
              <w:t>Classify GIS image with trained model</w:t>
            </w:r>
          </w:p>
        </w:tc>
      </w:tr>
      <w:tr w:rsidR="00BD122E" w14:paraId="4CA4A7BB" w14:textId="77777777" w:rsidTr="00BD122E">
        <w:tc>
          <w:tcPr>
            <w:tcW w:w="1271" w:type="dxa"/>
          </w:tcPr>
          <w:p w14:paraId="35955F37" w14:textId="12156ED9" w:rsidR="00BD122E" w:rsidRPr="00BD122E" w:rsidRDefault="00BD122E" w:rsidP="00BD122E">
            <w:pPr>
              <w:rPr>
                <w:b/>
                <w:lang w:bidi="si-LK"/>
              </w:rPr>
            </w:pPr>
            <w:r w:rsidRPr="00BD122E">
              <w:rPr>
                <w:b/>
                <w:lang w:bidi="si-LK"/>
              </w:rPr>
              <w:t>Remark</w:t>
            </w:r>
          </w:p>
        </w:tc>
        <w:tc>
          <w:tcPr>
            <w:tcW w:w="8079" w:type="dxa"/>
          </w:tcPr>
          <w:p w14:paraId="3E729400" w14:textId="25604B9A" w:rsidR="00BD122E" w:rsidRPr="00BD122E" w:rsidRDefault="00BD122E" w:rsidP="00BD122E">
            <w:pPr>
              <w:rPr>
                <w:lang w:bidi="si-LK"/>
              </w:rPr>
            </w:pPr>
            <w:r w:rsidRPr="00BD122E">
              <w:rPr>
                <w:lang w:bidi="si-LK"/>
              </w:rPr>
              <w:t>The image classification model created using neural networks have the ability to classify GIS imagery to the trained classification. Therefore, this requirement is met in the system as well</w:t>
            </w:r>
          </w:p>
        </w:tc>
      </w:tr>
      <w:tr w:rsidR="00BD122E" w14:paraId="5042A390" w14:textId="77777777" w:rsidTr="00BD122E">
        <w:tc>
          <w:tcPr>
            <w:tcW w:w="1271" w:type="dxa"/>
          </w:tcPr>
          <w:p w14:paraId="63C381B4" w14:textId="10B78438" w:rsidR="00BD122E" w:rsidRPr="00BD122E" w:rsidRDefault="00BD122E" w:rsidP="00BD122E">
            <w:pPr>
              <w:rPr>
                <w:b/>
                <w:lang w:bidi="si-LK"/>
              </w:rPr>
            </w:pPr>
            <w:r w:rsidRPr="00BD122E">
              <w:rPr>
                <w:b/>
                <w:lang w:bidi="si-LK"/>
              </w:rPr>
              <w:t>FR3</w:t>
            </w:r>
          </w:p>
        </w:tc>
        <w:tc>
          <w:tcPr>
            <w:tcW w:w="8079" w:type="dxa"/>
          </w:tcPr>
          <w:p w14:paraId="5E53CF40" w14:textId="772BEAD6" w:rsidR="00BD122E" w:rsidRPr="00BD122E" w:rsidRDefault="00BD122E" w:rsidP="00BD122E">
            <w:pPr>
              <w:rPr>
                <w:b/>
                <w:lang w:bidi="si-LK"/>
              </w:rPr>
            </w:pPr>
            <w:r w:rsidRPr="00BD122E">
              <w:rPr>
                <w:b/>
              </w:rPr>
              <w:t>Identify conversion parameters</w:t>
            </w:r>
          </w:p>
        </w:tc>
      </w:tr>
      <w:tr w:rsidR="00BD122E" w14:paraId="338B36A2" w14:textId="77777777" w:rsidTr="00BD122E">
        <w:tc>
          <w:tcPr>
            <w:tcW w:w="1271" w:type="dxa"/>
          </w:tcPr>
          <w:p w14:paraId="2789B8EF" w14:textId="5702FEAC" w:rsidR="00BD122E" w:rsidRPr="00BD122E" w:rsidRDefault="00BD122E" w:rsidP="00BD122E">
            <w:pPr>
              <w:rPr>
                <w:b/>
                <w:lang w:bidi="si-LK"/>
              </w:rPr>
            </w:pPr>
            <w:r w:rsidRPr="00BD122E">
              <w:rPr>
                <w:b/>
                <w:lang w:bidi="si-LK"/>
              </w:rPr>
              <w:t>Remark</w:t>
            </w:r>
          </w:p>
        </w:tc>
        <w:tc>
          <w:tcPr>
            <w:tcW w:w="8079" w:type="dxa"/>
          </w:tcPr>
          <w:p w14:paraId="698878B2" w14:textId="414A8CCF" w:rsidR="00BD122E" w:rsidRPr="00BD122E" w:rsidRDefault="00BD122E" w:rsidP="00BD122E">
            <w:pPr>
              <w:rPr>
                <w:lang w:bidi="si-LK"/>
              </w:rPr>
            </w:pPr>
            <w:r w:rsidRPr="00BD122E">
              <w:rPr>
                <w:lang w:bidi="si-LK"/>
              </w:rPr>
              <w:t>The parameter files are analysed and then the classified image is analysed and the best fit parameters for that image can be identified by the system. Thus establishing that this requirement is also successfully achieved.</w:t>
            </w:r>
          </w:p>
        </w:tc>
      </w:tr>
      <w:tr w:rsidR="00BD122E" w14:paraId="524253AB" w14:textId="77777777" w:rsidTr="00BD122E">
        <w:tc>
          <w:tcPr>
            <w:tcW w:w="1271" w:type="dxa"/>
          </w:tcPr>
          <w:p w14:paraId="1CFB8D7E" w14:textId="7F959070" w:rsidR="00BD122E" w:rsidRPr="00BD122E" w:rsidRDefault="00BD122E" w:rsidP="00BD122E">
            <w:pPr>
              <w:rPr>
                <w:b/>
                <w:lang w:bidi="si-LK"/>
              </w:rPr>
            </w:pPr>
            <w:r w:rsidRPr="00BD122E">
              <w:rPr>
                <w:b/>
                <w:lang w:bidi="si-LK"/>
              </w:rPr>
              <w:t>FR4</w:t>
            </w:r>
          </w:p>
        </w:tc>
        <w:tc>
          <w:tcPr>
            <w:tcW w:w="8079" w:type="dxa"/>
          </w:tcPr>
          <w:p w14:paraId="796FD4C4" w14:textId="7F2930D0" w:rsidR="00BD122E" w:rsidRPr="00BD122E" w:rsidRDefault="00BD122E" w:rsidP="00BD122E">
            <w:pPr>
              <w:rPr>
                <w:b/>
                <w:lang w:bidi="si-LK"/>
              </w:rPr>
            </w:pPr>
            <w:r w:rsidRPr="00BD122E">
              <w:rPr>
                <w:b/>
              </w:rPr>
              <w:t>Change auto selected param</w:t>
            </w:r>
            <w:r>
              <w:rPr>
                <w:b/>
              </w:rPr>
              <w:t xml:space="preserve">eters and </w:t>
            </w:r>
            <w:r w:rsidRPr="00BD122E">
              <w:rPr>
                <w:b/>
              </w:rPr>
              <w:t>do conversion process</w:t>
            </w:r>
          </w:p>
        </w:tc>
      </w:tr>
      <w:tr w:rsidR="00BD122E" w14:paraId="4F8F8694" w14:textId="77777777" w:rsidTr="00BD122E">
        <w:tc>
          <w:tcPr>
            <w:tcW w:w="1271" w:type="dxa"/>
          </w:tcPr>
          <w:p w14:paraId="68042348" w14:textId="6D040C23" w:rsidR="00BD122E" w:rsidRPr="00BD122E" w:rsidRDefault="00BD122E" w:rsidP="00BD122E">
            <w:pPr>
              <w:rPr>
                <w:b/>
                <w:lang w:bidi="si-LK"/>
              </w:rPr>
            </w:pPr>
            <w:r w:rsidRPr="00BD122E">
              <w:rPr>
                <w:b/>
                <w:lang w:bidi="si-LK"/>
              </w:rPr>
              <w:t>Remark</w:t>
            </w:r>
          </w:p>
        </w:tc>
        <w:tc>
          <w:tcPr>
            <w:tcW w:w="8079" w:type="dxa"/>
          </w:tcPr>
          <w:p w14:paraId="01CA78F9" w14:textId="5B3C8044" w:rsidR="00BD122E" w:rsidRPr="00BD122E" w:rsidRDefault="00BD122E" w:rsidP="00BD122E">
            <w:pPr>
              <w:rPr>
                <w:lang w:bidi="si-LK"/>
              </w:rPr>
            </w:pPr>
            <w:r w:rsidRPr="00BD122E">
              <w:rPr>
                <w:lang w:bidi="si-LK"/>
              </w:rPr>
              <w:t>The auto generated parameters can be changed through the UI by the user and the conversion can be done to the new parameters, Therefore this requirement is also achieved in the system.</w:t>
            </w:r>
          </w:p>
        </w:tc>
      </w:tr>
      <w:tr w:rsidR="00BD122E" w14:paraId="12C7CD2F" w14:textId="77777777" w:rsidTr="00BD122E">
        <w:tc>
          <w:tcPr>
            <w:tcW w:w="1271" w:type="dxa"/>
          </w:tcPr>
          <w:p w14:paraId="6CF2E891" w14:textId="62FEE487" w:rsidR="00BD122E" w:rsidRPr="00BD122E" w:rsidRDefault="00BD122E" w:rsidP="00BD122E">
            <w:pPr>
              <w:rPr>
                <w:b/>
                <w:lang w:bidi="si-LK"/>
              </w:rPr>
            </w:pPr>
            <w:r w:rsidRPr="00BD122E">
              <w:rPr>
                <w:b/>
                <w:lang w:bidi="si-LK"/>
              </w:rPr>
              <w:t>FR5</w:t>
            </w:r>
          </w:p>
        </w:tc>
        <w:tc>
          <w:tcPr>
            <w:tcW w:w="8079" w:type="dxa"/>
          </w:tcPr>
          <w:p w14:paraId="3DD0EAAD" w14:textId="0F0CC2B2" w:rsidR="00BD122E" w:rsidRPr="00BD122E" w:rsidRDefault="00BD122E" w:rsidP="00BD122E">
            <w:pPr>
              <w:rPr>
                <w:b/>
                <w:lang w:bidi="si-LK"/>
              </w:rPr>
            </w:pPr>
            <w:r w:rsidRPr="00BD122E">
              <w:rPr>
                <w:b/>
              </w:rPr>
              <w:t xml:space="preserve">Save converted file </w:t>
            </w:r>
          </w:p>
        </w:tc>
      </w:tr>
      <w:tr w:rsidR="00BD122E" w14:paraId="609F4A91" w14:textId="77777777" w:rsidTr="00BD122E">
        <w:tc>
          <w:tcPr>
            <w:tcW w:w="1271" w:type="dxa"/>
          </w:tcPr>
          <w:p w14:paraId="088F8DFC" w14:textId="423CCA70" w:rsidR="00BD122E" w:rsidRPr="00BD122E" w:rsidRDefault="00BD122E" w:rsidP="00BD122E">
            <w:pPr>
              <w:rPr>
                <w:b/>
                <w:lang w:bidi="si-LK"/>
              </w:rPr>
            </w:pPr>
            <w:r w:rsidRPr="00BD122E">
              <w:rPr>
                <w:b/>
                <w:lang w:bidi="si-LK"/>
              </w:rPr>
              <w:t>Remark</w:t>
            </w:r>
          </w:p>
        </w:tc>
        <w:tc>
          <w:tcPr>
            <w:tcW w:w="8079" w:type="dxa"/>
          </w:tcPr>
          <w:p w14:paraId="0646AE74" w14:textId="47E803B3" w:rsidR="00BD122E" w:rsidRPr="00BD122E" w:rsidRDefault="00BD122E" w:rsidP="00BD122E">
            <w:pPr>
              <w:keepNext/>
              <w:rPr>
                <w:lang w:bidi="si-LK"/>
              </w:rPr>
            </w:pPr>
            <w:r w:rsidRPr="00BD122E">
              <w:rPr>
                <w:lang w:bidi="si-LK"/>
              </w:rPr>
              <w:t>The converted file is saved to the file system of the device. Therefore this requirement is also achieved in the system</w:t>
            </w:r>
          </w:p>
        </w:tc>
      </w:tr>
    </w:tbl>
    <w:p w14:paraId="6BD1C752" w14:textId="16088B90" w:rsidR="00983A80" w:rsidRDefault="00BD122E" w:rsidP="00BD122E">
      <w:pPr>
        <w:pStyle w:val="Caption"/>
        <w:jc w:val="center"/>
      </w:pPr>
      <w:bookmarkStart w:id="240" w:name="_Toc39684431"/>
      <w:r>
        <w:t xml:space="preserve">Table </w:t>
      </w:r>
      <w:r w:rsidR="006D5BD5">
        <w:fldChar w:fldCharType="begin"/>
      </w:r>
      <w:r w:rsidR="006D5BD5">
        <w:instrText xml:space="preserve"> STYLEREF 2 \s </w:instrText>
      </w:r>
      <w:r w:rsidR="006D5BD5">
        <w:fldChar w:fldCharType="separate"/>
      </w:r>
      <w:r w:rsidR="00A318BF">
        <w:rPr>
          <w:noProof/>
        </w:rPr>
        <w:t>10.3</w:t>
      </w:r>
      <w:r w:rsidR="006D5BD5">
        <w:fldChar w:fldCharType="end"/>
      </w:r>
      <w:r w:rsidR="006D5BD5">
        <w:t>:</w:t>
      </w:r>
      <w:r w:rsidR="006D5BD5">
        <w:fldChar w:fldCharType="begin"/>
      </w:r>
      <w:r w:rsidR="006D5BD5">
        <w:instrText xml:space="preserve"> SEQ Table \* ARABIC \s 2 </w:instrText>
      </w:r>
      <w:r w:rsidR="006D5BD5">
        <w:fldChar w:fldCharType="separate"/>
      </w:r>
      <w:r w:rsidR="00A318BF">
        <w:rPr>
          <w:noProof/>
        </w:rPr>
        <w:t>1</w:t>
      </w:r>
      <w:r w:rsidR="006D5BD5">
        <w:fldChar w:fldCharType="end"/>
      </w:r>
      <w:r>
        <w:t xml:space="preserve"> </w:t>
      </w:r>
      <w:r w:rsidRPr="00C42913">
        <w:t>Achievement of Non-functional Requirements</w:t>
      </w:r>
      <w:bookmarkEnd w:id="240"/>
    </w:p>
    <w:p w14:paraId="156A9DF2" w14:textId="4FC81FF4" w:rsidR="006D5BD5" w:rsidRDefault="006D5BD5" w:rsidP="006D5BD5">
      <w:pPr>
        <w:rPr>
          <w:lang w:bidi="si-LK"/>
        </w:rPr>
      </w:pPr>
    </w:p>
    <w:p w14:paraId="4B7EA816" w14:textId="564DE22D" w:rsidR="006D5BD5" w:rsidRDefault="006D5BD5" w:rsidP="006D5BD5">
      <w:pPr>
        <w:rPr>
          <w:lang w:bidi="si-LK"/>
        </w:rPr>
      </w:pPr>
    </w:p>
    <w:p w14:paraId="04EAAE25" w14:textId="64207D27" w:rsidR="006D5BD5" w:rsidRDefault="006D5BD5" w:rsidP="006D5BD5">
      <w:pPr>
        <w:rPr>
          <w:lang w:bidi="si-LK"/>
        </w:rPr>
      </w:pPr>
    </w:p>
    <w:p w14:paraId="4D6E3BFA" w14:textId="353F6CB1" w:rsidR="006D5BD5" w:rsidRDefault="006D5BD5" w:rsidP="006D5BD5">
      <w:pPr>
        <w:rPr>
          <w:lang w:bidi="si-LK"/>
        </w:rPr>
      </w:pPr>
    </w:p>
    <w:p w14:paraId="5D398F67" w14:textId="282420DC" w:rsidR="006D5BD5" w:rsidRDefault="006D5BD5" w:rsidP="006D5BD5">
      <w:pPr>
        <w:rPr>
          <w:lang w:bidi="si-LK"/>
        </w:rPr>
      </w:pPr>
    </w:p>
    <w:p w14:paraId="0D0D6C12" w14:textId="77777777" w:rsidR="006D5BD5" w:rsidRPr="006D5BD5" w:rsidRDefault="006D5BD5" w:rsidP="006D5BD5">
      <w:pPr>
        <w:rPr>
          <w:lang w:bidi="si-LK"/>
        </w:rPr>
      </w:pPr>
    </w:p>
    <w:p w14:paraId="05E54331" w14:textId="4AA631BA" w:rsidR="0069009C" w:rsidRDefault="0069009C" w:rsidP="00983A80">
      <w:pPr>
        <w:pStyle w:val="Heading3"/>
        <w:rPr>
          <w:sz w:val="28"/>
        </w:rPr>
      </w:pPr>
      <w:bookmarkStart w:id="241" w:name="_Toc39684394"/>
      <w:r>
        <w:lastRenderedPageBreak/>
        <w:t>Achievement of Non-functional Requirements</w:t>
      </w:r>
      <w:bookmarkEnd w:id="241"/>
    </w:p>
    <w:p w14:paraId="6E24F16A" w14:textId="5A258042" w:rsidR="006D5BD5" w:rsidRDefault="006D5BD5" w:rsidP="006D5BD5">
      <w:pPr>
        <w:rPr>
          <w:lang w:bidi="si-LK"/>
        </w:rPr>
      </w:pPr>
      <w:r>
        <w:rPr>
          <w:lang w:bidi="si-LK"/>
        </w:rPr>
        <w:t>Table 10.3:2 shows the achievement of non-functional requirements</w:t>
      </w:r>
    </w:p>
    <w:tbl>
      <w:tblPr>
        <w:tblStyle w:val="TableGrid"/>
        <w:tblW w:w="0" w:type="auto"/>
        <w:tblLook w:val="04A0" w:firstRow="1" w:lastRow="0" w:firstColumn="1" w:lastColumn="0" w:noHBand="0" w:noVBand="1"/>
      </w:tblPr>
      <w:tblGrid>
        <w:gridCol w:w="4675"/>
        <w:gridCol w:w="4675"/>
      </w:tblGrid>
      <w:tr w:rsidR="006D5BD5" w14:paraId="0D94A341" w14:textId="77777777" w:rsidTr="006D5BD5">
        <w:tc>
          <w:tcPr>
            <w:tcW w:w="4675" w:type="dxa"/>
          </w:tcPr>
          <w:p w14:paraId="3254B7B8" w14:textId="1A4A5E5E" w:rsidR="006D5BD5" w:rsidRPr="006D5BD5" w:rsidRDefault="006D5BD5" w:rsidP="00983A80">
            <w:pPr>
              <w:rPr>
                <w:b/>
                <w:lang w:bidi="si-LK"/>
              </w:rPr>
            </w:pPr>
            <w:r w:rsidRPr="006D5BD5">
              <w:rPr>
                <w:b/>
                <w:lang w:bidi="si-LK"/>
              </w:rPr>
              <w:t>NFR1</w:t>
            </w:r>
          </w:p>
        </w:tc>
        <w:tc>
          <w:tcPr>
            <w:tcW w:w="4675" w:type="dxa"/>
          </w:tcPr>
          <w:p w14:paraId="7718CD9B" w14:textId="77835A32" w:rsidR="006D5BD5" w:rsidRPr="006D5BD5" w:rsidRDefault="006D5BD5" w:rsidP="00983A80">
            <w:pPr>
              <w:rPr>
                <w:b/>
                <w:lang w:bidi="si-LK"/>
              </w:rPr>
            </w:pPr>
            <w:r w:rsidRPr="006D5BD5">
              <w:rPr>
                <w:b/>
              </w:rPr>
              <w:t>Give user proper feedback on conversion process as it can be a long and time consuming process depending on the raster image and conversion parameters</w:t>
            </w:r>
          </w:p>
        </w:tc>
      </w:tr>
      <w:tr w:rsidR="006D5BD5" w14:paraId="7028ECF0" w14:textId="77777777" w:rsidTr="006D5BD5">
        <w:tc>
          <w:tcPr>
            <w:tcW w:w="4675" w:type="dxa"/>
          </w:tcPr>
          <w:p w14:paraId="1A47B67A" w14:textId="51E75321" w:rsidR="006D5BD5" w:rsidRPr="006D5BD5" w:rsidRDefault="006D5BD5" w:rsidP="00983A80">
            <w:pPr>
              <w:rPr>
                <w:b/>
                <w:lang w:bidi="si-LK"/>
              </w:rPr>
            </w:pPr>
            <w:r w:rsidRPr="006D5BD5">
              <w:rPr>
                <w:b/>
                <w:lang w:bidi="si-LK"/>
              </w:rPr>
              <w:t>Remark</w:t>
            </w:r>
          </w:p>
        </w:tc>
        <w:tc>
          <w:tcPr>
            <w:tcW w:w="4675" w:type="dxa"/>
          </w:tcPr>
          <w:p w14:paraId="4C303332" w14:textId="4C8F00AD" w:rsidR="006D5BD5" w:rsidRDefault="006D5BD5" w:rsidP="00983A80">
            <w:pPr>
              <w:rPr>
                <w:lang w:bidi="si-LK"/>
              </w:rPr>
            </w:pPr>
            <w:r>
              <w:rPr>
                <w:lang w:bidi="si-LK"/>
              </w:rPr>
              <w:t>The loaders and spinners give the user feedback while the application is converting or analysing an image.</w:t>
            </w:r>
          </w:p>
        </w:tc>
      </w:tr>
      <w:tr w:rsidR="006D5BD5" w14:paraId="3477A469" w14:textId="77777777" w:rsidTr="006D5BD5">
        <w:tc>
          <w:tcPr>
            <w:tcW w:w="4675" w:type="dxa"/>
          </w:tcPr>
          <w:p w14:paraId="6D16A2FA" w14:textId="62A96B21" w:rsidR="006D5BD5" w:rsidRPr="006D5BD5" w:rsidRDefault="006D5BD5" w:rsidP="00983A80">
            <w:pPr>
              <w:rPr>
                <w:b/>
                <w:lang w:bidi="si-LK"/>
              </w:rPr>
            </w:pPr>
            <w:r w:rsidRPr="006D5BD5">
              <w:rPr>
                <w:b/>
                <w:lang w:bidi="si-LK"/>
              </w:rPr>
              <w:t>NFR2</w:t>
            </w:r>
          </w:p>
        </w:tc>
        <w:tc>
          <w:tcPr>
            <w:tcW w:w="4675" w:type="dxa"/>
          </w:tcPr>
          <w:p w14:paraId="18775153" w14:textId="3592A025" w:rsidR="006D5BD5" w:rsidRPr="006D5BD5" w:rsidRDefault="006D5BD5" w:rsidP="00983A80">
            <w:pPr>
              <w:rPr>
                <w:b/>
                <w:lang w:bidi="si-LK"/>
              </w:rPr>
            </w:pPr>
            <w:r w:rsidRPr="006D5BD5">
              <w:rPr>
                <w:b/>
              </w:rPr>
              <w:t>Result image should be visually similar and accurate to input raster image</w:t>
            </w:r>
          </w:p>
        </w:tc>
      </w:tr>
      <w:tr w:rsidR="006D5BD5" w14:paraId="6CE68C59" w14:textId="77777777" w:rsidTr="006D5BD5">
        <w:tc>
          <w:tcPr>
            <w:tcW w:w="4675" w:type="dxa"/>
          </w:tcPr>
          <w:p w14:paraId="6CEB2004" w14:textId="029F6A2B" w:rsidR="006D5BD5" w:rsidRPr="006D5BD5" w:rsidRDefault="006D5BD5" w:rsidP="00983A80">
            <w:pPr>
              <w:rPr>
                <w:b/>
                <w:lang w:bidi="si-LK"/>
              </w:rPr>
            </w:pPr>
            <w:r w:rsidRPr="006D5BD5">
              <w:rPr>
                <w:b/>
                <w:lang w:bidi="si-LK"/>
              </w:rPr>
              <w:t>Remark</w:t>
            </w:r>
          </w:p>
        </w:tc>
        <w:tc>
          <w:tcPr>
            <w:tcW w:w="4675" w:type="dxa"/>
          </w:tcPr>
          <w:p w14:paraId="13382B6C" w14:textId="0C2CF165" w:rsidR="006D5BD5" w:rsidRDefault="006D5BD5" w:rsidP="00983A80">
            <w:pPr>
              <w:rPr>
                <w:lang w:bidi="si-LK"/>
              </w:rPr>
            </w:pPr>
            <w:r>
              <w:rPr>
                <w:lang w:bidi="si-LK"/>
              </w:rPr>
              <w:t>The result image has 70-80% accuracy; this is a good visual similarity percentage. Therefore, this non-functional requirement seems to be achieved in the system to a satisfactory level.</w:t>
            </w:r>
          </w:p>
        </w:tc>
      </w:tr>
      <w:tr w:rsidR="006D5BD5" w14:paraId="515A70F2" w14:textId="77777777" w:rsidTr="006D5BD5">
        <w:tc>
          <w:tcPr>
            <w:tcW w:w="4675" w:type="dxa"/>
          </w:tcPr>
          <w:p w14:paraId="63A3226C" w14:textId="5BC39C32" w:rsidR="006D5BD5" w:rsidRPr="006D5BD5" w:rsidRDefault="006D5BD5" w:rsidP="00983A80">
            <w:pPr>
              <w:rPr>
                <w:b/>
                <w:lang w:bidi="si-LK"/>
              </w:rPr>
            </w:pPr>
            <w:r w:rsidRPr="006D5BD5">
              <w:rPr>
                <w:b/>
                <w:lang w:bidi="si-LK"/>
              </w:rPr>
              <w:t>NFR3</w:t>
            </w:r>
          </w:p>
        </w:tc>
        <w:tc>
          <w:tcPr>
            <w:tcW w:w="4675" w:type="dxa"/>
          </w:tcPr>
          <w:p w14:paraId="046C7F40" w14:textId="37C8E44A" w:rsidR="006D5BD5" w:rsidRPr="006D5BD5" w:rsidRDefault="006D5BD5" w:rsidP="00983A80">
            <w:pPr>
              <w:rPr>
                <w:b/>
                <w:lang w:bidi="si-LK"/>
              </w:rPr>
            </w:pPr>
            <w:r w:rsidRPr="006D5BD5">
              <w:rPr>
                <w:b/>
              </w:rPr>
              <w:t>Develop API to allow conversions using online platforms</w:t>
            </w:r>
          </w:p>
        </w:tc>
      </w:tr>
      <w:tr w:rsidR="006D5BD5" w14:paraId="48CA28F4" w14:textId="77777777" w:rsidTr="006D5BD5">
        <w:tc>
          <w:tcPr>
            <w:tcW w:w="4675" w:type="dxa"/>
          </w:tcPr>
          <w:p w14:paraId="15ABE4AF" w14:textId="34D5E203" w:rsidR="006D5BD5" w:rsidRPr="006D5BD5" w:rsidRDefault="006D5BD5" w:rsidP="00983A80">
            <w:pPr>
              <w:rPr>
                <w:b/>
                <w:lang w:bidi="si-LK"/>
              </w:rPr>
            </w:pPr>
            <w:r w:rsidRPr="006D5BD5">
              <w:rPr>
                <w:b/>
                <w:lang w:bidi="si-LK"/>
              </w:rPr>
              <w:t>Remark</w:t>
            </w:r>
          </w:p>
        </w:tc>
        <w:tc>
          <w:tcPr>
            <w:tcW w:w="4675" w:type="dxa"/>
          </w:tcPr>
          <w:p w14:paraId="7E70CF35" w14:textId="581C8256" w:rsidR="006D5BD5" w:rsidRDefault="006D5BD5" w:rsidP="006D5BD5">
            <w:pPr>
              <w:keepNext/>
              <w:rPr>
                <w:lang w:bidi="si-LK"/>
              </w:rPr>
            </w:pPr>
            <w:r>
              <w:rPr>
                <w:lang w:bidi="si-LK"/>
              </w:rPr>
              <w:t>The backend of the main code is developed as  Flask API, even though this is not currently deployed as a web application it has the potential to be.</w:t>
            </w:r>
          </w:p>
        </w:tc>
      </w:tr>
    </w:tbl>
    <w:p w14:paraId="64CE8668" w14:textId="33F27FCD" w:rsidR="00983A80" w:rsidRDefault="006D5BD5" w:rsidP="006D5BD5">
      <w:pPr>
        <w:pStyle w:val="Caption"/>
        <w:jc w:val="center"/>
      </w:pPr>
      <w:bookmarkStart w:id="242" w:name="_Toc39684432"/>
      <w:r>
        <w:t xml:space="preserve">Table </w:t>
      </w:r>
      <w:r>
        <w:fldChar w:fldCharType="begin"/>
      </w:r>
      <w:r>
        <w:instrText xml:space="preserve"> STYLEREF 2 \s </w:instrText>
      </w:r>
      <w:r>
        <w:fldChar w:fldCharType="separate"/>
      </w:r>
      <w:r w:rsidR="00A318BF">
        <w:rPr>
          <w:noProof/>
        </w:rPr>
        <w:t>10.3</w:t>
      </w:r>
      <w:r>
        <w:fldChar w:fldCharType="end"/>
      </w:r>
      <w:r>
        <w:t>:</w:t>
      </w:r>
      <w:r>
        <w:fldChar w:fldCharType="begin"/>
      </w:r>
      <w:r>
        <w:instrText xml:space="preserve"> SEQ Table \* ARABIC \s 2 </w:instrText>
      </w:r>
      <w:r>
        <w:fldChar w:fldCharType="separate"/>
      </w:r>
      <w:r w:rsidR="00A318BF">
        <w:rPr>
          <w:noProof/>
        </w:rPr>
        <w:t>2</w:t>
      </w:r>
      <w:r>
        <w:fldChar w:fldCharType="end"/>
      </w:r>
      <w:r>
        <w:t xml:space="preserve"> </w:t>
      </w:r>
      <w:r w:rsidRPr="009B51A2">
        <w:t>Achievement of Non-functional Requirements</w:t>
      </w:r>
      <w:bookmarkEnd w:id="242"/>
    </w:p>
    <w:p w14:paraId="4730769C" w14:textId="0A51C0E4" w:rsidR="006D5BD5" w:rsidRPr="006D5BD5" w:rsidRDefault="006D5BD5" w:rsidP="006D5BD5"/>
    <w:p w14:paraId="6CB80DFA" w14:textId="65331C35" w:rsidR="0069009C" w:rsidRDefault="0069009C" w:rsidP="0069009C">
      <w:pPr>
        <w:pStyle w:val="Heading2"/>
      </w:pPr>
      <w:bookmarkStart w:id="243" w:name="_Toc39684395"/>
      <w:r>
        <w:t>Problems and Challenges Faced</w:t>
      </w:r>
      <w:bookmarkEnd w:id="243"/>
    </w:p>
    <w:p w14:paraId="74CE11C4" w14:textId="20B92AFE" w:rsidR="006D5BD5" w:rsidRPr="006552B8" w:rsidRDefault="006D5BD5" w:rsidP="006D5BD5">
      <w:pPr>
        <w:pStyle w:val="ListParagraph"/>
        <w:numPr>
          <w:ilvl w:val="0"/>
          <w:numId w:val="46"/>
        </w:numPr>
        <w:rPr>
          <w:b/>
          <w:lang w:bidi="si-LK"/>
        </w:rPr>
      </w:pPr>
      <w:r w:rsidRPr="006552B8">
        <w:rPr>
          <w:b/>
          <w:lang w:bidi="si-LK"/>
        </w:rPr>
        <w:t>Lack of expertise</w:t>
      </w:r>
    </w:p>
    <w:p w14:paraId="7AB30EF6" w14:textId="1DF76DED" w:rsidR="006552B8" w:rsidRDefault="006552B8" w:rsidP="006552B8">
      <w:pPr>
        <w:rPr>
          <w:lang w:bidi="si-LK"/>
        </w:rPr>
      </w:pPr>
      <w:r>
        <w:rPr>
          <w:lang w:bidi="si-LK"/>
        </w:rPr>
        <w:t xml:space="preserve">As the domain of GIS and Image processing technologies were a new domain of research and learning to the author, there was a lot of knowledge to be newly learned about the areas of research while working on this project. </w:t>
      </w:r>
    </w:p>
    <w:p w14:paraId="3840E9FA" w14:textId="77777777" w:rsidR="00BE28C9" w:rsidRDefault="00BE28C9" w:rsidP="006552B8">
      <w:pPr>
        <w:rPr>
          <w:lang w:bidi="si-LK"/>
        </w:rPr>
      </w:pPr>
    </w:p>
    <w:p w14:paraId="10262CEF" w14:textId="26763D2E" w:rsidR="006D5BD5" w:rsidRPr="006552B8" w:rsidRDefault="006552B8" w:rsidP="006D5BD5">
      <w:pPr>
        <w:pStyle w:val="ListParagraph"/>
        <w:numPr>
          <w:ilvl w:val="0"/>
          <w:numId w:val="46"/>
        </w:numPr>
        <w:rPr>
          <w:b/>
          <w:lang w:bidi="si-LK"/>
        </w:rPr>
      </w:pPr>
      <w:r w:rsidRPr="006552B8">
        <w:rPr>
          <w:b/>
          <w:lang w:bidi="si-LK"/>
        </w:rPr>
        <w:lastRenderedPageBreak/>
        <w:t>Working with python</w:t>
      </w:r>
    </w:p>
    <w:p w14:paraId="2115DFE9" w14:textId="19E3AD5A" w:rsidR="006552B8" w:rsidRDefault="006552B8" w:rsidP="006552B8">
      <w:pPr>
        <w:rPr>
          <w:lang w:bidi="si-LK"/>
        </w:rPr>
      </w:pPr>
      <w:r>
        <w:rPr>
          <w:lang w:bidi="si-LK"/>
        </w:rPr>
        <w:t>As the author had only been familiar with basics of this programming language and as it was a very convenient language to both GIS and image processing, classification functionality implementation. It had to be studied learned during the implementation of this project.</w:t>
      </w:r>
    </w:p>
    <w:p w14:paraId="57791857" w14:textId="6CD86738" w:rsidR="006552B8" w:rsidRPr="006552B8" w:rsidRDefault="006552B8" w:rsidP="006D5BD5">
      <w:pPr>
        <w:pStyle w:val="ListParagraph"/>
        <w:numPr>
          <w:ilvl w:val="0"/>
          <w:numId w:val="46"/>
        </w:numPr>
        <w:rPr>
          <w:b/>
          <w:lang w:bidi="si-LK"/>
        </w:rPr>
      </w:pPr>
      <w:r w:rsidRPr="006552B8">
        <w:rPr>
          <w:b/>
          <w:lang w:bidi="si-LK"/>
        </w:rPr>
        <w:t>Limited time</w:t>
      </w:r>
    </w:p>
    <w:p w14:paraId="44FCC8F4" w14:textId="3A2F4D24" w:rsidR="006552B8" w:rsidRDefault="006552B8" w:rsidP="006552B8">
      <w:pPr>
        <w:rPr>
          <w:lang w:bidi="si-LK"/>
        </w:rPr>
      </w:pPr>
      <w:r>
        <w:rPr>
          <w:lang w:bidi="si-LK"/>
        </w:rPr>
        <w:t>As the project is to be complemented within the given time frame by the module. All the new technologies and languages that had to be learned to self-learning. It was highly challenging to learn and implement the solution within the given time period.</w:t>
      </w:r>
    </w:p>
    <w:p w14:paraId="43F013C7" w14:textId="12979794" w:rsidR="006552B8" w:rsidRPr="006552B8" w:rsidRDefault="006552B8" w:rsidP="006552B8">
      <w:pPr>
        <w:pStyle w:val="ListParagraph"/>
        <w:numPr>
          <w:ilvl w:val="0"/>
          <w:numId w:val="46"/>
        </w:numPr>
        <w:rPr>
          <w:b/>
          <w:lang w:bidi="si-LK"/>
        </w:rPr>
      </w:pPr>
      <w:r w:rsidRPr="006552B8">
        <w:rPr>
          <w:b/>
          <w:lang w:bidi="si-LK"/>
        </w:rPr>
        <w:t>Lack of datasets</w:t>
      </w:r>
    </w:p>
    <w:p w14:paraId="4E0B3BAC" w14:textId="6F5D8265" w:rsidR="006D5BD5" w:rsidRDefault="006552B8" w:rsidP="006D5BD5">
      <w:pPr>
        <w:rPr>
          <w:lang w:bidi="si-LK"/>
        </w:rPr>
      </w:pPr>
      <w:r>
        <w:rPr>
          <w:lang w:bidi="si-LK"/>
        </w:rPr>
        <w:t>As the data sets used for the image classification part of this project was a unique approach to GIS image classification. The data sets for this had to be created by the author and was a time consuming and difficult process.</w:t>
      </w:r>
    </w:p>
    <w:p w14:paraId="71603DCC" w14:textId="77777777" w:rsidR="006552B8" w:rsidRPr="006D5BD5" w:rsidRDefault="006552B8" w:rsidP="006D5BD5">
      <w:pPr>
        <w:rPr>
          <w:lang w:bidi="si-LK"/>
        </w:rPr>
      </w:pPr>
    </w:p>
    <w:p w14:paraId="1461274D" w14:textId="43EED8D2" w:rsidR="0069009C" w:rsidRDefault="0069009C" w:rsidP="0069009C">
      <w:pPr>
        <w:pStyle w:val="Heading2"/>
      </w:pPr>
      <w:bookmarkStart w:id="244" w:name="_Toc39684396"/>
      <w:r>
        <w:t>Limitations of the Project</w:t>
      </w:r>
      <w:bookmarkEnd w:id="244"/>
    </w:p>
    <w:p w14:paraId="3D00C9D4" w14:textId="77439D87" w:rsidR="006552B8" w:rsidRDefault="00006799" w:rsidP="00A3429C">
      <w:pPr>
        <w:pStyle w:val="ListParagraph"/>
        <w:numPr>
          <w:ilvl w:val="0"/>
          <w:numId w:val="47"/>
        </w:numPr>
        <w:rPr>
          <w:b/>
          <w:lang w:bidi="si-LK"/>
        </w:rPr>
      </w:pPr>
      <w:r w:rsidRPr="00A3429C">
        <w:rPr>
          <w:b/>
          <w:lang w:bidi="si-LK"/>
        </w:rPr>
        <w:t>The parameter identification currently only supports GIS type imagery it has been trained on</w:t>
      </w:r>
    </w:p>
    <w:p w14:paraId="77FF4CDC" w14:textId="4A209C89" w:rsidR="00A3429C" w:rsidRPr="00A3429C" w:rsidRDefault="00A3429C" w:rsidP="00A3429C">
      <w:pPr>
        <w:rPr>
          <w:lang w:bidi="si-LK"/>
        </w:rPr>
      </w:pPr>
      <w:r>
        <w:rPr>
          <w:lang w:bidi="si-LK"/>
        </w:rPr>
        <w:t>The system currently only has been trained on the three classification of GIS data that has been gathered and trained on. This is a current known limitation of the implementation, but can be fixed by gathering data se and training the system using them. As mentioned in this report this platform is extensible to any amount of classifications as long as the data sets are available.</w:t>
      </w:r>
    </w:p>
    <w:p w14:paraId="61F65F00" w14:textId="56C9560D" w:rsidR="00006799" w:rsidRDefault="00006799" w:rsidP="00A3429C">
      <w:pPr>
        <w:pStyle w:val="ListParagraph"/>
        <w:numPr>
          <w:ilvl w:val="0"/>
          <w:numId w:val="47"/>
        </w:numPr>
        <w:rPr>
          <w:b/>
          <w:lang w:bidi="si-LK"/>
        </w:rPr>
      </w:pPr>
      <w:r w:rsidRPr="00A3429C">
        <w:rPr>
          <w:b/>
          <w:lang w:bidi="si-LK"/>
        </w:rPr>
        <w:t>The raster to vector conversion library used is fixed and cannot be swapped out due to parameter naming conversions and uniqueness.</w:t>
      </w:r>
    </w:p>
    <w:p w14:paraId="04F70A7E" w14:textId="3F18E25C" w:rsidR="00A3429C" w:rsidRDefault="00A3429C" w:rsidP="00A3429C">
      <w:pPr>
        <w:rPr>
          <w:lang w:bidi="si-LK"/>
        </w:rPr>
      </w:pPr>
      <w:r>
        <w:rPr>
          <w:lang w:bidi="si-LK"/>
        </w:rPr>
        <w:t>The current Imagetracer library used cannot be swapped or changed with another conversion library as the parameter names are unique to this library. Therefore, limiting it to its current library only.</w:t>
      </w:r>
    </w:p>
    <w:p w14:paraId="38B0B41F" w14:textId="77777777" w:rsidR="00BE28C9" w:rsidRPr="00A3429C" w:rsidRDefault="00BE28C9" w:rsidP="00A3429C">
      <w:pPr>
        <w:rPr>
          <w:lang w:bidi="si-LK"/>
        </w:rPr>
      </w:pPr>
    </w:p>
    <w:p w14:paraId="610B8D4C" w14:textId="47D796EB" w:rsidR="00006799" w:rsidRPr="00A3429C" w:rsidRDefault="00006799" w:rsidP="00A3429C">
      <w:pPr>
        <w:pStyle w:val="ListParagraph"/>
        <w:numPr>
          <w:ilvl w:val="0"/>
          <w:numId w:val="47"/>
        </w:numPr>
        <w:rPr>
          <w:b/>
          <w:lang w:bidi="si-LK"/>
        </w:rPr>
      </w:pPr>
      <w:r w:rsidRPr="00A3429C">
        <w:rPr>
          <w:b/>
          <w:lang w:bidi="si-LK"/>
        </w:rPr>
        <w:lastRenderedPageBreak/>
        <w:t>The output image cannot be modified or altered.</w:t>
      </w:r>
    </w:p>
    <w:p w14:paraId="34C588D8" w14:textId="6F24BFD3" w:rsidR="00A3429C" w:rsidRPr="006552B8" w:rsidRDefault="00A3429C" w:rsidP="00A3429C">
      <w:pPr>
        <w:rPr>
          <w:lang w:bidi="si-LK"/>
        </w:rPr>
      </w:pPr>
      <w:r>
        <w:rPr>
          <w:lang w:bidi="si-LK"/>
        </w:rPr>
        <w:t>The output vector cannot be modified using the platform and has to be imported into third party applications to be edited.</w:t>
      </w:r>
    </w:p>
    <w:p w14:paraId="7527C488" w14:textId="0AD46690" w:rsidR="0069009C" w:rsidRDefault="0069009C" w:rsidP="0069009C">
      <w:pPr>
        <w:pStyle w:val="Heading2"/>
      </w:pPr>
      <w:bookmarkStart w:id="245" w:name="_Toc39684397"/>
      <w:r>
        <w:t>Future Enhancements</w:t>
      </w:r>
      <w:bookmarkEnd w:id="245"/>
    </w:p>
    <w:p w14:paraId="116F5411" w14:textId="0A7D41BD" w:rsidR="004B3C12" w:rsidRPr="004B3C12" w:rsidRDefault="004B3C12" w:rsidP="004B3C12">
      <w:pPr>
        <w:rPr>
          <w:lang w:bidi="si-LK"/>
        </w:rPr>
      </w:pPr>
      <w:r>
        <w:rPr>
          <w:lang w:bidi="si-LK"/>
        </w:rPr>
        <w:t>Below mentioned are future enhancements that can be implemented to further improve this software application to develop it as more of a framework.</w:t>
      </w:r>
    </w:p>
    <w:p w14:paraId="5EF830C3" w14:textId="48614135" w:rsidR="00A3429C" w:rsidRPr="004B3C12" w:rsidRDefault="004B3C12" w:rsidP="004B3C12">
      <w:pPr>
        <w:pStyle w:val="ListParagraph"/>
        <w:numPr>
          <w:ilvl w:val="0"/>
          <w:numId w:val="48"/>
        </w:numPr>
        <w:rPr>
          <w:b/>
          <w:lang w:bidi="si-LK"/>
        </w:rPr>
      </w:pPr>
      <w:r w:rsidRPr="004B3C12">
        <w:rPr>
          <w:b/>
          <w:lang w:bidi="si-LK"/>
        </w:rPr>
        <w:t>Ability to plug different Conversion libraries into system for conversion.</w:t>
      </w:r>
    </w:p>
    <w:p w14:paraId="560F7B0C" w14:textId="4B70E008" w:rsidR="004B3C12" w:rsidRDefault="004B3C12" w:rsidP="004B3C12">
      <w:pPr>
        <w:rPr>
          <w:lang w:bidi="si-LK"/>
        </w:rPr>
      </w:pPr>
      <w:r>
        <w:rPr>
          <w:lang w:bidi="si-LK"/>
        </w:rPr>
        <w:t>The system should be able to identify parameters common to the conversion libraries to be sued. Therefore, the conversion library used can be of the users’ choice, but the parameter identification works as a framework on top of the library.</w:t>
      </w:r>
    </w:p>
    <w:p w14:paraId="096BCE99" w14:textId="2BD0AE75" w:rsidR="004B3C12" w:rsidRPr="004B3C12" w:rsidRDefault="004B3C12" w:rsidP="004B3C12">
      <w:pPr>
        <w:pStyle w:val="ListParagraph"/>
        <w:numPr>
          <w:ilvl w:val="0"/>
          <w:numId w:val="48"/>
        </w:numPr>
        <w:rPr>
          <w:b/>
          <w:lang w:bidi="si-LK"/>
        </w:rPr>
      </w:pPr>
      <w:r w:rsidRPr="004B3C12">
        <w:rPr>
          <w:b/>
          <w:lang w:bidi="si-LK"/>
        </w:rPr>
        <w:t>Provide the user with the ability to extend classification and parameter categorise to extend system</w:t>
      </w:r>
    </w:p>
    <w:p w14:paraId="7FC19963" w14:textId="0608D3F6" w:rsidR="004B3C12" w:rsidRDefault="004B3C12" w:rsidP="004B3C12">
      <w:pPr>
        <w:rPr>
          <w:lang w:bidi="si-LK"/>
        </w:rPr>
      </w:pPr>
      <w:r>
        <w:rPr>
          <w:lang w:bidi="si-LK"/>
        </w:rPr>
        <w:t>Provide the user access to the training of data for parameters and classification. By developing a platform so the categories supported by the application can be extended by user preference.</w:t>
      </w:r>
    </w:p>
    <w:p w14:paraId="499768B9" w14:textId="44200797" w:rsidR="004B3C12" w:rsidRPr="004B3C12" w:rsidRDefault="004B3C12" w:rsidP="004B3C12">
      <w:pPr>
        <w:pStyle w:val="ListParagraph"/>
        <w:numPr>
          <w:ilvl w:val="0"/>
          <w:numId w:val="48"/>
        </w:numPr>
        <w:rPr>
          <w:b/>
          <w:lang w:bidi="si-LK"/>
        </w:rPr>
      </w:pPr>
      <w:r w:rsidRPr="004B3C12">
        <w:rPr>
          <w:b/>
          <w:lang w:bidi="si-LK"/>
        </w:rPr>
        <w:t>Provide user ability to modify vector before saving.</w:t>
      </w:r>
    </w:p>
    <w:p w14:paraId="1BD00D1D" w14:textId="449E1642" w:rsidR="004B3C12" w:rsidRDefault="004B3C12" w:rsidP="004B3C12">
      <w:pPr>
        <w:rPr>
          <w:lang w:bidi="si-LK"/>
        </w:rPr>
      </w:pPr>
      <w:r>
        <w:rPr>
          <w:lang w:bidi="si-LK"/>
        </w:rPr>
        <w:t>Provide a tool set within the application itself for the user to modify and make changes to the generated vector file and save it as a new file.</w:t>
      </w:r>
    </w:p>
    <w:p w14:paraId="4CFE3A82" w14:textId="77777777" w:rsidR="001C05D3" w:rsidRPr="00A3429C" w:rsidRDefault="001C05D3" w:rsidP="00A3429C">
      <w:pPr>
        <w:rPr>
          <w:lang w:bidi="si-LK"/>
        </w:rPr>
      </w:pPr>
    </w:p>
    <w:p w14:paraId="776C84C7" w14:textId="5474379E" w:rsidR="00B46893" w:rsidRDefault="00B46893" w:rsidP="00B46893">
      <w:pPr>
        <w:pStyle w:val="Heading2"/>
      </w:pPr>
      <w:bookmarkStart w:id="246" w:name="_Toc39684398"/>
      <w:r>
        <w:t>Contribution</w:t>
      </w:r>
      <w:bookmarkEnd w:id="246"/>
    </w:p>
    <w:p w14:paraId="098679D9" w14:textId="0492F0F2" w:rsidR="00CB45C5" w:rsidRDefault="00CB45C5" w:rsidP="00CB45C5">
      <w:pPr>
        <w:rPr>
          <w:lang w:bidi="si-LK"/>
        </w:rPr>
      </w:pPr>
      <w:r>
        <w:rPr>
          <w:lang w:bidi="si-LK"/>
        </w:rPr>
        <w:t xml:space="preserve">The system proposed in this research is a Raster to Vector conversion platform for GIS imagery. The contribution is that the possibility of creating a system where an image can be analysed and conversion parameters that can generate the highest structural similarity in the output being determined by the system in the conversion process. Another contribution is the development of the framework to train the parameters being fully automated which makes the platform extensible to any number of classifications as long as the data set can be created for it. The API that exposes the two endpoints for analysing and conversion of an image along with software integration is also </w:t>
      </w:r>
      <w:r>
        <w:rPr>
          <w:lang w:bidi="si-LK"/>
        </w:rPr>
        <w:lastRenderedPageBreak/>
        <w:t>one of the contributions of this project. The contribution areas of this project can be considered to be the following.</w:t>
      </w:r>
    </w:p>
    <w:p w14:paraId="143222E6" w14:textId="5A9C4D4B" w:rsidR="00CB45C5" w:rsidRDefault="00CB45C5" w:rsidP="00CB45C5">
      <w:pPr>
        <w:pStyle w:val="ListParagraph"/>
        <w:numPr>
          <w:ilvl w:val="0"/>
          <w:numId w:val="49"/>
        </w:numPr>
        <w:rPr>
          <w:lang w:bidi="si-LK"/>
        </w:rPr>
      </w:pPr>
      <w:r>
        <w:rPr>
          <w:lang w:bidi="si-LK"/>
        </w:rPr>
        <w:t>Proposing an approach to identify best fit parameters to obtain an accurate conversion by analysing an image.</w:t>
      </w:r>
    </w:p>
    <w:p w14:paraId="394E254A" w14:textId="2B391507" w:rsidR="00CB45C5" w:rsidRDefault="00CB45C5" w:rsidP="00CB45C5">
      <w:pPr>
        <w:pStyle w:val="ListParagraph"/>
        <w:numPr>
          <w:ilvl w:val="0"/>
          <w:numId w:val="49"/>
        </w:numPr>
        <w:rPr>
          <w:lang w:bidi="si-LK"/>
        </w:rPr>
      </w:pPr>
      <w:r>
        <w:rPr>
          <w:lang w:bidi="si-LK"/>
        </w:rPr>
        <w:t>Creating an already trained model for several popular GIS imagery types for classification and analysing purposes.</w:t>
      </w:r>
    </w:p>
    <w:p w14:paraId="47E869A3" w14:textId="7FFCEE68" w:rsidR="00CB45C5" w:rsidRDefault="00CB45C5" w:rsidP="00CB45C5">
      <w:pPr>
        <w:pStyle w:val="ListParagraph"/>
        <w:numPr>
          <w:ilvl w:val="0"/>
          <w:numId w:val="49"/>
        </w:numPr>
        <w:rPr>
          <w:lang w:bidi="si-LK"/>
        </w:rPr>
      </w:pPr>
      <w:r>
        <w:rPr>
          <w:lang w:bidi="si-LK"/>
        </w:rPr>
        <w:t>Creating an API to utilize the analysing and converting functionalities developed.</w:t>
      </w:r>
    </w:p>
    <w:p w14:paraId="255301CC" w14:textId="77777777" w:rsidR="00CB45C5" w:rsidRDefault="00CB45C5" w:rsidP="00CB45C5">
      <w:pPr>
        <w:rPr>
          <w:lang w:bidi="si-LK"/>
        </w:rPr>
      </w:pPr>
    </w:p>
    <w:p w14:paraId="56918161" w14:textId="439FFC0B" w:rsidR="00CB45C5" w:rsidRDefault="00CB45C5" w:rsidP="00CB45C5">
      <w:pPr>
        <w:pStyle w:val="Heading2"/>
      </w:pPr>
      <w:bookmarkStart w:id="247" w:name="_Toc39684399"/>
      <w:bookmarkStart w:id="248" w:name="_GoBack"/>
      <w:bookmarkEnd w:id="248"/>
      <w:r>
        <w:t>Concluding Remarks</w:t>
      </w:r>
      <w:bookmarkEnd w:id="247"/>
    </w:p>
    <w:p w14:paraId="6B9511E7" w14:textId="1B76698F" w:rsidR="003B68F0" w:rsidRDefault="003B68F0" w:rsidP="003B68F0">
      <w:pPr>
        <w:rPr>
          <w:lang w:bidi="si-LK"/>
        </w:rPr>
      </w:pPr>
      <w:r>
        <w:rPr>
          <w:lang w:bidi="si-LK"/>
        </w:rPr>
        <w:t>The research conducted for the Transform vector project has positive feedback from its end users, as well as domain experts. Even though Many obstacles and problems were faced during the life cycle of this project similar to any other project. With the amount of effort that was put into the project, it can be considered a successful project. The author would like to provide a self-reflection</w:t>
      </w:r>
      <w:r w:rsidR="00BB3C84">
        <w:rPr>
          <w:lang w:bidi="si-LK"/>
        </w:rPr>
        <w:t xml:space="preserve"> regarding the project</w:t>
      </w:r>
      <w:r>
        <w:rPr>
          <w:lang w:bidi="si-LK"/>
        </w:rPr>
        <w:t xml:space="preserve"> as the final section of this document.</w:t>
      </w:r>
      <w:r w:rsidR="00BB3C84">
        <w:rPr>
          <w:lang w:bidi="si-LK"/>
        </w:rPr>
        <w:t xml:space="preserve"> </w:t>
      </w:r>
    </w:p>
    <w:p w14:paraId="5F431D85" w14:textId="4C321DD4" w:rsidR="00BB3C84" w:rsidRDefault="00BB3C84" w:rsidP="00B46893">
      <w:pPr>
        <w:rPr>
          <w:lang w:bidi="si-LK"/>
        </w:rPr>
      </w:pPr>
      <w:r>
        <w:rPr>
          <w:lang w:bidi="si-LK"/>
        </w:rPr>
        <w:t>Transform vector is a new approach to Raster to Vector image conversion which is done by optimization of the conversion parameters to be used by the conversion library through a previously trained model on classifications of data in a GIS image. The project focuses on GIS imagery specially in this implementation. But it can be extended to other classifications using the training platform implemented as well. The project currently has limitations such as the conversion library used, and other such as only being trained to three classification of GIS imagery types, but has room for future enhancements using the training platform and making the conversion platform a framework which is common to all raster to vector conversion libraries that could support a common conversion parameter set. This project was also a good opportunity for the author to gain knowledge on the technologies used in this project such as image classification model, image processing and raster to vector conversion algorithms. The author also believes that this would open up a new approach to Raster to vector conversion enhancement.</w:t>
      </w:r>
    </w:p>
    <w:p w14:paraId="3714F998" w14:textId="19FEA479" w:rsidR="00BB3C84" w:rsidRDefault="00BB3C84" w:rsidP="00B46893">
      <w:pPr>
        <w:rPr>
          <w:lang w:bidi="si-LK"/>
        </w:rPr>
      </w:pPr>
    </w:p>
    <w:p w14:paraId="19F9692A" w14:textId="77777777" w:rsidR="00542F40" w:rsidRDefault="00542F40" w:rsidP="00542F40">
      <w:pPr>
        <w:spacing w:line="259" w:lineRule="auto"/>
        <w:jc w:val="left"/>
        <w:sectPr w:rsidR="00542F40" w:rsidSect="00E73269">
          <w:type w:val="continuous"/>
          <w:pgSz w:w="12240" w:h="15840"/>
          <w:pgMar w:top="1440" w:right="1440" w:bottom="1440" w:left="1440" w:header="720" w:footer="720" w:gutter="0"/>
          <w:cols w:space="720"/>
          <w:docGrid w:linePitch="360"/>
        </w:sectPr>
      </w:pPr>
    </w:p>
    <w:p w14:paraId="2B89AE33" w14:textId="3E2E86E2" w:rsidR="00CE05D3" w:rsidRDefault="003B68F0" w:rsidP="00542F40">
      <w:pPr>
        <w:pStyle w:val="Heading1"/>
        <w:numPr>
          <w:ilvl w:val="0"/>
          <w:numId w:val="0"/>
        </w:numPr>
      </w:pPr>
      <w:bookmarkStart w:id="249" w:name="_Toc39684400"/>
      <w:r>
        <w:lastRenderedPageBreak/>
        <w:t>References</w:t>
      </w:r>
      <w:bookmarkEnd w:id="249"/>
    </w:p>
    <w:p w14:paraId="01FC9BF2" w14:textId="77777777" w:rsidR="00EE6FBD" w:rsidRPr="00EE6FBD" w:rsidRDefault="00CE05D3" w:rsidP="005467EF">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EE6FBD" w:rsidRPr="00EE6FBD">
        <w:rPr>
          <w:noProof/>
        </w:rPr>
        <w:t xml:space="preserve">Al-Bayari, O. (2018) ‘GIS cloud computing methodology’, </w:t>
      </w:r>
      <w:r w:rsidR="00EE6FBD" w:rsidRPr="00EE6FBD">
        <w:rPr>
          <w:i/>
          <w:iCs/>
          <w:noProof/>
        </w:rPr>
        <w:t>CITS 2018 - 2018 International Conference on Computer, Information and Telecommunication Systems</w:t>
      </w:r>
      <w:r w:rsidR="00EE6FBD" w:rsidRPr="00EE6FBD">
        <w:rPr>
          <w:noProof/>
        </w:rPr>
        <w:t>. IEEE, pp. 1–5. doi: 10.1109/CITS.2018.8440176.</w:t>
      </w:r>
    </w:p>
    <w:p w14:paraId="52F751B4" w14:textId="2BD8CA02" w:rsidR="00EE6FBD" w:rsidRPr="00EE6FBD" w:rsidRDefault="00EE6FBD" w:rsidP="005467EF">
      <w:pPr>
        <w:widowControl w:val="0"/>
        <w:autoSpaceDE w:val="0"/>
        <w:autoSpaceDN w:val="0"/>
        <w:adjustRightInd w:val="0"/>
        <w:rPr>
          <w:noProof/>
        </w:rPr>
      </w:pPr>
      <w:r w:rsidRPr="00EE6FBD">
        <w:rPr>
          <w:noProof/>
        </w:rPr>
        <w:t xml:space="preserve">Alamdar, F., Bahmani, Z. and Haratizadeh, S. (2010) ‘Color quantization with clustering by F-PSO-GA’, </w:t>
      </w:r>
      <w:r w:rsidRPr="00EE6FBD">
        <w:rPr>
          <w:i/>
          <w:iCs/>
          <w:noProof/>
        </w:rPr>
        <w:t>Proceedings - 2010 IEEE International Conference on Intelligent Computing and Intelligent Systems, ICIS 2010</w:t>
      </w:r>
      <w:r w:rsidRPr="00EE6FBD">
        <w:rPr>
          <w:noProof/>
        </w:rPr>
        <w:t>, 3(October), pp. 233–238. doi: 10.1109/ICICISYS.2010.5658548.</w:t>
      </w:r>
    </w:p>
    <w:p w14:paraId="75064879" w14:textId="77777777" w:rsidR="00EE6FBD" w:rsidRPr="00EE6FBD" w:rsidRDefault="00EE6FBD" w:rsidP="005467EF">
      <w:pPr>
        <w:widowControl w:val="0"/>
        <w:autoSpaceDE w:val="0"/>
        <w:autoSpaceDN w:val="0"/>
        <w:adjustRightInd w:val="0"/>
        <w:rPr>
          <w:noProof/>
        </w:rPr>
      </w:pPr>
      <w:r w:rsidRPr="00EE6FBD">
        <w:rPr>
          <w:noProof/>
        </w:rPr>
        <w:t xml:space="preserve">Berry, J. K. (1995) ‘Raster is Faster, But Vector is Corrector’, </w:t>
      </w:r>
      <w:r w:rsidRPr="00EE6FBD">
        <w:rPr>
          <w:i/>
          <w:iCs/>
          <w:noProof/>
        </w:rPr>
        <w:t>GIS World</w:t>
      </w:r>
      <w:r w:rsidRPr="00EE6FBD">
        <w:rPr>
          <w:noProof/>
        </w:rPr>
        <w:t>, 8(6), p. 35. Available at: https://www.esri.com.</w:t>
      </w:r>
    </w:p>
    <w:p w14:paraId="0D1731E3" w14:textId="77777777" w:rsidR="00EE6FBD" w:rsidRPr="00EE6FBD" w:rsidRDefault="00EE6FBD" w:rsidP="005467EF">
      <w:pPr>
        <w:widowControl w:val="0"/>
        <w:autoSpaceDE w:val="0"/>
        <w:autoSpaceDN w:val="0"/>
        <w:adjustRightInd w:val="0"/>
        <w:rPr>
          <w:noProof/>
        </w:rPr>
      </w:pPr>
      <w:r w:rsidRPr="00EE6FBD">
        <w:rPr>
          <w:noProof/>
        </w:rPr>
        <w:t xml:space="preserve">Britannica, T. E. of E. (2014) ‘No Title’, </w:t>
      </w:r>
      <w:r w:rsidRPr="00EE6FBD">
        <w:rPr>
          <w:i/>
          <w:iCs/>
          <w:noProof/>
        </w:rPr>
        <w:t>Encyclopædia Britannica</w:t>
      </w:r>
      <w:r w:rsidRPr="00EE6FBD">
        <w:rPr>
          <w:noProof/>
        </w:rPr>
        <w:t>. Encyclopædia Britannica, inc. Available at: https://www.britannica.com/technology/raster-graphics.</w:t>
      </w:r>
    </w:p>
    <w:p w14:paraId="4DE1828B" w14:textId="77777777" w:rsidR="00EE6FBD" w:rsidRPr="00EE6FBD" w:rsidRDefault="00EE6FBD" w:rsidP="005467EF">
      <w:pPr>
        <w:widowControl w:val="0"/>
        <w:autoSpaceDE w:val="0"/>
        <w:autoSpaceDN w:val="0"/>
        <w:adjustRightInd w:val="0"/>
        <w:rPr>
          <w:noProof/>
        </w:rPr>
      </w:pPr>
      <w:r w:rsidRPr="00EE6FBD">
        <w:rPr>
          <w:noProof/>
        </w:rPr>
        <w:t>Chrisman, N. R. (1999) ‘Chrisman - What does GIS Mean’, 3(2), pp. 175–186.</w:t>
      </w:r>
    </w:p>
    <w:p w14:paraId="5F59E75C" w14:textId="77777777" w:rsidR="00EE6FBD" w:rsidRPr="00EE6FBD" w:rsidRDefault="00EE6FBD" w:rsidP="005467EF">
      <w:pPr>
        <w:widowControl w:val="0"/>
        <w:autoSpaceDE w:val="0"/>
        <w:autoSpaceDN w:val="0"/>
        <w:adjustRightInd w:val="0"/>
        <w:rPr>
          <w:noProof/>
        </w:rPr>
      </w:pPr>
      <w:r w:rsidRPr="00EE6FBD">
        <w:rPr>
          <w:noProof/>
        </w:rPr>
        <w:t xml:space="preserve">Corke, P. (2011) </w:t>
      </w:r>
      <w:r w:rsidRPr="00EE6FBD">
        <w:rPr>
          <w:i/>
          <w:iCs/>
          <w:noProof/>
        </w:rPr>
        <w:t>Computer Vision: Algorithms and Applications, 1st ed.</w:t>
      </w:r>
      <w:r w:rsidRPr="00EE6FBD">
        <w:rPr>
          <w:noProof/>
        </w:rPr>
        <w:t xml:space="preserve">, </w:t>
      </w:r>
      <w:r w:rsidRPr="00EE6FBD">
        <w:rPr>
          <w:i/>
          <w:iCs/>
          <w:noProof/>
        </w:rPr>
        <w:t>Springer Tracts in Advanced Robotics</w:t>
      </w:r>
      <w:r w:rsidRPr="00EE6FBD">
        <w:rPr>
          <w:noProof/>
        </w:rPr>
        <w:t>. doi: 10.1007/978-3-642-20144-8_11.</w:t>
      </w:r>
    </w:p>
    <w:p w14:paraId="170D9E99" w14:textId="77777777" w:rsidR="00EE6FBD" w:rsidRPr="00EE6FBD" w:rsidRDefault="00EE6FBD" w:rsidP="005467EF">
      <w:pPr>
        <w:widowControl w:val="0"/>
        <w:autoSpaceDE w:val="0"/>
        <w:autoSpaceDN w:val="0"/>
        <w:adjustRightInd w:val="0"/>
        <w:rPr>
          <w:noProof/>
        </w:rPr>
      </w:pPr>
      <w:r w:rsidRPr="00EE6FBD">
        <w:rPr>
          <w:noProof/>
        </w:rPr>
        <w:t xml:space="preserve">Couclelis, H. (1992) ‘People Manipulate Objects but Cultivate Fields’, </w:t>
      </w:r>
      <w:r w:rsidRPr="00EE6FBD">
        <w:rPr>
          <w:i/>
          <w:iCs/>
          <w:noProof/>
        </w:rPr>
        <w:t>Proceedings from International Conference on GIS</w:t>
      </w:r>
      <w:r w:rsidRPr="00EE6FBD">
        <w:rPr>
          <w:noProof/>
        </w:rPr>
        <w:t>, pp. 65–76. Available at: http://clamsitel.pbworks.com/w/file/fetch/49252349/Couclelis 1992 Objects Fields.pdf.</w:t>
      </w:r>
    </w:p>
    <w:p w14:paraId="008A15D3" w14:textId="77777777" w:rsidR="00EE6FBD" w:rsidRPr="00EE6FBD" w:rsidRDefault="00EE6FBD" w:rsidP="005467EF">
      <w:pPr>
        <w:widowControl w:val="0"/>
        <w:autoSpaceDE w:val="0"/>
        <w:autoSpaceDN w:val="0"/>
        <w:adjustRightInd w:val="0"/>
        <w:rPr>
          <w:noProof/>
        </w:rPr>
      </w:pPr>
      <w:r w:rsidRPr="00EE6FBD">
        <w:rPr>
          <w:noProof/>
        </w:rPr>
        <w:t xml:space="preserve">Eduardo A.B. da Silva, G. V. M. (2005) </w:t>
      </w:r>
      <w:r w:rsidRPr="00EE6FBD">
        <w:rPr>
          <w:i/>
          <w:iCs/>
          <w:noProof/>
        </w:rPr>
        <w:t>The Electrical Engineering Handbook</w:t>
      </w:r>
      <w:r w:rsidRPr="00EE6FBD">
        <w:rPr>
          <w:noProof/>
        </w:rPr>
        <w:t>. Edited by W.-K. CHEN. Academic Press. Available at: https://doi.org/10.1016/B978-012170960-0/50001-3.%0A(http://www.sciencedirect.com/science/article/pii/B9780121709600500013).</w:t>
      </w:r>
    </w:p>
    <w:p w14:paraId="4C73E2A5" w14:textId="77777777" w:rsidR="00EE6FBD" w:rsidRPr="00EE6FBD" w:rsidRDefault="00EE6FBD" w:rsidP="005467EF">
      <w:pPr>
        <w:widowControl w:val="0"/>
        <w:autoSpaceDE w:val="0"/>
        <w:autoSpaceDN w:val="0"/>
        <w:adjustRightInd w:val="0"/>
        <w:rPr>
          <w:noProof/>
        </w:rPr>
      </w:pPr>
      <w:r w:rsidRPr="00EE6FBD">
        <w:rPr>
          <w:noProof/>
        </w:rPr>
        <w:t xml:space="preserve">Gold, C. M. (2006) ‘What is GIS and what is not?’, </w:t>
      </w:r>
      <w:r w:rsidRPr="00EE6FBD">
        <w:rPr>
          <w:i/>
          <w:iCs/>
          <w:noProof/>
        </w:rPr>
        <w:t>Transactions in GIS</w:t>
      </w:r>
      <w:r w:rsidRPr="00EE6FBD">
        <w:rPr>
          <w:noProof/>
        </w:rPr>
        <w:t>, 10(4), pp. 505–519. doi: 10.1111/j.1467-9671.2006.01009.x.</w:t>
      </w:r>
    </w:p>
    <w:p w14:paraId="14CAA71E" w14:textId="77777777" w:rsidR="00EE6FBD" w:rsidRPr="00EE6FBD" w:rsidRDefault="00EE6FBD" w:rsidP="005467EF">
      <w:pPr>
        <w:widowControl w:val="0"/>
        <w:autoSpaceDE w:val="0"/>
        <w:autoSpaceDN w:val="0"/>
        <w:adjustRightInd w:val="0"/>
        <w:rPr>
          <w:noProof/>
        </w:rPr>
      </w:pPr>
      <w:r w:rsidRPr="00EE6FBD">
        <w:rPr>
          <w:noProof/>
        </w:rPr>
        <w:t xml:space="preserve">He, B. S., Xu, X. L. and Zheng, T. (2009) ‘Vector graphics rendering on mobile device’, </w:t>
      </w:r>
      <w:r w:rsidRPr="00EE6FBD">
        <w:rPr>
          <w:i/>
          <w:iCs/>
          <w:noProof/>
        </w:rPr>
        <w:t>Proceedings - 2009 WRI International Conference on Communications and Mobile Computing, CMC 2009</w:t>
      </w:r>
      <w:r w:rsidRPr="00EE6FBD">
        <w:rPr>
          <w:noProof/>
        </w:rPr>
        <w:t>, 3, pp. 8–11. doi: 10.1109/CMC.2009.285.</w:t>
      </w:r>
    </w:p>
    <w:p w14:paraId="3D79DA4D" w14:textId="77777777" w:rsidR="00EE6FBD" w:rsidRPr="00EE6FBD" w:rsidRDefault="00EE6FBD" w:rsidP="005467EF">
      <w:pPr>
        <w:widowControl w:val="0"/>
        <w:autoSpaceDE w:val="0"/>
        <w:autoSpaceDN w:val="0"/>
        <w:adjustRightInd w:val="0"/>
        <w:rPr>
          <w:noProof/>
        </w:rPr>
      </w:pPr>
      <w:r w:rsidRPr="00EE6FBD">
        <w:rPr>
          <w:noProof/>
        </w:rPr>
        <w:t xml:space="preserve">Hilaire, X. and Tombre, K. (2006) ‘Robust and accurate vectorization of line drawings’, </w:t>
      </w:r>
      <w:r w:rsidRPr="00EE6FBD">
        <w:rPr>
          <w:i/>
          <w:iCs/>
          <w:noProof/>
        </w:rPr>
        <w:t>IEEE Transactions on Pattern Analysis and Machine Intelligence</w:t>
      </w:r>
      <w:r w:rsidRPr="00EE6FBD">
        <w:rPr>
          <w:noProof/>
        </w:rPr>
        <w:t xml:space="preserve">, 28(6), pp. 890–904. doi: </w:t>
      </w:r>
      <w:r w:rsidRPr="00EE6FBD">
        <w:rPr>
          <w:noProof/>
        </w:rPr>
        <w:lastRenderedPageBreak/>
        <w:t>10.1109/TPAMI.2006.127.</w:t>
      </w:r>
    </w:p>
    <w:p w14:paraId="06B8A2DA" w14:textId="77777777" w:rsidR="00EE6FBD" w:rsidRPr="00EE6FBD" w:rsidRDefault="00EE6FBD" w:rsidP="005467EF">
      <w:pPr>
        <w:widowControl w:val="0"/>
        <w:autoSpaceDE w:val="0"/>
        <w:autoSpaceDN w:val="0"/>
        <w:adjustRightInd w:val="0"/>
        <w:rPr>
          <w:noProof/>
        </w:rPr>
      </w:pPr>
      <w:r w:rsidRPr="00EE6FBD">
        <w:rPr>
          <w:noProof/>
        </w:rPr>
        <w:t xml:space="preserve">Holroyd, F. and Bell, S. B. M. (1992) ‘Raster GIS: Models of raster encoding’, </w:t>
      </w:r>
      <w:r w:rsidRPr="00EE6FBD">
        <w:rPr>
          <w:i/>
          <w:iCs/>
          <w:noProof/>
        </w:rPr>
        <w:t>Computers and Geosciences</w:t>
      </w:r>
      <w:r w:rsidRPr="00EE6FBD">
        <w:rPr>
          <w:noProof/>
        </w:rPr>
        <w:t>, 18(4), pp. 419–426. doi: 10.1016/0098-3004(92)90071-X.</w:t>
      </w:r>
    </w:p>
    <w:p w14:paraId="744C47BB" w14:textId="77777777" w:rsidR="00EE6FBD" w:rsidRPr="00EE6FBD" w:rsidRDefault="00EE6FBD" w:rsidP="005467EF">
      <w:pPr>
        <w:widowControl w:val="0"/>
        <w:autoSpaceDE w:val="0"/>
        <w:autoSpaceDN w:val="0"/>
        <w:adjustRightInd w:val="0"/>
        <w:rPr>
          <w:noProof/>
        </w:rPr>
      </w:pPr>
      <w:r w:rsidRPr="00EE6FBD">
        <w:rPr>
          <w:noProof/>
        </w:rPr>
        <w:t xml:space="preserve">Lacroix, V. (2009) ‘Raster-to-vector conversion: problems and tools towards a solution a map segmentation application’, </w:t>
      </w:r>
      <w:r w:rsidRPr="00EE6FBD">
        <w:rPr>
          <w:i/>
          <w:iCs/>
          <w:noProof/>
        </w:rPr>
        <w:t>Proceedings of the 7th International Conference on Advances in Pattern Recognition, ICAPR 2009</w:t>
      </w:r>
      <w:r w:rsidRPr="00EE6FBD">
        <w:rPr>
          <w:noProof/>
        </w:rPr>
        <w:t>, 1(c), pp. 318–321. doi: 10.1109/ICAPR.2009.96.</w:t>
      </w:r>
    </w:p>
    <w:p w14:paraId="2D68B62A" w14:textId="77777777" w:rsidR="00EE6FBD" w:rsidRPr="00EE6FBD" w:rsidRDefault="00EE6FBD" w:rsidP="005467EF">
      <w:pPr>
        <w:widowControl w:val="0"/>
        <w:autoSpaceDE w:val="0"/>
        <w:autoSpaceDN w:val="0"/>
        <w:adjustRightInd w:val="0"/>
        <w:rPr>
          <w:noProof/>
        </w:rPr>
      </w:pPr>
      <w:r w:rsidRPr="00EE6FBD">
        <w:rPr>
          <w:noProof/>
        </w:rPr>
        <w:t xml:space="preserve">Li, L. and Kong, L. (2009) ‘Image denoising base on non-local means with Wiener filtering in wavelet domain’, </w:t>
      </w:r>
      <w:r w:rsidRPr="00EE6FBD">
        <w:rPr>
          <w:i/>
          <w:iCs/>
          <w:noProof/>
        </w:rPr>
        <w:t>IIH-MSP 2009 - 2009 5th International Conference on Intelligent Information Hiding and Multimedia Signal Processing</w:t>
      </w:r>
      <w:r w:rsidRPr="00EE6FBD">
        <w:rPr>
          <w:noProof/>
        </w:rPr>
        <w:t>, pp. 471–474. doi: 10.1109/IIH-MSP.2009.76.</w:t>
      </w:r>
    </w:p>
    <w:p w14:paraId="25212C05" w14:textId="77777777" w:rsidR="00EE6FBD" w:rsidRPr="00EE6FBD" w:rsidRDefault="00EE6FBD" w:rsidP="005467EF">
      <w:pPr>
        <w:widowControl w:val="0"/>
        <w:autoSpaceDE w:val="0"/>
        <w:autoSpaceDN w:val="0"/>
        <w:adjustRightInd w:val="0"/>
        <w:rPr>
          <w:noProof/>
        </w:rPr>
      </w:pPr>
      <w:r w:rsidRPr="00EE6FBD">
        <w:rPr>
          <w:noProof/>
        </w:rPr>
        <w:t xml:space="preserve">Likas, A., Vlassis, N. and J. Verbeek, J. (2003) ‘The global k-means clustering algorithm’, </w:t>
      </w:r>
      <w:r w:rsidRPr="00EE6FBD">
        <w:rPr>
          <w:i/>
          <w:iCs/>
          <w:noProof/>
        </w:rPr>
        <w:t>Pattern Recognition</w:t>
      </w:r>
      <w:r w:rsidRPr="00EE6FBD">
        <w:rPr>
          <w:noProof/>
        </w:rPr>
        <w:t>, 36(2), pp. 451–461. doi: 10.1016/S0031-3203(02)00060-2.</w:t>
      </w:r>
    </w:p>
    <w:p w14:paraId="04A28F97" w14:textId="77777777" w:rsidR="00EE6FBD" w:rsidRPr="00EE6FBD" w:rsidRDefault="00EE6FBD" w:rsidP="005467EF">
      <w:pPr>
        <w:widowControl w:val="0"/>
        <w:autoSpaceDE w:val="0"/>
        <w:autoSpaceDN w:val="0"/>
        <w:adjustRightInd w:val="0"/>
        <w:rPr>
          <w:noProof/>
        </w:rPr>
      </w:pPr>
      <w:r w:rsidRPr="00EE6FBD">
        <w:rPr>
          <w:noProof/>
        </w:rPr>
        <w:t xml:space="preserve">Lin, F. and Guo, C. (2011) ‘Raster-vector integration based on SVG on mobile GIS platform’, </w:t>
      </w:r>
      <w:r w:rsidRPr="00EE6FBD">
        <w:rPr>
          <w:i/>
          <w:iCs/>
          <w:noProof/>
        </w:rPr>
        <w:t>Proceedings - 2011 6th International Conference on Pervasive Computing and Applications, ICPCA 2011</w:t>
      </w:r>
      <w:r w:rsidRPr="00EE6FBD">
        <w:rPr>
          <w:noProof/>
        </w:rPr>
        <w:t>, pp. 378–383. doi: 10.1109/ICPCA.2011.6106534.</w:t>
      </w:r>
    </w:p>
    <w:p w14:paraId="6B6B4A2D" w14:textId="77777777" w:rsidR="00EE6FBD" w:rsidRPr="00EE6FBD" w:rsidRDefault="00EE6FBD" w:rsidP="005467EF">
      <w:pPr>
        <w:widowControl w:val="0"/>
        <w:autoSpaceDE w:val="0"/>
        <w:autoSpaceDN w:val="0"/>
        <w:adjustRightInd w:val="0"/>
        <w:rPr>
          <w:noProof/>
        </w:rPr>
      </w:pPr>
      <w:r w:rsidRPr="00EE6FBD">
        <w:rPr>
          <w:noProof/>
        </w:rPr>
        <w:t xml:space="preserve">Lin, J. </w:t>
      </w:r>
      <w:r w:rsidRPr="00EE6FBD">
        <w:rPr>
          <w:i/>
          <w:iCs/>
          <w:noProof/>
        </w:rPr>
        <w:t>et al.</w:t>
      </w:r>
      <w:r w:rsidRPr="00EE6FBD">
        <w:rPr>
          <w:noProof/>
        </w:rPr>
        <w:t xml:space="preserve"> (2015) ‘Diffusion Based Vector Graphics on Mobile Devices’, </w:t>
      </w:r>
      <w:r w:rsidRPr="00EE6FBD">
        <w:rPr>
          <w:i/>
          <w:iCs/>
          <w:noProof/>
        </w:rPr>
        <w:t>Proceedings - 2015 9th International Conference on Frontier of Computer Science and Technology, FCST 2015</w:t>
      </w:r>
      <w:r w:rsidRPr="00EE6FBD">
        <w:rPr>
          <w:noProof/>
        </w:rPr>
        <w:t>, pp. 153–156. doi: 10.1109/FCST.2015.12.</w:t>
      </w:r>
    </w:p>
    <w:p w14:paraId="0E0994A4" w14:textId="77777777" w:rsidR="00EE6FBD" w:rsidRPr="00EE6FBD" w:rsidRDefault="00EE6FBD" w:rsidP="005467EF">
      <w:pPr>
        <w:widowControl w:val="0"/>
        <w:autoSpaceDE w:val="0"/>
        <w:autoSpaceDN w:val="0"/>
        <w:adjustRightInd w:val="0"/>
        <w:rPr>
          <w:noProof/>
        </w:rPr>
      </w:pPr>
      <w:r w:rsidRPr="00EE6FBD">
        <w:rPr>
          <w:noProof/>
        </w:rPr>
        <w:t xml:space="preserve">Liu, W. and Josep Lladós (Eds.) (2005) </w:t>
      </w:r>
      <w:r w:rsidRPr="00EE6FBD">
        <w:rPr>
          <w:i/>
          <w:iCs/>
          <w:noProof/>
        </w:rPr>
        <w:t>Graphics Recognition: Ten Years Review and Future Perspectives</w:t>
      </w:r>
      <w:r w:rsidRPr="00EE6FBD">
        <w:rPr>
          <w:noProof/>
        </w:rPr>
        <w:t xml:space="preserve">, </w:t>
      </w:r>
      <w:r w:rsidRPr="00EE6FBD">
        <w:rPr>
          <w:i/>
          <w:iCs/>
          <w:noProof/>
        </w:rPr>
        <w:t>6th International Workshop, GREC 2005 Hong Kong, China, August 25-26, 2005 Revised Selected Papers</w:t>
      </w:r>
      <w:r w:rsidRPr="00EE6FBD">
        <w:rPr>
          <w:noProof/>
        </w:rPr>
        <w:t>. doi: 10.1007/11767978_5.</w:t>
      </w:r>
    </w:p>
    <w:p w14:paraId="20980776" w14:textId="77777777" w:rsidR="00EE6FBD" w:rsidRPr="00EE6FBD" w:rsidRDefault="00EE6FBD" w:rsidP="005467EF">
      <w:pPr>
        <w:widowControl w:val="0"/>
        <w:autoSpaceDE w:val="0"/>
        <w:autoSpaceDN w:val="0"/>
        <w:adjustRightInd w:val="0"/>
        <w:rPr>
          <w:noProof/>
        </w:rPr>
      </w:pPr>
      <w:r w:rsidRPr="00EE6FBD">
        <w:rPr>
          <w:noProof/>
        </w:rPr>
        <w:t>Palus, H. (2004) ‘On Color Image Quantization by the K-Means Algorithm’, (December). doi: 10.13140/2.1.5012.0649.</w:t>
      </w:r>
    </w:p>
    <w:p w14:paraId="0362EFF8" w14:textId="77777777" w:rsidR="00EE6FBD" w:rsidRPr="00EE6FBD" w:rsidRDefault="00EE6FBD" w:rsidP="005467EF">
      <w:pPr>
        <w:widowControl w:val="0"/>
        <w:autoSpaceDE w:val="0"/>
        <w:autoSpaceDN w:val="0"/>
        <w:adjustRightInd w:val="0"/>
        <w:rPr>
          <w:noProof/>
        </w:rPr>
      </w:pPr>
      <w:r w:rsidRPr="00EE6FBD">
        <w:rPr>
          <w:noProof/>
        </w:rPr>
        <w:t xml:space="preserve">Rehman, A. A. and Alharthi, K. (2016) ‘An introduction to research paradigms in distance education’, </w:t>
      </w:r>
      <w:r w:rsidRPr="00EE6FBD">
        <w:rPr>
          <w:i/>
          <w:iCs/>
          <w:noProof/>
        </w:rPr>
        <w:t>International Journal of Educational Investigations</w:t>
      </w:r>
      <w:r w:rsidRPr="00EE6FBD">
        <w:rPr>
          <w:noProof/>
        </w:rPr>
        <w:t>, 3(October), pp. 51–59.</w:t>
      </w:r>
    </w:p>
    <w:p w14:paraId="059CB61E" w14:textId="77777777" w:rsidR="00EE6FBD" w:rsidRPr="00EE6FBD" w:rsidRDefault="00EE6FBD" w:rsidP="005467EF">
      <w:pPr>
        <w:widowControl w:val="0"/>
        <w:autoSpaceDE w:val="0"/>
        <w:autoSpaceDN w:val="0"/>
        <w:adjustRightInd w:val="0"/>
        <w:rPr>
          <w:noProof/>
        </w:rPr>
      </w:pPr>
      <w:r w:rsidRPr="00EE6FBD">
        <w:rPr>
          <w:noProof/>
        </w:rPr>
        <w:t xml:space="preserve">Seel-audom, C., Naiyapo, W. and Chouvatut, V. (2017) ‘A search for Geometric shapes in a Vector Image’, </w:t>
      </w:r>
      <w:r w:rsidRPr="00EE6FBD">
        <w:rPr>
          <w:i/>
          <w:iCs/>
          <w:noProof/>
        </w:rPr>
        <w:t>9th International Conference on Knowledge and Smart Technology (KST)</w:t>
      </w:r>
      <w:r w:rsidRPr="00EE6FBD">
        <w:rPr>
          <w:noProof/>
        </w:rPr>
        <w:t>, pp. 305–310.</w:t>
      </w:r>
    </w:p>
    <w:p w14:paraId="68035923" w14:textId="77777777" w:rsidR="00EE6FBD" w:rsidRPr="00EE6FBD" w:rsidRDefault="00EE6FBD" w:rsidP="005467EF">
      <w:pPr>
        <w:widowControl w:val="0"/>
        <w:autoSpaceDE w:val="0"/>
        <w:autoSpaceDN w:val="0"/>
        <w:adjustRightInd w:val="0"/>
        <w:rPr>
          <w:noProof/>
        </w:rPr>
      </w:pPr>
      <w:r w:rsidRPr="00EE6FBD">
        <w:rPr>
          <w:noProof/>
        </w:rPr>
        <w:t xml:space="preserve">SEVERENUK, T. </w:t>
      </w:r>
      <w:r w:rsidRPr="00EE6FBD">
        <w:rPr>
          <w:i/>
          <w:iCs/>
          <w:noProof/>
        </w:rPr>
        <w:t>et al.</w:t>
      </w:r>
      <w:r w:rsidRPr="00EE6FBD">
        <w:rPr>
          <w:noProof/>
        </w:rPr>
        <w:t xml:space="preserve"> (2019) ‘VECTOR GRAPHICS BASED LIVE SKETCHING METHODS </w:t>
      </w:r>
      <w:r w:rsidRPr="00EE6FBD">
        <w:rPr>
          <w:noProof/>
        </w:rPr>
        <w:lastRenderedPageBreak/>
        <w:t>AND SYSTEMS’.</w:t>
      </w:r>
    </w:p>
    <w:p w14:paraId="637F956A" w14:textId="77777777" w:rsidR="00EE6FBD" w:rsidRPr="00EE6FBD" w:rsidRDefault="00EE6FBD" w:rsidP="005467EF">
      <w:pPr>
        <w:widowControl w:val="0"/>
        <w:autoSpaceDE w:val="0"/>
        <w:autoSpaceDN w:val="0"/>
        <w:adjustRightInd w:val="0"/>
        <w:rPr>
          <w:noProof/>
        </w:rPr>
      </w:pPr>
      <w:r w:rsidRPr="00EE6FBD">
        <w:rPr>
          <w:noProof/>
        </w:rPr>
        <w:t xml:space="preserve">Sloan, K. R. and Tanimoto, S. L. (1979) ‘Progressive Refinement of Raster Images’, </w:t>
      </w:r>
      <w:r w:rsidRPr="00EE6FBD">
        <w:rPr>
          <w:i/>
          <w:iCs/>
          <w:noProof/>
        </w:rPr>
        <w:t>IEEE Transactions on Computers</w:t>
      </w:r>
      <w:r w:rsidRPr="00EE6FBD">
        <w:rPr>
          <w:noProof/>
        </w:rPr>
        <w:t>, C–28(11), pp. 871–874. doi: 10.1109/TC.1979.1675269.</w:t>
      </w:r>
    </w:p>
    <w:p w14:paraId="3093ED75" w14:textId="77777777" w:rsidR="00EE6FBD" w:rsidRPr="00EE6FBD" w:rsidRDefault="00EE6FBD" w:rsidP="005467EF">
      <w:pPr>
        <w:widowControl w:val="0"/>
        <w:autoSpaceDE w:val="0"/>
        <w:autoSpaceDN w:val="0"/>
        <w:adjustRightInd w:val="0"/>
        <w:rPr>
          <w:noProof/>
        </w:rPr>
      </w:pPr>
      <w:r w:rsidRPr="00EE6FBD">
        <w:rPr>
          <w:noProof/>
        </w:rPr>
        <w:t xml:space="preserve">Su, Q. </w:t>
      </w:r>
      <w:r w:rsidRPr="00EE6FBD">
        <w:rPr>
          <w:i/>
          <w:iCs/>
          <w:noProof/>
        </w:rPr>
        <w:t>et al.</w:t>
      </w:r>
      <w:r w:rsidRPr="00EE6FBD">
        <w:rPr>
          <w:noProof/>
        </w:rPr>
        <w:t xml:space="preserve"> (2013) ‘Color image quantization algorithm based on differential evolution’, </w:t>
      </w:r>
      <w:r w:rsidRPr="00EE6FBD">
        <w:rPr>
          <w:i/>
          <w:iCs/>
          <w:noProof/>
        </w:rPr>
        <w:t>Journal of Software</w:t>
      </w:r>
      <w:r w:rsidRPr="00EE6FBD">
        <w:rPr>
          <w:noProof/>
        </w:rPr>
        <w:t>, 8(12), pp. 3035–3041. doi: 10.4304/jsw.8.12.3035-3041.</w:t>
      </w:r>
    </w:p>
    <w:p w14:paraId="36097533" w14:textId="77777777" w:rsidR="00EE6FBD" w:rsidRPr="00EE6FBD" w:rsidRDefault="00EE6FBD" w:rsidP="005467EF">
      <w:pPr>
        <w:widowControl w:val="0"/>
        <w:autoSpaceDE w:val="0"/>
        <w:autoSpaceDN w:val="0"/>
        <w:adjustRightInd w:val="0"/>
        <w:rPr>
          <w:noProof/>
        </w:rPr>
      </w:pPr>
      <w:r w:rsidRPr="00EE6FBD">
        <w:rPr>
          <w:noProof/>
        </w:rPr>
        <w:t xml:space="preserve">Wade, T. G. </w:t>
      </w:r>
      <w:r w:rsidRPr="00EE6FBD">
        <w:rPr>
          <w:i/>
          <w:iCs/>
          <w:noProof/>
        </w:rPr>
        <w:t>et al.</w:t>
      </w:r>
      <w:r w:rsidRPr="00EE6FBD">
        <w:rPr>
          <w:noProof/>
        </w:rPr>
        <w:t xml:space="preserve"> (2003) ‘Vector &amp; Raster Methods’, 69(12), pp. 1399–1405.</w:t>
      </w:r>
    </w:p>
    <w:p w14:paraId="23E1FB3F" w14:textId="77777777" w:rsidR="00EE6FBD" w:rsidRPr="00EE6FBD" w:rsidRDefault="00EE6FBD" w:rsidP="005467EF">
      <w:pPr>
        <w:widowControl w:val="0"/>
        <w:autoSpaceDE w:val="0"/>
        <w:autoSpaceDN w:val="0"/>
        <w:adjustRightInd w:val="0"/>
        <w:rPr>
          <w:noProof/>
        </w:rPr>
      </w:pPr>
      <w:r w:rsidRPr="00EE6FBD">
        <w:rPr>
          <w:noProof/>
        </w:rPr>
        <w:t xml:space="preserve">Winnemoeller, H. </w:t>
      </w:r>
      <w:r w:rsidRPr="00EE6FBD">
        <w:rPr>
          <w:i/>
          <w:iCs/>
          <w:noProof/>
        </w:rPr>
        <w:t>et al.</w:t>
      </w:r>
      <w:r w:rsidRPr="00EE6FBD">
        <w:rPr>
          <w:noProof/>
        </w:rPr>
        <w:t xml:space="preserve"> (2018) ‘ENHANCED VECTORIZATION OF RASTER IMAGES’.</w:t>
      </w:r>
    </w:p>
    <w:p w14:paraId="2F7071EF" w14:textId="77777777" w:rsidR="00EE6FBD" w:rsidRPr="00EE6FBD" w:rsidRDefault="00EE6FBD" w:rsidP="005467EF">
      <w:pPr>
        <w:widowControl w:val="0"/>
        <w:autoSpaceDE w:val="0"/>
        <w:autoSpaceDN w:val="0"/>
        <w:adjustRightInd w:val="0"/>
        <w:rPr>
          <w:noProof/>
        </w:rPr>
      </w:pPr>
      <w:r w:rsidRPr="00EE6FBD">
        <w:rPr>
          <w:noProof/>
        </w:rPr>
        <w:t xml:space="preserve">Wong, D. W. S. and Wu, C. V. (1996) ‘Spatial metadata and GIS for decision support’, </w:t>
      </w:r>
      <w:r w:rsidRPr="00EE6FBD">
        <w:rPr>
          <w:i/>
          <w:iCs/>
          <w:noProof/>
        </w:rPr>
        <w:t>Proceedings of the Annual Hawaii International Conference on System Sciences</w:t>
      </w:r>
      <w:r w:rsidRPr="00EE6FBD">
        <w:rPr>
          <w:noProof/>
        </w:rPr>
        <w:t>, 3, pp. 557–566. doi: 10.1109/HICSS.1996.493251.</w:t>
      </w:r>
    </w:p>
    <w:p w14:paraId="07CFB3B2" w14:textId="77777777" w:rsidR="00EE6FBD" w:rsidRPr="00EE6FBD" w:rsidRDefault="00EE6FBD" w:rsidP="005467EF">
      <w:pPr>
        <w:widowControl w:val="0"/>
        <w:autoSpaceDE w:val="0"/>
        <w:autoSpaceDN w:val="0"/>
        <w:adjustRightInd w:val="0"/>
        <w:rPr>
          <w:noProof/>
        </w:rPr>
      </w:pPr>
      <w:r w:rsidRPr="00EE6FBD">
        <w:rPr>
          <w:noProof/>
        </w:rPr>
        <w:t xml:space="preserve">Zalaghi, H. and Khazaei, M. (2016) ‘The Role of Deductive and Inductive Reasoning in Accounting Research and Standard Setting’, </w:t>
      </w:r>
      <w:r w:rsidRPr="00EE6FBD">
        <w:rPr>
          <w:i/>
          <w:iCs/>
          <w:noProof/>
        </w:rPr>
        <w:t>Asian Journal of Finance &amp; Accounting</w:t>
      </w:r>
      <w:r w:rsidRPr="00EE6FBD">
        <w:rPr>
          <w:noProof/>
        </w:rPr>
        <w:t>, 8(1), p. 23. doi: 10.5296/ajfa.v8i1.8148.</w:t>
      </w:r>
    </w:p>
    <w:p w14:paraId="374FBDEC" w14:textId="233788D1" w:rsidR="005B4FD4" w:rsidRDefault="00CE05D3" w:rsidP="005467EF">
      <w:r>
        <w:fldChar w:fldCharType="end"/>
      </w:r>
    </w:p>
    <w:p w14:paraId="1F43F4B1" w14:textId="0D0EDB3B" w:rsidR="005B4FD4" w:rsidRDefault="005B4FD4" w:rsidP="000D18BD"/>
    <w:p w14:paraId="0DFD315E" w14:textId="455B88D6" w:rsidR="005B4FD4" w:rsidRDefault="005B4FD4" w:rsidP="000D18BD"/>
    <w:p w14:paraId="639D6197" w14:textId="27B5D49E" w:rsidR="005B4FD4" w:rsidRDefault="005B4FD4" w:rsidP="000D18BD"/>
    <w:p w14:paraId="05AA876C" w14:textId="7A19DB6D" w:rsidR="005B4FD4" w:rsidRDefault="005B4FD4" w:rsidP="000D18BD"/>
    <w:p w14:paraId="72BED920" w14:textId="63CDE300" w:rsidR="00111788" w:rsidRDefault="00111788">
      <w:pPr>
        <w:spacing w:line="259" w:lineRule="auto"/>
        <w:jc w:val="left"/>
      </w:pPr>
      <w:r>
        <w:br w:type="page"/>
      </w:r>
    </w:p>
    <w:p w14:paraId="1BC9CDA8" w14:textId="15E16E8F" w:rsidR="00111788" w:rsidRDefault="00111788" w:rsidP="00111788">
      <w:pPr>
        <w:pStyle w:val="Heading1"/>
        <w:numPr>
          <w:ilvl w:val="0"/>
          <w:numId w:val="0"/>
        </w:numPr>
        <w:ind w:left="360" w:hanging="360"/>
      </w:pPr>
      <w:bookmarkStart w:id="250" w:name="_Toc39684401"/>
      <w:r>
        <w:lastRenderedPageBreak/>
        <w:t>Appendix A – Work Breakdown Structure</w:t>
      </w:r>
      <w:bookmarkEnd w:id="250"/>
    </w:p>
    <w:tbl>
      <w:tblPr>
        <w:tblStyle w:val="TableGrid"/>
        <w:tblW w:w="0" w:type="auto"/>
        <w:tblLook w:val="04A0" w:firstRow="1" w:lastRow="0" w:firstColumn="1" w:lastColumn="0" w:noHBand="0" w:noVBand="1"/>
      </w:tblPr>
      <w:tblGrid>
        <w:gridCol w:w="5240"/>
        <w:gridCol w:w="1418"/>
        <w:gridCol w:w="1417"/>
        <w:gridCol w:w="1275"/>
      </w:tblGrid>
      <w:tr w:rsidR="00111788" w14:paraId="4DD8743E" w14:textId="77777777" w:rsidTr="00D668FC">
        <w:tc>
          <w:tcPr>
            <w:tcW w:w="5240" w:type="dxa"/>
          </w:tcPr>
          <w:p w14:paraId="27E37395" w14:textId="77777777" w:rsidR="00111788" w:rsidRPr="005E096D" w:rsidRDefault="00111788" w:rsidP="00D668FC">
            <w:pPr>
              <w:rPr>
                <w:b/>
                <w:sz w:val="22"/>
                <w:szCs w:val="22"/>
                <w:lang w:bidi="si-LK"/>
              </w:rPr>
            </w:pPr>
            <w:r w:rsidRPr="005E096D">
              <w:rPr>
                <w:b/>
                <w:sz w:val="22"/>
                <w:szCs w:val="22"/>
                <w:lang w:bidi="si-LK"/>
              </w:rPr>
              <w:t>Task Name</w:t>
            </w:r>
          </w:p>
        </w:tc>
        <w:tc>
          <w:tcPr>
            <w:tcW w:w="1418" w:type="dxa"/>
          </w:tcPr>
          <w:p w14:paraId="5BD5F4E4" w14:textId="77777777" w:rsidR="00111788" w:rsidRPr="005E096D" w:rsidRDefault="00111788" w:rsidP="00D668FC">
            <w:pPr>
              <w:rPr>
                <w:b/>
                <w:sz w:val="22"/>
                <w:szCs w:val="22"/>
                <w:lang w:bidi="si-LK"/>
              </w:rPr>
            </w:pPr>
            <w:r w:rsidRPr="005E096D">
              <w:rPr>
                <w:b/>
                <w:sz w:val="22"/>
                <w:szCs w:val="22"/>
                <w:lang w:bidi="si-LK"/>
              </w:rPr>
              <w:t>Duration</w:t>
            </w:r>
          </w:p>
        </w:tc>
        <w:tc>
          <w:tcPr>
            <w:tcW w:w="1417" w:type="dxa"/>
          </w:tcPr>
          <w:p w14:paraId="3A20BFE5" w14:textId="77777777" w:rsidR="00111788" w:rsidRPr="005E096D" w:rsidRDefault="00111788" w:rsidP="00D668FC">
            <w:pPr>
              <w:rPr>
                <w:b/>
                <w:sz w:val="22"/>
                <w:szCs w:val="22"/>
                <w:lang w:bidi="si-LK"/>
              </w:rPr>
            </w:pPr>
            <w:r w:rsidRPr="005E096D">
              <w:rPr>
                <w:b/>
                <w:sz w:val="22"/>
                <w:szCs w:val="22"/>
                <w:lang w:bidi="si-LK"/>
              </w:rPr>
              <w:t>Start</w:t>
            </w:r>
          </w:p>
        </w:tc>
        <w:tc>
          <w:tcPr>
            <w:tcW w:w="1275" w:type="dxa"/>
          </w:tcPr>
          <w:p w14:paraId="156E91B4" w14:textId="77777777" w:rsidR="00111788" w:rsidRPr="005E096D" w:rsidRDefault="00111788" w:rsidP="00D668FC">
            <w:pPr>
              <w:rPr>
                <w:b/>
                <w:sz w:val="22"/>
                <w:szCs w:val="22"/>
                <w:lang w:bidi="si-LK"/>
              </w:rPr>
            </w:pPr>
            <w:r w:rsidRPr="005E096D">
              <w:rPr>
                <w:b/>
                <w:sz w:val="22"/>
                <w:szCs w:val="22"/>
                <w:lang w:bidi="si-LK"/>
              </w:rPr>
              <w:t>Finish</w:t>
            </w:r>
          </w:p>
        </w:tc>
      </w:tr>
      <w:tr w:rsidR="00111788" w14:paraId="50262E98" w14:textId="77777777" w:rsidTr="00D668FC">
        <w:tc>
          <w:tcPr>
            <w:tcW w:w="5240" w:type="dxa"/>
          </w:tcPr>
          <w:p w14:paraId="03F03DCD" w14:textId="77777777" w:rsidR="00111788" w:rsidRPr="005E096D" w:rsidRDefault="00111788" w:rsidP="00194BE5">
            <w:pPr>
              <w:pStyle w:val="ListParagraph"/>
              <w:numPr>
                <w:ilvl w:val="0"/>
                <w:numId w:val="39"/>
              </w:numPr>
              <w:rPr>
                <w:sz w:val="22"/>
                <w:szCs w:val="22"/>
              </w:rPr>
            </w:pPr>
            <w:r w:rsidRPr="005E096D">
              <w:rPr>
                <w:sz w:val="22"/>
                <w:szCs w:val="22"/>
              </w:rPr>
              <w:t>Project Initiation</w:t>
            </w:r>
          </w:p>
        </w:tc>
        <w:tc>
          <w:tcPr>
            <w:tcW w:w="1418" w:type="dxa"/>
          </w:tcPr>
          <w:p w14:paraId="327F9BB1" w14:textId="77777777" w:rsidR="00111788" w:rsidRPr="005E096D" w:rsidRDefault="00111788" w:rsidP="00D668FC">
            <w:pPr>
              <w:rPr>
                <w:sz w:val="22"/>
                <w:szCs w:val="22"/>
                <w:lang w:bidi="si-LK"/>
              </w:rPr>
            </w:pPr>
            <w:r w:rsidRPr="005E096D">
              <w:rPr>
                <w:sz w:val="22"/>
                <w:szCs w:val="22"/>
                <w:lang w:bidi="si-LK"/>
              </w:rPr>
              <w:t>63 days</w:t>
            </w:r>
          </w:p>
        </w:tc>
        <w:tc>
          <w:tcPr>
            <w:tcW w:w="1417" w:type="dxa"/>
          </w:tcPr>
          <w:p w14:paraId="6484B44F" w14:textId="77777777" w:rsidR="00111788" w:rsidRPr="005E096D" w:rsidRDefault="00111788" w:rsidP="00D668FC">
            <w:pPr>
              <w:rPr>
                <w:sz w:val="22"/>
                <w:szCs w:val="22"/>
                <w:lang w:bidi="si-LK"/>
              </w:rPr>
            </w:pPr>
            <w:r>
              <w:rPr>
                <w:sz w:val="22"/>
                <w:szCs w:val="22"/>
                <w:lang w:bidi="si-LK"/>
              </w:rPr>
              <w:t>7/25/19</w:t>
            </w:r>
          </w:p>
        </w:tc>
        <w:tc>
          <w:tcPr>
            <w:tcW w:w="1275" w:type="dxa"/>
          </w:tcPr>
          <w:p w14:paraId="520620D3" w14:textId="77777777" w:rsidR="00111788" w:rsidRPr="005E096D" w:rsidRDefault="00111788" w:rsidP="00D668FC">
            <w:pPr>
              <w:rPr>
                <w:sz w:val="22"/>
                <w:szCs w:val="22"/>
                <w:lang w:bidi="si-LK"/>
              </w:rPr>
            </w:pPr>
            <w:r>
              <w:rPr>
                <w:sz w:val="22"/>
                <w:szCs w:val="22"/>
                <w:lang w:bidi="si-LK"/>
              </w:rPr>
              <w:t>10/21/19</w:t>
            </w:r>
          </w:p>
        </w:tc>
      </w:tr>
      <w:tr w:rsidR="00111788" w14:paraId="1C18430E" w14:textId="77777777" w:rsidTr="00D668FC">
        <w:tc>
          <w:tcPr>
            <w:tcW w:w="5240" w:type="dxa"/>
          </w:tcPr>
          <w:p w14:paraId="63D6654B" w14:textId="77777777" w:rsidR="00111788" w:rsidRPr="005E096D" w:rsidRDefault="00111788" w:rsidP="00D668FC">
            <w:pPr>
              <w:rPr>
                <w:sz w:val="22"/>
                <w:szCs w:val="22"/>
              </w:rPr>
            </w:pPr>
            <w:r w:rsidRPr="005E096D">
              <w:rPr>
                <w:sz w:val="22"/>
                <w:szCs w:val="22"/>
              </w:rPr>
              <w:t>Research on the Project Background</w:t>
            </w:r>
          </w:p>
        </w:tc>
        <w:tc>
          <w:tcPr>
            <w:tcW w:w="1418" w:type="dxa"/>
          </w:tcPr>
          <w:p w14:paraId="32F8D38D" w14:textId="77777777" w:rsidR="00111788" w:rsidRPr="005E096D" w:rsidRDefault="00111788" w:rsidP="00D668FC">
            <w:pPr>
              <w:rPr>
                <w:sz w:val="22"/>
                <w:szCs w:val="22"/>
                <w:lang w:bidi="si-LK"/>
              </w:rPr>
            </w:pPr>
            <w:r w:rsidRPr="005E096D">
              <w:rPr>
                <w:sz w:val="22"/>
                <w:szCs w:val="22"/>
                <w:lang w:bidi="si-LK"/>
              </w:rPr>
              <w:t>7</w:t>
            </w:r>
            <w:r>
              <w:rPr>
                <w:sz w:val="22"/>
                <w:szCs w:val="22"/>
                <w:lang w:bidi="si-LK"/>
              </w:rPr>
              <w:t xml:space="preserve"> </w:t>
            </w:r>
            <w:r w:rsidRPr="005E096D">
              <w:rPr>
                <w:sz w:val="22"/>
                <w:szCs w:val="22"/>
                <w:lang w:bidi="si-LK"/>
              </w:rPr>
              <w:t>days</w:t>
            </w:r>
          </w:p>
        </w:tc>
        <w:tc>
          <w:tcPr>
            <w:tcW w:w="1417" w:type="dxa"/>
          </w:tcPr>
          <w:p w14:paraId="0ED891E1" w14:textId="77777777" w:rsidR="00111788" w:rsidRPr="005E096D" w:rsidRDefault="00111788" w:rsidP="00D668FC">
            <w:pPr>
              <w:rPr>
                <w:sz w:val="22"/>
                <w:szCs w:val="22"/>
                <w:lang w:bidi="si-LK"/>
              </w:rPr>
            </w:pPr>
            <w:r>
              <w:rPr>
                <w:sz w:val="22"/>
                <w:szCs w:val="22"/>
                <w:lang w:bidi="si-LK"/>
              </w:rPr>
              <w:t>7/25/19</w:t>
            </w:r>
          </w:p>
        </w:tc>
        <w:tc>
          <w:tcPr>
            <w:tcW w:w="1275" w:type="dxa"/>
          </w:tcPr>
          <w:p w14:paraId="25612D6C" w14:textId="77777777" w:rsidR="00111788" w:rsidRPr="005E096D" w:rsidRDefault="00111788" w:rsidP="00D668FC">
            <w:pPr>
              <w:rPr>
                <w:sz w:val="22"/>
                <w:szCs w:val="22"/>
                <w:lang w:bidi="si-LK"/>
              </w:rPr>
            </w:pPr>
            <w:r>
              <w:rPr>
                <w:sz w:val="22"/>
                <w:szCs w:val="22"/>
                <w:lang w:bidi="si-LK"/>
              </w:rPr>
              <w:t>8/2/19</w:t>
            </w:r>
          </w:p>
        </w:tc>
      </w:tr>
      <w:tr w:rsidR="00111788" w14:paraId="2E7E8154" w14:textId="77777777" w:rsidTr="00D668FC">
        <w:tc>
          <w:tcPr>
            <w:tcW w:w="5240" w:type="dxa"/>
          </w:tcPr>
          <w:p w14:paraId="69D13A1D" w14:textId="77777777" w:rsidR="00111788" w:rsidRPr="005E096D" w:rsidRDefault="00111788" w:rsidP="00D668FC">
            <w:pPr>
              <w:rPr>
                <w:sz w:val="22"/>
                <w:szCs w:val="22"/>
              </w:rPr>
            </w:pPr>
            <w:r w:rsidRPr="005E096D">
              <w:rPr>
                <w:sz w:val="22"/>
                <w:szCs w:val="22"/>
              </w:rPr>
              <w:t>Research on the Project Domain</w:t>
            </w:r>
          </w:p>
        </w:tc>
        <w:tc>
          <w:tcPr>
            <w:tcW w:w="1418" w:type="dxa"/>
          </w:tcPr>
          <w:p w14:paraId="1AAF560F"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53854A06" w14:textId="77777777" w:rsidR="00111788" w:rsidRPr="005E096D" w:rsidRDefault="00111788" w:rsidP="00D668FC">
            <w:pPr>
              <w:rPr>
                <w:sz w:val="22"/>
                <w:szCs w:val="22"/>
                <w:lang w:bidi="si-LK"/>
              </w:rPr>
            </w:pPr>
            <w:r>
              <w:rPr>
                <w:sz w:val="22"/>
                <w:szCs w:val="22"/>
                <w:lang w:bidi="si-LK"/>
              </w:rPr>
              <w:t>7/25/19</w:t>
            </w:r>
          </w:p>
        </w:tc>
        <w:tc>
          <w:tcPr>
            <w:tcW w:w="1275" w:type="dxa"/>
          </w:tcPr>
          <w:p w14:paraId="3B75BA72" w14:textId="77777777" w:rsidR="00111788" w:rsidRPr="005E096D" w:rsidRDefault="00111788" w:rsidP="00D668FC">
            <w:pPr>
              <w:rPr>
                <w:sz w:val="22"/>
                <w:szCs w:val="22"/>
                <w:lang w:bidi="si-LK"/>
              </w:rPr>
            </w:pPr>
            <w:r>
              <w:rPr>
                <w:sz w:val="22"/>
                <w:szCs w:val="22"/>
                <w:lang w:bidi="si-LK"/>
              </w:rPr>
              <w:t>8/9/19</w:t>
            </w:r>
          </w:p>
        </w:tc>
      </w:tr>
      <w:tr w:rsidR="00111788" w14:paraId="72F99D16" w14:textId="77777777" w:rsidTr="00D668FC">
        <w:tc>
          <w:tcPr>
            <w:tcW w:w="5240" w:type="dxa"/>
          </w:tcPr>
          <w:p w14:paraId="46344C28" w14:textId="77777777" w:rsidR="00111788" w:rsidRPr="005E096D" w:rsidRDefault="00111788" w:rsidP="00D668FC">
            <w:pPr>
              <w:rPr>
                <w:sz w:val="22"/>
                <w:szCs w:val="22"/>
              </w:rPr>
            </w:pPr>
            <w:r w:rsidRPr="005E096D">
              <w:rPr>
                <w:sz w:val="22"/>
                <w:szCs w:val="22"/>
              </w:rPr>
              <w:t>Research on the existing systems and libraries</w:t>
            </w:r>
          </w:p>
        </w:tc>
        <w:tc>
          <w:tcPr>
            <w:tcW w:w="1418" w:type="dxa"/>
          </w:tcPr>
          <w:p w14:paraId="5F5A6FCC"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2B7FDA13" w14:textId="77777777" w:rsidR="00111788" w:rsidRPr="005E096D" w:rsidRDefault="00111788" w:rsidP="00D668FC">
            <w:pPr>
              <w:rPr>
                <w:sz w:val="22"/>
                <w:szCs w:val="22"/>
                <w:lang w:bidi="si-LK"/>
              </w:rPr>
            </w:pPr>
            <w:r>
              <w:rPr>
                <w:sz w:val="22"/>
                <w:szCs w:val="22"/>
                <w:lang w:bidi="si-LK"/>
              </w:rPr>
              <w:t>8/12/19</w:t>
            </w:r>
          </w:p>
        </w:tc>
        <w:tc>
          <w:tcPr>
            <w:tcW w:w="1275" w:type="dxa"/>
          </w:tcPr>
          <w:p w14:paraId="62DDD322" w14:textId="77777777" w:rsidR="00111788" w:rsidRPr="005E096D" w:rsidRDefault="00111788" w:rsidP="00D668FC">
            <w:pPr>
              <w:rPr>
                <w:sz w:val="22"/>
                <w:szCs w:val="22"/>
                <w:lang w:bidi="si-LK"/>
              </w:rPr>
            </w:pPr>
            <w:r>
              <w:rPr>
                <w:sz w:val="22"/>
                <w:szCs w:val="22"/>
                <w:lang w:bidi="si-LK"/>
              </w:rPr>
              <w:t>8/27/19</w:t>
            </w:r>
          </w:p>
        </w:tc>
      </w:tr>
      <w:tr w:rsidR="00111788" w14:paraId="54E164CC" w14:textId="77777777" w:rsidTr="00D668FC">
        <w:tc>
          <w:tcPr>
            <w:tcW w:w="5240" w:type="dxa"/>
          </w:tcPr>
          <w:p w14:paraId="6D0C37BF" w14:textId="77777777" w:rsidR="00111788" w:rsidRPr="005E096D" w:rsidRDefault="00111788" w:rsidP="00D668FC">
            <w:pPr>
              <w:rPr>
                <w:sz w:val="22"/>
                <w:szCs w:val="22"/>
              </w:rPr>
            </w:pPr>
            <w:r w:rsidRPr="005E096D">
              <w:rPr>
                <w:sz w:val="22"/>
                <w:szCs w:val="22"/>
              </w:rPr>
              <w:t>Specify Project Scope</w:t>
            </w:r>
          </w:p>
        </w:tc>
        <w:tc>
          <w:tcPr>
            <w:tcW w:w="1418" w:type="dxa"/>
          </w:tcPr>
          <w:p w14:paraId="08C383D1" w14:textId="77777777" w:rsidR="00111788" w:rsidRPr="005E096D" w:rsidRDefault="00111788" w:rsidP="00D668FC">
            <w:pPr>
              <w:rPr>
                <w:sz w:val="22"/>
                <w:szCs w:val="22"/>
                <w:lang w:bidi="si-LK"/>
              </w:rPr>
            </w:pPr>
            <w:r w:rsidRPr="005E096D">
              <w:rPr>
                <w:sz w:val="22"/>
                <w:szCs w:val="22"/>
                <w:lang w:bidi="si-LK"/>
              </w:rPr>
              <w:t>11</w:t>
            </w:r>
            <w:r>
              <w:rPr>
                <w:sz w:val="22"/>
                <w:szCs w:val="22"/>
                <w:lang w:bidi="si-LK"/>
              </w:rPr>
              <w:t xml:space="preserve"> </w:t>
            </w:r>
            <w:r w:rsidRPr="005E096D">
              <w:rPr>
                <w:sz w:val="22"/>
                <w:szCs w:val="22"/>
                <w:lang w:bidi="si-LK"/>
              </w:rPr>
              <w:t>days</w:t>
            </w:r>
          </w:p>
        </w:tc>
        <w:tc>
          <w:tcPr>
            <w:tcW w:w="1417" w:type="dxa"/>
          </w:tcPr>
          <w:p w14:paraId="4FA48BEB" w14:textId="77777777" w:rsidR="00111788" w:rsidRPr="005E096D" w:rsidRDefault="00111788" w:rsidP="00D668FC">
            <w:pPr>
              <w:rPr>
                <w:sz w:val="22"/>
                <w:szCs w:val="22"/>
                <w:lang w:bidi="si-LK"/>
              </w:rPr>
            </w:pPr>
            <w:r>
              <w:rPr>
                <w:sz w:val="22"/>
                <w:szCs w:val="22"/>
                <w:lang w:bidi="si-LK"/>
              </w:rPr>
              <w:t>8/28/19</w:t>
            </w:r>
          </w:p>
        </w:tc>
        <w:tc>
          <w:tcPr>
            <w:tcW w:w="1275" w:type="dxa"/>
          </w:tcPr>
          <w:p w14:paraId="7698898A" w14:textId="77777777" w:rsidR="00111788" w:rsidRPr="005E096D" w:rsidRDefault="00111788" w:rsidP="00D668FC">
            <w:pPr>
              <w:rPr>
                <w:sz w:val="22"/>
                <w:szCs w:val="22"/>
                <w:lang w:bidi="si-LK"/>
              </w:rPr>
            </w:pPr>
            <w:r>
              <w:rPr>
                <w:sz w:val="22"/>
                <w:szCs w:val="22"/>
                <w:lang w:bidi="si-LK"/>
              </w:rPr>
              <w:t>9/11/19</w:t>
            </w:r>
          </w:p>
        </w:tc>
      </w:tr>
      <w:tr w:rsidR="00111788" w14:paraId="665D0724" w14:textId="77777777" w:rsidTr="00D668FC">
        <w:tc>
          <w:tcPr>
            <w:tcW w:w="5240" w:type="dxa"/>
          </w:tcPr>
          <w:p w14:paraId="65E4D514" w14:textId="77777777" w:rsidR="00111788" w:rsidRPr="005E096D" w:rsidRDefault="00111788" w:rsidP="00D668FC">
            <w:pPr>
              <w:rPr>
                <w:sz w:val="22"/>
                <w:szCs w:val="22"/>
              </w:rPr>
            </w:pPr>
            <w:r w:rsidRPr="005E096D">
              <w:rPr>
                <w:sz w:val="22"/>
                <w:szCs w:val="22"/>
              </w:rPr>
              <w:t>Identify Resource Requirements</w:t>
            </w:r>
          </w:p>
        </w:tc>
        <w:tc>
          <w:tcPr>
            <w:tcW w:w="1418" w:type="dxa"/>
          </w:tcPr>
          <w:p w14:paraId="16CF3A7B" w14:textId="77777777" w:rsidR="00111788" w:rsidRPr="005E096D" w:rsidRDefault="00111788" w:rsidP="00D668FC">
            <w:pPr>
              <w:rPr>
                <w:sz w:val="22"/>
                <w:szCs w:val="22"/>
                <w:lang w:bidi="si-LK"/>
              </w:rPr>
            </w:pPr>
            <w:r w:rsidRPr="005E096D">
              <w:rPr>
                <w:sz w:val="22"/>
                <w:szCs w:val="22"/>
                <w:lang w:bidi="si-LK"/>
              </w:rPr>
              <w:t>12</w:t>
            </w:r>
            <w:r>
              <w:rPr>
                <w:sz w:val="22"/>
                <w:szCs w:val="22"/>
                <w:lang w:bidi="si-LK"/>
              </w:rPr>
              <w:t xml:space="preserve"> </w:t>
            </w:r>
            <w:r w:rsidRPr="005E096D">
              <w:rPr>
                <w:sz w:val="22"/>
                <w:szCs w:val="22"/>
                <w:lang w:bidi="si-LK"/>
              </w:rPr>
              <w:t>days</w:t>
            </w:r>
          </w:p>
        </w:tc>
        <w:tc>
          <w:tcPr>
            <w:tcW w:w="1417" w:type="dxa"/>
          </w:tcPr>
          <w:p w14:paraId="27034ED6" w14:textId="77777777" w:rsidR="00111788" w:rsidRPr="005E096D" w:rsidRDefault="00111788" w:rsidP="00D668FC">
            <w:pPr>
              <w:rPr>
                <w:sz w:val="22"/>
                <w:szCs w:val="22"/>
                <w:lang w:bidi="si-LK"/>
              </w:rPr>
            </w:pPr>
            <w:r>
              <w:rPr>
                <w:sz w:val="22"/>
                <w:szCs w:val="22"/>
                <w:lang w:bidi="si-LK"/>
              </w:rPr>
              <w:t>9/12/19</w:t>
            </w:r>
          </w:p>
        </w:tc>
        <w:tc>
          <w:tcPr>
            <w:tcW w:w="1275" w:type="dxa"/>
          </w:tcPr>
          <w:p w14:paraId="44F42C87" w14:textId="77777777" w:rsidR="00111788" w:rsidRPr="005E096D" w:rsidRDefault="00111788" w:rsidP="00D668FC">
            <w:pPr>
              <w:rPr>
                <w:sz w:val="22"/>
                <w:szCs w:val="22"/>
                <w:lang w:bidi="si-LK"/>
              </w:rPr>
            </w:pPr>
            <w:r>
              <w:rPr>
                <w:sz w:val="22"/>
                <w:szCs w:val="22"/>
                <w:lang w:bidi="si-LK"/>
              </w:rPr>
              <w:t>9/27/19</w:t>
            </w:r>
          </w:p>
        </w:tc>
      </w:tr>
      <w:tr w:rsidR="00111788" w14:paraId="119E5423" w14:textId="77777777" w:rsidTr="00D668FC">
        <w:tc>
          <w:tcPr>
            <w:tcW w:w="5240" w:type="dxa"/>
          </w:tcPr>
          <w:p w14:paraId="19E7D097" w14:textId="77777777" w:rsidR="00111788" w:rsidRPr="005E096D" w:rsidRDefault="00111788" w:rsidP="00D668FC">
            <w:pPr>
              <w:rPr>
                <w:sz w:val="22"/>
                <w:szCs w:val="22"/>
              </w:rPr>
            </w:pPr>
            <w:r w:rsidRPr="005E096D">
              <w:rPr>
                <w:sz w:val="22"/>
                <w:szCs w:val="22"/>
              </w:rPr>
              <w:t>Finalizing PID</w:t>
            </w:r>
          </w:p>
        </w:tc>
        <w:tc>
          <w:tcPr>
            <w:tcW w:w="1418" w:type="dxa"/>
          </w:tcPr>
          <w:p w14:paraId="6D39E288" w14:textId="77777777" w:rsidR="00111788" w:rsidRPr="005E096D" w:rsidRDefault="00111788" w:rsidP="00D668FC">
            <w:pPr>
              <w:rPr>
                <w:sz w:val="22"/>
                <w:szCs w:val="22"/>
                <w:lang w:bidi="si-LK"/>
              </w:rPr>
            </w:pPr>
            <w:r w:rsidRPr="005E096D">
              <w:rPr>
                <w:sz w:val="22"/>
                <w:szCs w:val="22"/>
                <w:lang w:bidi="si-LK"/>
              </w:rPr>
              <w:t>15</w:t>
            </w:r>
            <w:r>
              <w:rPr>
                <w:sz w:val="22"/>
                <w:szCs w:val="22"/>
                <w:lang w:bidi="si-LK"/>
              </w:rPr>
              <w:t xml:space="preserve"> </w:t>
            </w:r>
            <w:r w:rsidRPr="005E096D">
              <w:rPr>
                <w:sz w:val="22"/>
                <w:szCs w:val="22"/>
                <w:lang w:bidi="si-LK"/>
              </w:rPr>
              <w:t>days</w:t>
            </w:r>
          </w:p>
        </w:tc>
        <w:tc>
          <w:tcPr>
            <w:tcW w:w="1417" w:type="dxa"/>
          </w:tcPr>
          <w:p w14:paraId="60B465A7" w14:textId="77777777" w:rsidR="00111788" w:rsidRPr="005E096D" w:rsidRDefault="00111788" w:rsidP="00D668FC">
            <w:pPr>
              <w:rPr>
                <w:sz w:val="22"/>
                <w:szCs w:val="22"/>
                <w:lang w:bidi="si-LK"/>
              </w:rPr>
            </w:pPr>
            <w:r>
              <w:rPr>
                <w:sz w:val="22"/>
                <w:szCs w:val="22"/>
                <w:lang w:bidi="si-LK"/>
              </w:rPr>
              <w:t>9/30/19</w:t>
            </w:r>
          </w:p>
        </w:tc>
        <w:tc>
          <w:tcPr>
            <w:tcW w:w="1275" w:type="dxa"/>
          </w:tcPr>
          <w:p w14:paraId="03ACA764" w14:textId="77777777" w:rsidR="00111788" w:rsidRPr="005E096D" w:rsidRDefault="00111788" w:rsidP="00D668FC">
            <w:pPr>
              <w:rPr>
                <w:sz w:val="22"/>
                <w:szCs w:val="22"/>
                <w:lang w:bidi="si-LK"/>
              </w:rPr>
            </w:pPr>
            <w:r>
              <w:rPr>
                <w:sz w:val="22"/>
                <w:szCs w:val="22"/>
                <w:lang w:bidi="si-LK"/>
              </w:rPr>
              <w:t>10/18/19</w:t>
            </w:r>
          </w:p>
        </w:tc>
      </w:tr>
      <w:tr w:rsidR="00111788" w14:paraId="558E2754" w14:textId="77777777" w:rsidTr="00D668FC">
        <w:tc>
          <w:tcPr>
            <w:tcW w:w="5240" w:type="dxa"/>
          </w:tcPr>
          <w:p w14:paraId="020E8E06" w14:textId="77777777" w:rsidR="00111788" w:rsidRPr="005E096D" w:rsidRDefault="00111788" w:rsidP="00D668FC">
            <w:pPr>
              <w:rPr>
                <w:sz w:val="22"/>
                <w:szCs w:val="22"/>
              </w:rPr>
            </w:pPr>
            <w:r w:rsidRPr="005E096D">
              <w:rPr>
                <w:sz w:val="22"/>
                <w:szCs w:val="22"/>
              </w:rPr>
              <w:t>Submit PID</w:t>
            </w:r>
          </w:p>
        </w:tc>
        <w:tc>
          <w:tcPr>
            <w:tcW w:w="1418" w:type="dxa"/>
          </w:tcPr>
          <w:p w14:paraId="036B1E5A" w14:textId="77777777" w:rsidR="00111788" w:rsidRPr="005E096D" w:rsidRDefault="00111788" w:rsidP="00D668FC">
            <w:pPr>
              <w:rPr>
                <w:sz w:val="22"/>
                <w:szCs w:val="22"/>
                <w:lang w:bidi="si-LK"/>
              </w:rPr>
            </w:pPr>
            <w:r w:rsidRPr="005E096D">
              <w:rPr>
                <w:sz w:val="22"/>
                <w:szCs w:val="22"/>
                <w:lang w:bidi="si-LK"/>
              </w:rPr>
              <w:t>1</w:t>
            </w:r>
            <w:r>
              <w:rPr>
                <w:sz w:val="22"/>
                <w:szCs w:val="22"/>
                <w:lang w:bidi="si-LK"/>
              </w:rPr>
              <w:t xml:space="preserve"> day</w:t>
            </w:r>
          </w:p>
        </w:tc>
        <w:tc>
          <w:tcPr>
            <w:tcW w:w="1417" w:type="dxa"/>
          </w:tcPr>
          <w:p w14:paraId="3F780F94" w14:textId="77777777" w:rsidR="00111788" w:rsidRPr="005E096D" w:rsidRDefault="00111788" w:rsidP="00D668FC">
            <w:pPr>
              <w:rPr>
                <w:sz w:val="22"/>
                <w:szCs w:val="22"/>
                <w:lang w:bidi="si-LK"/>
              </w:rPr>
            </w:pPr>
            <w:r>
              <w:rPr>
                <w:sz w:val="22"/>
                <w:szCs w:val="22"/>
                <w:lang w:bidi="si-LK"/>
              </w:rPr>
              <w:t>10/21/19</w:t>
            </w:r>
          </w:p>
        </w:tc>
        <w:tc>
          <w:tcPr>
            <w:tcW w:w="1275" w:type="dxa"/>
          </w:tcPr>
          <w:p w14:paraId="7BFA8A07" w14:textId="77777777" w:rsidR="00111788" w:rsidRPr="005E096D" w:rsidRDefault="00111788" w:rsidP="00D668FC">
            <w:pPr>
              <w:rPr>
                <w:sz w:val="22"/>
                <w:szCs w:val="22"/>
                <w:lang w:bidi="si-LK"/>
              </w:rPr>
            </w:pPr>
            <w:r>
              <w:rPr>
                <w:sz w:val="22"/>
                <w:szCs w:val="22"/>
                <w:lang w:bidi="si-LK"/>
              </w:rPr>
              <w:t>10/21/19</w:t>
            </w:r>
          </w:p>
        </w:tc>
      </w:tr>
      <w:tr w:rsidR="00111788" w14:paraId="419A7FF6" w14:textId="77777777" w:rsidTr="00D668FC">
        <w:tc>
          <w:tcPr>
            <w:tcW w:w="5240" w:type="dxa"/>
          </w:tcPr>
          <w:p w14:paraId="498793DD"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Literature Review</w:t>
            </w:r>
          </w:p>
        </w:tc>
        <w:tc>
          <w:tcPr>
            <w:tcW w:w="1418" w:type="dxa"/>
          </w:tcPr>
          <w:p w14:paraId="714050A9" w14:textId="77777777" w:rsidR="00111788" w:rsidRPr="005E096D" w:rsidRDefault="00111788" w:rsidP="00D668FC">
            <w:pPr>
              <w:rPr>
                <w:sz w:val="22"/>
                <w:szCs w:val="22"/>
                <w:lang w:bidi="si-LK"/>
              </w:rPr>
            </w:pPr>
            <w:r w:rsidRPr="005E096D">
              <w:rPr>
                <w:sz w:val="22"/>
                <w:szCs w:val="22"/>
                <w:lang w:bidi="si-LK"/>
              </w:rPr>
              <w:t>68</w:t>
            </w:r>
            <w:r>
              <w:rPr>
                <w:sz w:val="22"/>
                <w:szCs w:val="22"/>
                <w:lang w:bidi="si-LK"/>
              </w:rPr>
              <w:t xml:space="preserve"> </w:t>
            </w:r>
            <w:r w:rsidRPr="005E096D">
              <w:rPr>
                <w:sz w:val="22"/>
                <w:szCs w:val="22"/>
                <w:lang w:bidi="si-LK"/>
              </w:rPr>
              <w:t>days</w:t>
            </w:r>
          </w:p>
        </w:tc>
        <w:tc>
          <w:tcPr>
            <w:tcW w:w="1417" w:type="dxa"/>
          </w:tcPr>
          <w:p w14:paraId="4B635942" w14:textId="77777777" w:rsidR="00111788" w:rsidRPr="005E096D" w:rsidRDefault="00111788" w:rsidP="00D668FC">
            <w:pPr>
              <w:rPr>
                <w:sz w:val="22"/>
                <w:szCs w:val="22"/>
                <w:lang w:bidi="si-LK"/>
              </w:rPr>
            </w:pPr>
            <w:r>
              <w:rPr>
                <w:sz w:val="22"/>
                <w:szCs w:val="22"/>
                <w:lang w:bidi="si-LK"/>
              </w:rPr>
              <w:t>8/12/19</w:t>
            </w:r>
          </w:p>
        </w:tc>
        <w:tc>
          <w:tcPr>
            <w:tcW w:w="1275" w:type="dxa"/>
          </w:tcPr>
          <w:p w14:paraId="3D64082D" w14:textId="77777777" w:rsidR="00111788" w:rsidRPr="005E096D" w:rsidRDefault="00111788" w:rsidP="00D668FC">
            <w:pPr>
              <w:rPr>
                <w:sz w:val="22"/>
                <w:szCs w:val="22"/>
                <w:lang w:bidi="si-LK"/>
              </w:rPr>
            </w:pPr>
            <w:r>
              <w:rPr>
                <w:sz w:val="22"/>
                <w:szCs w:val="22"/>
                <w:lang w:bidi="si-LK"/>
              </w:rPr>
              <w:t>11/13/19</w:t>
            </w:r>
          </w:p>
        </w:tc>
      </w:tr>
      <w:tr w:rsidR="00111788" w14:paraId="06F518BA" w14:textId="77777777" w:rsidTr="00D668FC">
        <w:tc>
          <w:tcPr>
            <w:tcW w:w="5240" w:type="dxa"/>
          </w:tcPr>
          <w:p w14:paraId="5F2BE37F" w14:textId="77777777" w:rsidR="00111788" w:rsidRPr="005E096D" w:rsidRDefault="00111788" w:rsidP="00D668FC">
            <w:pPr>
              <w:rPr>
                <w:sz w:val="22"/>
                <w:szCs w:val="22"/>
                <w:lang w:bidi="si-LK"/>
              </w:rPr>
            </w:pPr>
            <w:r w:rsidRPr="005E096D">
              <w:rPr>
                <w:sz w:val="22"/>
                <w:szCs w:val="22"/>
                <w:lang w:bidi="si-LK"/>
              </w:rPr>
              <w:t>Research on Existing Systems</w:t>
            </w:r>
          </w:p>
        </w:tc>
        <w:tc>
          <w:tcPr>
            <w:tcW w:w="1418" w:type="dxa"/>
          </w:tcPr>
          <w:p w14:paraId="31C364E4" w14:textId="77777777" w:rsidR="00111788" w:rsidRPr="000C61B1" w:rsidRDefault="00111788" w:rsidP="00D668FC">
            <w:r w:rsidRPr="005E096D">
              <w:rPr>
                <w:sz w:val="22"/>
                <w:szCs w:val="22"/>
                <w:lang w:bidi="si-LK"/>
              </w:rPr>
              <w:t>16</w:t>
            </w:r>
            <w:r>
              <w:t xml:space="preserve"> </w:t>
            </w:r>
            <w:r w:rsidRPr="005E096D">
              <w:rPr>
                <w:sz w:val="22"/>
                <w:szCs w:val="22"/>
                <w:lang w:bidi="si-LK"/>
              </w:rPr>
              <w:t>days</w:t>
            </w:r>
          </w:p>
        </w:tc>
        <w:tc>
          <w:tcPr>
            <w:tcW w:w="1417" w:type="dxa"/>
          </w:tcPr>
          <w:p w14:paraId="30024BEE" w14:textId="77777777" w:rsidR="00111788" w:rsidRPr="005E096D" w:rsidRDefault="00111788" w:rsidP="00D668FC">
            <w:pPr>
              <w:rPr>
                <w:sz w:val="22"/>
                <w:szCs w:val="22"/>
                <w:lang w:bidi="si-LK"/>
              </w:rPr>
            </w:pPr>
            <w:r>
              <w:rPr>
                <w:sz w:val="22"/>
                <w:szCs w:val="22"/>
                <w:lang w:bidi="si-LK"/>
              </w:rPr>
              <w:t>8/28/19</w:t>
            </w:r>
          </w:p>
        </w:tc>
        <w:tc>
          <w:tcPr>
            <w:tcW w:w="1275" w:type="dxa"/>
          </w:tcPr>
          <w:p w14:paraId="6327BFC7" w14:textId="77777777" w:rsidR="00111788" w:rsidRPr="005E096D" w:rsidRDefault="00111788" w:rsidP="00D668FC">
            <w:pPr>
              <w:rPr>
                <w:sz w:val="22"/>
                <w:szCs w:val="22"/>
                <w:lang w:bidi="si-LK"/>
              </w:rPr>
            </w:pPr>
            <w:r>
              <w:rPr>
                <w:sz w:val="22"/>
                <w:szCs w:val="22"/>
                <w:lang w:bidi="si-LK"/>
              </w:rPr>
              <w:t>9/18/19</w:t>
            </w:r>
          </w:p>
        </w:tc>
      </w:tr>
      <w:tr w:rsidR="00111788" w14:paraId="63956381" w14:textId="77777777" w:rsidTr="00D668FC">
        <w:tc>
          <w:tcPr>
            <w:tcW w:w="5240" w:type="dxa"/>
          </w:tcPr>
          <w:p w14:paraId="03C24C79" w14:textId="77777777" w:rsidR="00111788" w:rsidRPr="005E096D" w:rsidRDefault="00111788" w:rsidP="00D668FC">
            <w:pPr>
              <w:rPr>
                <w:sz w:val="22"/>
                <w:szCs w:val="22"/>
                <w:lang w:bidi="si-LK"/>
              </w:rPr>
            </w:pPr>
            <w:r w:rsidRPr="005E096D">
              <w:rPr>
                <w:sz w:val="22"/>
                <w:szCs w:val="22"/>
                <w:lang w:bidi="si-LK"/>
              </w:rPr>
              <w:t>Prepare draft literature review</w:t>
            </w:r>
          </w:p>
        </w:tc>
        <w:tc>
          <w:tcPr>
            <w:tcW w:w="1418" w:type="dxa"/>
          </w:tcPr>
          <w:p w14:paraId="4FFC7A93" w14:textId="77777777" w:rsidR="00111788" w:rsidRPr="005E096D" w:rsidRDefault="00111788" w:rsidP="00D668FC">
            <w:pPr>
              <w:rPr>
                <w:sz w:val="22"/>
                <w:szCs w:val="22"/>
                <w:lang w:bidi="si-LK"/>
              </w:rPr>
            </w:pPr>
            <w:r w:rsidRPr="005E096D">
              <w:rPr>
                <w:sz w:val="22"/>
                <w:szCs w:val="22"/>
                <w:lang w:bidi="si-LK"/>
              </w:rPr>
              <w:t>67</w:t>
            </w:r>
            <w:r>
              <w:rPr>
                <w:sz w:val="22"/>
                <w:szCs w:val="22"/>
                <w:lang w:bidi="si-LK"/>
              </w:rPr>
              <w:t xml:space="preserve"> </w:t>
            </w:r>
            <w:r w:rsidRPr="005E096D">
              <w:rPr>
                <w:sz w:val="22"/>
                <w:szCs w:val="22"/>
                <w:lang w:bidi="si-LK"/>
              </w:rPr>
              <w:t>days</w:t>
            </w:r>
          </w:p>
        </w:tc>
        <w:tc>
          <w:tcPr>
            <w:tcW w:w="1417" w:type="dxa"/>
          </w:tcPr>
          <w:p w14:paraId="23F73138" w14:textId="77777777" w:rsidR="00111788" w:rsidRPr="005E096D" w:rsidRDefault="00111788" w:rsidP="00D668FC">
            <w:pPr>
              <w:rPr>
                <w:sz w:val="22"/>
                <w:szCs w:val="22"/>
                <w:lang w:bidi="si-LK"/>
              </w:rPr>
            </w:pPr>
            <w:r>
              <w:rPr>
                <w:sz w:val="22"/>
                <w:szCs w:val="22"/>
                <w:lang w:bidi="si-LK"/>
              </w:rPr>
              <w:t>8/12/19</w:t>
            </w:r>
          </w:p>
        </w:tc>
        <w:tc>
          <w:tcPr>
            <w:tcW w:w="1275" w:type="dxa"/>
          </w:tcPr>
          <w:p w14:paraId="5D2806B0" w14:textId="77777777" w:rsidR="00111788" w:rsidRPr="005E096D" w:rsidRDefault="00111788" w:rsidP="00D668FC">
            <w:pPr>
              <w:rPr>
                <w:sz w:val="22"/>
                <w:szCs w:val="22"/>
                <w:lang w:bidi="si-LK"/>
              </w:rPr>
            </w:pPr>
            <w:r>
              <w:rPr>
                <w:sz w:val="22"/>
                <w:szCs w:val="22"/>
                <w:lang w:bidi="si-LK"/>
              </w:rPr>
              <w:t>11/12/19</w:t>
            </w:r>
          </w:p>
        </w:tc>
      </w:tr>
      <w:tr w:rsidR="00111788" w14:paraId="38604692" w14:textId="77777777" w:rsidTr="00D668FC">
        <w:tc>
          <w:tcPr>
            <w:tcW w:w="5240" w:type="dxa"/>
          </w:tcPr>
          <w:p w14:paraId="75173655" w14:textId="77777777" w:rsidR="00111788" w:rsidRPr="005E096D" w:rsidRDefault="00111788" w:rsidP="00D668FC">
            <w:pPr>
              <w:rPr>
                <w:sz w:val="22"/>
                <w:szCs w:val="22"/>
                <w:lang w:bidi="si-LK"/>
              </w:rPr>
            </w:pPr>
            <w:r w:rsidRPr="005E096D">
              <w:rPr>
                <w:sz w:val="22"/>
                <w:szCs w:val="22"/>
                <w:lang w:bidi="si-LK"/>
              </w:rPr>
              <w:t>Submit draft literature review</w:t>
            </w:r>
          </w:p>
        </w:tc>
        <w:tc>
          <w:tcPr>
            <w:tcW w:w="1418" w:type="dxa"/>
          </w:tcPr>
          <w:p w14:paraId="168C5F5B" w14:textId="77777777" w:rsidR="00111788" w:rsidRPr="005E096D" w:rsidRDefault="00111788" w:rsidP="00D668FC">
            <w:pPr>
              <w:rPr>
                <w:sz w:val="22"/>
                <w:szCs w:val="22"/>
                <w:lang w:bidi="si-LK"/>
              </w:rPr>
            </w:pPr>
            <w:r w:rsidRPr="005E096D">
              <w:rPr>
                <w:sz w:val="22"/>
                <w:szCs w:val="22"/>
                <w:lang w:bidi="si-LK"/>
              </w:rPr>
              <w:t>1</w:t>
            </w:r>
            <w:r>
              <w:rPr>
                <w:sz w:val="22"/>
                <w:szCs w:val="22"/>
                <w:lang w:bidi="si-LK"/>
              </w:rPr>
              <w:t xml:space="preserve"> day</w:t>
            </w:r>
          </w:p>
        </w:tc>
        <w:tc>
          <w:tcPr>
            <w:tcW w:w="1417" w:type="dxa"/>
          </w:tcPr>
          <w:p w14:paraId="2232DEEE" w14:textId="77777777" w:rsidR="00111788" w:rsidRPr="005E096D" w:rsidRDefault="00111788" w:rsidP="00D668FC">
            <w:pPr>
              <w:rPr>
                <w:sz w:val="22"/>
                <w:szCs w:val="22"/>
                <w:lang w:bidi="si-LK"/>
              </w:rPr>
            </w:pPr>
            <w:r>
              <w:rPr>
                <w:sz w:val="22"/>
                <w:szCs w:val="22"/>
                <w:lang w:bidi="si-LK"/>
              </w:rPr>
              <w:t>11/11/19</w:t>
            </w:r>
          </w:p>
        </w:tc>
        <w:tc>
          <w:tcPr>
            <w:tcW w:w="1275" w:type="dxa"/>
          </w:tcPr>
          <w:p w14:paraId="149F2522" w14:textId="77777777" w:rsidR="00111788" w:rsidRPr="005E096D" w:rsidRDefault="00111788" w:rsidP="00D668FC">
            <w:pPr>
              <w:rPr>
                <w:sz w:val="22"/>
                <w:szCs w:val="22"/>
                <w:lang w:bidi="si-LK"/>
              </w:rPr>
            </w:pPr>
            <w:r>
              <w:rPr>
                <w:sz w:val="22"/>
                <w:szCs w:val="22"/>
                <w:lang w:bidi="si-LK"/>
              </w:rPr>
              <w:t>11/11/19</w:t>
            </w:r>
          </w:p>
        </w:tc>
      </w:tr>
      <w:tr w:rsidR="00111788" w14:paraId="2B25EF1C" w14:textId="77777777" w:rsidTr="00D668FC">
        <w:tc>
          <w:tcPr>
            <w:tcW w:w="5240" w:type="dxa"/>
          </w:tcPr>
          <w:p w14:paraId="608011E0"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Requirement Gathering</w:t>
            </w:r>
          </w:p>
        </w:tc>
        <w:tc>
          <w:tcPr>
            <w:tcW w:w="1418" w:type="dxa"/>
          </w:tcPr>
          <w:p w14:paraId="2C3A991D" w14:textId="77777777" w:rsidR="00111788" w:rsidRPr="005E096D" w:rsidRDefault="00111788" w:rsidP="00D668FC">
            <w:pPr>
              <w:rPr>
                <w:sz w:val="22"/>
                <w:szCs w:val="22"/>
                <w:lang w:bidi="si-LK"/>
              </w:rPr>
            </w:pPr>
            <w:r w:rsidRPr="005E096D">
              <w:rPr>
                <w:sz w:val="22"/>
                <w:szCs w:val="22"/>
                <w:lang w:bidi="si-LK"/>
              </w:rPr>
              <w:t>61</w:t>
            </w:r>
            <w:r>
              <w:rPr>
                <w:sz w:val="22"/>
                <w:szCs w:val="22"/>
                <w:lang w:bidi="si-LK"/>
              </w:rPr>
              <w:t xml:space="preserve"> </w:t>
            </w:r>
            <w:r w:rsidRPr="005E096D">
              <w:rPr>
                <w:sz w:val="22"/>
                <w:szCs w:val="22"/>
                <w:lang w:bidi="si-LK"/>
              </w:rPr>
              <w:t>days</w:t>
            </w:r>
          </w:p>
        </w:tc>
        <w:tc>
          <w:tcPr>
            <w:tcW w:w="1417" w:type="dxa"/>
          </w:tcPr>
          <w:p w14:paraId="5F10C619" w14:textId="77777777" w:rsidR="00111788" w:rsidRPr="005E096D" w:rsidRDefault="00111788" w:rsidP="00D668FC">
            <w:pPr>
              <w:rPr>
                <w:sz w:val="22"/>
                <w:szCs w:val="22"/>
                <w:lang w:bidi="si-LK"/>
              </w:rPr>
            </w:pPr>
            <w:r>
              <w:rPr>
                <w:sz w:val="22"/>
                <w:szCs w:val="22"/>
                <w:lang w:bidi="si-LK"/>
              </w:rPr>
              <w:t>10/22/19</w:t>
            </w:r>
          </w:p>
        </w:tc>
        <w:tc>
          <w:tcPr>
            <w:tcW w:w="1275" w:type="dxa"/>
          </w:tcPr>
          <w:p w14:paraId="218CA1BF" w14:textId="77777777" w:rsidR="00111788" w:rsidRPr="005E096D" w:rsidRDefault="00111788" w:rsidP="00D668FC">
            <w:pPr>
              <w:rPr>
                <w:sz w:val="22"/>
                <w:szCs w:val="22"/>
                <w:lang w:bidi="si-LK"/>
              </w:rPr>
            </w:pPr>
            <w:r>
              <w:rPr>
                <w:sz w:val="22"/>
                <w:szCs w:val="22"/>
                <w:lang w:bidi="si-LK"/>
              </w:rPr>
              <w:t>1/14/20</w:t>
            </w:r>
          </w:p>
        </w:tc>
      </w:tr>
      <w:tr w:rsidR="00111788" w14:paraId="67CCAC96" w14:textId="77777777" w:rsidTr="00D668FC">
        <w:tc>
          <w:tcPr>
            <w:tcW w:w="5240" w:type="dxa"/>
          </w:tcPr>
          <w:p w14:paraId="6952CD07" w14:textId="77777777" w:rsidR="00111788" w:rsidRPr="005E096D" w:rsidRDefault="00111788" w:rsidP="00D668FC">
            <w:pPr>
              <w:rPr>
                <w:sz w:val="22"/>
                <w:szCs w:val="22"/>
                <w:lang w:bidi="si-LK"/>
              </w:rPr>
            </w:pPr>
            <w:r w:rsidRPr="005E096D">
              <w:rPr>
                <w:sz w:val="22"/>
                <w:szCs w:val="22"/>
                <w:lang w:bidi="si-LK"/>
              </w:rPr>
              <w:t>Requirement Specification</w:t>
            </w:r>
          </w:p>
        </w:tc>
        <w:tc>
          <w:tcPr>
            <w:tcW w:w="1418" w:type="dxa"/>
          </w:tcPr>
          <w:p w14:paraId="289066CD" w14:textId="77777777" w:rsidR="00111788" w:rsidRPr="005E096D" w:rsidRDefault="00111788" w:rsidP="00D668FC">
            <w:pPr>
              <w:rPr>
                <w:sz w:val="22"/>
                <w:szCs w:val="22"/>
                <w:lang w:bidi="si-LK"/>
              </w:rPr>
            </w:pPr>
            <w:r w:rsidRPr="005E096D">
              <w:rPr>
                <w:sz w:val="22"/>
                <w:szCs w:val="22"/>
                <w:lang w:bidi="si-LK"/>
              </w:rPr>
              <w:t>31</w:t>
            </w:r>
            <w:r>
              <w:rPr>
                <w:sz w:val="22"/>
                <w:szCs w:val="22"/>
                <w:lang w:bidi="si-LK"/>
              </w:rPr>
              <w:t xml:space="preserve"> </w:t>
            </w:r>
            <w:r w:rsidRPr="005E096D">
              <w:rPr>
                <w:sz w:val="22"/>
                <w:szCs w:val="22"/>
                <w:lang w:bidi="si-LK"/>
              </w:rPr>
              <w:t>days</w:t>
            </w:r>
          </w:p>
        </w:tc>
        <w:tc>
          <w:tcPr>
            <w:tcW w:w="1417" w:type="dxa"/>
          </w:tcPr>
          <w:p w14:paraId="46C49778" w14:textId="77777777" w:rsidR="00111788" w:rsidRPr="005E096D" w:rsidRDefault="00111788" w:rsidP="00D668FC">
            <w:pPr>
              <w:rPr>
                <w:sz w:val="22"/>
                <w:szCs w:val="22"/>
                <w:lang w:bidi="si-LK"/>
              </w:rPr>
            </w:pPr>
            <w:r>
              <w:rPr>
                <w:sz w:val="22"/>
                <w:szCs w:val="22"/>
                <w:lang w:bidi="si-LK"/>
              </w:rPr>
              <w:t>10/22/19</w:t>
            </w:r>
          </w:p>
        </w:tc>
        <w:tc>
          <w:tcPr>
            <w:tcW w:w="1275" w:type="dxa"/>
          </w:tcPr>
          <w:p w14:paraId="7EF3BDFE" w14:textId="77777777" w:rsidR="00111788" w:rsidRPr="005E096D" w:rsidRDefault="00111788" w:rsidP="00D668FC">
            <w:pPr>
              <w:rPr>
                <w:sz w:val="22"/>
                <w:szCs w:val="22"/>
                <w:lang w:bidi="si-LK"/>
              </w:rPr>
            </w:pPr>
            <w:r>
              <w:rPr>
                <w:sz w:val="22"/>
                <w:szCs w:val="22"/>
                <w:lang w:bidi="si-LK"/>
              </w:rPr>
              <w:t>12/3/19</w:t>
            </w:r>
          </w:p>
        </w:tc>
      </w:tr>
      <w:tr w:rsidR="00111788" w14:paraId="3AF12669" w14:textId="77777777" w:rsidTr="00D668FC">
        <w:tc>
          <w:tcPr>
            <w:tcW w:w="5240" w:type="dxa"/>
          </w:tcPr>
          <w:p w14:paraId="3205E550" w14:textId="77777777" w:rsidR="00111788" w:rsidRPr="005E096D" w:rsidRDefault="00111788" w:rsidP="00D668FC">
            <w:pPr>
              <w:rPr>
                <w:sz w:val="22"/>
                <w:szCs w:val="22"/>
                <w:lang w:bidi="si-LK"/>
              </w:rPr>
            </w:pPr>
            <w:r w:rsidRPr="005E096D">
              <w:rPr>
                <w:sz w:val="22"/>
                <w:szCs w:val="22"/>
                <w:lang w:bidi="si-LK"/>
              </w:rPr>
              <w:t>Create SRS document</w:t>
            </w:r>
          </w:p>
        </w:tc>
        <w:tc>
          <w:tcPr>
            <w:tcW w:w="1418" w:type="dxa"/>
          </w:tcPr>
          <w:p w14:paraId="273AFA57" w14:textId="77777777" w:rsidR="00111788" w:rsidRPr="005E096D" w:rsidRDefault="00111788" w:rsidP="00D668FC">
            <w:pPr>
              <w:rPr>
                <w:sz w:val="22"/>
                <w:szCs w:val="22"/>
                <w:lang w:bidi="si-LK"/>
              </w:rPr>
            </w:pPr>
            <w:r w:rsidRPr="005E096D">
              <w:rPr>
                <w:sz w:val="22"/>
                <w:szCs w:val="22"/>
                <w:lang w:bidi="si-LK"/>
              </w:rPr>
              <w:t>29</w:t>
            </w:r>
            <w:r>
              <w:rPr>
                <w:sz w:val="22"/>
                <w:szCs w:val="22"/>
                <w:lang w:bidi="si-LK"/>
              </w:rPr>
              <w:t xml:space="preserve"> </w:t>
            </w:r>
            <w:r w:rsidRPr="005E096D">
              <w:rPr>
                <w:sz w:val="22"/>
                <w:szCs w:val="22"/>
                <w:lang w:bidi="si-LK"/>
              </w:rPr>
              <w:t>days</w:t>
            </w:r>
          </w:p>
        </w:tc>
        <w:tc>
          <w:tcPr>
            <w:tcW w:w="1417" w:type="dxa"/>
          </w:tcPr>
          <w:p w14:paraId="1CA2B200" w14:textId="77777777" w:rsidR="00111788" w:rsidRPr="005E096D" w:rsidRDefault="00111788" w:rsidP="00D668FC">
            <w:pPr>
              <w:rPr>
                <w:sz w:val="22"/>
                <w:szCs w:val="22"/>
                <w:lang w:bidi="si-LK"/>
              </w:rPr>
            </w:pPr>
            <w:r>
              <w:rPr>
                <w:sz w:val="22"/>
                <w:szCs w:val="22"/>
                <w:lang w:bidi="si-LK"/>
              </w:rPr>
              <w:t>12/4/19</w:t>
            </w:r>
          </w:p>
        </w:tc>
        <w:tc>
          <w:tcPr>
            <w:tcW w:w="1275" w:type="dxa"/>
          </w:tcPr>
          <w:p w14:paraId="28936E09" w14:textId="77777777" w:rsidR="00111788" w:rsidRPr="005E096D" w:rsidRDefault="00111788" w:rsidP="00D668FC">
            <w:pPr>
              <w:rPr>
                <w:sz w:val="22"/>
                <w:szCs w:val="22"/>
                <w:lang w:bidi="si-LK"/>
              </w:rPr>
            </w:pPr>
            <w:r>
              <w:rPr>
                <w:sz w:val="22"/>
                <w:szCs w:val="22"/>
                <w:lang w:bidi="si-LK"/>
              </w:rPr>
              <w:t>1/13/20</w:t>
            </w:r>
          </w:p>
        </w:tc>
      </w:tr>
      <w:tr w:rsidR="00111788" w14:paraId="67762B4B" w14:textId="77777777" w:rsidTr="00D668FC">
        <w:tc>
          <w:tcPr>
            <w:tcW w:w="5240" w:type="dxa"/>
          </w:tcPr>
          <w:p w14:paraId="505B6D80" w14:textId="77777777" w:rsidR="00111788" w:rsidRPr="005E096D" w:rsidRDefault="00111788" w:rsidP="00D668FC">
            <w:pPr>
              <w:rPr>
                <w:sz w:val="22"/>
                <w:szCs w:val="22"/>
                <w:lang w:bidi="si-LK"/>
              </w:rPr>
            </w:pPr>
            <w:r w:rsidRPr="005E096D">
              <w:rPr>
                <w:sz w:val="22"/>
                <w:szCs w:val="22"/>
                <w:lang w:bidi="si-LK"/>
              </w:rPr>
              <w:t>Submit SRS document</w:t>
            </w:r>
          </w:p>
        </w:tc>
        <w:tc>
          <w:tcPr>
            <w:tcW w:w="1418" w:type="dxa"/>
          </w:tcPr>
          <w:p w14:paraId="5E849BCB"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2059A1DA" w14:textId="77777777" w:rsidR="00111788" w:rsidRPr="005E096D" w:rsidRDefault="00111788" w:rsidP="00D668FC">
            <w:pPr>
              <w:rPr>
                <w:sz w:val="22"/>
                <w:szCs w:val="22"/>
                <w:lang w:bidi="si-LK"/>
              </w:rPr>
            </w:pPr>
            <w:r>
              <w:rPr>
                <w:sz w:val="22"/>
                <w:szCs w:val="22"/>
                <w:lang w:bidi="si-LK"/>
              </w:rPr>
              <w:t>1/14/20</w:t>
            </w:r>
          </w:p>
        </w:tc>
        <w:tc>
          <w:tcPr>
            <w:tcW w:w="1275" w:type="dxa"/>
          </w:tcPr>
          <w:p w14:paraId="29A2D946" w14:textId="77777777" w:rsidR="00111788" w:rsidRPr="005E096D" w:rsidRDefault="00111788" w:rsidP="00D668FC">
            <w:pPr>
              <w:rPr>
                <w:sz w:val="22"/>
                <w:szCs w:val="22"/>
                <w:lang w:bidi="si-LK"/>
              </w:rPr>
            </w:pPr>
            <w:r>
              <w:rPr>
                <w:sz w:val="22"/>
                <w:szCs w:val="22"/>
                <w:lang w:bidi="si-LK"/>
              </w:rPr>
              <w:t>1/14/20</w:t>
            </w:r>
          </w:p>
        </w:tc>
      </w:tr>
      <w:tr w:rsidR="00111788" w14:paraId="5CFA3719" w14:textId="77777777" w:rsidTr="00D668FC">
        <w:tc>
          <w:tcPr>
            <w:tcW w:w="5240" w:type="dxa"/>
          </w:tcPr>
          <w:p w14:paraId="3B67C66C"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Design Prototype</w:t>
            </w:r>
          </w:p>
        </w:tc>
        <w:tc>
          <w:tcPr>
            <w:tcW w:w="1418" w:type="dxa"/>
          </w:tcPr>
          <w:p w14:paraId="1733DF79" w14:textId="77777777" w:rsidR="00111788" w:rsidRPr="005E096D" w:rsidRDefault="00111788" w:rsidP="00D668FC">
            <w:pPr>
              <w:rPr>
                <w:sz w:val="22"/>
                <w:szCs w:val="22"/>
                <w:lang w:bidi="si-LK"/>
              </w:rPr>
            </w:pPr>
            <w:r w:rsidRPr="005E096D">
              <w:rPr>
                <w:sz w:val="22"/>
                <w:szCs w:val="22"/>
                <w:lang w:bidi="si-LK"/>
              </w:rPr>
              <w:t>17 days</w:t>
            </w:r>
          </w:p>
        </w:tc>
        <w:tc>
          <w:tcPr>
            <w:tcW w:w="1417" w:type="dxa"/>
          </w:tcPr>
          <w:p w14:paraId="3C10EE50" w14:textId="77777777" w:rsidR="00111788" w:rsidRPr="005E096D" w:rsidRDefault="00111788" w:rsidP="00D668FC">
            <w:pPr>
              <w:rPr>
                <w:sz w:val="22"/>
                <w:szCs w:val="22"/>
                <w:lang w:bidi="si-LK"/>
              </w:rPr>
            </w:pPr>
            <w:r>
              <w:rPr>
                <w:sz w:val="22"/>
                <w:szCs w:val="22"/>
                <w:lang w:bidi="si-LK"/>
              </w:rPr>
              <w:t>1/15/20</w:t>
            </w:r>
          </w:p>
        </w:tc>
        <w:tc>
          <w:tcPr>
            <w:tcW w:w="1275" w:type="dxa"/>
          </w:tcPr>
          <w:p w14:paraId="7093463B" w14:textId="77777777" w:rsidR="00111788" w:rsidRPr="005E096D" w:rsidRDefault="00111788" w:rsidP="00D668FC">
            <w:pPr>
              <w:rPr>
                <w:sz w:val="22"/>
                <w:szCs w:val="22"/>
                <w:lang w:bidi="si-LK"/>
              </w:rPr>
            </w:pPr>
            <w:r>
              <w:rPr>
                <w:sz w:val="22"/>
                <w:szCs w:val="22"/>
                <w:lang w:bidi="si-LK"/>
              </w:rPr>
              <w:t>2/6/20</w:t>
            </w:r>
          </w:p>
        </w:tc>
      </w:tr>
      <w:tr w:rsidR="00111788" w14:paraId="1D1E446E" w14:textId="77777777" w:rsidTr="00D668FC">
        <w:tc>
          <w:tcPr>
            <w:tcW w:w="5240" w:type="dxa"/>
          </w:tcPr>
          <w:p w14:paraId="0620A90E" w14:textId="77777777" w:rsidR="00111788" w:rsidRPr="005E096D" w:rsidRDefault="00111788" w:rsidP="00D668FC">
            <w:pPr>
              <w:rPr>
                <w:sz w:val="22"/>
                <w:szCs w:val="22"/>
                <w:lang w:bidi="si-LK"/>
              </w:rPr>
            </w:pPr>
            <w:r w:rsidRPr="005E096D">
              <w:rPr>
                <w:sz w:val="22"/>
                <w:szCs w:val="22"/>
                <w:lang w:bidi="si-LK"/>
              </w:rPr>
              <w:t>Create Design Specification</w:t>
            </w:r>
          </w:p>
        </w:tc>
        <w:tc>
          <w:tcPr>
            <w:tcW w:w="1418" w:type="dxa"/>
          </w:tcPr>
          <w:p w14:paraId="2E0231F0" w14:textId="77777777" w:rsidR="00111788" w:rsidRPr="005E096D" w:rsidRDefault="00111788" w:rsidP="00D668FC">
            <w:pPr>
              <w:rPr>
                <w:sz w:val="22"/>
                <w:szCs w:val="22"/>
                <w:lang w:bidi="si-LK"/>
              </w:rPr>
            </w:pPr>
            <w:r w:rsidRPr="005E096D">
              <w:rPr>
                <w:sz w:val="22"/>
                <w:szCs w:val="22"/>
                <w:lang w:bidi="si-LK"/>
              </w:rPr>
              <w:t>16 days</w:t>
            </w:r>
          </w:p>
        </w:tc>
        <w:tc>
          <w:tcPr>
            <w:tcW w:w="1417" w:type="dxa"/>
          </w:tcPr>
          <w:p w14:paraId="25429257" w14:textId="77777777" w:rsidR="00111788" w:rsidRPr="005E096D" w:rsidRDefault="00111788" w:rsidP="00D668FC">
            <w:pPr>
              <w:rPr>
                <w:sz w:val="22"/>
                <w:szCs w:val="22"/>
                <w:lang w:bidi="si-LK"/>
              </w:rPr>
            </w:pPr>
            <w:r>
              <w:rPr>
                <w:sz w:val="22"/>
                <w:szCs w:val="22"/>
                <w:lang w:bidi="si-LK"/>
              </w:rPr>
              <w:t>1/15/20</w:t>
            </w:r>
          </w:p>
        </w:tc>
        <w:tc>
          <w:tcPr>
            <w:tcW w:w="1275" w:type="dxa"/>
          </w:tcPr>
          <w:p w14:paraId="05F4D865" w14:textId="77777777" w:rsidR="00111788" w:rsidRPr="005E096D" w:rsidRDefault="00111788" w:rsidP="00D668FC">
            <w:pPr>
              <w:rPr>
                <w:sz w:val="22"/>
                <w:szCs w:val="22"/>
                <w:lang w:bidi="si-LK"/>
              </w:rPr>
            </w:pPr>
            <w:r>
              <w:rPr>
                <w:sz w:val="22"/>
                <w:szCs w:val="22"/>
                <w:lang w:bidi="si-LK"/>
              </w:rPr>
              <w:t>2/5/20</w:t>
            </w:r>
          </w:p>
        </w:tc>
      </w:tr>
      <w:tr w:rsidR="00111788" w14:paraId="5C1DECF9" w14:textId="77777777" w:rsidTr="00D668FC">
        <w:tc>
          <w:tcPr>
            <w:tcW w:w="5240" w:type="dxa"/>
          </w:tcPr>
          <w:p w14:paraId="2D33EA1B" w14:textId="77777777" w:rsidR="00111788" w:rsidRPr="005E096D" w:rsidRDefault="00111788" w:rsidP="00D668FC">
            <w:pPr>
              <w:rPr>
                <w:sz w:val="22"/>
                <w:szCs w:val="22"/>
                <w:lang w:bidi="si-LK"/>
              </w:rPr>
            </w:pPr>
            <w:r w:rsidRPr="005E096D">
              <w:rPr>
                <w:sz w:val="22"/>
                <w:szCs w:val="22"/>
                <w:lang w:bidi="si-LK"/>
              </w:rPr>
              <w:t>Submit Design Specification</w:t>
            </w:r>
          </w:p>
        </w:tc>
        <w:tc>
          <w:tcPr>
            <w:tcW w:w="1418" w:type="dxa"/>
          </w:tcPr>
          <w:p w14:paraId="3BA8E5DA"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5986A014" w14:textId="77777777" w:rsidR="00111788" w:rsidRPr="005E096D" w:rsidRDefault="00111788" w:rsidP="00D668FC">
            <w:pPr>
              <w:rPr>
                <w:sz w:val="22"/>
                <w:szCs w:val="22"/>
                <w:lang w:bidi="si-LK"/>
              </w:rPr>
            </w:pPr>
            <w:r>
              <w:rPr>
                <w:sz w:val="22"/>
                <w:szCs w:val="22"/>
                <w:lang w:bidi="si-LK"/>
              </w:rPr>
              <w:t>2/6/20</w:t>
            </w:r>
          </w:p>
        </w:tc>
        <w:tc>
          <w:tcPr>
            <w:tcW w:w="1275" w:type="dxa"/>
          </w:tcPr>
          <w:p w14:paraId="1CB80ED6" w14:textId="77777777" w:rsidR="00111788" w:rsidRPr="005E096D" w:rsidRDefault="00111788" w:rsidP="00D668FC">
            <w:pPr>
              <w:rPr>
                <w:sz w:val="22"/>
                <w:szCs w:val="22"/>
                <w:lang w:bidi="si-LK"/>
              </w:rPr>
            </w:pPr>
            <w:r>
              <w:rPr>
                <w:sz w:val="22"/>
                <w:szCs w:val="22"/>
                <w:lang w:bidi="si-LK"/>
              </w:rPr>
              <w:t>2/6/20</w:t>
            </w:r>
          </w:p>
        </w:tc>
      </w:tr>
      <w:tr w:rsidR="00111788" w14:paraId="542B70F9" w14:textId="77777777" w:rsidTr="00D668FC">
        <w:tc>
          <w:tcPr>
            <w:tcW w:w="5240" w:type="dxa"/>
          </w:tcPr>
          <w:p w14:paraId="0319065F"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Implementation of Prototype</w:t>
            </w:r>
          </w:p>
        </w:tc>
        <w:tc>
          <w:tcPr>
            <w:tcW w:w="1418" w:type="dxa"/>
          </w:tcPr>
          <w:p w14:paraId="72160BED" w14:textId="77777777" w:rsidR="00111788" w:rsidRPr="005E096D" w:rsidRDefault="00111788" w:rsidP="00D668FC">
            <w:pPr>
              <w:rPr>
                <w:sz w:val="22"/>
                <w:szCs w:val="22"/>
                <w:lang w:bidi="si-LK"/>
              </w:rPr>
            </w:pPr>
            <w:r w:rsidRPr="005E096D">
              <w:rPr>
                <w:sz w:val="22"/>
                <w:szCs w:val="22"/>
                <w:lang w:bidi="si-LK"/>
              </w:rPr>
              <w:t>56 days</w:t>
            </w:r>
          </w:p>
        </w:tc>
        <w:tc>
          <w:tcPr>
            <w:tcW w:w="1417" w:type="dxa"/>
          </w:tcPr>
          <w:p w14:paraId="52D483C0" w14:textId="77777777" w:rsidR="00111788" w:rsidRPr="005E096D" w:rsidRDefault="00111788" w:rsidP="00D668FC">
            <w:pPr>
              <w:rPr>
                <w:sz w:val="22"/>
                <w:szCs w:val="22"/>
                <w:lang w:bidi="si-LK"/>
              </w:rPr>
            </w:pPr>
            <w:r>
              <w:rPr>
                <w:sz w:val="22"/>
                <w:szCs w:val="22"/>
                <w:lang w:bidi="si-LK"/>
              </w:rPr>
              <w:t>2/7/20</w:t>
            </w:r>
          </w:p>
        </w:tc>
        <w:tc>
          <w:tcPr>
            <w:tcW w:w="1275" w:type="dxa"/>
          </w:tcPr>
          <w:p w14:paraId="3DCF48DF" w14:textId="77777777" w:rsidR="00111788" w:rsidRPr="005E096D" w:rsidRDefault="00111788" w:rsidP="00D668FC">
            <w:pPr>
              <w:rPr>
                <w:sz w:val="22"/>
                <w:szCs w:val="22"/>
                <w:lang w:bidi="si-LK"/>
              </w:rPr>
            </w:pPr>
            <w:r>
              <w:rPr>
                <w:sz w:val="22"/>
                <w:szCs w:val="22"/>
                <w:lang w:bidi="si-LK"/>
              </w:rPr>
              <w:t>4/24/20</w:t>
            </w:r>
          </w:p>
        </w:tc>
      </w:tr>
      <w:tr w:rsidR="00111788" w14:paraId="11A432AF" w14:textId="77777777" w:rsidTr="00D668FC">
        <w:tc>
          <w:tcPr>
            <w:tcW w:w="5240" w:type="dxa"/>
          </w:tcPr>
          <w:p w14:paraId="2199D1C2" w14:textId="77777777" w:rsidR="00111788" w:rsidRPr="005E096D" w:rsidRDefault="00111788" w:rsidP="00D668FC">
            <w:pPr>
              <w:rPr>
                <w:sz w:val="22"/>
                <w:szCs w:val="22"/>
                <w:lang w:bidi="si-LK"/>
              </w:rPr>
            </w:pPr>
            <w:r w:rsidRPr="005E096D">
              <w:rPr>
                <w:sz w:val="22"/>
                <w:szCs w:val="22"/>
                <w:lang w:bidi="si-LK"/>
              </w:rPr>
              <w:t>Build Prototype</w:t>
            </w:r>
          </w:p>
        </w:tc>
        <w:tc>
          <w:tcPr>
            <w:tcW w:w="1418" w:type="dxa"/>
          </w:tcPr>
          <w:p w14:paraId="2510B607" w14:textId="77777777" w:rsidR="00111788" w:rsidRPr="005E096D" w:rsidRDefault="00111788" w:rsidP="00D668FC">
            <w:pPr>
              <w:rPr>
                <w:sz w:val="22"/>
                <w:szCs w:val="22"/>
                <w:lang w:bidi="si-LK"/>
              </w:rPr>
            </w:pPr>
            <w:r w:rsidRPr="005E096D">
              <w:rPr>
                <w:sz w:val="22"/>
                <w:szCs w:val="22"/>
                <w:lang w:bidi="si-LK"/>
              </w:rPr>
              <w:t>40 days</w:t>
            </w:r>
          </w:p>
        </w:tc>
        <w:tc>
          <w:tcPr>
            <w:tcW w:w="1417" w:type="dxa"/>
          </w:tcPr>
          <w:p w14:paraId="0D23E703" w14:textId="77777777" w:rsidR="00111788" w:rsidRPr="005E096D" w:rsidRDefault="00111788" w:rsidP="00D668FC">
            <w:pPr>
              <w:rPr>
                <w:sz w:val="22"/>
                <w:szCs w:val="22"/>
                <w:lang w:bidi="si-LK"/>
              </w:rPr>
            </w:pPr>
            <w:r>
              <w:rPr>
                <w:sz w:val="22"/>
                <w:szCs w:val="22"/>
                <w:lang w:bidi="si-LK"/>
              </w:rPr>
              <w:t>2/7/20</w:t>
            </w:r>
          </w:p>
        </w:tc>
        <w:tc>
          <w:tcPr>
            <w:tcW w:w="1275" w:type="dxa"/>
          </w:tcPr>
          <w:p w14:paraId="356227F8" w14:textId="77777777" w:rsidR="00111788" w:rsidRPr="005E096D" w:rsidRDefault="00111788" w:rsidP="00D668FC">
            <w:pPr>
              <w:rPr>
                <w:sz w:val="22"/>
                <w:szCs w:val="22"/>
                <w:lang w:bidi="si-LK"/>
              </w:rPr>
            </w:pPr>
            <w:r>
              <w:rPr>
                <w:sz w:val="22"/>
                <w:szCs w:val="22"/>
                <w:lang w:bidi="si-LK"/>
              </w:rPr>
              <w:t>4/2/20</w:t>
            </w:r>
          </w:p>
        </w:tc>
      </w:tr>
      <w:tr w:rsidR="00111788" w14:paraId="7E3DFDA9" w14:textId="77777777" w:rsidTr="00D668FC">
        <w:tc>
          <w:tcPr>
            <w:tcW w:w="5240" w:type="dxa"/>
          </w:tcPr>
          <w:p w14:paraId="63391207" w14:textId="77777777" w:rsidR="00111788" w:rsidRPr="005E096D" w:rsidRDefault="00111788" w:rsidP="00D668FC">
            <w:pPr>
              <w:rPr>
                <w:sz w:val="22"/>
                <w:szCs w:val="22"/>
                <w:lang w:bidi="si-LK"/>
              </w:rPr>
            </w:pPr>
            <w:r w:rsidRPr="005E096D">
              <w:rPr>
                <w:sz w:val="22"/>
                <w:szCs w:val="22"/>
                <w:lang w:bidi="si-LK"/>
              </w:rPr>
              <w:t>Prototype Report</w:t>
            </w:r>
          </w:p>
        </w:tc>
        <w:tc>
          <w:tcPr>
            <w:tcW w:w="1418" w:type="dxa"/>
          </w:tcPr>
          <w:p w14:paraId="1F758810" w14:textId="77777777" w:rsidR="00111788" w:rsidRPr="005E096D" w:rsidRDefault="00111788" w:rsidP="00D668FC">
            <w:pPr>
              <w:rPr>
                <w:sz w:val="22"/>
                <w:szCs w:val="22"/>
                <w:lang w:bidi="si-LK"/>
              </w:rPr>
            </w:pPr>
            <w:r w:rsidRPr="005E096D">
              <w:rPr>
                <w:sz w:val="22"/>
                <w:szCs w:val="22"/>
                <w:lang w:bidi="si-LK"/>
              </w:rPr>
              <w:t xml:space="preserve">1 </w:t>
            </w:r>
            <w:r>
              <w:rPr>
                <w:sz w:val="22"/>
                <w:szCs w:val="22"/>
                <w:lang w:bidi="si-LK"/>
              </w:rPr>
              <w:t>day</w:t>
            </w:r>
          </w:p>
        </w:tc>
        <w:tc>
          <w:tcPr>
            <w:tcW w:w="1417" w:type="dxa"/>
          </w:tcPr>
          <w:p w14:paraId="7AF18867" w14:textId="77777777" w:rsidR="00111788" w:rsidRPr="005E096D" w:rsidRDefault="00111788" w:rsidP="00D668FC">
            <w:pPr>
              <w:rPr>
                <w:sz w:val="22"/>
                <w:szCs w:val="22"/>
                <w:lang w:bidi="si-LK"/>
              </w:rPr>
            </w:pPr>
            <w:r>
              <w:rPr>
                <w:sz w:val="22"/>
                <w:szCs w:val="22"/>
                <w:lang w:bidi="si-LK"/>
              </w:rPr>
              <w:t>4/24/20</w:t>
            </w:r>
          </w:p>
        </w:tc>
        <w:tc>
          <w:tcPr>
            <w:tcW w:w="1275" w:type="dxa"/>
          </w:tcPr>
          <w:p w14:paraId="1F0AD945" w14:textId="77777777" w:rsidR="00111788" w:rsidRPr="005E096D" w:rsidRDefault="00111788" w:rsidP="00D668FC">
            <w:pPr>
              <w:rPr>
                <w:sz w:val="22"/>
                <w:szCs w:val="22"/>
                <w:lang w:bidi="si-LK"/>
              </w:rPr>
            </w:pPr>
            <w:r>
              <w:rPr>
                <w:sz w:val="22"/>
                <w:szCs w:val="22"/>
                <w:lang w:bidi="si-LK"/>
              </w:rPr>
              <w:t>4/24/20</w:t>
            </w:r>
          </w:p>
        </w:tc>
      </w:tr>
      <w:tr w:rsidR="00111788" w14:paraId="18DD0D15" w14:textId="77777777" w:rsidTr="00D668FC">
        <w:tc>
          <w:tcPr>
            <w:tcW w:w="5240" w:type="dxa"/>
          </w:tcPr>
          <w:p w14:paraId="2B39352E"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totype Testing</w:t>
            </w:r>
          </w:p>
        </w:tc>
        <w:tc>
          <w:tcPr>
            <w:tcW w:w="1418" w:type="dxa"/>
          </w:tcPr>
          <w:p w14:paraId="4CB9F80F" w14:textId="77777777" w:rsidR="00111788" w:rsidRPr="005E096D" w:rsidRDefault="00111788" w:rsidP="00D668FC">
            <w:pPr>
              <w:rPr>
                <w:sz w:val="22"/>
                <w:szCs w:val="22"/>
                <w:lang w:bidi="si-LK"/>
              </w:rPr>
            </w:pPr>
            <w:r>
              <w:rPr>
                <w:sz w:val="22"/>
                <w:szCs w:val="22"/>
                <w:lang w:bidi="si-LK"/>
              </w:rPr>
              <w:t>5</w:t>
            </w:r>
            <w:r w:rsidRPr="005E096D">
              <w:rPr>
                <w:sz w:val="22"/>
                <w:szCs w:val="22"/>
                <w:lang w:bidi="si-LK"/>
              </w:rPr>
              <w:t xml:space="preserve"> days</w:t>
            </w:r>
          </w:p>
        </w:tc>
        <w:tc>
          <w:tcPr>
            <w:tcW w:w="1417" w:type="dxa"/>
          </w:tcPr>
          <w:p w14:paraId="156E22D4" w14:textId="77777777" w:rsidR="00111788" w:rsidRPr="005E096D" w:rsidRDefault="00111788" w:rsidP="00D668FC">
            <w:pPr>
              <w:rPr>
                <w:sz w:val="22"/>
                <w:szCs w:val="22"/>
                <w:lang w:bidi="si-LK"/>
              </w:rPr>
            </w:pPr>
            <w:r>
              <w:rPr>
                <w:sz w:val="22"/>
                <w:szCs w:val="22"/>
                <w:lang w:bidi="si-LK"/>
              </w:rPr>
              <w:t>4/3/20</w:t>
            </w:r>
          </w:p>
        </w:tc>
        <w:tc>
          <w:tcPr>
            <w:tcW w:w="1275" w:type="dxa"/>
          </w:tcPr>
          <w:p w14:paraId="3D3AEE84" w14:textId="77777777" w:rsidR="00111788" w:rsidRPr="005E096D" w:rsidRDefault="00111788" w:rsidP="00D668FC">
            <w:pPr>
              <w:rPr>
                <w:sz w:val="22"/>
                <w:szCs w:val="22"/>
                <w:lang w:bidi="si-LK"/>
              </w:rPr>
            </w:pPr>
            <w:r>
              <w:rPr>
                <w:sz w:val="22"/>
                <w:szCs w:val="22"/>
                <w:lang w:bidi="si-LK"/>
              </w:rPr>
              <w:t>4/9/20</w:t>
            </w:r>
          </w:p>
        </w:tc>
      </w:tr>
      <w:tr w:rsidR="00111788" w14:paraId="61EB8419" w14:textId="77777777" w:rsidTr="00D668FC">
        <w:tc>
          <w:tcPr>
            <w:tcW w:w="5240" w:type="dxa"/>
          </w:tcPr>
          <w:p w14:paraId="734B8AE9" w14:textId="77777777" w:rsidR="00111788" w:rsidRPr="005E096D" w:rsidRDefault="00111788" w:rsidP="00D668FC">
            <w:pPr>
              <w:rPr>
                <w:sz w:val="22"/>
                <w:szCs w:val="22"/>
                <w:lang w:bidi="si-LK"/>
              </w:rPr>
            </w:pPr>
            <w:r w:rsidRPr="005E096D">
              <w:rPr>
                <w:sz w:val="22"/>
                <w:szCs w:val="22"/>
                <w:lang w:bidi="si-LK"/>
              </w:rPr>
              <w:t>System Testing</w:t>
            </w:r>
          </w:p>
        </w:tc>
        <w:tc>
          <w:tcPr>
            <w:tcW w:w="1418" w:type="dxa"/>
          </w:tcPr>
          <w:p w14:paraId="341CF3E6" w14:textId="77777777" w:rsidR="00111788" w:rsidRPr="005E096D" w:rsidRDefault="00111788" w:rsidP="00D668FC">
            <w:pPr>
              <w:rPr>
                <w:sz w:val="22"/>
                <w:szCs w:val="22"/>
                <w:lang w:bidi="si-LK"/>
              </w:rPr>
            </w:pPr>
            <w:r>
              <w:rPr>
                <w:sz w:val="22"/>
                <w:szCs w:val="22"/>
                <w:lang w:bidi="si-LK"/>
              </w:rPr>
              <w:t>5</w:t>
            </w:r>
            <w:r w:rsidRPr="005E096D">
              <w:rPr>
                <w:sz w:val="22"/>
                <w:szCs w:val="22"/>
                <w:lang w:bidi="si-LK"/>
              </w:rPr>
              <w:t xml:space="preserve"> days</w:t>
            </w:r>
          </w:p>
        </w:tc>
        <w:tc>
          <w:tcPr>
            <w:tcW w:w="1417" w:type="dxa"/>
          </w:tcPr>
          <w:p w14:paraId="55C57DB8" w14:textId="77777777" w:rsidR="00111788" w:rsidRPr="005E096D" w:rsidRDefault="00111788" w:rsidP="00D668FC">
            <w:pPr>
              <w:rPr>
                <w:sz w:val="22"/>
                <w:szCs w:val="22"/>
                <w:lang w:bidi="si-LK"/>
              </w:rPr>
            </w:pPr>
            <w:r>
              <w:rPr>
                <w:sz w:val="22"/>
                <w:szCs w:val="22"/>
                <w:lang w:bidi="si-LK"/>
              </w:rPr>
              <w:t>4/3/20</w:t>
            </w:r>
          </w:p>
        </w:tc>
        <w:tc>
          <w:tcPr>
            <w:tcW w:w="1275" w:type="dxa"/>
          </w:tcPr>
          <w:p w14:paraId="1474DA68" w14:textId="77777777" w:rsidR="00111788" w:rsidRPr="005E096D" w:rsidRDefault="00111788" w:rsidP="00D668FC">
            <w:pPr>
              <w:rPr>
                <w:sz w:val="22"/>
                <w:szCs w:val="22"/>
                <w:lang w:bidi="si-LK"/>
              </w:rPr>
            </w:pPr>
            <w:r>
              <w:rPr>
                <w:sz w:val="22"/>
                <w:szCs w:val="22"/>
                <w:lang w:bidi="si-LK"/>
              </w:rPr>
              <w:t>4/9/20</w:t>
            </w:r>
          </w:p>
        </w:tc>
      </w:tr>
      <w:tr w:rsidR="00111788" w14:paraId="5AE06024" w14:textId="77777777" w:rsidTr="00D668FC">
        <w:tc>
          <w:tcPr>
            <w:tcW w:w="5240" w:type="dxa"/>
          </w:tcPr>
          <w:p w14:paraId="23379564"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totype Evaluation</w:t>
            </w:r>
          </w:p>
        </w:tc>
        <w:tc>
          <w:tcPr>
            <w:tcW w:w="1418" w:type="dxa"/>
          </w:tcPr>
          <w:p w14:paraId="266ADCCB" w14:textId="77777777" w:rsidR="00111788" w:rsidRPr="005E096D" w:rsidRDefault="00111788" w:rsidP="00D668FC">
            <w:pPr>
              <w:rPr>
                <w:sz w:val="22"/>
                <w:szCs w:val="22"/>
                <w:lang w:bidi="si-LK"/>
              </w:rPr>
            </w:pPr>
            <w:r>
              <w:rPr>
                <w:sz w:val="22"/>
                <w:szCs w:val="22"/>
                <w:lang w:bidi="si-LK"/>
              </w:rPr>
              <w:t>10</w:t>
            </w:r>
            <w:r w:rsidRPr="005E096D">
              <w:rPr>
                <w:sz w:val="22"/>
                <w:szCs w:val="22"/>
                <w:lang w:bidi="si-LK"/>
              </w:rPr>
              <w:t xml:space="preserve"> days</w:t>
            </w:r>
          </w:p>
        </w:tc>
        <w:tc>
          <w:tcPr>
            <w:tcW w:w="1417" w:type="dxa"/>
          </w:tcPr>
          <w:p w14:paraId="6CA52BD0" w14:textId="77777777" w:rsidR="00111788" w:rsidRPr="005E096D" w:rsidRDefault="00111788" w:rsidP="00D668FC">
            <w:pPr>
              <w:rPr>
                <w:sz w:val="22"/>
                <w:szCs w:val="22"/>
                <w:lang w:bidi="si-LK"/>
              </w:rPr>
            </w:pPr>
            <w:r>
              <w:rPr>
                <w:sz w:val="22"/>
                <w:szCs w:val="22"/>
                <w:lang w:bidi="si-LK"/>
              </w:rPr>
              <w:t>4/5/20</w:t>
            </w:r>
          </w:p>
        </w:tc>
        <w:tc>
          <w:tcPr>
            <w:tcW w:w="1275" w:type="dxa"/>
          </w:tcPr>
          <w:p w14:paraId="178EC320" w14:textId="77777777" w:rsidR="00111788" w:rsidRPr="005E096D" w:rsidRDefault="00111788" w:rsidP="00D668FC">
            <w:pPr>
              <w:rPr>
                <w:sz w:val="22"/>
                <w:szCs w:val="22"/>
                <w:lang w:bidi="si-LK"/>
              </w:rPr>
            </w:pPr>
            <w:r>
              <w:rPr>
                <w:sz w:val="22"/>
                <w:szCs w:val="22"/>
                <w:lang w:bidi="si-LK"/>
              </w:rPr>
              <w:t>4/17/20</w:t>
            </w:r>
          </w:p>
        </w:tc>
      </w:tr>
      <w:tr w:rsidR="00111788" w14:paraId="31C0326E" w14:textId="77777777" w:rsidTr="00D668FC">
        <w:tc>
          <w:tcPr>
            <w:tcW w:w="5240" w:type="dxa"/>
          </w:tcPr>
          <w:p w14:paraId="6CD523C9" w14:textId="77777777" w:rsidR="00111788" w:rsidRPr="005E096D" w:rsidRDefault="00111788" w:rsidP="00D668FC">
            <w:pPr>
              <w:rPr>
                <w:sz w:val="22"/>
                <w:szCs w:val="22"/>
                <w:lang w:bidi="si-LK"/>
              </w:rPr>
            </w:pPr>
            <w:r w:rsidRPr="005E096D">
              <w:rPr>
                <w:sz w:val="22"/>
                <w:szCs w:val="22"/>
                <w:lang w:bidi="si-LK"/>
              </w:rPr>
              <w:t>Critical evaluation of System</w:t>
            </w:r>
          </w:p>
        </w:tc>
        <w:tc>
          <w:tcPr>
            <w:tcW w:w="1418" w:type="dxa"/>
          </w:tcPr>
          <w:p w14:paraId="47CAC6A3" w14:textId="77777777" w:rsidR="00111788" w:rsidRPr="005E096D" w:rsidRDefault="00111788" w:rsidP="00D668FC">
            <w:pPr>
              <w:rPr>
                <w:sz w:val="22"/>
                <w:szCs w:val="22"/>
                <w:lang w:bidi="si-LK"/>
              </w:rPr>
            </w:pPr>
            <w:r>
              <w:rPr>
                <w:sz w:val="22"/>
                <w:szCs w:val="22"/>
                <w:lang w:bidi="si-LK"/>
              </w:rPr>
              <w:t>11</w:t>
            </w:r>
            <w:r w:rsidRPr="005E096D">
              <w:rPr>
                <w:sz w:val="22"/>
                <w:szCs w:val="22"/>
                <w:lang w:bidi="si-LK"/>
              </w:rPr>
              <w:t xml:space="preserve"> days</w:t>
            </w:r>
          </w:p>
        </w:tc>
        <w:tc>
          <w:tcPr>
            <w:tcW w:w="1417" w:type="dxa"/>
          </w:tcPr>
          <w:p w14:paraId="4933355A" w14:textId="77777777" w:rsidR="00111788" w:rsidRPr="005E096D" w:rsidRDefault="00111788" w:rsidP="00D668FC">
            <w:pPr>
              <w:rPr>
                <w:sz w:val="22"/>
                <w:szCs w:val="22"/>
                <w:lang w:bidi="si-LK"/>
              </w:rPr>
            </w:pPr>
            <w:r>
              <w:rPr>
                <w:sz w:val="22"/>
                <w:szCs w:val="22"/>
                <w:lang w:bidi="si-LK"/>
              </w:rPr>
              <w:t>4/5/20</w:t>
            </w:r>
          </w:p>
        </w:tc>
        <w:tc>
          <w:tcPr>
            <w:tcW w:w="1275" w:type="dxa"/>
          </w:tcPr>
          <w:p w14:paraId="4C92AB3D" w14:textId="77777777" w:rsidR="00111788" w:rsidRPr="005E096D" w:rsidRDefault="00111788" w:rsidP="00D668FC">
            <w:pPr>
              <w:rPr>
                <w:sz w:val="22"/>
                <w:szCs w:val="22"/>
                <w:lang w:bidi="si-LK"/>
              </w:rPr>
            </w:pPr>
            <w:r>
              <w:rPr>
                <w:sz w:val="22"/>
                <w:szCs w:val="22"/>
                <w:lang w:bidi="si-LK"/>
              </w:rPr>
              <w:t>4/17/20</w:t>
            </w:r>
          </w:p>
        </w:tc>
      </w:tr>
      <w:tr w:rsidR="00111788" w14:paraId="19C18D53" w14:textId="77777777" w:rsidTr="00D668FC">
        <w:tc>
          <w:tcPr>
            <w:tcW w:w="5240" w:type="dxa"/>
          </w:tcPr>
          <w:p w14:paraId="355B75B0" w14:textId="77777777" w:rsidR="00111788" w:rsidRPr="005E096D" w:rsidRDefault="00111788" w:rsidP="00194BE5">
            <w:pPr>
              <w:pStyle w:val="ListParagraph"/>
              <w:numPr>
                <w:ilvl w:val="0"/>
                <w:numId w:val="39"/>
              </w:numPr>
              <w:rPr>
                <w:sz w:val="22"/>
                <w:szCs w:val="22"/>
                <w:lang w:bidi="si-LK"/>
              </w:rPr>
            </w:pPr>
            <w:r w:rsidRPr="005E096D">
              <w:rPr>
                <w:sz w:val="22"/>
                <w:szCs w:val="22"/>
                <w:lang w:bidi="si-LK"/>
              </w:rPr>
              <w:t>Project Finalization</w:t>
            </w:r>
          </w:p>
        </w:tc>
        <w:tc>
          <w:tcPr>
            <w:tcW w:w="1418" w:type="dxa"/>
          </w:tcPr>
          <w:p w14:paraId="10BE9E9B" w14:textId="77777777" w:rsidR="00111788" w:rsidRPr="005E096D" w:rsidRDefault="00111788" w:rsidP="00D668FC">
            <w:pPr>
              <w:rPr>
                <w:sz w:val="22"/>
                <w:szCs w:val="22"/>
                <w:lang w:bidi="si-LK"/>
              </w:rPr>
            </w:pPr>
            <w:r>
              <w:rPr>
                <w:sz w:val="22"/>
                <w:szCs w:val="22"/>
                <w:lang w:bidi="si-LK"/>
              </w:rPr>
              <w:t>121</w:t>
            </w:r>
            <w:r w:rsidRPr="005E096D">
              <w:rPr>
                <w:sz w:val="22"/>
                <w:szCs w:val="22"/>
                <w:lang w:bidi="si-LK"/>
              </w:rPr>
              <w:t xml:space="preserve"> days</w:t>
            </w:r>
          </w:p>
        </w:tc>
        <w:tc>
          <w:tcPr>
            <w:tcW w:w="1417" w:type="dxa"/>
          </w:tcPr>
          <w:p w14:paraId="7BD76697" w14:textId="77777777" w:rsidR="00111788" w:rsidRPr="005E096D" w:rsidRDefault="00111788" w:rsidP="00D668FC">
            <w:pPr>
              <w:rPr>
                <w:sz w:val="22"/>
                <w:szCs w:val="22"/>
                <w:lang w:bidi="si-LK"/>
              </w:rPr>
            </w:pPr>
            <w:r>
              <w:rPr>
                <w:sz w:val="22"/>
                <w:szCs w:val="22"/>
                <w:lang w:bidi="si-LK"/>
              </w:rPr>
              <w:t>11/14/19</w:t>
            </w:r>
          </w:p>
        </w:tc>
        <w:tc>
          <w:tcPr>
            <w:tcW w:w="1275" w:type="dxa"/>
          </w:tcPr>
          <w:p w14:paraId="1187973C" w14:textId="77777777" w:rsidR="00111788" w:rsidRPr="005E096D" w:rsidRDefault="00111788" w:rsidP="00D668FC">
            <w:pPr>
              <w:rPr>
                <w:sz w:val="22"/>
                <w:szCs w:val="22"/>
                <w:lang w:bidi="si-LK"/>
              </w:rPr>
            </w:pPr>
            <w:r>
              <w:rPr>
                <w:sz w:val="22"/>
                <w:szCs w:val="22"/>
                <w:lang w:bidi="si-LK"/>
              </w:rPr>
              <w:t>4/30/20</w:t>
            </w:r>
          </w:p>
        </w:tc>
      </w:tr>
      <w:tr w:rsidR="00111788" w14:paraId="6BB9EE00" w14:textId="77777777" w:rsidTr="00D668FC">
        <w:tc>
          <w:tcPr>
            <w:tcW w:w="5240" w:type="dxa"/>
          </w:tcPr>
          <w:p w14:paraId="3157694B" w14:textId="77777777" w:rsidR="00111788" w:rsidRPr="005E096D" w:rsidRDefault="00111788" w:rsidP="00D668FC">
            <w:pPr>
              <w:rPr>
                <w:sz w:val="22"/>
                <w:szCs w:val="22"/>
                <w:lang w:bidi="si-LK"/>
              </w:rPr>
            </w:pPr>
            <w:r w:rsidRPr="005E096D">
              <w:rPr>
                <w:sz w:val="22"/>
                <w:szCs w:val="22"/>
                <w:lang w:bidi="si-LK"/>
              </w:rPr>
              <w:t>Preparation of the finalized Document</w:t>
            </w:r>
          </w:p>
        </w:tc>
        <w:tc>
          <w:tcPr>
            <w:tcW w:w="1418" w:type="dxa"/>
          </w:tcPr>
          <w:p w14:paraId="016F284F" w14:textId="77777777" w:rsidR="00111788" w:rsidRPr="005E096D" w:rsidRDefault="00111788" w:rsidP="00D668FC">
            <w:pPr>
              <w:rPr>
                <w:sz w:val="22"/>
                <w:szCs w:val="22"/>
                <w:lang w:bidi="si-LK"/>
              </w:rPr>
            </w:pPr>
            <w:r>
              <w:rPr>
                <w:sz w:val="22"/>
                <w:szCs w:val="22"/>
                <w:lang w:bidi="si-LK"/>
              </w:rPr>
              <w:t>120</w:t>
            </w:r>
            <w:r w:rsidRPr="005E096D">
              <w:rPr>
                <w:sz w:val="22"/>
                <w:szCs w:val="22"/>
                <w:lang w:bidi="si-LK"/>
              </w:rPr>
              <w:t xml:space="preserve"> days</w:t>
            </w:r>
          </w:p>
        </w:tc>
        <w:tc>
          <w:tcPr>
            <w:tcW w:w="1417" w:type="dxa"/>
          </w:tcPr>
          <w:p w14:paraId="206A0BCF" w14:textId="77777777" w:rsidR="00111788" w:rsidRPr="005E096D" w:rsidRDefault="00111788" w:rsidP="00D668FC">
            <w:pPr>
              <w:rPr>
                <w:sz w:val="22"/>
                <w:szCs w:val="22"/>
                <w:lang w:bidi="si-LK"/>
              </w:rPr>
            </w:pPr>
            <w:r>
              <w:rPr>
                <w:sz w:val="22"/>
                <w:szCs w:val="22"/>
                <w:lang w:bidi="si-LK"/>
              </w:rPr>
              <w:t>11/14/19</w:t>
            </w:r>
          </w:p>
        </w:tc>
        <w:tc>
          <w:tcPr>
            <w:tcW w:w="1275" w:type="dxa"/>
          </w:tcPr>
          <w:p w14:paraId="1F53C504" w14:textId="77777777" w:rsidR="00111788" w:rsidRPr="005E096D" w:rsidRDefault="00111788" w:rsidP="00D668FC">
            <w:pPr>
              <w:rPr>
                <w:sz w:val="22"/>
                <w:szCs w:val="22"/>
                <w:lang w:bidi="si-LK"/>
              </w:rPr>
            </w:pPr>
            <w:r>
              <w:rPr>
                <w:sz w:val="22"/>
                <w:szCs w:val="22"/>
                <w:lang w:bidi="si-LK"/>
              </w:rPr>
              <w:t>4/29/20</w:t>
            </w:r>
          </w:p>
        </w:tc>
      </w:tr>
      <w:tr w:rsidR="00111788" w14:paraId="4BCEBA13" w14:textId="77777777" w:rsidTr="00D668FC">
        <w:tc>
          <w:tcPr>
            <w:tcW w:w="5240" w:type="dxa"/>
          </w:tcPr>
          <w:p w14:paraId="56EC5964" w14:textId="77777777" w:rsidR="00111788" w:rsidRPr="005E096D" w:rsidRDefault="00111788" w:rsidP="00D668FC">
            <w:pPr>
              <w:rPr>
                <w:sz w:val="22"/>
                <w:szCs w:val="22"/>
                <w:lang w:bidi="si-LK"/>
              </w:rPr>
            </w:pPr>
            <w:r w:rsidRPr="005E096D">
              <w:rPr>
                <w:sz w:val="22"/>
                <w:szCs w:val="22"/>
                <w:lang w:bidi="si-LK"/>
              </w:rPr>
              <w:t>Submission of the final Project Document</w:t>
            </w:r>
          </w:p>
        </w:tc>
        <w:tc>
          <w:tcPr>
            <w:tcW w:w="1418" w:type="dxa"/>
          </w:tcPr>
          <w:p w14:paraId="442E3C67" w14:textId="77777777" w:rsidR="00111788" w:rsidRPr="005E096D" w:rsidRDefault="00111788" w:rsidP="00D668FC">
            <w:pPr>
              <w:rPr>
                <w:sz w:val="22"/>
                <w:szCs w:val="22"/>
                <w:lang w:bidi="si-LK"/>
              </w:rPr>
            </w:pPr>
            <w:r>
              <w:rPr>
                <w:sz w:val="22"/>
                <w:szCs w:val="22"/>
                <w:lang w:bidi="si-LK"/>
              </w:rPr>
              <w:t>1</w:t>
            </w:r>
            <w:r w:rsidRPr="005E096D">
              <w:rPr>
                <w:sz w:val="22"/>
                <w:szCs w:val="22"/>
                <w:lang w:bidi="si-LK"/>
              </w:rPr>
              <w:t xml:space="preserve"> </w:t>
            </w:r>
            <w:r>
              <w:rPr>
                <w:sz w:val="22"/>
                <w:szCs w:val="22"/>
                <w:lang w:bidi="si-LK"/>
              </w:rPr>
              <w:t>day</w:t>
            </w:r>
          </w:p>
        </w:tc>
        <w:tc>
          <w:tcPr>
            <w:tcW w:w="1417" w:type="dxa"/>
          </w:tcPr>
          <w:p w14:paraId="3CD0048C" w14:textId="77777777" w:rsidR="00111788" w:rsidRPr="005E096D" w:rsidRDefault="00111788" w:rsidP="00D668FC">
            <w:pPr>
              <w:rPr>
                <w:sz w:val="22"/>
                <w:szCs w:val="22"/>
                <w:lang w:bidi="si-LK"/>
              </w:rPr>
            </w:pPr>
            <w:r>
              <w:rPr>
                <w:sz w:val="22"/>
                <w:szCs w:val="22"/>
                <w:lang w:bidi="si-LK"/>
              </w:rPr>
              <w:t>4/30/20</w:t>
            </w:r>
          </w:p>
        </w:tc>
        <w:tc>
          <w:tcPr>
            <w:tcW w:w="1275" w:type="dxa"/>
          </w:tcPr>
          <w:p w14:paraId="134B537E" w14:textId="77777777" w:rsidR="00111788" w:rsidRPr="005E096D" w:rsidRDefault="00111788" w:rsidP="00D668FC">
            <w:pPr>
              <w:rPr>
                <w:sz w:val="22"/>
                <w:szCs w:val="22"/>
                <w:lang w:bidi="si-LK"/>
              </w:rPr>
            </w:pPr>
            <w:r>
              <w:rPr>
                <w:sz w:val="22"/>
                <w:szCs w:val="22"/>
                <w:lang w:bidi="si-LK"/>
              </w:rPr>
              <w:t>4/30/20</w:t>
            </w:r>
          </w:p>
        </w:tc>
      </w:tr>
    </w:tbl>
    <w:p w14:paraId="31E79C4C" w14:textId="77777777" w:rsidR="00111788" w:rsidRDefault="00111788">
      <w:pPr>
        <w:spacing w:line="259" w:lineRule="auto"/>
        <w:jc w:val="left"/>
      </w:pPr>
    </w:p>
    <w:p w14:paraId="19A15940" w14:textId="77777777" w:rsidR="00111788" w:rsidRDefault="00111788">
      <w:pPr>
        <w:spacing w:line="259" w:lineRule="auto"/>
        <w:jc w:val="left"/>
      </w:pPr>
    </w:p>
    <w:p w14:paraId="26842EF7" w14:textId="532B1CF3" w:rsidR="00111788" w:rsidRDefault="00111788" w:rsidP="00111788">
      <w:pPr>
        <w:pStyle w:val="Heading1"/>
        <w:numPr>
          <w:ilvl w:val="0"/>
          <w:numId w:val="0"/>
        </w:numPr>
        <w:ind w:left="360" w:hanging="360"/>
      </w:pPr>
      <w:bookmarkStart w:id="251" w:name="_Toc39684402"/>
      <w:r>
        <w:t>Appendix B – Gantt Chart</w:t>
      </w:r>
      <w:bookmarkEnd w:id="251"/>
    </w:p>
    <w:p w14:paraId="6C8A6212" w14:textId="380A7021" w:rsidR="00111788" w:rsidRDefault="00111788">
      <w:pPr>
        <w:spacing w:line="259" w:lineRule="auto"/>
        <w:jc w:val="left"/>
      </w:pPr>
      <w:r w:rsidRPr="00DE662E">
        <w:rPr>
          <w:noProof/>
          <w:lang w:eastAsia="en-GB"/>
        </w:rPr>
        <w:drawing>
          <wp:anchor distT="0" distB="0" distL="114300" distR="114300" simplePos="0" relativeHeight="251659264" behindDoc="0" locked="0" layoutInCell="1" allowOverlap="1" wp14:anchorId="037C76E3" wp14:editId="58E98E39">
            <wp:simplePos x="0" y="0"/>
            <wp:positionH relativeFrom="margin">
              <wp:posOffset>0</wp:posOffset>
            </wp:positionH>
            <wp:positionV relativeFrom="paragraph">
              <wp:posOffset>285115</wp:posOffset>
            </wp:positionV>
            <wp:extent cx="5943600" cy="4781550"/>
            <wp:effectExtent l="0" t="0" r="0" b="0"/>
            <wp:wrapTopAndBottom/>
            <wp:docPr id="2" name="Picture 2" descr="C:\Users\Dillon Lakshman\Downloads\Dillon.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illon Lakshman\Downloads\Dillon.gif"/>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943600" cy="4781550"/>
                    </a:xfrm>
                    <a:prstGeom prst="rect">
                      <a:avLst/>
                    </a:prstGeom>
                    <a:noFill/>
                    <a:ln>
                      <a:noFill/>
                    </a:ln>
                  </pic:spPr>
                </pic:pic>
              </a:graphicData>
            </a:graphic>
            <wp14:sizeRelH relativeFrom="margin">
              <wp14:pctWidth>0</wp14:pctWidth>
            </wp14:sizeRelH>
            <wp14:sizeRelV relativeFrom="margin">
              <wp14:pctHeight>0</wp14:pctHeight>
            </wp14:sizeRelV>
          </wp:anchor>
        </w:drawing>
      </w:r>
      <w:r>
        <w:br w:type="page"/>
      </w:r>
    </w:p>
    <w:p w14:paraId="4E01A988" w14:textId="51A2346A" w:rsidR="00FC3C75" w:rsidRDefault="00FC3C75" w:rsidP="00FC3C75">
      <w:pPr>
        <w:pStyle w:val="Heading1"/>
        <w:numPr>
          <w:ilvl w:val="0"/>
          <w:numId w:val="0"/>
        </w:numPr>
      </w:pPr>
      <w:bookmarkStart w:id="252" w:name="_Toc39684403"/>
      <w:r>
        <w:lastRenderedPageBreak/>
        <w:t xml:space="preserve">Appendix </w:t>
      </w:r>
      <w:r w:rsidR="00111788">
        <w:t>C</w:t>
      </w:r>
      <w:r w:rsidR="00626ABF">
        <w:t xml:space="preserve"> -</w:t>
      </w:r>
      <w:r>
        <w:t xml:space="preserve"> 1 Questionnaire for Requirement Gathering</w:t>
      </w:r>
      <w:bookmarkEnd w:id="252"/>
    </w:p>
    <w:p w14:paraId="7625753C" w14:textId="77777777" w:rsidR="00FC3C75" w:rsidRDefault="00FC3C75" w:rsidP="00FC3C75"/>
    <w:p w14:paraId="160F7C14" w14:textId="77777777" w:rsidR="00FC3C75" w:rsidRDefault="00FC3C75" w:rsidP="00FC3C75">
      <w:pPr>
        <w:rPr>
          <w:b/>
        </w:rPr>
      </w:pPr>
      <w:r w:rsidRPr="002A63B7">
        <w:rPr>
          <w:b/>
        </w:rPr>
        <w:t>Question 1</w:t>
      </w:r>
    </w:p>
    <w:p w14:paraId="6B17D9B7" w14:textId="77777777" w:rsidR="00FC3C75" w:rsidRDefault="00FC3C75" w:rsidP="00FC3C75">
      <w:pPr>
        <w:spacing w:line="259" w:lineRule="auto"/>
      </w:pPr>
      <w:r>
        <w:rPr>
          <w:b/>
        </w:rPr>
        <w:t xml:space="preserve">Aim: </w:t>
      </w:r>
      <w:r>
        <w:t>Identify the percentage of users familiar with raster to vector conversion software.</w:t>
      </w:r>
    </w:p>
    <w:p w14:paraId="0D082224" w14:textId="77777777" w:rsidR="00FC3C75" w:rsidRDefault="00FC3C75" w:rsidP="00FC3C75">
      <w:pPr>
        <w:spacing w:line="259" w:lineRule="auto"/>
        <w:rPr>
          <w:noProof/>
          <w:lang w:eastAsia="en-GB"/>
        </w:rPr>
      </w:pPr>
      <w:r w:rsidRPr="001207E1">
        <w:rPr>
          <w:b/>
        </w:rPr>
        <w:t>Observation:</w:t>
      </w:r>
    </w:p>
    <w:p w14:paraId="0C127ED8" w14:textId="77777777" w:rsidR="00FC3C75" w:rsidRDefault="00FC3C75" w:rsidP="00FC3C75">
      <w:pPr>
        <w:keepNext/>
        <w:spacing w:line="259" w:lineRule="auto"/>
        <w:jc w:val="center"/>
      </w:pPr>
      <w:r>
        <w:rPr>
          <w:noProof/>
          <w:lang w:eastAsia="en-GB"/>
        </w:rPr>
        <w:drawing>
          <wp:inline distT="0" distB="0" distL="0" distR="0" wp14:anchorId="6297271F" wp14:editId="5BC4B171">
            <wp:extent cx="5562600" cy="23145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410"/>
                    <a:stretch/>
                  </pic:blipFill>
                  <pic:spPr bwMode="auto">
                    <a:xfrm>
                      <a:off x="0" y="0"/>
                      <a:ext cx="5562600" cy="2314575"/>
                    </a:xfrm>
                    <a:prstGeom prst="rect">
                      <a:avLst/>
                    </a:prstGeom>
                    <a:ln>
                      <a:noFill/>
                    </a:ln>
                    <a:extLst>
                      <a:ext uri="{53640926-AAD7-44D8-BBD7-CCE9431645EC}">
                        <a14:shadowObscured xmlns:a14="http://schemas.microsoft.com/office/drawing/2010/main"/>
                      </a:ext>
                    </a:extLst>
                  </pic:spPr>
                </pic:pic>
              </a:graphicData>
            </a:graphic>
          </wp:inline>
        </w:drawing>
      </w:r>
    </w:p>
    <w:p w14:paraId="51F12A6F" w14:textId="718CC526" w:rsidR="00FC3C75" w:rsidRDefault="00FC3C75" w:rsidP="00FC3C75">
      <w:r>
        <w:t>The purpose of this question was to determine the percentage of the users that have used raster to vector conversion software previously. It seemed that 30% of the users had used a raster to vector conversion software and 52% of the user had no used any tool that would resemble raster to vector conversion.</w:t>
      </w:r>
    </w:p>
    <w:p w14:paraId="2BF5C9A1" w14:textId="77777777" w:rsidR="00FC3C75" w:rsidRDefault="00FC3C75" w:rsidP="00FC3C75">
      <w:pPr>
        <w:rPr>
          <w:b/>
        </w:rPr>
      </w:pPr>
      <w:r w:rsidRPr="001207E1">
        <w:rPr>
          <w:b/>
        </w:rPr>
        <w:t>Conclusion:</w:t>
      </w:r>
    </w:p>
    <w:p w14:paraId="0F44EF25" w14:textId="0AB13D5D" w:rsidR="00FC3C75" w:rsidRDefault="00FC3C75" w:rsidP="00FC3C75">
      <w:r>
        <w:t>The use of raster to vector conversion even in the technical and design domain is only just below a perfect third of the users. This shows that the requirement for the raster to vector conversion platform even though is niche amongst the user is necessary for some users.</w:t>
      </w:r>
    </w:p>
    <w:p w14:paraId="4C8BD28E" w14:textId="2B196D26" w:rsidR="00FC3C75" w:rsidRDefault="00FC3C75" w:rsidP="00FC3C75"/>
    <w:p w14:paraId="097D234C" w14:textId="20BFE1F1" w:rsidR="00FC3C75" w:rsidRDefault="00FC3C75" w:rsidP="00FC3C75"/>
    <w:p w14:paraId="7C4BB164" w14:textId="7EE1372B" w:rsidR="00FC3C75" w:rsidRDefault="00FC3C75" w:rsidP="00FC3C75"/>
    <w:p w14:paraId="210E77EA" w14:textId="431B1942" w:rsidR="00FC3C75" w:rsidRDefault="00FC3C75" w:rsidP="00FC3C75"/>
    <w:p w14:paraId="01A4DD3C" w14:textId="2CC7FB9F" w:rsidR="00FC3C75" w:rsidRDefault="00FC3C75" w:rsidP="00FC3C75"/>
    <w:p w14:paraId="7BCB395D" w14:textId="77777777" w:rsidR="00FC3C75" w:rsidRDefault="00FC3C75" w:rsidP="00FC3C75">
      <w:pPr>
        <w:rPr>
          <w:b/>
        </w:rPr>
      </w:pPr>
      <w:r w:rsidRPr="001207E1">
        <w:rPr>
          <w:b/>
        </w:rPr>
        <w:lastRenderedPageBreak/>
        <w:t>Question 2</w:t>
      </w:r>
    </w:p>
    <w:p w14:paraId="3E64AEC4" w14:textId="77777777" w:rsidR="00FC3C75" w:rsidRDefault="00FC3C75" w:rsidP="00FC3C75">
      <w:r>
        <w:rPr>
          <w:b/>
        </w:rPr>
        <w:t xml:space="preserve">Aim: </w:t>
      </w:r>
      <w:r w:rsidRPr="001207E1">
        <w:t>Identify domain of the users who have used raster to vector conversion software</w:t>
      </w:r>
    </w:p>
    <w:p w14:paraId="37916EBE" w14:textId="77777777" w:rsidR="00FC3C75" w:rsidRPr="00E2638F" w:rsidRDefault="00FC3C75" w:rsidP="00FC3C75">
      <w:pPr>
        <w:rPr>
          <w:b/>
        </w:rPr>
      </w:pPr>
      <w:r w:rsidRPr="00E2638F">
        <w:rPr>
          <w:b/>
        </w:rPr>
        <w:t>Observation</w:t>
      </w:r>
      <w:r>
        <w:rPr>
          <w:b/>
        </w:rPr>
        <w:t>:</w:t>
      </w:r>
    </w:p>
    <w:p w14:paraId="61524B2F" w14:textId="77777777" w:rsidR="00FC3C75" w:rsidRDefault="00FC3C75" w:rsidP="00FC3C75">
      <w:pPr>
        <w:keepNext/>
      </w:pPr>
      <w:r>
        <w:rPr>
          <w:noProof/>
          <w:lang w:eastAsia="en-GB"/>
        </w:rPr>
        <w:drawing>
          <wp:inline distT="0" distB="0" distL="0" distR="0" wp14:anchorId="4BA3CFB4" wp14:editId="6663FA9D">
            <wp:extent cx="5943600" cy="238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43600" cy="2387600"/>
                    </a:xfrm>
                    <a:prstGeom prst="rect">
                      <a:avLst/>
                    </a:prstGeom>
                  </pic:spPr>
                </pic:pic>
              </a:graphicData>
            </a:graphic>
          </wp:inline>
        </w:drawing>
      </w:r>
    </w:p>
    <w:p w14:paraId="07A4BE02" w14:textId="77777777" w:rsidR="00FC3C75" w:rsidRDefault="00FC3C75" w:rsidP="00FC3C75">
      <w:r>
        <w:t>The purpose of this question was to determine the domain specification of the user base of the questionnaire so a better understanding as to who it needs to cater to can be identified.</w:t>
      </w:r>
    </w:p>
    <w:p w14:paraId="561A0634" w14:textId="77777777" w:rsidR="00FC3C75" w:rsidRDefault="00FC3C75" w:rsidP="00FC3C75">
      <w:pPr>
        <w:rPr>
          <w:b/>
        </w:rPr>
      </w:pPr>
      <w:r w:rsidRPr="00E2638F">
        <w:rPr>
          <w:b/>
        </w:rPr>
        <w:t xml:space="preserve">Conclusion: </w:t>
      </w:r>
    </w:p>
    <w:p w14:paraId="3F6CCA90" w14:textId="77777777" w:rsidR="00FC3C75" w:rsidRDefault="00FC3C75" w:rsidP="00FC3C75">
      <w:r>
        <w:t>It can be observed that a large base of the users that provided feedback for the questionnaire are Software Researchers/Students. While the second demographic being Graphic designers/media content creators. There is also a portion of GIS Researchers and Students. Therefore, it can be concluded that this questionnaire has reached the target demographic of users that are most likely to use a Raster to Vector conversion tool.</w:t>
      </w:r>
    </w:p>
    <w:p w14:paraId="0F0CDEC7" w14:textId="77777777" w:rsidR="00FC3C75" w:rsidRDefault="00FC3C75" w:rsidP="00FC3C75"/>
    <w:p w14:paraId="01532BF4" w14:textId="6EC9DCE5" w:rsidR="00FC3C75" w:rsidRDefault="00FC3C75" w:rsidP="00FC3C75"/>
    <w:p w14:paraId="5FBBAD2A" w14:textId="77777777" w:rsidR="00FC3C75" w:rsidRDefault="00FC3C75" w:rsidP="00FC3C75">
      <w:pPr>
        <w:rPr>
          <w:b/>
        </w:rPr>
      </w:pPr>
    </w:p>
    <w:p w14:paraId="27B96B3D" w14:textId="77777777" w:rsidR="00FC3C75" w:rsidRDefault="00FC3C75" w:rsidP="00FC3C75">
      <w:pPr>
        <w:rPr>
          <w:b/>
        </w:rPr>
      </w:pPr>
    </w:p>
    <w:p w14:paraId="1BC5C38B" w14:textId="77777777" w:rsidR="00FC3C75" w:rsidRDefault="00FC3C75" w:rsidP="00FC3C75">
      <w:pPr>
        <w:rPr>
          <w:b/>
        </w:rPr>
      </w:pPr>
    </w:p>
    <w:p w14:paraId="3C458C87" w14:textId="77777777" w:rsidR="00FC3C75" w:rsidRDefault="00FC3C75" w:rsidP="00FC3C75">
      <w:pPr>
        <w:rPr>
          <w:b/>
        </w:rPr>
      </w:pPr>
    </w:p>
    <w:p w14:paraId="2792BC1F" w14:textId="0CEB5C6D" w:rsidR="00FC3C75" w:rsidRPr="007C32C6" w:rsidRDefault="00FC3C75" w:rsidP="00FC3C75">
      <w:pPr>
        <w:rPr>
          <w:b/>
        </w:rPr>
      </w:pPr>
      <w:r w:rsidRPr="007C32C6">
        <w:rPr>
          <w:b/>
        </w:rPr>
        <w:lastRenderedPageBreak/>
        <w:t>Question 6</w:t>
      </w:r>
    </w:p>
    <w:p w14:paraId="4347A650" w14:textId="77777777" w:rsidR="00FC3C75" w:rsidRDefault="00FC3C75" w:rsidP="00FC3C75">
      <w:r w:rsidRPr="007C32C6">
        <w:rPr>
          <w:b/>
        </w:rPr>
        <w:t>Aim:</w:t>
      </w:r>
      <w:r>
        <w:t xml:space="preserve"> Identifying the need for raster to vector conversion during GIS projects</w:t>
      </w:r>
    </w:p>
    <w:p w14:paraId="2EC4159E" w14:textId="77777777" w:rsidR="00FC3C75" w:rsidRDefault="00FC3C75" w:rsidP="00FC3C75">
      <w:pPr>
        <w:rPr>
          <w:b/>
        </w:rPr>
      </w:pPr>
      <w:r w:rsidRPr="007C32C6">
        <w:rPr>
          <w:b/>
        </w:rPr>
        <w:t>Observation:</w:t>
      </w:r>
    </w:p>
    <w:p w14:paraId="337E1DF9" w14:textId="77777777" w:rsidR="00FC3C75" w:rsidRDefault="00FC3C75" w:rsidP="00FC3C75">
      <w:pPr>
        <w:keepNext/>
      </w:pPr>
      <w:r>
        <w:rPr>
          <w:noProof/>
          <w:lang w:eastAsia="en-GB"/>
        </w:rPr>
        <w:drawing>
          <wp:inline distT="0" distB="0" distL="0" distR="0" wp14:anchorId="27A04F57" wp14:editId="4C107F4B">
            <wp:extent cx="5943600" cy="25425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43600" cy="2542540"/>
                    </a:xfrm>
                    <a:prstGeom prst="rect">
                      <a:avLst/>
                    </a:prstGeom>
                  </pic:spPr>
                </pic:pic>
              </a:graphicData>
            </a:graphic>
          </wp:inline>
        </w:drawing>
      </w:r>
    </w:p>
    <w:p w14:paraId="1A6B82C0" w14:textId="77777777" w:rsidR="00FC3C75" w:rsidRDefault="00FC3C75" w:rsidP="00FC3C75">
      <w:r>
        <w:t xml:space="preserve">The purpose of this question is to identify if raster to vector conversion is necessary when conducting GIS related projects. </w:t>
      </w:r>
    </w:p>
    <w:p w14:paraId="2983C104" w14:textId="77777777" w:rsidR="00FC3C75" w:rsidRPr="007C32C6" w:rsidRDefault="00FC3C75" w:rsidP="00FC3C75">
      <w:pPr>
        <w:rPr>
          <w:b/>
        </w:rPr>
      </w:pPr>
      <w:r w:rsidRPr="007C32C6">
        <w:rPr>
          <w:b/>
        </w:rPr>
        <w:t>Conclusion:</w:t>
      </w:r>
    </w:p>
    <w:p w14:paraId="3E9071F2" w14:textId="77777777" w:rsidR="00FC3C75" w:rsidRDefault="00FC3C75" w:rsidP="00FC3C75">
      <w:r>
        <w:t>Majority of users did not require a Raster to vector conversion software there were 16.1% results that said it was required during their GIS tasks. In conclusion it can be understood that even though raster to vector conversion is not a process that is always required in GIS related tasks, there are instances that require tools that carry out this function.</w:t>
      </w:r>
    </w:p>
    <w:p w14:paraId="1D830AC0" w14:textId="77777777" w:rsidR="00FC3C75" w:rsidRDefault="00FC3C75" w:rsidP="00FC3C75">
      <w:pPr>
        <w:rPr>
          <w:b/>
        </w:rPr>
      </w:pPr>
    </w:p>
    <w:p w14:paraId="04DC69A8" w14:textId="77777777" w:rsidR="00FC3C75" w:rsidRDefault="00FC3C75" w:rsidP="00FC3C75">
      <w:pPr>
        <w:rPr>
          <w:b/>
        </w:rPr>
      </w:pPr>
    </w:p>
    <w:p w14:paraId="76EA3296" w14:textId="77777777" w:rsidR="00FC3C75" w:rsidRDefault="00FC3C75" w:rsidP="00FC3C75">
      <w:pPr>
        <w:rPr>
          <w:b/>
        </w:rPr>
      </w:pPr>
    </w:p>
    <w:p w14:paraId="4EF4C6C5" w14:textId="77777777" w:rsidR="00FC3C75" w:rsidRDefault="00FC3C75" w:rsidP="00FC3C75">
      <w:pPr>
        <w:rPr>
          <w:b/>
        </w:rPr>
      </w:pPr>
    </w:p>
    <w:p w14:paraId="34DB1F38" w14:textId="77777777" w:rsidR="00FC3C75" w:rsidRDefault="00FC3C75" w:rsidP="00FC3C75">
      <w:pPr>
        <w:rPr>
          <w:b/>
        </w:rPr>
      </w:pPr>
    </w:p>
    <w:p w14:paraId="7C5E82BD" w14:textId="77777777" w:rsidR="00FC3C75" w:rsidRDefault="00FC3C75" w:rsidP="00FC3C75">
      <w:pPr>
        <w:rPr>
          <w:b/>
        </w:rPr>
      </w:pPr>
    </w:p>
    <w:p w14:paraId="010696B5" w14:textId="61AFE4DF" w:rsidR="00FC3C75" w:rsidRDefault="00FC3C75" w:rsidP="00FC3C75">
      <w:pPr>
        <w:rPr>
          <w:b/>
        </w:rPr>
      </w:pPr>
      <w:r w:rsidRPr="007C32C6">
        <w:rPr>
          <w:b/>
        </w:rPr>
        <w:lastRenderedPageBreak/>
        <w:t>Question 7</w:t>
      </w:r>
    </w:p>
    <w:p w14:paraId="74D03F78" w14:textId="77777777" w:rsidR="00FC3C75" w:rsidRDefault="00FC3C75" w:rsidP="00FC3C75">
      <w:r>
        <w:rPr>
          <w:b/>
        </w:rPr>
        <w:t xml:space="preserve">Aim: </w:t>
      </w:r>
      <w:r>
        <w:t>Identify what commercial soft wares are used by the target demographic of this research questionnaire.</w:t>
      </w:r>
    </w:p>
    <w:p w14:paraId="741FD4C1" w14:textId="77777777" w:rsidR="00FC3C75" w:rsidRDefault="00FC3C75" w:rsidP="00FC3C75">
      <w:pPr>
        <w:rPr>
          <w:b/>
        </w:rPr>
      </w:pPr>
      <w:r w:rsidRPr="007C32C6">
        <w:rPr>
          <w:b/>
        </w:rPr>
        <w:t xml:space="preserve">Observation: </w:t>
      </w:r>
    </w:p>
    <w:p w14:paraId="0431E6BB" w14:textId="77777777" w:rsidR="00FC3C75" w:rsidRDefault="00FC3C75" w:rsidP="00FC3C75">
      <w:pPr>
        <w:keepNext/>
      </w:pPr>
      <w:r>
        <w:rPr>
          <w:noProof/>
          <w:lang w:eastAsia="en-GB"/>
        </w:rPr>
        <w:drawing>
          <wp:inline distT="0" distB="0" distL="0" distR="0" wp14:anchorId="2FF02D0D" wp14:editId="2BFD062B">
            <wp:extent cx="5943600" cy="3900805"/>
            <wp:effectExtent l="0" t="0" r="0"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43600" cy="3900805"/>
                    </a:xfrm>
                    <a:prstGeom prst="rect">
                      <a:avLst/>
                    </a:prstGeom>
                  </pic:spPr>
                </pic:pic>
              </a:graphicData>
            </a:graphic>
          </wp:inline>
        </w:drawing>
      </w:r>
    </w:p>
    <w:p w14:paraId="3DB2F756" w14:textId="77777777" w:rsidR="00FC3C75" w:rsidRPr="007C32C6" w:rsidRDefault="00FC3C75" w:rsidP="00FC3C75">
      <w:r w:rsidRPr="007C32C6">
        <w:t xml:space="preserve">The purpose of this question was to get a better understanding on the currently used solutions for raster to vector conversion by the users who provided feedback to this questionnaire. </w:t>
      </w:r>
    </w:p>
    <w:p w14:paraId="15C7851F" w14:textId="77777777" w:rsidR="00FC3C75" w:rsidRDefault="00FC3C75" w:rsidP="00FC3C75">
      <w:pPr>
        <w:rPr>
          <w:b/>
        </w:rPr>
      </w:pPr>
      <w:r>
        <w:rPr>
          <w:b/>
        </w:rPr>
        <w:t xml:space="preserve">Conclusion: </w:t>
      </w:r>
    </w:p>
    <w:p w14:paraId="224AB8CD" w14:textId="77777777" w:rsidR="00FC3C75" w:rsidRDefault="00FC3C75" w:rsidP="00FC3C75">
      <w:r>
        <w:t xml:space="preserve">It is clear that there are several soft wares that can be identified through the feedback obtained that perform raster to vector conversion as one of its functionalities or development entirely to do so. Almost all of these software has been </w:t>
      </w:r>
      <w:proofErr w:type="spellStart"/>
      <w:r>
        <w:t>analyzed</w:t>
      </w:r>
      <w:proofErr w:type="spellEnd"/>
      <w:r>
        <w:t xml:space="preserve"> and covered under the similar solutions analysis in the Literature review section. And can be concluded that their strengths and weakness have been taken into consideration when implementing this project.</w:t>
      </w:r>
    </w:p>
    <w:p w14:paraId="2A1352E7" w14:textId="77777777" w:rsidR="00FC3C75" w:rsidRDefault="00FC3C75" w:rsidP="00FC3C75">
      <w:pPr>
        <w:rPr>
          <w:b/>
        </w:rPr>
      </w:pPr>
      <w:r w:rsidRPr="00FB77A3">
        <w:rPr>
          <w:b/>
        </w:rPr>
        <w:t>Question 5</w:t>
      </w:r>
    </w:p>
    <w:p w14:paraId="42603013" w14:textId="77777777" w:rsidR="00FC3C75" w:rsidRDefault="00FC3C75" w:rsidP="00FC3C75">
      <w:r>
        <w:rPr>
          <w:b/>
        </w:rPr>
        <w:lastRenderedPageBreak/>
        <w:t xml:space="preserve">Aim: </w:t>
      </w:r>
      <w:r>
        <w:t>Identify percentage of users who have worked in GIS related project or activities</w:t>
      </w:r>
    </w:p>
    <w:p w14:paraId="7F211FAA" w14:textId="77777777" w:rsidR="00FC3C75" w:rsidRDefault="00FC3C75" w:rsidP="00FC3C75">
      <w:pPr>
        <w:rPr>
          <w:b/>
        </w:rPr>
      </w:pPr>
      <w:r w:rsidRPr="006C037E">
        <w:rPr>
          <w:b/>
        </w:rPr>
        <w:t>Observation:</w:t>
      </w:r>
    </w:p>
    <w:p w14:paraId="34C8CA00" w14:textId="77777777" w:rsidR="00FC3C75" w:rsidRDefault="00FC3C75" w:rsidP="00FC3C75">
      <w:pPr>
        <w:keepNext/>
      </w:pPr>
      <w:r>
        <w:rPr>
          <w:noProof/>
          <w:lang w:eastAsia="en-GB"/>
        </w:rPr>
        <w:drawing>
          <wp:inline distT="0" distB="0" distL="0" distR="0" wp14:anchorId="474DDDD6" wp14:editId="11443A0E">
            <wp:extent cx="5943600" cy="25082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43600" cy="2508250"/>
                    </a:xfrm>
                    <a:prstGeom prst="rect">
                      <a:avLst/>
                    </a:prstGeom>
                  </pic:spPr>
                </pic:pic>
              </a:graphicData>
            </a:graphic>
          </wp:inline>
        </w:drawing>
      </w:r>
    </w:p>
    <w:p w14:paraId="385B60DE" w14:textId="77777777" w:rsidR="00FC3C75" w:rsidRDefault="00FC3C75" w:rsidP="00FC3C75">
      <w:r>
        <w:t>The purpose of this question was to determine the percentage of the users that provided feedback on this questionnaire who had engaged or worked in any GIS related activities.</w:t>
      </w:r>
    </w:p>
    <w:p w14:paraId="24A00994" w14:textId="77777777" w:rsidR="00FC3C75" w:rsidRPr="006C037E" w:rsidRDefault="00FC3C75" w:rsidP="00FC3C75">
      <w:pPr>
        <w:rPr>
          <w:b/>
        </w:rPr>
      </w:pPr>
      <w:r w:rsidRPr="006C037E">
        <w:rPr>
          <w:b/>
        </w:rPr>
        <w:t xml:space="preserve">Conclusion: </w:t>
      </w:r>
    </w:p>
    <w:p w14:paraId="2A9C3FF2" w14:textId="77777777" w:rsidR="00FC3C75" w:rsidRDefault="00FC3C75" w:rsidP="00FC3C75">
      <w:r>
        <w:t xml:space="preserve">It is clear that only 15% of the users who responded to this questionnaire have worked in any GIS related project or activities. </w:t>
      </w:r>
    </w:p>
    <w:p w14:paraId="3D0DCCB6" w14:textId="5BF650E8" w:rsidR="00626ABF" w:rsidRDefault="00626ABF" w:rsidP="00FC3C75">
      <w:pPr>
        <w:spacing w:line="259" w:lineRule="auto"/>
        <w:jc w:val="left"/>
      </w:pPr>
      <w:r>
        <w:br w:type="page"/>
      </w:r>
    </w:p>
    <w:p w14:paraId="6935969D" w14:textId="273CFDE1" w:rsidR="00626ABF" w:rsidRDefault="00111788" w:rsidP="00626ABF">
      <w:pPr>
        <w:pStyle w:val="Heading1"/>
        <w:numPr>
          <w:ilvl w:val="0"/>
          <w:numId w:val="0"/>
        </w:numPr>
        <w:ind w:left="360" w:hanging="360"/>
      </w:pPr>
      <w:bookmarkStart w:id="253" w:name="_Toc39684404"/>
      <w:r>
        <w:lastRenderedPageBreak/>
        <w:t>Appendix D</w:t>
      </w:r>
      <w:r w:rsidR="00626ABF">
        <w:t xml:space="preserve"> – Use case diagrams</w:t>
      </w:r>
      <w:bookmarkEnd w:id="253"/>
    </w:p>
    <w:p w14:paraId="138AAAE7" w14:textId="4E7492EE" w:rsidR="00626ABF" w:rsidRDefault="00626ABF" w:rsidP="00FC3C75">
      <w:pPr>
        <w:spacing w:line="259" w:lineRule="auto"/>
        <w:jc w:val="left"/>
      </w:pPr>
      <w:r>
        <w:t xml:space="preserve"> </w:t>
      </w:r>
    </w:p>
    <w:tbl>
      <w:tblPr>
        <w:tblStyle w:val="TableGrid"/>
        <w:tblW w:w="0" w:type="auto"/>
        <w:tblLook w:val="04A0" w:firstRow="1" w:lastRow="0" w:firstColumn="1" w:lastColumn="0" w:noHBand="0" w:noVBand="1"/>
      </w:tblPr>
      <w:tblGrid>
        <w:gridCol w:w="4675"/>
        <w:gridCol w:w="4675"/>
      </w:tblGrid>
      <w:tr w:rsidR="00626ABF" w14:paraId="3478400E" w14:textId="77777777" w:rsidTr="00D668FC">
        <w:tc>
          <w:tcPr>
            <w:tcW w:w="4675" w:type="dxa"/>
            <w:shd w:val="clear" w:color="auto" w:fill="E7E6E6" w:themeFill="background2"/>
          </w:tcPr>
          <w:p w14:paraId="55734240"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41C16CD0" w14:textId="77777777" w:rsidR="00626ABF" w:rsidRPr="00AC34E2" w:rsidRDefault="00626ABF" w:rsidP="00D668FC">
            <w:pPr>
              <w:rPr>
                <w:b/>
                <w:bCs/>
              </w:rPr>
            </w:pPr>
            <w:r>
              <w:rPr>
                <w:b/>
                <w:bCs/>
              </w:rPr>
              <w:t>UC-1</w:t>
            </w:r>
          </w:p>
        </w:tc>
      </w:tr>
      <w:tr w:rsidR="00626ABF" w14:paraId="502656F6" w14:textId="77777777" w:rsidTr="00D668FC">
        <w:tc>
          <w:tcPr>
            <w:tcW w:w="4675" w:type="dxa"/>
            <w:shd w:val="clear" w:color="auto" w:fill="E7E6E6" w:themeFill="background2"/>
          </w:tcPr>
          <w:p w14:paraId="043E206C"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5E6E7FB6" w14:textId="77777777" w:rsidR="00626ABF" w:rsidRPr="00AC34E2" w:rsidRDefault="00626ABF" w:rsidP="00D668FC">
            <w:pPr>
              <w:rPr>
                <w:b/>
                <w:bCs/>
              </w:rPr>
            </w:pPr>
            <w:r>
              <w:rPr>
                <w:b/>
                <w:bCs/>
              </w:rPr>
              <w:t>Open Application Window</w:t>
            </w:r>
          </w:p>
        </w:tc>
      </w:tr>
      <w:tr w:rsidR="00626ABF" w14:paraId="67C29886" w14:textId="77777777" w:rsidTr="00D668FC">
        <w:tc>
          <w:tcPr>
            <w:tcW w:w="4675" w:type="dxa"/>
          </w:tcPr>
          <w:p w14:paraId="69E30025" w14:textId="77777777" w:rsidR="00626ABF" w:rsidRDefault="00626ABF" w:rsidP="00D668FC">
            <w:r>
              <w:t>Priority</w:t>
            </w:r>
          </w:p>
        </w:tc>
        <w:tc>
          <w:tcPr>
            <w:tcW w:w="4675" w:type="dxa"/>
          </w:tcPr>
          <w:p w14:paraId="4489710B" w14:textId="77777777" w:rsidR="00626ABF" w:rsidRDefault="00626ABF" w:rsidP="00D668FC">
            <w:r>
              <w:t>High</w:t>
            </w:r>
          </w:p>
        </w:tc>
      </w:tr>
      <w:tr w:rsidR="00626ABF" w14:paraId="79E40B68" w14:textId="77777777" w:rsidTr="00D668FC">
        <w:tc>
          <w:tcPr>
            <w:tcW w:w="4675" w:type="dxa"/>
          </w:tcPr>
          <w:p w14:paraId="2F622B3E" w14:textId="77777777" w:rsidR="00626ABF" w:rsidRDefault="00626ABF" w:rsidP="00D668FC">
            <w:r>
              <w:t>Actors</w:t>
            </w:r>
          </w:p>
        </w:tc>
        <w:tc>
          <w:tcPr>
            <w:tcW w:w="4675" w:type="dxa"/>
          </w:tcPr>
          <w:p w14:paraId="6421A5D7" w14:textId="77777777" w:rsidR="00626ABF" w:rsidRDefault="00626ABF" w:rsidP="00D668FC">
            <w:r>
              <w:t>Conversion Platform User</w:t>
            </w:r>
          </w:p>
        </w:tc>
      </w:tr>
      <w:tr w:rsidR="00626ABF" w14:paraId="1416A11D" w14:textId="77777777" w:rsidTr="00D668FC">
        <w:tc>
          <w:tcPr>
            <w:tcW w:w="4675" w:type="dxa"/>
          </w:tcPr>
          <w:p w14:paraId="3C96A0F9" w14:textId="77777777" w:rsidR="00626ABF" w:rsidRDefault="00626ABF" w:rsidP="00D668FC">
            <w:r>
              <w:t>Description</w:t>
            </w:r>
          </w:p>
        </w:tc>
        <w:tc>
          <w:tcPr>
            <w:tcW w:w="4675" w:type="dxa"/>
          </w:tcPr>
          <w:p w14:paraId="79AA4499" w14:textId="77777777" w:rsidR="00626ABF" w:rsidRDefault="00626ABF" w:rsidP="00D668FC">
            <w:r>
              <w:t>Open the application and initialize the system</w:t>
            </w:r>
          </w:p>
        </w:tc>
      </w:tr>
      <w:tr w:rsidR="00626ABF" w14:paraId="6C8C6E7B" w14:textId="77777777" w:rsidTr="00D668FC">
        <w:tc>
          <w:tcPr>
            <w:tcW w:w="4675" w:type="dxa"/>
          </w:tcPr>
          <w:p w14:paraId="432F8F01" w14:textId="77777777" w:rsidR="00626ABF" w:rsidRDefault="00626ABF" w:rsidP="00D668FC">
            <w:r>
              <w:t>Pre-condition</w:t>
            </w:r>
          </w:p>
        </w:tc>
        <w:tc>
          <w:tcPr>
            <w:tcW w:w="4675" w:type="dxa"/>
          </w:tcPr>
          <w:p w14:paraId="128DFF6B" w14:textId="77777777" w:rsidR="00626ABF" w:rsidRDefault="00626ABF" w:rsidP="00D668FC">
            <w:r>
              <w:t xml:space="preserve">Application package must be downloaded and extracted onto machine running a windows OS </w:t>
            </w:r>
          </w:p>
        </w:tc>
      </w:tr>
      <w:tr w:rsidR="00626ABF" w14:paraId="7BFAE94B" w14:textId="77777777" w:rsidTr="00D668FC">
        <w:tc>
          <w:tcPr>
            <w:tcW w:w="4675" w:type="dxa"/>
          </w:tcPr>
          <w:p w14:paraId="627750E1" w14:textId="77777777" w:rsidR="00626ABF" w:rsidRDefault="00626ABF" w:rsidP="00D668FC">
            <w:r>
              <w:t>Extending Use Cases</w:t>
            </w:r>
          </w:p>
        </w:tc>
        <w:tc>
          <w:tcPr>
            <w:tcW w:w="4675" w:type="dxa"/>
          </w:tcPr>
          <w:p w14:paraId="1666ACAB" w14:textId="77777777" w:rsidR="00626ABF" w:rsidRDefault="00626ABF" w:rsidP="00D668FC">
            <w:r>
              <w:t>none</w:t>
            </w:r>
          </w:p>
        </w:tc>
      </w:tr>
      <w:tr w:rsidR="00626ABF" w14:paraId="66A02702" w14:textId="77777777" w:rsidTr="00D668FC">
        <w:tc>
          <w:tcPr>
            <w:tcW w:w="4675" w:type="dxa"/>
          </w:tcPr>
          <w:p w14:paraId="63D4E5E5" w14:textId="77777777" w:rsidR="00626ABF" w:rsidRDefault="00626ABF" w:rsidP="00D668FC">
            <w:r>
              <w:t>Including Use Cases</w:t>
            </w:r>
          </w:p>
        </w:tc>
        <w:tc>
          <w:tcPr>
            <w:tcW w:w="4675" w:type="dxa"/>
          </w:tcPr>
          <w:p w14:paraId="79846192" w14:textId="77777777" w:rsidR="00626ABF" w:rsidRDefault="00626ABF" w:rsidP="00D668FC">
            <w:r>
              <w:t>none</w:t>
            </w:r>
          </w:p>
        </w:tc>
      </w:tr>
      <w:tr w:rsidR="00626ABF" w14:paraId="45E8EA89" w14:textId="77777777" w:rsidTr="00D668FC">
        <w:tc>
          <w:tcPr>
            <w:tcW w:w="4675" w:type="dxa"/>
          </w:tcPr>
          <w:p w14:paraId="29055311" w14:textId="77777777" w:rsidR="00626ABF" w:rsidRDefault="00626ABF" w:rsidP="00D668FC">
            <w:r>
              <w:t>Triggering Event</w:t>
            </w:r>
          </w:p>
        </w:tc>
        <w:tc>
          <w:tcPr>
            <w:tcW w:w="4675" w:type="dxa"/>
          </w:tcPr>
          <w:p w14:paraId="4C5076C3" w14:textId="77777777" w:rsidR="00626ABF" w:rsidRDefault="00626ABF" w:rsidP="00D668FC">
            <w:r>
              <w:t>Click on Application icon from windows file explorer</w:t>
            </w:r>
          </w:p>
        </w:tc>
      </w:tr>
      <w:tr w:rsidR="00626ABF" w14:paraId="0991D280" w14:textId="77777777" w:rsidTr="00D668FC">
        <w:tc>
          <w:tcPr>
            <w:tcW w:w="4675" w:type="dxa"/>
          </w:tcPr>
          <w:p w14:paraId="137A5F7E" w14:textId="77777777" w:rsidR="00626ABF" w:rsidRDefault="00626ABF" w:rsidP="00D668FC">
            <w:r>
              <w:t>Main Flow</w:t>
            </w:r>
          </w:p>
        </w:tc>
        <w:tc>
          <w:tcPr>
            <w:tcW w:w="4675" w:type="dxa"/>
          </w:tcPr>
          <w:p w14:paraId="58AE1075" w14:textId="77777777" w:rsidR="00626ABF" w:rsidRDefault="00626ABF" w:rsidP="00D668FC">
            <w:pPr>
              <w:pStyle w:val="ListParagraph"/>
              <w:numPr>
                <w:ilvl w:val="0"/>
                <w:numId w:val="26"/>
              </w:numPr>
            </w:pPr>
            <w:r>
              <w:t>Open Application</w:t>
            </w:r>
          </w:p>
          <w:p w14:paraId="28BA2E60" w14:textId="77777777" w:rsidR="00626ABF" w:rsidRDefault="00626ABF" w:rsidP="00D668FC">
            <w:pPr>
              <w:pStyle w:val="ListParagraph"/>
              <w:numPr>
                <w:ilvl w:val="0"/>
                <w:numId w:val="26"/>
              </w:numPr>
            </w:pPr>
            <w:r>
              <w:t>Perform Initialization functions to prepare application</w:t>
            </w:r>
          </w:p>
        </w:tc>
      </w:tr>
      <w:tr w:rsidR="00626ABF" w14:paraId="224C39FD" w14:textId="77777777" w:rsidTr="00D668FC">
        <w:tc>
          <w:tcPr>
            <w:tcW w:w="4675" w:type="dxa"/>
          </w:tcPr>
          <w:p w14:paraId="3A451FC3" w14:textId="77777777" w:rsidR="00626ABF" w:rsidRDefault="00626ABF" w:rsidP="00D668FC">
            <w:r>
              <w:t>Alternative Flow</w:t>
            </w:r>
          </w:p>
        </w:tc>
        <w:tc>
          <w:tcPr>
            <w:tcW w:w="4675" w:type="dxa"/>
          </w:tcPr>
          <w:p w14:paraId="08E05C93" w14:textId="77777777" w:rsidR="00626ABF" w:rsidRDefault="00626ABF" w:rsidP="00D668FC">
            <w:r>
              <w:t>none</w:t>
            </w:r>
          </w:p>
        </w:tc>
      </w:tr>
      <w:tr w:rsidR="00626ABF" w14:paraId="6080A9B3" w14:textId="77777777" w:rsidTr="00D668FC">
        <w:tc>
          <w:tcPr>
            <w:tcW w:w="4675" w:type="dxa"/>
          </w:tcPr>
          <w:p w14:paraId="6159566E" w14:textId="77777777" w:rsidR="00626ABF" w:rsidRDefault="00626ABF" w:rsidP="00D668FC">
            <w:r>
              <w:t>Exceptional Flow</w:t>
            </w:r>
          </w:p>
        </w:tc>
        <w:tc>
          <w:tcPr>
            <w:tcW w:w="4675" w:type="dxa"/>
          </w:tcPr>
          <w:p w14:paraId="3B55AAA7" w14:textId="77777777" w:rsidR="00626ABF" w:rsidRDefault="00626ABF" w:rsidP="00D668FC">
            <w:r>
              <w:t>none</w:t>
            </w:r>
          </w:p>
        </w:tc>
      </w:tr>
    </w:tbl>
    <w:p w14:paraId="42FB1A7C" w14:textId="77777777" w:rsidR="00626ABF" w:rsidRDefault="00626ABF" w:rsidP="00626ABF"/>
    <w:tbl>
      <w:tblPr>
        <w:tblStyle w:val="TableGrid"/>
        <w:tblW w:w="0" w:type="auto"/>
        <w:tblLook w:val="04A0" w:firstRow="1" w:lastRow="0" w:firstColumn="1" w:lastColumn="0" w:noHBand="0" w:noVBand="1"/>
      </w:tblPr>
      <w:tblGrid>
        <w:gridCol w:w="4675"/>
        <w:gridCol w:w="4675"/>
      </w:tblGrid>
      <w:tr w:rsidR="00626ABF" w14:paraId="1DCAE295" w14:textId="77777777" w:rsidTr="00D668FC">
        <w:tc>
          <w:tcPr>
            <w:tcW w:w="4675" w:type="dxa"/>
            <w:shd w:val="clear" w:color="auto" w:fill="E7E6E6" w:themeFill="background2"/>
          </w:tcPr>
          <w:p w14:paraId="487EF673"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49C175A4" w14:textId="77777777" w:rsidR="00626ABF" w:rsidRPr="00AC34E2" w:rsidRDefault="00626ABF" w:rsidP="00D668FC">
            <w:pPr>
              <w:rPr>
                <w:b/>
                <w:bCs/>
              </w:rPr>
            </w:pPr>
            <w:r>
              <w:rPr>
                <w:b/>
                <w:bCs/>
              </w:rPr>
              <w:t>UC-3</w:t>
            </w:r>
          </w:p>
        </w:tc>
      </w:tr>
      <w:tr w:rsidR="00626ABF" w14:paraId="727EFBA6" w14:textId="77777777" w:rsidTr="00D668FC">
        <w:tc>
          <w:tcPr>
            <w:tcW w:w="4675" w:type="dxa"/>
            <w:shd w:val="clear" w:color="auto" w:fill="E7E6E6" w:themeFill="background2"/>
          </w:tcPr>
          <w:p w14:paraId="0B6324FB"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758E6328" w14:textId="77777777" w:rsidR="00626ABF" w:rsidRPr="00AC34E2" w:rsidRDefault="00626ABF" w:rsidP="00D668FC">
            <w:pPr>
              <w:rPr>
                <w:b/>
                <w:bCs/>
              </w:rPr>
            </w:pPr>
            <w:r w:rsidRPr="001A78CF">
              <w:rPr>
                <w:b/>
                <w:bCs/>
              </w:rPr>
              <w:t>Verify Raster Image file format to be compatible</w:t>
            </w:r>
          </w:p>
        </w:tc>
      </w:tr>
      <w:tr w:rsidR="00626ABF" w14:paraId="7DB35BF0" w14:textId="77777777" w:rsidTr="00D668FC">
        <w:tc>
          <w:tcPr>
            <w:tcW w:w="4675" w:type="dxa"/>
          </w:tcPr>
          <w:p w14:paraId="0C8914E8" w14:textId="77777777" w:rsidR="00626ABF" w:rsidRDefault="00626ABF" w:rsidP="00D668FC">
            <w:r>
              <w:t>Priority</w:t>
            </w:r>
          </w:p>
        </w:tc>
        <w:tc>
          <w:tcPr>
            <w:tcW w:w="4675" w:type="dxa"/>
          </w:tcPr>
          <w:p w14:paraId="01F3B6AA" w14:textId="77777777" w:rsidR="00626ABF" w:rsidRDefault="00626ABF" w:rsidP="00D668FC">
            <w:r>
              <w:t>High</w:t>
            </w:r>
          </w:p>
        </w:tc>
      </w:tr>
      <w:tr w:rsidR="00626ABF" w14:paraId="12D4E94A" w14:textId="77777777" w:rsidTr="00D668FC">
        <w:tc>
          <w:tcPr>
            <w:tcW w:w="4675" w:type="dxa"/>
          </w:tcPr>
          <w:p w14:paraId="64DB11A1" w14:textId="77777777" w:rsidR="00626ABF" w:rsidRDefault="00626ABF" w:rsidP="00D668FC">
            <w:r>
              <w:t>Actors</w:t>
            </w:r>
          </w:p>
        </w:tc>
        <w:tc>
          <w:tcPr>
            <w:tcW w:w="4675" w:type="dxa"/>
          </w:tcPr>
          <w:p w14:paraId="43403F9B" w14:textId="77777777" w:rsidR="00626ABF" w:rsidRDefault="00626ABF" w:rsidP="00D668FC"/>
        </w:tc>
      </w:tr>
      <w:tr w:rsidR="00626ABF" w14:paraId="2F97C9D5" w14:textId="77777777" w:rsidTr="00D668FC">
        <w:tc>
          <w:tcPr>
            <w:tcW w:w="4675" w:type="dxa"/>
          </w:tcPr>
          <w:p w14:paraId="0D067668" w14:textId="77777777" w:rsidR="00626ABF" w:rsidRDefault="00626ABF" w:rsidP="00D668FC">
            <w:r>
              <w:t>Description</w:t>
            </w:r>
          </w:p>
        </w:tc>
        <w:tc>
          <w:tcPr>
            <w:tcW w:w="4675" w:type="dxa"/>
          </w:tcPr>
          <w:p w14:paraId="4BF921F0" w14:textId="77777777" w:rsidR="00626ABF" w:rsidRDefault="00626ABF" w:rsidP="00D668FC">
            <w:r>
              <w:t xml:space="preserve">Verify if the file format of the loaded file is one of the compatible file formats accepted by the system </w:t>
            </w:r>
          </w:p>
        </w:tc>
      </w:tr>
      <w:tr w:rsidR="00626ABF" w14:paraId="482D2E75" w14:textId="77777777" w:rsidTr="00D668FC">
        <w:tc>
          <w:tcPr>
            <w:tcW w:w="4675" w:type="dxa"/>
          </w:tcPr>
          <w:p w14:paraId="6D26BB74" w14:textId="77777777" w:rsidR="00626ABF" w:rsidRDefault="00626ABF" w:rsidP="00D668FC">
            <w:r>
              <w:lastRenderedPageBreak/>
              <w:t>Pre-condition</w:t>
            </w:r>
          </w:p>
        </w:tc>
        <w:tc>
          <w:tcPr>
            <w:tcW w:w="4675" w:type="dxa"/>
          </w:tcPr>
          <w:p w14:paraId="01F2517F" w14:textId="77777777" w:rsidR="00626ABF" w:rsidRDefault="00626ABF" w:rsidP="00D668FC">
            <w:r>
              <w:t>Application must be opened and initialization functions should have been executed and a file must be selected for the conversion process</w:t>
            </w:r>
          </w:p>
        </w:tc>
      </w:tr>
      <w:tr w:rsidR="00626ABF" w14:paraId="60E396C7" w14:textId="77777777" w:rsidTr="00D668FC">
        <w:tc>
          <w:tcPr>
            <w:tcW w:w="4675" w:type="dxa"/>
          </w:tcPr>
          <w:p w14:paraId="085C16A0" w14:textId="77777777" w:rsidR="00626ABF" w:rsidRDefault="00626ABF" w:rsidP="00D668FC">
            <w:r>
              <w:t>Extending Use Cases</w:t>
            </w:r>
          </w:p>
        </w:tc>
        <w:tc>
          <w:tcPr>
            <w:tcW w:w="4675" w:type="dxa"/>
          </w:tcPr>
          <w:p w14:paraId="4FDCB39E" w14:textId="77777777" w:rsidR="00626ABF" w:rsidRDefault="00626ABF" w:rsidP="00D668FC">
            <w:r>
              <w:t>none</w:t>
            </w:r>
          </w:p>
        </w:tc>
      </w:tr>
      <w:tr w:rsidR="00626ABF" w14:paraId="120161E9" w14:textId="77777777" w:rsidTr="00D668FC">
        <w:tc>
          <w:tcPr>
            <w:tcW w:w="4675" w:type="dxa"/>
          </w:tcPr>
          <w:p w14:paraId="161C3D17" w14:textId="77777777" w:rsidR="00626ABF" w:rsidRDefault="00626ABF" w:rsidP="00D668FC">
            <w:r>
              <w:t>Including Use Cases</w:t>
            </w:r>
          </w:p>
        </w:tc>
        <w:tc>
          <w:tcPr>
            <w:tcW w:w="4675" w:type="dxa"/>
          </w:tcPr>
          <w:p w14:paraId="54606B4E" w14:textId="77777777" w:rsidR="00626ABF" w:rsidRDefault="00626ABF" w:rsidP="00D668FC">
            <w:r>
              <w:t>none</w:t>
            </w:r>
          </w:p>
        </w:tc>
      </w:tr>
      <w:tr w:rsidR="00626ABF" w14:paraId="568C0DCF" w14:textId="77777777" w:rsidTr="00D668FC">
        <w:tc>
          <w:tcPr>
            <w:tcW w:w="4675" w:type="dxa"/>
          </w:tcPr>
          <w:p w14:paraId="5A15E190" w14:textId="77777777" w:rsidR="00626ABF" w:rsidRDefault="00626ABF" w:rsidP="00D668FC">
            <w:r>
              <w:t>Triggering Event</w:t>
            </w:r>
          </w:p>
        </w:tc>
        <w:tc>
          <w:tcPr>
            <w:tcW w:w="4675" w:type="dxa"/>
          </w:tcPr>
          <w:p w14:paraId="147B3AD1" w14:textId="77777777" w:rsidR="00626ABF" w:rsidRDefault="00626ABF" w:rsidP="00D668FC">
            <w:r>
              <w:t>Click on open file from file browser window</w:t>
            </w:r>
          </w:p>
        </w:tc>
      </w:tr>
      <w:tr w:rsidR="00626ABF" w14:paraId="3A1DCF69" w14:textId="77777777" w:rsidTr="00D668FC">
        <w:tc>
          <w:tcPr>
            <w:tcW w:w="4675" w:type="dxa"/>
          </w:tcPr>
          <w:p w14:paraId="55FAACA4" w14:textId="77777777" w:rsidR="00626ABF" w:rsidRDefault="00626ABF" w:rsidP="00D668FC">
            <w:r>
              <w:t>Main Flow</w:t>
            </w:r>
          </w:p>
        </w:tc>
        <w:tc>
          <w:tcPr>
            <w:tcW w:w="4675" w:type="dxa"/>
          </w:tcPr>
          <w:p w14:paraId="0CBE05BE" w14:textId="77777777" w:rsidR="00626ABF" w:rsidRDefault="00626ABF" w:rsidP="00D668FC">
            <w:pPr>
              <w:pStyle w:val="ListParagraph"/>
              <w:numPr>
                <w:ilvl w:val="0"/>
                <w:numId w:val="28"/>
              </w:numPr>
            </w:pPr>
            <w:r>
              <w:t>Load file onto the application</w:t>
            </w:r>
          </w:p>
          <w:p w14:paraId="70EF0EA8" w14:textId="77777777" w:rsidR="00626ABF" w:rsidRDefault="00626ABF" w:rsidP="00D668FC">
            <w:pPr>
              <w:pStyle w:val="ListParagraph"/>
              <w:numPr>
                <w:ilvl w:val="0"/>
                <w:numId w:val="28"/>
              </w:numPr>
            </w:pPr>
            <w:r>
              <w:t>Check if the file belongs to one of the valid types</w:t>
            </w:r>
          </w:p>
          <w:p w14:paraId="1E122B8F" w14:textId="77777777" w:rsidR="00626ABF" w:rsidRDefault="00626ABF" w:rsidP="00D668FC">
            <w:pPr>
              <w:pStyle w:val="ListParagraph"/>
              <w:numPr>
                <w:ilvl w:val="0"/>
                <w:numId w:val="28"/>
              </w:numPr>
            </w:pPr>
            <w:r>
              <w:t>Display file loaded successfully message</w:t>
            </w:r>
          </w:p>
        </w:tc>
      </w:tr>
      <w:tr w:rsidR="00626ABF" w14:paraId="34D2847C" w14:textId="77777777" w:rsidTr="00D668FC">
        <w:tc>
          <w:tcPr>
            <w:tcW w:w="4675" w:type="dxa"/>
          </w:tcPr>
          <w:p w14:paraId="24AACD68" w14:textId="77777777" w:rsidR="00626ABF" w:rsidRDefault="00626ABF" w:rsidP="00D668FC">
            <w:r>
              <w:t>Alternative Flow</w:t>
            </w:r>
          </w:p>
        </w:tc>
        <w:tc>
          <w:tcPr>
            <w:tcW w:w="4675" w:type="dxa"/>
          </w:tcPr>
          <w:p w14:paraId="4796D597" w14:textId="77777777" w:rsidR="00626ABF" w:rsidRDefault="00626ABF" w:rsidP="00D668FC">
            <w:r>
              <w:t>3.   If File is not one of the valid types show</w:t>
            </w:r>
          </w:p>
          <w:p w14:paraId="008CCE49" w14:textId="77777777" w:rsidR="00626ABF" w:rsidRDefault="00626ABF" w:rsidP="00D668FC">
            <w:r>
              <w:t xml:space="preserve">      failed to load file message</w:t>
            </w:r>
          </w:p>
        </w:tc>
      </w:tr>
      <w:tr w:rsidR="00626ABF" w14:paraId="1E3AEE1E" w14:textId="77777777" w:rsidTr="00D668FC">
        <w:tc>
          <w:tcPr>
            <w:tcW w:w="4675" w:type="dxa"/>
          </w:tcPr>
          <w:p w14:paraId="0B316B35" w14:textId="77777777" w:rsidR="00626ABF" w:rsidRDefault="00626ABF" w:rsidP="00D668FC">
            <w:r>
              <w:t>Exceptional Flow</w:t>
            </w:r>
          </w:p>
        </w:tc>
        <w:tc>
          <w:tcPr>
            <w:tcW w:w="4675" w:type="dxa"/>
          </w:tcPr>
          <w:p w14:paraId="01EA8D4A" w14:textId="77777777" w:rsidR="00626ABF" w:rsidRDefault="00626ABF" w:rsidP="00D668FC">
            <w:r>
              <w:t>none</w:t>
            </w:r>
          </w:p>
        </w:tc>
      </w:tr>
    </w:tbl>
    <w:p w14:paraId="55CDC6C2" w14:textId="13597787" w:rsidR="00626ABF" w:rsidRDefault="00626ABF" w:rsidP="00626ABF"/>
    <w:tbl>
      <w:tblPr>
        <w:tblStyle w:val="TableGrid"/>
        <w:tblW w:w="0" w:type="auto"/>
        <w:tblLook w:val="04A0" w:firstRow="1" w:lastRow="0" w:firstColumn="1" w:lastColumn="0" w:noHBand="0" w:noVBand="1"/>
      </w:tblPr>
      <w:tblGrid>
        <w:gridCol w:w="4675"/>
        <w:gridCol w:w="4675"/>
      </w:tblGrid>
      <w:tr w:rsidR="006434DA" w14:paraId="74337934" w14:textId="77777777" w:rsidTr="00752478">
        <w:tc>
          <w:tcPr>
            <w:tcW w:w="4675" w:type="dxa"/>
            <w:shd w:val="clear" w:color="auto" w:fill="E7E6E6" w:themeFill="background2"/>
          </w:tcPr>
          <w:p w14:paraId="7CFB99F8" w14:textId="77777777" w:rsidR="006434DA" w:rsidRPr="00B35209" w:rsidRDefault="006434DA" w:rsidP="00752478">
            <w:pPr>
              <w:rPr>
                <w:b/>
                <w:bCs/>
              </w:rPr>
            </w:pPr>
            <w:r w:rsidRPr="00B35209">
              <w:rPr>
                <w:b/>
                <w:bCs/>
              </w:rPr>
              <w:t>Use Case ID</w:t>
            </w:r>
          </w:p>
        </w:tc>
        <w:tc>
          <w:tcPr>
            <w:tcW w:w="4675" w:type="dxa"/>
            <w:shd w:val="clear" w:color="auto" w:fill="E7E6E6" w:themeFill="background2"/>
          </w:tcPr>
          <w:p w14:paraId="5B4EAC43" w14:textId="77777777" w:rsidR="006434DA" w:rsidRPr="00AC34E2" w:rsidRDefault="006434DA" w:rsidP="00752478">
            <w:pPr>
              <w:rPr>
                <w:b/>
                <w:bCs/>
              </w:rPr>
            </w:pPr>
            <w:r>
              <w:rPr>
                <w:b/>
                <w:bCs/>
              </w:rPr>
              <w:t>UC-2</w:t>
            </w:r>
          </w:p>
        </w:tc>
      </w:tr>
      <w:tr w:rsidR="006434DA" w14:paraId="79CCB04B" w14:textId="77777777" w:rsidTr="00752478">
        <w:tc>
          <w:tcPr>
            <w:tcW w:w="4675" w:type="dxa"/>
            <w:shd w:val="clear" w:color="auto" w:fill="E7E6E6" w:themeFill="background2"/>
          </w:tcPr>
          <w:p w14:paraId="75BDAB2F" w14:textId="77777777" w:rsidR="006434DA" w:rsidRPr="00B35209" w:rsidRDefault="006434DA" w:rsidP="00752478">
            <w:pPr>
              <w:rPr>
                <w:b/>
                <w:bCs/>
              </w:rPr>
            </w:pPr>
            <w:r w:rsidRPr="00B35209">
              <w:rPr>
                <w:b/>
                <w:bCs/>
              </w:rPr>
              <w:t>Use Case Name</w:t>
            </w:r>
          </w:p>
        </w:tc>
        <w:tc>
          <w:tcPr>
            <w:tcW w:w="4675" w:type="dxa"/>
            <w:shd w:val="clear" w:color="auto" w:fill="E7E6E6" w:themeFill="background2"/>
          </w:tcPr>
          <w:p w14:paraId="085D2E7A" w14:textId="77777777" w:rsidR="006434DA" w:rsidRPr="00AC34E2" w:rsidRDefault="006434DA" w:rsidP="00752478">
            <w:pPr>
              <w:rPr>
                <w:b/>
                <w:bCs/>
              </w:rPr>
            </w:pPr>
            <w:r>
              <w:rPr>
                <w:b/>
                <w:bCs/>
              </w:rPr>
              <w:t>Load Raster Image to Application</w:t>
            </w:r>
          </w:p>
        </w:tc>
      </w:tr>
      <w:tr w:rsidR="006434DA" w14:paraId="7B479044" w14:textId="77777777" w:rsidTr="00752478">
        <w:tc>
          <w:tcPr>
            <w:tcW w:w="4675" w:type="dxa"/>
          </w:tcPr>
          <w:p w14:paraId="3C94335E" w14:textId="77777777" w:rsidR="006434DA" w:rsidRDefault="006434DA" w:rsidP="00752478">
            <w:r>
              <w:t>Priority</w:t>
            </w:r>
          </w:p>
        </w:tc>
        <w:tc>
          <w:tcPr>
            <w:tcW w:w="4675" w:type="dxa"/>
          </w:tcPr>
          <w:p w14:paraId="1C837C63" w14:textId="77777777" w:rsidR="006434DA" w:rsidRDefault="006434DA" w:rsidP="00752478">
            <w:r>
              <w:t>High</w:t>
            </w:r>
          </w:p>
        </w:tc>
      </w:tr>
      <w:tr w:rsidR="006434DA" w14:paraId="3FE7B0B0" w14:textId="77777777" w:rsidTr="00752478">
        <w:tc>
          <w:tcPr>
            <w:tcW w:w="4675" w:type="dxa"/>
          </w:tcPr>
          <w:p w14:paraId="03768AA6" w14:textId="77777777" w:rsidR="006434DA" w:rsidRDefault="006434DA" w:rsidP="00752478">
            <w:r>
              <w:t>Actors</w:t>
            </w:r>
          </w:p>
        </w:tc>
        <w:tc>
          <w:tcPr>
            <w:tcW w:w="4675" w:type="dxa"/>
          </w:tcPr>
          <w:p w14:paraId="75B1C536" w14:textId="77777777" w:rsidR="006434DA" w:rsidRDefault="006434DA" w:rsidP="00752478">
            <w:r>
              <w:t>Conversion Platform User</w:t>
            </w:r>
          </w:p>
        </w:tc>
      </w:tr>
      <w:tr w:rsidR="006434DA" w14:paraId="68FA7CFD" w14:textId="77777777" w:rsidTr="00752478">
        <w:tc>
          <w:tcPr>
            <w:tcW w:w="4675" w:type="dxa"/>
          </w:tcPr>
          <w:p w14:paraId="36722462" w14:textId="77777777" w:rsidR="006434DA" w:rsidRDefault="006434DA" w:rsidP="00752478">
            <w:r>
              <w:t>Description</w:t>
            </w:r>
          </w:p>
        </w:tc>
        <w:tc>
          <w:tcPr>
            <w:tcW w:w="4675" w:type="dxa"/>
          </w:tcPr>
          <w:p w14:paraId="53EA9246" w14:textId="77777777" w:rsidR="006434DA" w:rsidRDefault="006434DA" w:rsidP="00752478">
            <w:r>
              <w:t>Load a valid raster type image file onto application for processing and conversion</w:t>
            </w:r>
          </w:p>
        </w:tc>
      </w:tr>
      <w:tr w:rsidR="006434DA" w14:paraId="2B39F50C" w14:textId="77777777" w:rsidTr="00752478">
        <w:tc>
          <w:tcPr>
            <w:tcW w:w="4675" w:type="dxa"/>
          </w:tcPr>
          <w:p w14:paraId="6C99F5E3" w14:textId="77777777" w:rsidR="006434DA" w:rsidRDefault="006434DA" w:rsidP="00752478">
            <w:r>
              <w:t>Pre-condition</w:t>
            </w:r>
          </w:p>
        </w:tc>
        <w:tc>
          <w:tcPr>
            <w:tcW w:w="4675" w:type="dxa"/>
          </w:tcPr>
          <w:p w14:paraId="697AE898" w14:textId="77777777" w:rsidR="006434DA" w:rsidRDefault="006434DA" w:rsidP="00752478">
            <w:r>
              <w:t xml:space="preserve">Application must be opened and initialization functions should have been executed </w:t>
            </w:r>
          </w:p>
        </w:tc>
      </w:tr>
      <w:tr w:rsidR="006434DA" w14:paraId="4771A156" w14:textId="77777777" w:rsidTr="00752478">
        <w:tc>
          <w:tcPr>
            <w:tcW w:w="4675" w:type="dxa"/>
          </w:tcPr>
          <w:p w14:paraId="697AA16D" w14:textId="77777777" w:rsidR="006434DA" w:rsidRDefault="006434DA" w:rsidP="00752478">
            <w:r>
              <w:t>Extending Use Cases</w:t>
            </w:r>
          </w:p>
        </w:tc>
        <w:tc>
          <w:tcPr>
            <w:tcW w:w="4675" w:type="dxa"/>
          </w:tcPr>
          <w:p w14:paraId="208FCB29" w14:textId="77777777" w:rsidR="006434DA" w:rsidRDefault="006434DA" w:rsidP="00752478">
            <w:r>
              <w:t>none</w:t>
            </w:r>
          </w:p>
        </w:tc>
      </w:tr>
      <w:tr w:rsidR="006434DA" w14:paraId="1CEDC014" w14:textId="77777777" w:rsidTr="00752478">
        <w:tc>
          <w:tcPr>
            <w:tcW w:w="4675" w:type="dxa"/>
          </w:tcPr>
          <w:p w14:paraId="6D4737FB" w14:textId="77777777" w:rsidR="006434DA" w:rsidRDefault="006434DA" w:rsidP="00752478">
            <w:r>
              <w:t>Including Use Cases</w:t>
            </w:r>
          </w:p>
        </w:tc>
        <w:tc>
          <w:tcPr>
            <w:tcW w:w="4675" w:type="dxa"/>
          </w:tcPr>
          <w:p w14:paraId="603B8CEC" w14:textId="77777777" w:rsidR="006434DA" w:rsidRDefault="006434DA" w:rsidP="00752478">
            <w:pPr>
              <w:pStyle w:val="ListParagraph"/>
              <w:numPr>
                <w:ilvl w:val="0"/>
                <w:numId w:val="22"/>
              </w:numPr>
            </w:pPr>
            <w:r>
              <w:t>Verify Raster Image file format to be compatible</w:t>
            </w:r>
          </w:p>
          <w:p w14:paraId="679A1392" w14:textId="77777777" w:rsidR="006434DA" w:rsidRDefault="006434DA" w:rsidP="00752478">
            <w:pPr>
              <w:pStyle w:val="ListParagraph"/>
              <w:numPr>
                <w:ilvl w:val="0"/>
                <w:numId w:val="22"/>
              </w:numPr>
            </w:pPr>
            <w:r>
              <w:t>Classify Raster with GIS imagery trained model</w:t>
            </w:r>
          </w:p>
        </w:tc>
      </w:tr>
      <w:tr w:rsidR="006434DA" w14:paraId="36DE6EB6" w14:textId="77777777" w:rsidTr="00752478">
        <w:tc>
          <w:tcPr>
            <w:tcW w:w="4675" w:type="dxa"/>
          </w:tcPr>
          <w:p w14:paraId="67EE724A" w14:textId="77777777" w:rsidR="006434DA" w:rsidRDefault="006434DA" w:rsidP="00752478">
            <w:r>
              <w:t>Triggering Event</w:t>
            </w:r>
          </w:p>
        </w:tc>
        <w:tc>
          <w:tcPr>
            <w:tcW w:w="4675" w:type="dxa"/>
          </w:tcPr>
          <w:p w14:paraId="41A37579" w14:textId="77777777" w:rsidR="006434DA" w:rsidRDefault="006434DA" w:rsidP="00752478">
            <w:r>
              <w:t>Click on open file from application window</w:t>
            </w:r>
          </w:p>
        </w:tc>
      </w:tr>
      <w:tr w:rsidR="006434DA" w14:paraId="31901BE0" w14:textId="77777777" w:rsidTr="00752478">
        <w:tc>
          <w:tcPr>
            <w:tcW w:w="4675" w:type="dxa"/>
          </w:tcPr>
          <w:p w14:paraId="0E4A0819" w14:textId="77777777" w:rsidR="006434DA" w:rsidRDefault="006434DA" w:rsidP="00752478">
            <w:r>
              <w:t>Main Flow</w:t>
            </w:r>
          </w:p>
        </w:tc>
        <w:tc>
          <w:tcPr>
            <w:tcW w:w="4675" w:type="dxa"/>
          </w:tcPr>
          <w:p w14:paraId="4925619A" w14:textId="77777777" w:rsidR="006434DA" w:rsidRDefault="006434DA" w:rsidP="00752478">
            <w:pPr>
              <w:pStyle w:val="ListParagraph"/>
              <w:numPr>
                <w:ilvl w:val="0"/>
                <w:numId w:val="27"/>
              </w:numPr>
            </w:pPr>
            <w:r>
              <w:t>Open file explorer window to browse and locate file</w:t>
            </w:r>
          </w:p>
          <w:p w14:paraId="3A1E2577" w14:textId="77777777" w:rsidR="006434DA" w:rsidRDefault="006434DA" w:rsidP="00752478">
            <w:pPr>
              <w:pStyle w:val="ListParagraph"/>
              <w:numPr>
                <w:ilvl w:val="0"/>
                <w:numId w:val="27"/>
              </w:numPr>
            </w:pPr>
            <w:r>
              <w:lastRenderedPageBreak/>
              <w:t>Once file is selected load file into application as an array or matrices for processing and classification</w:t>
            </w:r>
          </w:p>
        </w:tc>
      </w:tr>
      <w:tr w:rsidR="006434DA" w14:paraId="75306098" w14:textId="77777777" w:rsidTr="00752478">
        <w:tc>
          <w:tcPr>
            <w:tcW w:w="4675" w:type="dxa"/>
          </w:tcPr>
          <w:p w14:paraId="008A2B75" w14:textId="77777777" w:rsidR="006434DA" w:rsidRDefault="006434DA" w:rsidP="00752478">
            <w:r>
              <w:lastRenderedPageBreak/>
              <w:t>Alternative Flow</w:t>
            </w:r>
          </w:p>
        </w:tc>
        <w:tc>
          <w:tcPr>
            <w:tcW w:w="4675" w:type="dxa"/>
          </w:tcPr>
          <w:p w14:paraId="4FB1DB21" w14:textId="77777777" w:rsidR="006434DA" w:rsidRDefault="006434DA" w:rsidP="00752478">
            <w:r>
              <w:t>none</w:t>
            </w:r>
          </w:p>
        </w:tc>
      </w:tr>
      <w:tr w:rsidR="006434DA" w14:paraId="19DA0AA1" w14:textId="77777777" w:rsidTr="00752478">
        <w:tc>
          <w:tcPr>
            <w:tcW w:w="4675" w:type="dxa"/>
          </w:tcPr>
          <w:p w14:paraId="5BF6AA31" w14:textId="77777777" w:rsidR="006434DA" w:rsidRDefault="006434DA" w:rsidP="00752478">
            <w:r>
              <w:t>Exceptional Flow</w:t>
            </w:r>
          </w:p>
        </w:tc>
        <w:tc>
          <w:tcPr>
            <w:tcW w:w="4675" w:type="dxa"/>
          </w:tcPr>
          <w:p w14:paraId="20EC0720" w14:textId="77777777" w:rsidR="006434DA" w:rsidRDefault="006434DA" w:rsidP="00752478">
            <w:pPr>
              <w:keepNext/>
            </w:pPr>
            <w:r>
              <w:t>none</w:t>
            </w:r>
          </w:p>
        </w:tc>
      </w:tr>
    </w:tbl>
    <w:p w14:paraId="5CD67836" w14:textId="3D5C02A3" w:rsidR="006434DA" w:rsidRDefault="006434DA" w:rsidP="006434DA">
      <w:pPr>
        <w:pStyle w:val="Caption"/>
      </w:pPr>
    </w:p>
    <w:tbl>
      <w:tblPr>
        <w:tblStyle w:val="TableGrid"/>
        <w:tblW w:w="0" w:type="auto"/>
        <w:tblLook w:val="04A0" w:firstRow="1" w:lastRow="0" w:firstColumn="1" w:lastColumn="0" w:noHBand="0" w:noVBand="1"/>
      </w:tblPr>
      <w:tblGrid>
        <w:gridCol w:w="4675"/>
        <w:gridCol w:w="4675"/>
      </w:tblGrid>
      <w:tr w:rsidR="006434DA" w14:paraId="640CE781" w14:textId="77777777" w:rsidTr="00752478">
        <w:tc>
          <w:tcPr>
            <w:tcW w:w="4675" w:type="dxa"/>
            <w:shd w:val="clear" w:color="auto" w:fill="E7E6E6" w:themeFill="background2"/>
          </w:tcPr>
          <w:p w14:paraId="2ACE9286" w14:textId="77777777" w:rsidR="006434DA" w:rsidRPr="00B35209" w:rsidRDefault="006434DA" w:rsidP="00752478">
            <w:pPr>
              <w:rPr>
                <w:b/>
                <w:bCs/>
              </w:rPr>
            </w:pPr>
            <w:r w:rsidRPr="00B35209">
              <w:rPr>
                <w:b/>
                <w:bCs/>
              </w:rPr>
              <w:t>Use Case ID</w:t>
            </w:r>
          </w:p>
        </w:tc>
        <w:tc>
          <w:tcPr>
            <w:tcW w:w="4675" w:type="dxa"/>
            <w:shd w:val="clear" w:color="auto" w:fill="E7E6E6" w:themeFill="background2"/>
          </w:tcPr>
          <w:p w14:paraId="51D7EF87" w14:textId="77777777" w:rsidR="006434DA" w:rsidRPr="00AC34E2" w:rsidRDefault="006434DA" w:rsidP="00752478">
            <w:pPr>
              <w:rPr>
                <w:b/>
                <w:bCs/>
              </w:rPr>
            </w:pPr>
            <w:r>
              <w:rPr>
                <w:b/>
                <w:bCs/>
              </w:rPr>
              <w:t>UC-4</w:t>
            </w:r>
          </w:p>
        </w:tc>
      </w:tr>
      <w:tr w:rsidR="006434DA" w14:paraId="065EC201" w14:textId="77777777" w:rsidTr="00752478">
        <w:tc>
          <w:tcPr>
            <w:tcW w:w="4675" w:type="dxa"/>
            <w:shd w:val="clear" w:color="auto" w:fill="E7E6E6" w:themeFill="background2"/>
          </w:tcPr>
          <w:p w14:paraId="5E1A3B6B" w14:textId="77777777" w:rsidR="006434DA" w:rsidRPr="00B35209" w:rsidRDefault="006434DA" w:rsidP="00752478">
            <w:pPr>
              <w:rPr>
                <w:b/>
                <w:bCs/>
              </w:rPr>
            </w:pPr>
            <w:r w:rsidRPr="00B35209">
              <w:rPr>
                <w:b/>
                <w:bCs/>
              </w:rPr>
              <w:t>Use Case Name</w:t>
            </w:r>
          </w:p>
        </w:tc>
        <w:tc>
          <w:tcPr>
            <w:tcW w:w="4675" w:type="dxa"/>
            <w:shd w:val="clear" w:color="auto" w:fill="E7E6E6" w:themeFill="background2"/>
          </w:tcPr>
          <w:p w14:paraId="2F6665DE" w14:textId="77777777" w:rsidR="006434DA" w:rsidRPr="00AC34E2" w:rsidRDefault="006434DA" w:rsidP="00752478">
            <w:pPr>
              <w:rPr>
                <w:b/>
                <w:bCs/>
              </w:rPr>
            </w:pPr>
            <w:r w:rsidRPr="000B0660">
              <w:rPr>
                <w:b/>
                <w:bCs/>
              </w:rPr>
              <w:t>Classify Raster with GIS imagery trained model</w:t>
            </w:r>
          </w:p>
        </w:tc>
      </w:tr>
      <w:tr w:rsidR="006434DA" w14:paraId="167F8C9F" w14:textId="77777777" w:rsidTr="00752478">
        <w:tc>
          <w:tcPr>
            <w:tcW w:w="4675" w:type="dxa"/>
          </w:tcPr>
          <w:p w14:paraId="7C45575B" w14:textId="77777777" w:rsidR="006434DA" w:rsidRDefault="006434DA" w:rsidP="00752478">
            <w:r>
              <w:t>Priority</w:t>
            </w:r>
          </w:p>
        </w:tc>
        <w:tc>
          <w:tcPr>
            <w:tcW w:w="4675" w:type="dxa"/>
          </w:tcPr>
          <w:p w14:paraId="0B354AB4" w14:textId="77777777" w:rsidR="006434DA" w:rsidRDefault="006434DA" w:rsidP="00752478">
            <w:r>
              <w:t>High</w:t>
            </w:r>
          </w:p>
        </w:tc>
      </w:tr>
      <w:tr w:rsidR="006434DA" w14:paraId="34510FDB" w14:textId="77777777" w:rsidTr="00752478">
        <w:tc>
          <w:tcPr>
            <w:tcW w:w="4675" w:type="dxa"/>
          </w:tcPr>
          <w:p w14:paraId="36427033" w14:textId="77777777" w:rsidR="006434DA" w:rsidRDefault="006434DA" w:rsidP="00752478">
            <w:r>
              <w:t>Actors</w:t>
            </w:r>
          </w:p>
        </w:tc>
        <w:tc>
          <w:tcPr>
            <w:tcW w:w="4675" w:type="dxa"/>
          </w:tcPr>
          <w:p w14:paraId="2DD73676" w14:textId="77777777" w:rsidR="006434DA" w:rsidRDefault="006434DA" w:rsidP="00752478">
            <w:r>
              <w:t>Conversion Platform User</w:t>
            </w:r>
          </w:p>
        </w:tc>
      </w:tr>
      <w:tr w:rsidR="006434DA" w14:paraId="3743D74B" w14:textId="77777777" w:rsidTr="00752478">
        <w:tc>
          <w:tcPr>
            <w:tcW w:w="4675" w:type="dxa"/>
          </w:tcPr>
          <w:p w14:paraId="24DA06DF" w14:textId="77777777" w:rsidR="006434DA" w:rsidRDefault="006434DA" w:rsidP="00752478">
            <w:r>
              <w:t>Description</w:t>
            </w:r>
          </w:p>
        </w:tc>
        <w:tc>
          <w:tcPr>
            <w:tcW w:w="4675" w:type="dxa"/>
          </w:tcPr>
          <w:p w14:paraId="5B466955" w14:textId="77777777" w:rsidR="006434DA" w:rsidRDefault="006434DA" w:rsidP="00752478">
            <w:r>
              <w:t>Classify image with trained classification model to aid automated identification of best fit conversion parameters for that particular loaded image</w:t>
            </w:r>
          </w:p>
        </w:tc>
      </w:tr>
      <w:tr w:rsidR="006434DA" w14:paraId="6B82F0CF" w14:textId="77777777" w:rsidTr="00752478">
        <w:tc>
          <w:tcPr>
            <w:tcW w:w="4675" w:type="dxa"/>
          </w:tcPr>
          <w:p w14:paraId="40A723ED" w14:textId="77777777" w:rsidR="006434DA" w:rsidRDefault="006434DA" w:rsidP="00752478">
            <w:r>
              <w:t>Pre-condition</w:t>
            </w:r>
          </w:p>
        </w:tc>
        <w:tc>
          <w:tcPr>
            <w:tcW w:w="4675" w:type="dxa"/>
          </w:tcPr>
          <w:p w14:paraId="671A001B" w14:textId="77777777" w:rsidR="006434DA" w:rsidRDefault="006434DA" w:rsidP="00752478">
            <w:r>
              <w:t xml:space="preserve">Image must be loaded onto the application and be of a valid file format type </w:t>
            </w:r>
          </w:p>
        </w:tc>
      </w:tr>
      <w:tr w:rsidR="006434DA" w14:paraId="2E64F5ED" w14:textId="77777777" w:rsidTr="00752478">
        <w:tc>
          <w:tcPr>
            <w:tcW w:w="4675" w:type="dxa"/>
          </w:tcPr>
          <w:p w14:paraId="195D2FB6" w14:textId="77777777" w:rsidR="006434DA" w:rsidRDefault="006434DA" w:rsidP="00752478">
            <w:r>
              <w:t>Extending Use Cases</w:t>
            </w:r>
          </w:p>
        </w:tc>
        <w:tc>
          <w:tcPr>
            <w:tcW w:w="4675" w:type="dxa"/>
          </w:tcPr>
          <w:p w14:paraId="26FC0BFF" w14:textId="77777777" w:rsidR="006434DA" w:rsidRDefault="006434DA" w:rsidP="00752478">
            <w:r>
              <w:t>none</w:t>
            </w:r>
          </w:p>
        </w:tc>
      </w:tr>
      <w:tr w:rsidR="006434DA" w14:paraId="472503D7" w14:textId="77777777" w:rsidTr="00752478">
        <w:tc>
          <w:tcPr>
            <w:tcW w:w="4675" w:type="dxa"/>
          </w:tcPr>
          <w:p w14:paraId="723B5917" w14:textId="77777777" w:rsidR="006434DA" w:rsidRDefault="006434DA" w:rsidP="00752478">
            <w:r>
              <w:t>Including Use Cases</w:t>
            </w:r>
          </w:p>
        </w:tc>
        <w:tc>
          <w:tcPr>
            <w:tcW w:w="4675" w:type="dxa"/>
          </w:tcPr>
          <w:p w14:paraId="69D5B8F2" w14:textId="77777777" w:rsidR="006434DA" w:rsidRDefault="006434DA" w:rsidP="00752478">
            <w:r>
              <w:t>Identify Best Parameters</w:t>
            </w:r>
          </w:p>
        </w:tc>
      </w:tr>
      <w:tr w:rsidR="006434DA" w14:paraId="2002B691" w14:textId="77777777" w:rsidTr="00752478">
        <w:tc>
          <w:tcPr>
            <w:tcW w:w="4675" w:type="dxa"/>
          </w:tcPr>
          <w:p w14:paraId="72112678" w14:textId="77777777" w:rsidR="006434DA" w:rsidRDefault="006434DA" w:rsidP="00752478">
            <w:r>
              <w:t>Triggering Event</w:t>
            </w:r>
          </w:p>
        </w:tc>
        <w:tc>
          <w:tcPr>
            <w:tcW w:w="4675" w:type="dxa"/>
          </w:tcPr>
          <w:p w14:paraId="16FDC1DB" w14:textId="77777777" w:rsidR="006434DA" w:rsidRDefault="006434DA" w:rsidP="00752478">
            <w:r>
              <w:t xml:space="preserve">Click on </w:t>
            </w:r>
            <w:proofErr w:type="spellStart"/>
            <w:r>
              <w:t>Analyze</w:t>
            </w:r>
            <w:proofErr w:type="spellEnd"/>
            <w:r>
              <w:t xml:space="preserve"> button on application</w:t>
            </w:r>
          </w:p>
        </w:tc>
      </w:tr>
      <w:tr w:rsidR="006434DA" w14:paraId="0772BA28" w14:textId="77777777" w:rsidTr="00752478">
        <w:tc>
          <w:tcPr>
            <w:tcW w:w="4675" w:type="dxa"/>
          </w:tcPr>
          <w:p w14:paraId="2322A182" w14:textId="77777777" w:rsidR="006434DA" w:rsidRDefault="006434DA" w:rsidP="00752478">
            <w:r>
              <w:t>Main Flow</w:t>
            </w:r>
          </w:p>
        </w:tc>
        <w:tc>
          <w:tcPr>
            <w:tcW w:w="4675" w:type="dxa"/>
          </w:tcPr>
          <w:p w14:paraId="029AC0FC" w14:textId="77777777" w:rsidR="006434DA" w:rsidRDefault="006434DA" w:rsidP="00752478">
            <w:pPr>
              <w:pStyle w:val="ListParagraph"/>
              <w:numPr>
                <w:ilvl w:val="0"/>
                <w:numId w:val="29"/>
              </w:numPr>
            </w:pPr>
            <w:r>
              <w:t>Run classification model and classify image</w:t>
            </w:r>
          </w:p>
          <w:p w14:paraId="05EA4556" w14:textId="77777777" w:rsidR="006434DA" w:rsidRDefault="006434DA" w:rsidP="00752478">
            <w:pPr>
              <w:pStyle w:val="ListParagraph"/>
              <w:numPr>
                <w:ilvl w:val="0"/>
                <w:numId w:val="29"/>
              </w:numPr>
            </w:pPr>
            <w:r>
              <w:t>Return classification accuracy data to find best match of GIS image classification</w:t>
            </w:r>
          </w:p>
        </w:tc>
      </w:tr>
      <w:tr w:rsidR="006434DA" w14:paraId="47178348" w14:textId="77777777" w:rsidTr="00752478">
        <w:tc>
          <w:tcPr>
            <w:tcW w:w="4675" w:type="dxa"/>
          </w:tcPr>
          <w:p w14:paraId="575C46B2" w14:textId="77777777" w:rsidR="006434DA" w:rsidRDefault="006434DA" w:rsidP="00752478">
            <w:r>
              <w:t>Alternative Flow</w:t>
            </w:r>
          </w:p>
        </w:tc>
        <w:tc>
          <w:tcPr>
            <w:tcW w:w="4675" w:type="dxa"/>
          </w:tcPr>
          <w:p w14:paraId="0A10F1C3" w14:textId="77777777" w:rsidR="006434DA" w:rsidRDefault="006434DA" w:rsidP="00752478">
            <w:r>
              <w:t>none</w:t>
            </w:r>
          </w:p>
        </w:tc>
      </w:tr>
      <w:tr w:rsidR="006434DA" w14:paraId="10D28D4E" w14:textId="77777777" w:rsidTr="00752478">
        <w:tc>
          <w:tcPr>
            <w:tcW w:w="4675" w:type="dxa"/>
          </w:tcPr>
          <w:p w14:paraId="6C1438E5" w14:textId="77777777" w:rsidR="006434DA" w:rsidRDefault="006434DA" w:rsidP="00752478">
            <w:r>
              <w:t>Exceptional Flow</w:t>
            </w:r>
          </w:p>
        </w:tc>
        <w:tc>
          <w:tcPr>
            <w:tcW w:w="4675" w:type="dxa"/>
          </w:tcPr>
          <w:p w14:paraId="5ED79DEE" w14:textId="77777777" w:rsidR="006434DA" w:rsidRDefault="006434DA" w:rsidP="00752478">
            <w:pPr>
              <w:keepNext/>
            </w:pPr>
            <w:r>
              <w:t>none</w:t>
            </w:r>
          </w:p>
        </w:tc>
      </w:tr>
    </w:tbl>
    <w:p w14:paraId="6A4B4038" w14:textId="77777777" w:rsidR="006434DA" w:rsidRDefault="006434DA" w:rsidP="00626ABF"/>
    <w:tbl>
      <w:tblPr>
        <w:tblStyle w:val="TableGrid"/>
        <w:tblW w:w="0" w:type="auto"/>
        <w:tblLook w:val="04A0" w:firstRow="1" w:lastRow="0" w:firstColumn="1" w:lastColumn="0" w:noHBand="0" w:noVBand="1"/>
      </w:tblPr>
      <w:tblGrid>
        <w:gridCol w:w="4675"/>
        <w:gridCol w:w="4675"/>
      </w:tblGrid>
      <w:tr w:rsidR="00626ABF" w14:paraId="52B0EAB4" w14:textId="77777777" w:rsidTr="00D668FC">
        <w:tc>
          <w:tcPr>
            <w:tcW w:w="4675" w:type="dxa"/>
            <w:shd w:val="clear" w:color="auto" w:fill="E7E6E6" w:themeFill="background2"/>
          </w:tcPr>
          <w:p w14:paraId="3D3D3899" w14:textId="77777777" w:rsidR="00626ABF" w:rsidRPr="00B35209" w:rsidRDefault="00626ABF" w:rsidP="00D668FC">
            <w:pPr>
              <w:rPr>
                <w:b/>
                <w:bCs/>
              </w:rPr>
            </w:pPr>
            <w:r w:rsidRPr="00B35209">
              <w:rPr>
                <w:b/>
                <w:bCs/>
              </w:rPr>
              <w:t>Use Case ID</w:t>
            </w:r>
          </w:p>
        </w:tc>
        <w:tc>
          <w:tcPr>
            <w:tcW w:w="4675" w:type="dxa"/>
            <w:shd w:val="clear" w:color="auto" w:fill="E7E6E6" w:themeFill="background2"/>
          </w:tcPr>
          <w:p w14:paraId="70B108F1" w14:textId="77777777" w:rsidR="00626ABF" w:rsidRPr="00AC34E2" w:rsidRDefault="00626ABF" w:rsidP="00D668FC">
            <w:pPr>
              <w:rPr>
                <w:b/>
                <w:bCs/>
              </w:rPr>
            </w:pPr>
            <w:r>
              <w:rPr>
                <w:b/>
                <w:bCs/>
              </w:rPr>
              <w:t>UC-7</w:t>
            </w:r>
          </w:p>
        </w:tc>
      </w:tr>
      <w:tr w:rsidR="00626ABF" w14:paraId="4023DAF4" w14:textId="77777777" w:rsidTr="00D668FC">
        <w:tc>
          <w:tcPr>
            <w:tcW w:w="4675" w:type="dxa"/>
            <w:shd w:val="clear" w:color="auto" w:fill="E7E6E6" w:themeFill="background2"/>
          </w:tcPr>
          <w:p w14:paraId="6828DD9F" w14:textId="77777777" w:rsidR="00626ABF" w:rsidRPr="00B35209" w:rsidRDefault="00626ABF" w:rsidP="00D668FC">
            <w:pPr>
              <w:rPr>
                <w:b/>
                <w:bCs/>
              </w:rPr>
            </w:pPr>
            <w:r w:rsidRPr="00B35209">
              <w:rPr>
                <w:b/>
                <w:bCs/>
              </w:rPr>
              <w:t>Use Case Name</w:t>
            </w:r>
          </w:p>
        </w:tc>
        <w:tc>
          <w:tcPr>
            <w:tcW w:w="4675" w:type="dxa"/>
            <w:shd w:val="clear" w:color="auto" w:fill="E7E6E6" w:themeFill="background2"/>
          </w:tcPr>
          <w:p w14:paraId="02CAFBA0" w14:textId="77777777" w:rsidR="00626ABF" w:rsidRPr="00AC34E2" w:rsidRDefault="00626ABF" w:rsidP="00D668FC">
            <w:pPr>
              <w:rPr>
                <w:b/>
                <w:bCs/>
              </w:rPr>
            </w:pPr>
            <w:r>
              <w:rPr>
                <w:b/>
                <w:bCs/>
              </w:rPr>
              <w:t>Allow User to Modify Parameters</w:t>
            </w:r>
          </w:p>
        </w:tc>
      </w:tr>
      <w:tr w:rsidR="00626ABF" w14:paraId="610A6E71" w14:textId="77777777" w:rsidTr="00D668FC">
        <w:tc>
          <w:tcPr>
            <w:tcW w:w="4675" w:type="dxa"/>
          </w:tcPr>
          <w:p w14:paraId="3A939477" w14:textId="77777777" w:rsidR="00626ABF" w:rsidRDefault="00626ABF" w:rsidP="00D668FC">
            <w:r>
              <w:t>Priority</w:t>
            </w:r>
          </w:p>
        </w:tc>
        <w:tc>
          <w:tcPr>
            <w:tcW w:w="4675" w:type="dxa"/>
          </w:tcPr>
          <w:p w14:paraId="4AB37132" w14:textId="77777777" w:rsidR="00626ABF" w:rsidRDefault="00626ABF" w:rsidP="00D668FC">
            <w:r>
              <w:t>High</w:t>
            </w:r>
          </w:p>
        </w:tc>
      </w:tr>
      <w:tr w:rsidR="00626ABF" w14:paraId="45AC762B" w14:textId="77777777" w:rsidTr="00D668FC">
        <w:tc>
          <w:tcPr>
            <w:tcW w:w="4675" w:type="dxa"/>
          </w:tcPr>
          <w:p w14:paraId="683BD8BD" w14:textId="77777777" w:rsidR="00626ABF" w:rsidRDefault="00626ABF" w:rsidP="00D668FC">
            <w:r>
              <w:lastRenderedPageBreak/>
              <w:t>Actors</w:t>
            </w:r>
          </w:p>
        </w:tc>
        <w:tc>
          <w:tcPr>
            <w:tcW w:w="4675" w:type="dxa"/>
          </w:tcPr>
          <w:p w14:paraId="5AF6B5E2" w14:textId="77777777" w:rsidR="00626ABF" w:rsidRDefault="00626ABF" w:rsidP="00D668FC">
            <w:r>
              <w:t>Conversion Platform User</w:t>
            </w:r>
          </w:p>
        </w:tc>
      </w:tr>
      <w:tr w:rsidR="00626ABF" w14:paraId="71A348CD" w14:textId="77777777" w:rsidTr="00D668FC">
        <w:tc>
          <w:tcPr>
            <w:tcW w:w="4675" w:type="dxa"/>
          </w:tcPr>
          <w:p w14:paraId="043E2C03" w14:textId="77777777" w:rsidR="00626ABF" w:rsidRDefault="00626ABF" w:rsidP="00D668FC">
            <w:r>
              <w:t>Description</w:t>
            </w:r>
          </w:p>
        </w:tc>
        <w:tc>
          <w:tcPr>
            <w:tcW w:w="4675" w:type="dxa"/>
          </w:tcPr>
          <w:p w14:paraId="602B2124" w14:textId="77777777" w:rsidR="00626ABF" w:rsidRDefault="00626ABF" w:rsidP="00D668FC">
            <w:r>
              <w:t>Allow the user to adjust parameters obtained for best conversion within a certain range at the users own discretion</w:t>
            </w:r>
          </w:p>
        </w:tc>
      </w:tr>
      <w:tr w:rsidR="00626ABF" w14:paraId="3329A1CF" w14:textId="77777777" w:rsidTr="00D668FC">
        <w:tc>
          <w:tcPr>
            <w:tcW w:w="4675" w:type="dxa"/>
          </w:tcPr>
          <w:p w14:paraId="202CE1CD" w14:textId="77777777" w:rsidR="00626ABF" w:rsidRDefault="00626ABF" w:rsidP="00D668FC">
            <w:r>
              <w:t>Pre-condition</w:t>
            </w:r>
          </w:p>
        </w:tc>
        <w:tc>
          <w:tcPr>
            <w:tcW w:w="4675" w:type="dxa"/>
          </w:tcPr>
          <w:p w14:paraId="74DF3CBA" w14:textId="77777777" w:rsidR="00626ABF" w:rsidRDefault="00626ABF" w:rsidP="00D668FC">
            <w:r>
              <w:t>Conversion parameters for the particular image must be set</w:t>
            </w:r>
          </w:p>
        </w:tc>
      </w:tr>
      <w:tr w:rsidR="00626ABF" w14:paraId="66496F47" w14:textId="77777777" w:rsidTr="00D668FC">
        <w:tc>
          <w:tcPr>
            <w:tcW w:w="4675" w:type="dxa"/>
          </w:tcPr>
          <w:p w14:paraId="5F314DF3" w14:textId="77777777" w:rsidR="00626ABF" w:rsidRDefault="00626ABF" w:rsidP="00D668FC">
            <w:r>
              <w:t>Extending Use Cases</w:t>
            </w:r>
          </w:p>
        </w:tc>
        <w:tc>
          <w:tcPr>
            <w:tcW w:w="4675" w:type="dxa"/>
          </w:tcPr>
          <w:p w14:paraId="0188559F" w14:textId="77777777" w:rsidR="00626ABF" w:rsidRDefault="00626ABF" w:rsidP="00D668FC">
            <w:r>
              <w:t>none</w:t>
            </w:r>
          </w:p>
        </w:tc>
      </w:tr>
      <w:tr w:rsidR="00626ABF" w14:paraId="2D102C11" w14:textId="77777777" w:rsidTr="00D668FC">
        <w:tc>
          <w:tcPr>
            <w:tcW w:w="4675" w:type="dxa"/>
          </w:tcPr>
          <w:p w14:paraId="2A3EF1AE" w14:textId="77777777" w:rsidR="00626ABF" w:rsidRDefault="00626ABF" w:rsidP="00D668FC">
            <w:r>
              <w:t>Including Use Cases</w:t>
            </w:r>
          </w:p>
        </w:tc>
        <w:tc>
          <w:tcPr>
            <w:tcW w:w="4675" w:type="dxa"/>
          </w:tcPr>
          <w:p w14:paraId="4BCA5AF4" w14:textId="77777777" w:rsidR="00626ABF" w:rsidRDefault="00626ABF" w:rsidP="00D668FC">
            <w:r>
              <w:t>none</w:t>
            </w:r>
          </w:p>
        </w:tc>
      </w:tr>
      <w:tr w:rsidR="00626ABF" w14:paraId="39200C2E" w14:textId="77777777" w:rsidTr="00D668FC">
        <w:tc>
          <w:tcPr>
            <w:tcW w:w="4675" w:type="dxa"/>
          </w:tcPr>
          <w:p w14:paraId="60775174" w14:textId="77777777" w:rsidR="00626ABF" w:rsidRDefault="00626ABF" w:rsidP="00D668FC">
            <w:r>
              <w:t>Triggering Event</w:t>
            </w:r>
          </w:p>
        </w:tc>
        <w:tc>
          <w:tcPr>
            <w:tcW w:w="4675" w:type="dxa"/>
          </w:tcPr>
          <w:p w14:paraId="5C7CC1B4" w14:textId="77777777" w:rsidR="00626ABF" w:rsidRDefault="00626ABF" w:rsidP="00D668FC">
            <w:r>
              <w:t>Edit parameter button clicked</w:t>
            </w:r>
          </w:p>
        </w:tc>
      </w:tr>
      <w:tr w:rsidR="00626ABF" w14:paraId="74722BBA" w14:textId="77777777" w:rsidTr="00D668FC">
        <w:tc>
          <w:tcPr>
            <w:tcW w:w="4675" w:type="dxa"/>
          </w:tcPr>
          <w:p w14:paraId="1D8008DF" w14:textId="77777777" w:rsidR="00626ABF" w:rsidRDefault="00626ABF" w:rsidP="00D668FC">
            <w:r>
              <w:t>Main Flow</w:t>
            </w:r>
          </w:p>
        </w:tc>
        <w:tc>
          <w:tcPr>
            <w:tcW w:w="4675" w:type="dxa"/>
          </w:tcPr>
          <w:p w14:paraId="53E1036A" w14:textId="77777777" w:rsidR="00626ABF" w:rsidRDefault="00626ABF" w:rsidP="00D668FC">
            <w:pPr>
              <w:pStyle w:val="ListParagraph"/>
              <w:numPr>
                <w:ilvl w:val="0"/>
                <w:numId w:val="32"/>
              </w:numPr>
            </w:pPr>
            <w:r>
              <w:t>Display editable fields for user to change parameters found before conversion</w:t>
            </w:r>
          </w:p>
          <w:p w14:paraId="7A4CE062" w14:textId="77777777" w:rsidR="00626ABF" w:rsidRDefault="00626ABF" w:rsidP="00D668FC">
            <w:pPr>
              <w:pStyle w:val="ListParagraph"/>
              <w:numPr>
                <w:ilvl w:val="0"/>
                <w:numId w:val="32"/>
              </w:numPr>
            </w:pPr>
            <w:r>
              <w:t>Edit parameters</w:t>
            </w:r>
          </w:p>
          <w:p w14:paraId="7248F880" w14:textId="77777777" w:rsidR="00626ABF" w:rsidRDefault="00626ABF" w:rsidP="00D668FC">
            <w:pPr>
              <w:pStyle w:val="ListParagraph"/>
              <w:numPr>
                <w:ilvl w:val="0"/>
                <w:numId w:val="32"/>
              </w:numPr>
            </w:pPr>
            <w:r>
              <w:t>Save new edited parameters</w:t>
            </w:r>
          </w:p>
        </w:tc>
      </w:tr>
    </w:tbl>
    <w:p w14:paraId="61E860C7" w14:textId="77777777" w:rsidR="006434DA" w:rsidRDefault="006434DA" w:rsidP="006434DA"/>
    <w:p w14:paraId="60BDBFDF" w14:textId="77777777" w:rsidR="006434DA" w:rsidRDefault="006434DA">
      <w:pPr>
        <w:spacing w:line="259" w:lineRule="auto"/>
        <w:jc w:val="left"/>
        <w:rPr>
          <w:rFonts w:eastAsia="Times New Roman"/>
          <w:b/>
          <w:color w:val="0E101A"/>
          <w:sz w:val="32"/>
          <w:lang w:bidi="si-LK"/>
        </w:rPr>
      </w:pPr>
      <w:r>
        <w:br w:type="page"/>
      </w:r>
    </w:p>
    <w:p w14:paraId="43F0CE12" w14:textId="2AD5A23D" w:rsidR="00626ABF" w:rsidRDefault="00111788" w:rsidP="00626ABF">
      <w:pPr>
        <w:pStyle w:val="Heading1"/>
        <w:numPr>
          <w:ilvl w:val="0"/>
          <w:numId w:val="0"/>
        </w:numPr>
      </w:pPr>
      <w:bookmarkStart w:id="254" w:name="_Toc39684405"/>
      <w:r>
        <w:lastRenderedPageBreak/>
        <w:t>Appendix E</w:t>
      </w:r>
      <w:r w:rsidR="00626ABF">
        <w:t xml:space="preserve"> – Implementation Code snippets and explanation of sub processes</w:t>
      </w:r>
      <w:bookmarkEnd w:id="254"/>
    </w:p>
    <w:p w14:paraId="11319278" w14:textId="35CCBFE4" w:rsidR="00626ABF" w:rsidRDefault="00626ABF" w:rsidP="00626ABF">
      <w:pPr>
        <w:rPr>
          <w:lang w:bidi="si-LK"/>
        </w:rPr>
      </w:pPr>
    </w:p>
    <w:p w14:paraId="61B96B67" w14:textId="3A2BFC01" w:rsidR="00626ABF" w:rsidRPr="00626ABF" w:rsidRDefault="00626ABF" w:rsidP="00626ABF">
      <w:pPr>
        <w:rPr>
          <w:b/>
          <w:noProof/>
          <w:lang w:eastAsia="en-GB"/>
        </w:rPr>
      </w:pPr>
      <w:r w:rsidRPr="00626ABF">
        <w:rPr>
          <w:b/>
        </w:rPr>
        <w:t xml:space="preserve">Image Resizing </w:t>
      </w:r>
    </w:p>
    <w:p w14:paraId="215A32F9" w14:textId="77777777" w:rsidR="00626ABF" w:rsidRPr="008820E7" w:rsidRDefault="00626ABF" w:rsidP="00726472">
      <w:pPr>
        <w:jc w:val="center"/>
        <w:rPr>
          <w:b/>
          <w:lang w:bidi="si-LK"/>
        </w:rPr>
      </w:pPr>
      <w:r>
        <w:rPr>
          <w:noProof/>
          <w:lang w:eastAsia="en-GB"/>
        </w:rPr>
        <w:drawing>
          <wp:inline distT="0" distB="0" distL="0" distR="0" wp14:anchorId="0A6A61E3" wp14:editId="2E3A085A">
            <wp:extent cx="4768850" cy="10191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5259"/>
                    <a:stretch/>
                  </pic:blipFill>
                  <pic:spPr bwMode="auto">
                    <a:xfrm>
                      <a:off x="0" y="0"/>
                      <a:ext cx="4779494" cy="1021450"/>
                    </a:xfrm>
                    <a:prstGeom prst="rect">
                      <a:avLst/>
                    </a:prstGeom>
                    <a:ln>
                      <a:noFill/>
                    </a:ln>
                    <a:extLst>
                      <a:ext uri="{53640926-AAD7-44D8-BBD7-CCE9431645EC}">
                        <a14:shadowObscured xmlns:a14="http://schemas.microsoft.com/office/drawing/2010/main"/>
                      </a:ext>
                    </a:extLst>
                  </pic:spPr>
                </pic:pic>
              </a:graphicData>
            </a:graphic>
          </wp:inline>
        </w:drawing>
      </w:r>
    </w:p>
    <w:p w14:paraId="1C624B28" w14:textId="77777777" w:rsidR="00626ABF" w:rsidRDefault="00626ABF" w:rsidP="00626ABF">
      <w:pPr>
        <w:rPr>
          <w:lang w:bidi="si-LK"/>
        </w:rPr>
      </w:pPr>
      <w:r>
        <w:rPr>
          <w:lang w:bidi="si-LK"/>
        </w:rPr>
        <w:t xml:space="preserve">The image pre-processing functions that ready the image for the training and </w:t>
      </w:r>
      <w:proofErr w:type="spellStart"/>
      <w:r>
        <w:rPr>
          <w:lang w:bidi="si-LK"/>
        </w:rPr>
        <w:t>ssim</w:t>
      </w:r>
      <w:proofErr w:type="spellEnd"/>
      <w:r>
        <w:rPr>
          <w:lang w:bidi="si-LK"/>
        </w:rPr>
        <w:t xml:space="preserve"> functions are a vital part of the whole system. Every time an image is to be imported and converted using open cv. After it is imported it has to be resized to certain dimension for operation such as quantization and structural analysis to be run on them. As some images are too large. They may cause the system to run out of memory. Hence for operations such as image classification model training and Structural similarity index to be calculated on the image data sets it should be scaled down to a constant size. </w:t>
      </w:r>
      <w:r w:rsidRPr="000A3D4B">
        <w:rPr>
          <w:lang w:bidi="si-LK"/>
        </w:rPr>
        <w:t xml:space="preserve">This also helps with training of the image classification model as images with similar </w:t>
      </w:r>
      <w:proofErr w:type="gramStart"/>
      <w:r w:rsidRPr="000A3D4B">
        <w:rPr>
          <w:lang w:bidi="si-LK"/>
        </w:rPr>
        <w:t>dimensions</w:t>
      </w:r>
      <w:proofErr w:type="gramEnd"/>
      <w:r w:rsidRPr="000A3D4B">
        <w:rPr>
          <w:lang w:bidi="si-LK"/>
        </w:rPr>
        <w:t xml:space="preserve"> train better with less inconsistencies.</w:t>
      </w:r>
    </w:p>
    <w:p w14:paraId="1CBA0AA0" w14:textId="77C3D3F6" w:rsidR="00626ABF" w:rsidRDefault="00626ABF" w:rsidP="00626ABF">
      <w:pPr>
        <w:rPr>
          <w:lang w:bidi="si-LK"/>
        </w:rPr>
      </w:pPr>
      <w:r>
        <w:rPr>
          <w:lang w:bidi="si-LK"/>
        </w:rPr>
        <w:t>This function gets an image and a width and scales the image height, maintaining its aspect ratio to the newly defined width and returns it.</w:t>
      </w:r>
    </w:p>
    <w:p w14:paraId="3A075E5B" w14:textId="77777777" w:rsidR="00726472" w:rsidRPr="00726472" w:rsidRDefault="00726472" w:rsidP="00726472">
      <w:pPr>
        <w:rPr>
          <w:b/>
        </w:rPr>
      </w:pPr>
      <w:r w:rsidRPr="00726472">
        <w:rPr>
          <w:b/>
        </w:rPr>
        <w:t>Converting SVG into PNG</w:t>
      </w:r>
    </w:p>
    <w:p w14:paraId="47BB97CF" w14:textId="77777777" w:rsidR="00726472" w:rsidRDefault="00726472" w:rsidP="00726472">
      <w:pPr>
        <w:jc w:val="center"/>
        <w:rPr>
          <w:lang w:bidi="si-LK"/>
        </w:rPr>
      </w:pPr>
      <w:r>
        <w:rPr>
          <w:noProof/>
          <w:lang w:eastAsia="en-GB"/>
        </w:rPr>
        <w:drawing>
          <wp:inline distT="0" distB="0" distL="0" distR="0" wp14:anchorId="765009A3" wp14:editId="778EBC15">
            <wp:extent cx="3688834" cy="279458"/>
            <wp:effectExtent l="0" t="0" r="6985"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63704" cy="292706"/>
                    </a:xfrm>
                    <a:prstGeom prst="rect">
                      <a:avLst/>
                    </a:prstGeom>
                  </pic:spPr>
                </pic:pic>
              </a:graphicData>
            </a:graphic>
          </wp:inline>
        </w:drawing>
      </w:r>
    </w:p>
    <w:p w14:paraId="02BBB65F" w14:textId="77777777" w:rsidR="00726472" w:rsidRDefault="00726472" w:rsidP="00726472">
      <w:pPr>
        <w:rPr>
          <w:lang w:bidi="si-LK"/>
        </w:rPr>
      </w:pPr>
      <w:r>
        <w:rPr>
          <w:lang w:bidi="si-LK"/>
        </w:rPr>
        <w:t xml:space="preserve">As there is no python library to convert SVG images into PNG format, a library known as </w:t>
      </w:r>
      <w:proofErr w:type="spellStart"/>
      <w:r>
        <w:rPr>
          <w:lang w:bidi="si-LK"/>
        </w:rPr>
        <w:t>inkscape</w:t>
      </w:r>
      <w:proofErr w:type="spellEnd"/>
      <w:r>
        <w:rPr>
          <w:lang w:bidi="si-LK"/>
        </w:rPr>
        <w:t xml:space="preserve"> is being used to do this process. The requirement for an SVG image to be converted to PNG comes when the result conversion has to be compared to the original image to identify its Structural similarity as that is the index used to measure the quality of the output in this project. This code calls a sub process call and runs the svg2png batch file which accepts 2 arguments which are the path of the image to be converted and the output path where the converted image will be saved to. </w:t>
      </w:r>
      <w:r>
        <w:rPr>
          <w:lang w:bidi="si-LK"/>
        </w:rPr>
        <w:lastRenderedPageBreak/>
        <w:t>Sub process is an inbuilt module in python that allows the spawning of new processes and obtain their return codes.</w:t>
      </w:r>
    </w:p>
    <w:p w14:paraId="2EA77CC7" w14:textId="77777777" w:rsidR="00726472" w:rsidRDefault="00726472" w:rsidP="00626ABF">
      <w:pPr>
        <w:rPr>
          <w:lang w:bidi="si-LK"/>
        </w:rPr>
      </w:pPr>
    </w:p>
    <w:p w14:paraId="453A1F50" w14:textId="77777777" w:rsidR="00626ABF" w:rsidRPr="00626ABF" w:rsidRDefault="00626ABF" w:rsidP="00626ABF">
      <w:pPr>
        <w:rPr>
          <w:b/>
        </w:rPr>
      </w:pPr>
      <w:r w:rsidRPr="00626ABF">
        <w:rPr>
          <w:b/>
        </w:rPr>
        <w:t>SVG2PNG.bat</w:t>
      </w:r>
    </w:p>
    <w:p w14:paraId="61D018DA" w14:textId="77777777" w:rsidR="00626ABF" w:rsidRDefault="00626ABF" w:rsidP="00726472">
      <w:pPr>
        <w:jc w:val="center"/>
        <w:rPr>
          <w:lang w:bidi="si-LK"/>
        </w:rPr>
      </w:pPr>
      <w:r>
        <w:rPr>
          <w:noProof/>
          <w:lang w:eastAsia="en-GB"/>
        </w:rPr>
        <w:drawing>
          <wp:inline distT="0" distB="0" distL="0" distR="0" wp14:anchorId="13D7A3C7" wp14:editId="52B2D246">
            <wp:extent cx="2505075" cy="1214810"/>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2517842" cy="1221001"/>
                    </a:xfrm>
                    <a:prstGeom prst="rect">
                      <a:avLst/>
                    </a:prstGeom>
                  </pic:spPr>
                </pic:pic>
              </a:graphicData>
            </a:graphic>
          </wp:inline>
        </w:drawing>
      </w:r>
    </w:p>
    <w:p w14:paraId="07564667" w14:textId="56FE12D5" w:rsidR="00626ABF" w:rsidRDefault="00626ABF" w:rsidP="00626ABF">
      <w:pPr>
        <w:rPr>
          <w:lang w:bidi="si-LK"/>
        </w:rPr>
      </w:pPr>
      <w:proofErr w:type="spellStart"/>
      <w:r>
        <w:rPr>
          <w:lang w:bidi="si-LK"/>
        </w:rPr>
        <w:t>Inkscape</w:t>
      </w:r>
      <w:proofErr w:type="spellEnd"/>
      <w:r>
        <w:rPr>
          <w:lang w:bidi="si-LK"/>
        </w:rPr>
        <w:t xml:space="preserve"> is an open source Vector graphics editor. It also has a command line version of its tool and also supports functionalities such as conversion vector data formats to PNG or jpeg formats. This batch file takes the power of the </w:t>
      </w:r>
      <w:proofErr w:type="spellStart"/>
      <w:r>
        <w:rPr>
          <w:lang w:bidi="si-LK"/>
        </w:rPr>
        <w:t>inksacpe</w:t>
      </w:r>
      <w:proofErr w:type="spellEnd"/>
      <w:r>
        <w:rPr>
          <w:lang w:bidi="si-LK"/>
        </w:rPr>
        <w:t xml:space="preserve"> command line tool and converts the image that it obtains as the first augment and saves it in the location provided in the second argument. As mentioned above this batch file is invoked though python using sub processes.</w:t>
      </w:r>
    </w:p>
    <w:p w14:paraId="6B9653D3" w14:textId="77777777" w:rsidR="00626ABF" w:rsidRPr="00626ABF" w:rsidRDefault="00626ABF" w:rsidP="00626ABF">
      <w:pPr>
        <w:rPr>
          <w:b/>
        </w:rPr>
      </w:pPr>
      <w:proofErr w:type="spellStart"/>
      <w:r w:rsidRPr="00626ABF">
        <w:rPr>
          <w:b/>
        </w:rPr>
        <w:t>Cleanup</w:t>
      </w:r>
      <w:proofErr w:type="spellEnd"/>
    </w:p>
    <w:p w14:paraId="011AAC59" w14:textId="77777777" w:rsidR="00626ABF" w:rsidRDefault="00626ABF" w:rsidP="00726472">
      <w:pPr>
        <w:jc w:val="center"/>
        <w:rPr>
          <w:lang w:bidi="si-LK"/>
        </w:rPr>
      </w:pPr>
      <w:r>
        <w:rPr>
          <w:noProof/>
          <w:lang w:eastAsia="en-GB"/>
        </w:rPr>
        <w:drawing>
          <wp:inline distT="0" distB="0" distL="0" distR="0" wp14:anchorId="3694ED53" wp14:editId="0A6159B4">
            <wp:extent cx="5514975" cy="781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514975" cy="781050"/>
                    </a:xfrm>
                    <a:prstGeom prst="rect">
                      <a:avLst/>
                    </a:prstGeom>
                  </pic:spPr>
                </pic:pic>
              </a:graphicData>
            </a:graphic>
          </wp:inline>
        </w:drawing>
      </w:r>
    </w:p>
    <w:p w14:paraId="77527060" w14:textId="77777777" w:rsidR="00626ABF" w:rsidRDefault="00626ABF" w:rsidP="00626ABF">
      <w:pPr>
        <w:rPr>
          <w:lang w:bidi="si-LK"/>
        </w:rPr>
      </w:pPr>
      <w:r>
        <w:rPr>
          <w:lang w:bidi="si-LK"/>
        </w:rPr>
        <w:t>Deletes all the temporary csv files created in the process of sorting and creating the final category best fit parameter csv file.</w:t>
      </w:r>
    </w:p>
    <w:p w14:paraId="30AE0CDC" w14:textId="77777777" w:rsidR="00626ABF" w:rsidRPr="00626ABF" w:rsidRDefault="00626ABF" w:rsidP="00626ABF">
      <w:pPr>
        <w:rPr>
          <w:b/>
        </w:rPr>
      </w:pPr>
      <w:r w:rsidRPr="00626ABF">
        <w:rPr>
          <w:b/>
        </w:rPr>
        <w:t>Full Training Process Executor</w:t>
      </w:r>
    </w:p>
    <w:p w14:paraId="20302E36" w14:textId="77777777" w:rsidR="00626ABF" w:rsidRDefault="00626ABF" w:rsidP="00726472">
      <w:pPr>
        <w:jc w:val="center"/>
        <w:rPr>
          <w:lang w:bidi="si-LK"/>
        </w:rPr>
      </w:pPr>
      <w:r>
        <w:rPr>
          <w:noProof/>
          <w:lang w:eastAsia="en-GB"/>
        </w:rPr>
        <w:drawing>
          <wp:inline distT="0" distB="0" distL="0" distR="0" wp14:anchorId="53BB0BFB" wp14:editId="49C781DC">
            <wp:extent cx="2209800" cy="91690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225895" cy="923579"/>
                    </a:xfrm>
                    <a:prstGeom prst="rect">
                      <a:avLst/>
                    </a:prstGeom>
                  </pic:spPr>
                </pic:pic>
              </a:graphicData>
            </a:graphic>
          </wp:inline>
        </w:drawing>
      </w:r>
    </w:p>
    <w:p w14:paraId="7369A2BC" w14:textId="41656FC0" w:rsidR="00626ABF" w:rsidRDefault="00626ABF" w:rsidP="00626ABF">
      <w:pPr>
        <w:rPr>
          <w:lang w:bidi="si-LK"/>
        </w:rPr>
      </w:pPr>
      <w:r>
        <w:rPr>
          <w:lang w:bidi="si-LK"/>
        </w:rPr>
        <w:t xml:space="preserve">This method runs all of the methods described above in their proper sequence. This process is fully auto mated and the sample space for the best fir parameters can be increased simply by increasing </w:t>
      </w:r>
      <w:r>
        <w:rPr>
          <w:lang w:bidi="si-LK"/>
        </w:rPr>
        <w:lastRenderedPageBreak/>
        <w:t>the dataset of images per category. And as this is an automated process. There is no monitoring required by the user of the application to create the best fit parameter files.</w:t>
      </w:r>
    </w:p>
    <w:p w14:paraId="3100C71C" w14:textId="77777777" w:rsidR="00626ABF" w:rsidRPr="00626ABF" w:rsidRDefault="00626ABF" w:rsidP="00626ABF">
      <w:pPr>
        <w:rPr>
          <w:b/>
        </w:rPr>
      </w:pPr>
      <w:r w:rsidRPr="00626ABF">
        <w:rPr>
          <w:b/>
        </w:rPr>
        <w:t>Training and Saving Model</w:t>
      </w:r>
    </w:p>
    <w:p w14:paraId="05E33B71" w14:textId="77777777" w:rsidR="00626ABF" w:rsidRDefault="00626ABF" w:rsidP="00726472">
      <w:pPr>
        <w:jc w:val="center"/>
        <w:rPr>
          <w:lang w:bidi="si-LK"/>
        </w:rPr>
      </w:pPr>
      <w:r>
        <w:rPr>
          <w:noProof/>
          <w:lang w:eastAsia="en-GB"/>
        </w:rPr>
        <w:drawing>
          <wp:inline distT="0" distB="0" distL="0" distR="0" wp14:anchorId="4195DD77" wp14:editId="2D5DFC1E">
            <wp:extent cx="4505325" cy="2224654"/>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510180" cy="2227051"/>
                    </a:xfrm>
                    <a:prstGeom prst="rect">
                      <a:avLst/>
                    </a:prstGeom>
                  </pic:spPr>
                </pic:pic>
              </a:graphicData>
            </a:graphic>
          </wp:inline>
        </w:drawing>
      </w:r>
    </w:p>
    <w:p w14:paraId="796C0F5A" w14:textId="01985BBA" w:rsidR="00626ABF" w:rsidRDefault="00626ABF" w:rsidP="00626ABF">
      <w:pPr>
        <w:rPr>
          <w:lang w:bidi="si-LK"/>
        </w:rPr>
      </w:pPr>
      <w:r>
        <w:rPr>
          <w:lang w:bidi="si-LK"/>
        </w:rPr>
        <w:t xml:space="preserve">This function calls the above two described methods of this component by passing in the necessary parameters for each function such as the data directory for the data sets, and categories array which is an array of the folder name of the categorized data set which will be used for labelling the images. The image size is also then defined. After the data set is created and the model is trained the model is saved locally to a file of file type h5. It is a </w:t>
      </w:r>
      <w:r w:rsidRPr="00FF6A3F">
        <w:rPr>
          <w:lang w:bidi="si-LK"/>
        </w:rPr>
        <w:t>Hierarchical Data Format</w:t>
      </w:r>
      <w:r>
        <w:rPr>
          <w:lang w:bidi="si-LK"/>
        </w:rPr>
        <w:t xml:space="preserve"> that contain multi-dimensional array of scientific data.</w:t>
      </w:r>
    </w:p>
    <w:p w14:paraId="2035AEFB" w14:textId="77777777" w:rsidR="00626ABF" w:rsidRPr="00626ABF" w:rsidRDefault="00626ABF" w:rsidP="00626ABF">
      <w:pPr>
        <w:rPr>
          <w:b/>
        </w:rPr>
      </w:pPr>
      <w:r w:rsidRPr="00626ABF">
        <w:rPr>
          <w:b/>
        </w:rPr>
        <w:t>Colour Counter (</w:t>
      </w:r>
      <w:proofErr w:type="spellStart"/>
      <w:r w:rsidRPr="00626ABF">
        <w:rPr>
          <w:b/>
        </w:rPr>
        <w:t>Analyzer</w:t>
      </w:r>
      <w:proofErr w:type="spellEnd"/>
      <w:r w:rsidRPr="00626ABF">
        <w:rPr>
          <w:b/>
        </w:rPr>
        <w:t xml:space="preserve"> Class)</w:t>
      </w:r>
    </w:p>
    <w:p w14:paraId="4686A41B" w14:textId="77777777" w:rsidR="00626ABF" w:rsidRDefault="00626ABF" w:rsidP="00726472">
      <w:pPr>
        <w:jc w:val="center"/>
        <w:rPr>
          <w:lang w:bidi="si-LK"/>
        </w:rPr>
      </w:pPr>
      <w:r>
        <w:rPr>
          <w:noProof/>
          <w:lang w:eastAsia="en-GB"/>
        </w:rPr>
        <w:drawing>
          <wp:inline distT="0" distB="0" distL="0" distR="0" wp14:anchorId="23DF2F05" wp14:editId="441BA4DD">
            <wp:extent cx="5943600" cy="63373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943600" cy="633730"/>
                    </a:xfrm>
                    <a:prstGeom prst="rect">
                      <a:avLst/>
                    </a:prstGeom>
                  </pic:spPr>
                </pic:pic>
              </a:graphicData>
            </a:graphic>
          </wp:inline>
        </w:drawing>
      </w:r>
    </w:p>
    <w:p w14:paraId="07A571B2" w14:textId="0A80278E" w:rsidR="00626ABF" w:rsidRDefault="00626ABF" w:rsidP="00626ABF">
      <w:pPr>
        <w:rPr>
          <w:lang w:bidi="si-LK"/>
        </w:rPr>
      </w:pPr>
      <w:r>
        <w:rPr>
          <w:lang w:bidi="si-LK"/>
        </w:rPr>
        <w:t xml:space="preserve">This method calculates the number of unique colours in the image by converting it into a </w:t>
      </w:r>
      <w:proofErr w:type="spellStart"/>
      <w:r>
        <w:rPr>
          <w:lang w:bidi="si-LK"/>
        </w:rPr>
        <w:t>numpy</w:t>
      </w:r>
      <w:proofErr w:type="spellEnd"/>
      <w:r>
        <w:rPr>
          <w:lang w:bidi="si-LK"/>
        </w:rPr>
        <w:t xml:space="preserve"> array and counting the number of unique values in each pixel. It is a rough value of the number of colours in the image but can be helpful to understand how to quantize the image without losing a lot of quality.</w:t>
      </w:r>
    </w:p>
    <w:p w14:paraId="717A32CC" w14:textId="1073C9CE" w:rsidR="00726472" w:rsidRDefault="00726472" w:rsidP="00626ABF">
      <w:pPr>
        <w:rPr>
          <w:lang w:bidi="si-LK"/>
        </w:rPr>
      </w:pPr>
    </w:p>
    <w:p w14:paraId="4511AA45" w14:textId="77777777" w:rsidR="00726472" w:rsidRDefault="00726472" w:rsidP="00626ABF">
      <w:pPr>
        <w:rPr>
          <w:lang w:bidi="si-LK"/>
        </w:rPr>
      </w:pPr>
    </w:p>
    <w:p w14:paraId="71077B73" w14:textId="77777777" w:rsidR="00626ABF" w:rsidRPr="00626ABF" w:rsidRDefault="00626ABF" w:rsidP="00626ABF">
      <w:pPr>
        <w:rPr>
          <w:b/>
        </w:rPr>
      </w:pPr>
      <w:r w:rsidRPr="00626ABF">
        <w:rPr>
          <w:b/>
        </w:rPr>
        <w:lastRenderedPageBreak/>
        <w:t>Determine Colour Clusters (</w:t>
      </w:r>
      <w:proofErr w:type="spellStart"/>
      <w:r w:rsidRPr="00626ABF">
        <w:rPr>
          <w:b/>
        </w:rPr>
        <w:t>Analyzer</w:t>
      </w:r>
      <w:proofErr w:type="spellEnd"/>
      <w:r w:rsidRPr="00626ABF">
        <w:rPr>
          <w:b/>
        </w:rPr>
        <w:t xml:space="preserve"> Class)</w:t>
      </w:r>
    </w:p>
    <w:p w14:paraId="4717EE0B" w14:textId="77777777" w:rsidR="00626ABF" w:rsidRPr="00183666" w:rsidRDefault="00626ABF" w:rsidP="00726472">
      <w:pPr>
        <w:jc w:val="center"/>
        <w:rPr>
          <w:lang w:bidi="si-LK"/>
        </w:rPr>
      </w:pPr>
      <w:r>
        <w:rPr>
          <w:noProof/>
          <w:lang w:eastAsia="en-GB"/>
        </w:rPr>
        <w:drawing>
          <wp:inline distT="0" distB="0" distL="0" distR="0" wp14:anchorId="73908826" wp14:editId="0AC42028">
            <wp:extent cx="2972474" cy="21717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77592" cy="2175439"/>
                    </a:xfrm>
                    <a:prstGeom prst="rect">
                      <a:avLst/>
                    </a:prstGeom>
                  </pic:spPr>
                </pic:pic>
              </a:graphicData>
            </a:graphic>
          </wp:inline>
        </w:drawing>
      </w:r>
    </w:p>
    <w:p w14:paraId="7FFB7F13" w14:textId="56B553A0" w:rsidR="00B53352" w:rsidRDefault="00626ABF" w:rsidP="00626ABF">
      <w:pPr>
        <w:rPr>
          <w:lang w:bidi="si-LK"/>
        </w:rPr>
      </w:pPr>
      <w:r>
        <w:rPr>
          <w:lang w:bidi="si-LK"/>
        </w:rPr>
        <w:t>It is a simple nested If loop to determine the number of colour clusters required for quantization. It calculates this value using the colour counter value that is returned.</w:t>
      </w:r>
    </w:p>
    <w:p w14:paraId="33BB4F8F" w14:textId="77777777" w:rsidR="00B53352" w:rsidRDefault="00B53352" w:rsidP="00626ABF">
      <w:pPr>
        <w:rPr>
          <w:lang w:bidi="si-LK"/>
        </w:rPr>
      </w:pPr>
    </w:p>
    <w:p w14:paraId="4915F353" w14:textId="77777777" w:rsidR="00B53352" w:rsidRPr="00B53352" w:rsidRDefault="00B53352" w:rsidP="00B53352">
      <w:pPr>
        <w:rPr>
          <w:b/>
        </w:rPr>
      </w:pPr>
      <w:r w:rsidRPr="00B53352">
        <w:rPr>
          <w:b/>
        </w:rPr>
        <w:t>Flask API Initialization</w:t>
      </w:r>
    </w:p>
    <w:p w14:paraId="6A2484A0" w14:textId="77777777" w:rsidR="00B53352" w:rsidRPr="007C10B9" w:rsidRDefault="00B53352" w:rsidP="00726472">
      <w:pPr>
        <w:jc w:val="center"/>
        <w:rPr>
          <w:lang w:bidi="si-LK"/>
        </w:rPr>
      </w:pPr>
      <w:r>
        <w:rPr>
          <w:noProof/>
          <w:lang w:eastAsia="en-GB"/>
        </w:rPr>
        <w:drawing>
          <wp:inline distT="0" distB="0" distL="0" distR="0" wp14:anchorId="4354CF1B" wp14:editId="279A102F">
            <wp:extent cx="3942553" cy="2324100"/>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977289" cy="2344577"/>
                    </a:xfrm>
                    <a:prstGeom prst="rect">
                      <a:avLst/>
                    </a:prstGeom>
                  </pic:spPr>
                </pic:pic>
              </a:graphicData>
            </a:graphic>
          </wp:inline>
        </w:drawing>
      </w:r>
    </w:p>
    <w:p w14:paraId="1600E749" w14:textId="77777777" w:rsidR="00B53352" w:rsidRDefault="00B53352" w:rsidP="00726472">
      <w:pPr>
        <w:jc w:val="center"/>
        <w:rPr>
          <w:lang w:bidi="si-LK"/>
        </w:rPr>
      </w:pPr>
      <w:r>
        <w:rPr>
          <w:noProof/>
          <w:lang w:eastAsia="en-GB"/>
        </w:rPr>
        <w:drawing>
          <wp:inline distT="0" distB="0" distL="0" distR="0" wp14:anchorId="5C6B9897" wp14:editId="26C9B791">
            <wp:extent cx="2698748" cy="323850"/>
            <wp:effectExtent l="0" t="0" r="698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872648" cy="344718"/>
                    </a:xfrm>
                    <a:prstGeom prst="rect">
                      <a:avLst/>
                    </a:prstGeom>
                  </pic:spPr>
                </pic:pic>
              </a:graphicData>
            </a:graphic>
          </wp:inline>
        </w:drawing>
      </w:r>
    </w:p>
    <w:p w14:paraId="3BB5AA58" w14:textId="77777777" w:rsidR="00B53352" w:rsidRDefault="00B53352" w:rsidP="00B53352">
      <w:pPr>
        <w:rPr>
          <w:lang w:bidi="si-LK"/>
        </w:rPr>
      </w:pPr>
      <w:r>
        <w:rPr>
          <w:lang w:bidi="si-LK"/>
        </w:rPr>
        <w:t>This segment of code initializes the Flask application, enables CORS for cross origin access as both these backend and frontend to communicate without the browser blocking it. And starts the application.</w:t>
      </w:r>
    </w:p>
    <w:p w14:paraId="5284BB65" w14:textId="0BE9D29D" w:rsidR="00B53352" w:rsidRDefault="00726472" w:rsidP="00726472">
      <w:pPr>
        <w:pStyle w:val="Heading1"/>
        <w:numPr>
          <w:ilvl w:val="0"/>
          <w:numId w:val="0"/>
        </w:numPr>
        <w:ind w:left="360" w:hanging="360"/>
      </w:pPr>
      <w:bookmarkStart w:id="255" w:name="_Toc39684406"/>
      <w:r>
        <w:lastRenderedPageBreak/>
        <w:t>Appendix F – Application Console Screenshots</w:t>
      </w:r>
      <w:bookmarkEnd w:id="255"/>
    </w:p>
    <w:p w14:paraId="288B655D" w14:textId="77777777" w:rsidR="00726472" w:rsidRDefault="00726472" w:rsidP="00726472">
      <w:pPr>
        <w:rPr>
          <w:lang w:bidi="si-LK"/>
        </w:rPr>
      </w:pPr>
      <w:r>
        <w:rPr>
          <w:lang w:bidi="si-LK"/>
        </w:rPr>
        <w:t>The Figure show the running of the Flask API Backend.</w:t>
      </w:r>
    </w:p>
    <w:p w14:paraId="06BC601A" w14:textId="77777777" w:rsidR="00726472" w:rsidRDefault="00726472" w:rsidP="00726472">
      <w:pPr>
        <w:jc w:val="center"/>
        <w:rPr>
          <w:lang w:bidi="si-LK"/>
        </w:rPr>
      </w:pPr>
      <w:r>
        <w:rPr>
          <w:noProof/>
          <w:lang w:eastAsia="en-GB"/>
        </w:rPr>
        <w:drawing>
          <wp:inline distT="0" distB="0" distL="0" distR="0" wp14:anchorId="03351EC6" wp14:editId="27EA3440">
            <wp:extent cx="5943600" cy="1381760"/>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943600" cy="1381760"/>
                    </a:xfrm>
                    <a:prstGeom prst="rect">
                      <a:avLst/>
                    </a:prstGeom>
                  </pic:spPr>
                </pic:pic>
              </a:graphicData>
            </a:graphic>
          </wp:inline>
        </w:drawing>
      </w:r>
    </w:p>
    <w:p w14:paraId="03BF8B95" w14:textId="77777777" w:rsidR="00726472" w:rsidRPr="007A3FD0" w:rsidRDefault="00726472" w:rsidP="00726472">
      <w:pPr>
        <w:rPr>
          <w:lang w:bidi="si-LK"/>
        </w:rPr>
      </w:pPr>
      <w:r>
        <w:rPr>
          <w:lang w:bidi="si-LK"/>
        </w:rPr>
        <w:t>The Figure shows the response log created when responding to a request of the frontend</w:t>
      </w:r>
    </w:p>
    <w:p w14:paraId="665A8734" w14:textId="77777777" w:rsidR="00726472" w:rsidRDefault="00726472" w:rsidP="00726472">
      <w:pPr>
        <w:jc w:val="center"/>
        <w:rPr>
          <w:lang w:bidi="si-LK"/>
        </w:rPr>
      </w:pPr>
      <w:r>
        <w:rPr>
          <w:noProof/>
          <w:lang w:eastAsia="en-GB"/>
        </w:rPr>
        <w:drawing>
          <wp:inline distT="0" distB="0" distL="0" distR="0" wp14:anchorId="5EE33612" wp14:editId="4D9E3192">
            <wp:extent cx="5943600" cy="1363980"/>
            <wp:effectExtent l="0" t="0" r="0" b="762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943600" cy="1363980"/>
                    </a:xfrm>
                    <a:prstGeom prst="rect">
                      <a:avLst/>
                    </a:prstGeom>
                  </pic:spPr>
                </pic:pic>
              </a:graphicData>
            </a:graphic>
          </wp:inline>
        </w:drawing>
      </w:r>
    </w:p>
    <w:p w14:paraId="3A01B8F2" w14:textId="77777777" w:rsidR="00726472" w:rsidRDefault="00726472" w:rsidP="00726472">
      <w:pPr>
        <w:rPr>
          <w:lang w:bidi="si-LK"/>
        </w:rPr>
      </w:pPr>
      <w:r>
        <w:rPr>
          <w:lang w:bidi="si-LK"/>
        </w:rPr>
        <w:t>The figure shows the training of the image classification model</w:t>
      </w:r>
    </w:p>
    <w:p w14:paraId="6F20FAB2" w14:textId="77777777" w:rsidR="00726472" w:rsidRDefault="00726472" w:rsidP="00726472">
      <w:pPr>
        <w:jc w:val="center"/>
        <w:rPr>
          <w:lang w:bidi="si-LK"/>
        </w:rPr>
      </w:pPr>
      <w:r>
        <w:rPr>
          <w:noProof/>
          <w:lang w:eastAsia="en-GB"/>
        </w:rPr>
        <w:drawing>
          <wp:inline distT="0" distB="0" distL="0" distR="0" wp14:anchorId="48E0907F" wp14:editId="6A142589">
            <wp:extent cx="5943600" cy="3331845"/>
            <wp:effectExtent l="0" t="0" r="0" b="190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3331845"/>
                    </a:xfrm>
                    <a:prstGeom prst="rect">
                      <a:avLst/>
                    </a:prstGeom>
                  </pic:spPr>
                </pic:pic>
              </a:graphicData>
            </a:graphic>
          </wp:inline>
        </w:drawing>
      </w:r>
    </w:p>
    <w:p w14:paraId="5F3E763F" w14:textId="77777777" w:rsidR="00726472" w:rsidRPr="00955039" w:rsidRDefault="00726472" w:rsidP="00726472">
      <w:pPr>
        <w:rPr>
          <w:lang w:bidi="si-LK"/>
        </w:rPr>
      </w:pPr>
    </w:p>
    <w:p w14:paraId="7A4B4B31" w14:textId="77777777" w:rsidR="00726472" w:rsidRPr="00955039" w:rsidRDefault="00726472" w:rsidP="00726472">
      <w:pPr>
        <w:rPr>
          <w:lang w:bidi="si-LK"/>
        </w:rPr>
      </w:pPr>
      <w:r>
        <w:rPr>
          <w:lang w:bidi="si-LK"/>
        </w:rPr>
        <w:t>The figure shows the parameter trainer python file being executed to create the best fit parameter csv files from the data set of images per each classification.</w:t>
      </w:r>
    </w:p>
    <w:p w14:paraId="35907DC1" w14:textId="77777777" w:rsidR="00726472" w:rsidRDefault="00726472" w:rsidP="00726472">
      <w:pPr>
        <w:jc w:val="center"/>
        <w:rPr>
          <w:lang w:bidi="si-LK"/>
        </w:rPr>
      </w:pPr>
      <w:r>
        <w:rPr>
          <w:noProof/>
          <w:lang w:eastAsia="en-GB"/>
        </w:rPr>
        <w:drawing>
          <wp:inline distT="0" distB="0" distL="0" distR="0" wp14:anchorId="21F0EAF6" wp14:editId="3272B250">
            <wp:extent cx="6261588" cy="3038475"/>
            <wp:effectExtent l="0" t="0" r="635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6275196" cy="3045078"/>
                    </a:xfrm>
                    <a:prstGeom prst="rect">
                      <a:avLst/>
                    </a:prstGeom>
                  </pic:spPr>
                </pic:pic>
              </a:graphicData>
            </a:graphic>
          </wp:inline>
        </w:drawing>
      </w:r>
    </w:p>
    <w:p w14:paraId="7FCE2785" w14:textId="77777777" w:rsidR="00B53352" w:rsidRDefault="00B53352" w:rsidP="00626ABF">
      <w:pPr>
        <w:rPr>
          <w:lang w:bidi="si-LK"/>
        </w:rPr>
      </w:pPr>
    </w:p>
    <w:p w14:paraId="4D03A74A" w14:textId="77777777" w:rsidR="00626ABF" w:rsidRDefault="00626ABF" w:rsidP="00626ABF">
      <w:pPr>
        <w:rPr>
          <w:lang w:bidi="si-LK"/>
        </w:rPr>
      </w:pPr>
    </w:p>
    <w:p w14:paraId="6B7CE241" w14:textId="77777777" w:rsidR="00626ABF" w:rsidRDefault="00626ABF" w:rsidP="00626ABF">
      <w:pPr>
        <w:rPr>
          <w:lang w:bidi="si-LK"/>
        </w:rPr>
      </w:pPr>
    </w:p>
    <w:p w14:paraId="00F3A5C3" w14:textId="1E2AD0BB" w:rsidR="00626ABF" w:rsidRDefault="00626ABF" w:rsidP="00626ABF">
      <w:pPr>
        <w:rPr>
          <w:lang w:bidi="si-LK"/>
        </w:rPr>
      </w:pPr>
    </w:p>
    <w:p w14:paraId="0A73EB2C" w14:textId="1C11BDA5" w:rsidR="00626ABF" w:rsidRDefault="00626ABF" w:rsidP="00626ABF">
      <w:pPr>
        <w:rPr>
          <w:lang w:bidi="si-LK"/>
        </w:rPr>
      </w:pPr>
    </w:p>
    <w:p w14:paraId="6FA5216E" w14:textId="77777777" w:rsidR="00626ABF" w:rsidRPr="005A68DD" w:rsidRDefault="00626ABF" w:rsidP="00626ABF">
      <w:pPr>
        <w:rPr>
          <w:lang w:bidi="si-LK"/>
        </w:rPr>
      </w:pPr>
    </w:p>
    <w:p w14:paraId="49365A7C" w14:textId="77777777" w:rsidR="00626ABF" w:rsidRDefault="00626ABF" w:rsidP="00626ABF">
      <w:pPr>
        <w:rPr>
          <w:lang w:bidi="si-LK"/>
        </w:rPr>
      </w:pPr>
    </w:p>
    <w:p w14:paraId="0AEA4D72" w14:textId="77777777" w:rsidR="00626ABF" w:rsidRPr="00626ABF" w:rsidRDefault="00626ABF" w:rsidP="00626ABF">
      <w:pPr>
        <w:rPr>
          <w:lang w:bidi="si-LK"/>
        </w:rPr>
      </w:pPr>
    </w:p>
    <w:p w14:paraId="096AEF9A" w14:textId="77777777" w:rsidR="00626ABF" w:rsidRPr="00626ABF" w:rsidRDefault="00626ABF" w:rsidP="00626ABF">
      <w:pPr>
        <w:rPr>
          <w:lang w:bidi="si-LK"/>
        </w:rPr>
      </w:pPr>
    </w:p>
    <w:p w14:paraId="07F1FF35" w14:textId="77777777" w:rsidR="00726472" w:rsidRDefault="00726472" w:rsidP="00FC3C75">
      <w:pPr>
        <w:spacing w:line="259" w:lineRule="auto"/>
        <w:jc w:val="left"/>
      </w:pPr>
    </w:p>
    <w:p w14:paraId="1F316FB8" w14:textId="69A3145B" w:rsidR="00FC3C75" w:rsidRDefault="00626ABF" w:rsidP="00FC3C75">
      <w:pPr>
        <w:spacing w:line="259" w:lineRule="auto"/>
        <w:jc w:val="left"/>
        <w:sectPr w:rsidR="00FC3C75" w:rsidSect="00542F40">
          <w:pgSz w:w="12240" w:h="15840"/>
          <w:pgMar w:top="1440" w:right="1440" w:bottom="1440" w:left="1440" w:header="720" w:footer="720" w:gutter="0"/>
          <w:pgNumType w:fmt="lowerRoman" w:start="1"/>
          <w:cols w:space="720"/>
          <w:docGrid w:linePitch="360"/>
        </w:sectPr>
      </w:pPr>
      <w:r>
        <w:br w:type="page"/>
      </w:r>
    </w:p>
    <w:p w14:paraId="47BA9D2E" w14:textId="6C3AF8CF" w:rsidR="007F06BD" w:rsidRDefault="00726472" w:rsidP="00726472">
      <w:pPr>
        <w:pStyle w:val="Heading1"/>
        <w:numPr>
          <w:ilvl w:val="0"/>
          <w:numId w:val="0"/>
        </w:numPr>
        <w:ind w:left="360" w:hanging="360"/>
      </w:pPr>
      <w:bookmarkStart w:id="256" w:name="_Toc39684407"/>
      <w:r>
        <w:lastRenderedPageBreak/>
        <w:t>Appendix G – Unit Test case decrypt</w:t>
      </w:r>
      <w:r w:rsidR="00B213B9">
        <w:t>ion</w:t>
      </w:r>
      <w:bookmarkEnd w:id="256"/>
    </w:p>
    <w:tbl>
      <w:tblPr>
        <w:tblStyle w:val="TableGrid"/>
        <w:tblpPr w:leftFromText="180" w:rightFromText="180" w:vertAnchor="page" w:horzAnchor="margin" w:tblpY="2116"/>
        <w:tblW w:w="0" w:type="auto"/>
        <w:tblLayout w:type="fixed"/>
        <w:tblLook w:val="04A0" w:firstRow="1" w:lastRow="0" w:firstColumn="1" w:lastColumn="0" w:noHBand="0" w:noVBand="1"/>
      </w:tblPr>
      <w:tblGrid>
        <w:gridCol w:w="846"/>
        <w:gridCol w:w="2977"/>
        <w:gridCol w:w="567"/>
        <w:gridCol w:w="992"/>
        <w:gridCol w:w="2410"/>
        <w:gridCol w:w="2268"/>
        <w:gridCol w:w="2126"/>
        <w:gridCol w:w="764"/>
      </w:tblGrid>
      <w:tr w:rsidR="007F06BD" w:rsidRPr="006B5DAE" w14:paraId="06AABE18" w14:textId="77777777" w:rsidTr="00903889">
        <w:tc>
          <w:tcPr>
            <w:tcW w:w="846" w:type="dxa"/>
          </w:tcPr>
          <w:p w14:paraId="100F886E" w14:textId="77777777" w:rsidR="007F06BD" w:rsidRPr="00903889" w:rsidRDefault="007F06BD" w:rsidP="007F06BD">
            <w:pPr>
              <w:rPr>
                <w:b/>
                <w:sz w:val="16"/>
                <w:szCs w:val="16"/>
                <w:lang w:val="en-US" w:bidi="si-LK"/>
              </w:rPr>
            </w:pPr>
            <w:r w:rsidRPr="00903889">
              <w:rPr>
                <w:b/>
                <w:sz w:val="16"/>
                <w:szCs w:val="16"/>
                <w:lang w:val="en-US" w:bidi="si-LK"/>
              </w:rPr>
              <w:t>ID</w:t>
            </w:r>
          </w:p>
        </w:tc>
        <w:tc>
          <w:tcPr>
            <w:tcW w:w="2977" w:type="dxa"/>
          </w:tcPr>
          <w:p w14:paraId="3EF19557" w14:textId="77777777" w:rsidR="007F06BD" w:rsidRPr="00903889" w:rsidRDefault="007F06BD" w:rsidP="007F06BD">
            <w:pPr>
              <w:rPr>
                <w:b/>
                <w:sz w:val="16"/>
                <w:szCs w:val="16"/>
                <w:lang w:val="en-US" w:bidi="si-LK"/>
              </w:rPr>
            </w:pPr>
            <w:r w:rsidRPr="00903889">
              <w:rPr>
                <w:b/>
                <w:sz w:val="16"/>
                <w:szCs w:val="16"/>
                <w:lang w:val="en-US" w:bidi="si-LK"/>
              </w:rPr>
              <w:t>Test case</w:t>
            </w:r>
          </w:p>
        </w:tc>
        <w:tc>
          <w:tcPr>
            <w:tcW w:w="567" w:type="dxa"/>
          </w:tcPr>
          <w:p w14:paraId="54FB0759" w14:textId="77777777" w:rsidR="007F06BD" w:rsidRPr="00903889" w:rsidRDefault="007F06BD" w:rsidP="007F06BD">
            <w:pPr>
              <w:rPr>
                <w:b/>
                <w:sz w:val="16"/>
                <w:szCs w:val="16"/>
                <w:lang w:val="en-US" w:bidi="si-LK"/>
              </w:rPr>
            </w:pPr>
            <w:r w:rsidRPr="00903889">
              <w:rPr>
                <w:b/>
                <w:sz w:val="16"/>
                <w:szCs w:val="16"/>
                <w:lang w:val="en-US" w:bidi="si-LK"/>
              </w:rPr>
              <w:t>FR ID</w:t>
            </w:r>
          </w:p>
        </w:tc>
        <w:tc>
          <w:tcPr>
            <w:tcW w:w="992" w:type="dxa"/>
          </w:tcPr>
          <w:p w14:paraId="3D55BE18" w14:textId="77777777" w:rsidR="007F06BD" w:rsidRPr="00903889" w:rsidRDefault="007F06BD" w:rsidP="007F06BD">
            <w:pPr>
              <w:rPr>
                <w:b/>
                <w:sz w:val="16"/>
                <w:szCs w:val="16"/>
                <w:lang w:val="en-US" w:bidi="si-LK"/>
              </w:rPr>
            </w:pPr>
            <w:r w:rsidRPr="00903889">
              <w:rPr>
                <w:b/>
                <w:sz w:val="16"/>
                <w:szCs w:val="16"/>
                <w:lang w:val="en-US" w:bidi="si-LK"/>
              </w:rPr>
              <w:t>Priority</w:t>
            </w:r>
          </w:p>
        </w:tc>
        <w:tc>
          <w:tcPr>
            <w:tcW w:w="2410" w:type="dxa"/>
          </w:tcPr>
          <w:p w14:paraId="1D6A739D" w14:textId="77777777" w:rsidR="007F06BD" w:rsidRPr="00903889" w:rsidRDefault="007F06BD" w:rsidP="007F06BD">
            <w:pPr>
              <w:rPr>
                <w:b/>
                <w:sz w:val="16"/>
                <w:szCs w:val="16"/>
                <w:lang w:val="en-US" w:bidi="si-LK"/>
              </w:rPr>
            </w:pPr>
            <w:r w:rsidRPr="00903889">
              <w:rPr>
                <w:b/>
                <w:sz w:val="16"/>
                <w:szCs w:val="16"/>
                <w:lang w:val="en-US" w:bidi="si-LK"/>
              </w:rPr>
              <w:t>Input</w:t>
            </w:r>
          </w:p>
        </w:tc>
        <w:tc>
          <w:tcPr>
            <w:tcW w:w="2268" w:type="dxa"/>
          </w:tcPr>
          <w:p w14:paraId="17E22029" w14:textId="77777777" w:rsidR="007F06BD" w:rsidRPr="00903889" w:rsidRDefault="007F06BD" w:rsidP="007F06BD">
            <w:pPr>
              <w:rPr>
                <w:b/>
                <w:sz w:val="16"/>
                <w:szCs w:val="16"/>
                <w:lang w:val="en-US" w:bidi="si-LK"/>
              </w:rPr>
            </w:pPr>
            <w:r w:rsidRPr="00903889">
              <w:rPr>
                <w:b/>
                <w:sz w:val="16"/>
                <w:szCs w:val="16"/>
                <w:lang w:val="en-US" w:bidi="si-LK"/>
              </w:rPr>
              <w:t>Actual Result</w:t>
            </w:r>
          </w:p>
        </w:tc>
        <w:tc>
          <w:tcPr>
            <w:tcW w:w="2126" w:type="dxa"/>
          </w:tcPr>
          <w:p w14:paraId="58F87B5E" w14:textId="77777777" w:rsidR="007F06BD" w:rsidRPr="00903889" w:rsidRDefault="007F06BD" w:rsidP="007F06BD">
            <w:pPr>
              <w:rPr>
                <w:b/>
                <w:sz w:val="16"/>
                <w:szCs w:val="16"/>
                <w:lang w:val="en-US" w:bidi="si-LK"/>
              </w:rPr>
            </w:pPr>
            <w:r w:rsidRPr="00903889">
              <w:rPr>
                <w:b/>
                <w:sz w:val="16"/>
                <w:szCs w:val="16"/>
                <w:lang w:val="en-US" w:bidi="si-LK"/>
              </w:rPr>
              <w:t>Expected Result</w:t>
            </w:r>
          </w:p>
        </w:tc>
        <w:tc>
          <w:tcPr>
            <w:tcW w:w="764" w:type="dxa"/>
          </w:tcPr>
          <w:p w14:paraId="4FA1A103" w14:textId="77777777" w:rsidR="007F06BD" w:rsidRPr="00903889" w:rsidRDefault="007F06BD" w:rsidP="007F06BD">
            <w:pPr>
              <w:rPr>
                <w:b/>
                <w:sz w:val="16"/>
                <w:szCs w:val="16"/>
                <w:lang w:val="en-US" w:bidi="si-LK"/>
              </w:rPr>
            </w:pPr>
            <w:r w:rsidRPr="00903889">
              <w:rPr>
                <w:b/>
                <w:sz w:val="16"/>
                <w:szCs w:val="16"/>
                <w:lang w:val="en-US" w:bidi="si-LK"/>
              </w:rPr>
              <w:t>Test Result</w:t>
            </w:r>
          </w:p>
        </w:tc>
      </w:tr>
      <w:tr w:rsidR="007F06BD" w14:paraId="5A1AE224" w14:textId="77777777" w:rsidTr="00903889">
        <w:tc>
          <w:tcPr>
            <w:tcW w:w="846" w:type="dxa"/>
          </w:tcPr>
          <w:p w14:paraId="5F4B5591" w14:textId="77777777" w:rsidR="007F06BD" w:rsidRPr="00903889" w:rsidRDefault="007F06BD" w:rsidP="007F06BD">
            <w:pPr>
              <w:rPr>
                <w:sz w:val="16"/>
                <w:szCs w:val="16"/>
                <w:lang w:val="en-US" w:bidi="si-LK"/>
              </w:rPr>
            </w:pPr>
            <w:r w:rsidRPr="00903889">
              <w:rPr>
                <w:sz w:val="16"/>
                <w:szCs w:val="16"/>
                <w:lang w:val="en-US" w:bidi="si-LK"/>
              </w:rPr>
              <w:t>UTC01</w:t>
            </w:r>
          </w:p>
        </w:tc>
        <w:tc>
          <w:tcPr>
            <w:tcW w:w="2977" w:type="dxa"/>
          </w:tcPr>
          <w:p w14:paraId="681E7404" w14:textId="77777777" w:rsidR="007F06BD" w:rsidRPr="00903889" w:rsidRDefault="007F06BD" w:rsidP="007F06BD">
            <w:pPr>
              <w:rPr>
                <w:sz w:val="16"/>
                <w:szCs w:val="16"/>
                <w:lang w:bidi="si-LK"/>
              </w:rPr>
            </w:pPr>
            <w:r w:rsidRPr="00903889">
              <w:rPr>
                <w:sz w:val="16"/>
                <w:szCs w:val="16"/>
                <w:lang w:val="en-US" w:bidi="si-LK"/>
              </w:rPr>
              <w:t>Load data set for variable and SSIM comparison csv creation</w:t>
            </w:r>
          </w:p>
        </w:tc>
        <w:tc>
          <w:tcPr>
            <w:tcW w:w="567" w:type="dxa"/>
          </w:tcPr>
          <w:p w14:paraId="73559D3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367CFFB4"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46A6332" w14:textId="77777777" w:rsidR="007F06BD" w:rsidRPr="00903889" w:rsidRDefault="007F06BD" w:rsidP="00903889">
            <w:pPr>
              <w:jc w:val="left"/>
              <w:rPr>
                <w:sz w:val="16"/>
                <w:szCs w:val="16"/>
                <w:lang w:val="en-US" w:bidi="si-LK"/>
              </w:rPr>
            </w:pPr>
            <w:r w:rsidRPr="00903889">
              <w:rPr>
                <w:sz w:val="16"/>
                <w:szCs w:val="16"/>
                <w:lang w:val="en-US" w:bidi="si-LK"/>
              </w:rPr>
              <w:t>Data set of GIS labeled data created</w:t>
            </w:r>
          </w:p>
        </w:tc>
        <w:tc>
          <w:tcPr>
            <w:tcW w:w="2268" w:type="dxa"/>
          </w:tcPr>
          <w:p w14:paraId="306C67F5" w14:textId="77777777" w:rsidR="007F06BD" w:rsidRPr="00903889" w:rsidRDefault="007F06BD" w:rsidP="00903889">
            <w:pPr>
              <w:jc w:val="left"/>
              <w:rPr>
                <w:sz w:val="16"/>
                <w:szCs w:val="16"/>
                <w:lang w:val="en-US" w:bidi="si-LK"/>
              </w:rPr>
            </w:pPr>
            <w:r w:rsidRPr="00903889">
              <w:rPr>
                <w:sz w:val="16"/>
                <w:szCs w:val="16"/>
                <w:lang w:val="en-US" w:bidi="si-LK"/>
              </w:rPr>
              <w:t>All data is loaded onto system through iterations</w:t>
            </w:r>
          </w:p>
        </w:tc>
        <w:tc>
          <w:tcPr>
            <w:tcW w:w="2126" w:type="dxa"/>
          </w:tcPr>
          <w:p w14:paraId="49DCDFF8" w14:textId="77777777" w:rsidR="007F06BD" w:rsidRPr="00903889" w:rsidRDefault="007F06BD" w:rsidP="00903889">
            <w:pPr>
              <w:jc w:val="left"/>
              <w:rPr>
                <w:sz w:val="16"/>
                <w:szCs w:val="16"/>
                <w:lang w:val="en-US" w:bidi="si-LK"/>
              </w:rPr>
            </w:pPr>
            <w:r w:rsidRPr="00903889">
              <w:rPr>
                <w:sz w:val="16"/>
                <w:szCs w:val="16"/>
                <w:lang w:val="en-US" w:bidi="si-LK"/>
              </w:rPr>
              <w:t>All data is loaded onto system through iterations</w:t>
            </w:r>
          </w:p>
        </w:tc>
        <w:tc>
          <w:tcPr>
            <w:tcW w:w="764" w:type="dxa"/>
          </w:tcPr>
          <w:p w14:paraId="39890F40"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7D97978B" w14:textId="77777777" w:rsidTr="00903889">
        <w:tc>
          <w:tcPr>
            <w:tcW w:w="846" w:type="dxa"/>
          </w:tcPr>
          <w:p w14:paraId="54625B64" w14:textId="77777777" w:rsidR="007F06BD" w:rsidRPr="00903889" w:rsidRDefault="007F06BD" w:rsidP="007F06BD">
            <w:pPr>
              <w:rPr>
                <w:sz w:val="16"/>
                <w:szCs w:val="16"/>
                <w:lang w:val="en-US" w:bidi="si-LK"/>
              </w:rPr>
            </w:pPr>
            <w:r w:rsidRPr="00903889">
              <w:rPr>
                <w:sz w:val="16"/>
                <w:szCs w:val="16"/>
                <w:lang w:val="en-US" w:bidi="si-LK"/>
              </w:rPr>
              <w:t>UTC02</w:t>
            </w:r>
          </w:p>
        </w:tc>
        <w:tc>
          <w:tcPr>
            <w:tcW w:w="2977" w:type="dxa"/>
          </w:tcPr>
          <w:p w14:paraId="5C58DCC6" w14:textId="77777777" w:rsidR="007F06BD" w:rsidRPr="00903889" w:rsidRDefault="007F06BD" w:rsidP="007F06BD">
            <w:pPr>
              <w:rPr>
                <w:sz w:val="16"/>
                <w:szCs w:val="16"/>
                <w:lang w:val="en-US" w:bidi="si-LK"/>
              </w:rPr>
            </w:pPr>
            <w:r w:rsidRPr="00903889">
              <w:rPr>
                <w:sz w:val="16"/>
                <w:szCs w:val="16"/>
                <w:lang w:val="en-US" w:bidi="si-LK"/>
              </w:rPr>
              <w:t>Quantize loaded image</w:t>
            </w:r>
          </w:p>
        </w:tc>
        <w:tc>
          <w:tcPr>
            <w:tcW w:w="567" w:type="dxa"/>
          </w:tcPr>
          <w:p w14:paraId="581A82C7" w14:textId="77777777" w:rsidR="007F06BD" w:rsidRPr="00903889" w:rsidRDefault="007F06BD" w:rsidP="007F06BD">
            <w:pPr>
              <w:rPr>
                <w:sz w:val="16"/>
                <w:szCs w:val="16"/>
                <w:lang w:val="en-US" w:bidi="si-LK"/>
              </w:rPr>
            </w:pPr>
            <w:r w:rsidRPr="00903889">
              <w:rPr>
                <w:sz w:val="16"/>
                <w:szCs w:val="16"/>
                <w:lang w:val="en-US" w:bidi="si-LK"/>
              </w:rPr>
              <w:t>1</w:t>
            </w:r>
          </w:p>
        </w:tc>
        <w:tc>
          <w:tcPr>
            <w:tcW w:w="992" w:type="dxa"/>
          </w:tcPr>
          <w:p w14:paraId="0C17E6E3"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0C0136BC" w14:textId="77777777" w:rsidR="007F06BD" w:rsidRPr="00903889" w:rsidRDefault="007F06BD" w:rsidP="00903889">
            <w:pPr>
              <w:jc w:val="left"/>
              <w:rPr>
                <w:sz w:val="16"/>
                <w:szCs w:val="16"/>
                <w:lang w:val="en-US" w:bidi="si-LK"/>
              </w:rPr>
            </w:pPr>
            <w:r w:rsidRPr="00903889">
              <w:rPr>
                <w:sz w:val="16"/>
                <w:szCs w:val="16"/>
                <w:lang w:val="en-US" w:bidi="si-LK"/>
              </w:rPr>
              <w:t>Image, quantization cluster number</w:t>
            </w:r>
          </w:p>
        </w:tc>
        <w:tc>
          <w:tcPr>
            <w:tcW w:w="2268" w:type="dxa"/>
          </w:tcPr>
          <w:p w14:paraId="259D7A7A" w14:textId="77777777" w:rsidR="007F06BD" w:rsidRPr="00903889" w:rsidRDefault="007F06BD" w:rsidP="00903889">
            <w:pPr>
              <w:jc w:val="left"/>
              <w:rPr>
                <w:sz w:val="16"/>
                <w:szCs w:val="16"/>
                <w:lang w:val="en-US" w:bidi="si-LK"/>
              </w:rPr>
            </w:pPr>
            <w:r w:rsidRPr="00903889">
              <w:rPr>
                <w:sz w:val="16"/>
                <w:szCs w:val="16"/>
                <w:lang w:val="en-US" w:bidi="si-LK"/>
              </w:rPr>
              <w:t>Image quantized to specified cluster value</w:t>
            </w:r>
          </w:p>
        </w:tc>
        <w:tc>
          <w:tcPr>
            <w:tcW w:w="2126" w:type="dxa"/>
          </w:tcPr>
          <w:p w14:paraId="25706C4B" w14:textId="77777777" w:rsidR="007F06BD" w:rsidRPr="00903889" w:rsidRDefault="007F06BD" w:rsidP="00903889">
            <w:pPr>
              <w:jc w:val="left"/>
              <w:rPr>
                <w:sz w:val="16"/>
                <w:szCs w:val="16"/>
                <w:lang w:val="en-US" w:bidi="si-LK"/>
              </w:rPr>
            </w:pPr>
            <w:r w:rsidRPr="00903889">
              <w:rPr>
                <w:sz w:val="16"/>
                <w:szCs w:val="16"/>
                <w:lang w:val="en-US" w:bidi="si-LK"/>
              </w:rPr>
              <w:t>Image to be quantized to specified cluster value</w:t>
            </w:r>
          </w:p>
        </w:tc>
        <w:tc>
          <w:tcPr>
            <w:tcW w:w="764" w:type="dxa"/>
          </w:tcPr>
          <w:p w14:paraId="64F74825"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770F94C6" w14:textId="77777777" w:rsidTr="00903889">
        <w:tc>
          <w:tcPr>
            <w:tcW w:w="846" w:type="dxa"/>
          </w:tcPr>
          <w:p w14:paraId="3B9DA31C" w14:textId="77777777" w:rsidR="007F06BD" w:rsidRPr="00903889" w:rsidRDefault="007F06BD" w:rsidP="007F06BD">
            <w:pPr>
              <w:rPr>
                <w:sz w:val="16"/>
                <w:szCs w:val="16"/>
                <w:lang w:val="en-US" w:bidi="si-LK"/>
              </w:rPr>
            </w:pPr>
            <w:r w:rsidRPr="00903889">
              <w:rPr>
                <w:sz w:val="16"/>
                <w:szCs w:val="16"/>
                <w:lang w:val="en-US" w:bidi="si-LK"/>
              </w:rPr>
              <w:t>UTC03</w:t>
            </w:r>
          </w:p>
        </w:tc>
        <w:tc>
          <w:tcPr>
            <w:tcW w:w="2977" w:type="dxa"/>
          </w:tcPr>
          <w:p w14:paraId="29874D81" w14:textId="77777777" w:rsidR="007F06BD" w:rsidRPr="00903889" w:rsidRDefault="007F06BD" w:rsidP="007F06BD">
            <w:pPr>
              <w:rPr>
                <w:sz w:val="16"/>
                <w:szCs w:val="16"/>
                <w:lang w:val="en-US" w:bidi="si-LK"/>
              </w:rPr>
            </w:pPr>
            <w:r w:rsidRPr="00903889">
              <w:rPr>
                <w:sz w:val="16"/>
                <w:szCs w:val="16"/>
                <w:lang w:val="en-US" w:bidi="si-LK"/>
              </w:rPr>
              <w:t>Write parameters and SSIM to csv per each image</w:t>
            </w:r>
          </w:p>
        </w:tc>
        <w:tc>
          <w:tcPr>
            <w:tcW w:w="567" w:type="dxa"/>
          </w:tcPr>
          <w:p w14:paraId="46B509A8"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A4049E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F60BF0B" w14:textId="345FDB24" w:rsidR="007F06BD" w:rsidRPr="00903889" w:rsidRDefault="007F06BD" w:rsidP="00903889">
            <w:pPr>
              <w:jc w:val="left"/>
              <w:rPr>
                <w:sz w:val="16"/>
                <w:szCs w:val="16"/>
                <w:lang w:val="en-US" w:bidi="si-LK"/>
              </w:rPr>
            </w:pPr>
            <w:r w:rsidRPr="00903889">
              <w:rPr>
                <w:sz w:val="16"/>
                <w:szCs w:val="16"/>
                <w:lang w:val="en-US" w:bidi="si-LK"/>
              </w:rPr>
              <w:t>Images from system iterations through dir</w:t>
            </w:r>
            <w:r w:rsidR="00903889">
              <w:rPr>
                <w:sz w:val="16"/>
                <w:szCs w:val="16"/>
                <w:lang w:val="en-US" w:bidi="si-LK"/>
              </w:rPr>
              <w:t>ectories</w:t>
            </w:r>
          </w:p>
        </w:tc>
        <w:tc>
          <w:tcPr>
            <w:tcW w:w="2268" w:type="dxa"/>
          </w:tcPr>
          <w:p w14:paraId="3D8E00CF" w14:textId="627B1B1B" w:rsidR="007F06BD" w:rsidRPr="00903889" w:rsidRDefault="00903889" w:rsidP="00903889">
            <w:pPr>
              <w:jc w:val="left"/>
              <w:rPr>
                <w:sz w:val="16"/>
                <w:szCs w:val="16"/>
                <w:lang w:val="en-US" w:bidi="si-LK"/>
              </w:rPr>
            </w:pPr>
            <w:r>
              <w:rPr>
                <w:sz w:val="16"/>
                <w:szCs w:val="16"/>
                <w:lang w:val="en-US" w:bidi="si-LK"/>
              </w:rPr>
              <w:t>Parameters and SSIM values calculated written to csv</w:t>
            </w:r>
          </w:p>
        </w:tc>
        <w:tc>
          <w:tcPr>
            <w:tcW w:w="2126" w:type="dxa"/>
          </w:tcPr>
          <w:p w14:paraId="0BC1C9C3" w14:textId="46AC0334" w:rsidR="007F06BD" w:rsidRPr="00903889" w:rsidRDefault="00903889" w:rsidP="00903889">
            <w:pPr>
              <w:jc w:val="left"/>
              <w:rPr>
                <w:sz w:val="16"/>
                <w:szCs w:val="16"/>
                <w:lang w:val="en-US" w:bidi="si-LK"/>
              </w:rPr>
            </w:pPr>
            <w:r>
              <w:rPr>
                <w:sz w:val="16"/>
                <w:szCs w:val="16"/>
                <w:lang w:val="en-US" w:bidi="si-LK"/>
              </w:rPr>
              <w:t>Parameters and SSIM values calculated written to csv</w:t>
            </w:r>
          </w:p>
        </w:tc>
        <w:tc>
          <w:tcPr>
            <w:tcW w:w="764" w:type="dxa"/>
          </w:tcPr>
          <w:p w14:paraId="2465F909"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09E4CF10" w14:textId="77777777" w:rsidTr="00903889">
        <w:tc>
          <w:tcPr>
            <w:tcW w:w="846" w:type="dxa"/>
          </w:tcPr>
          <w:p w14:paraId="2BCB6D36" w14:textId="77777777" w:rsidR="007F06BD" w:rsidRPr="00903889" w:rsidRDefault="007F06BD" w:rsidP="007F06BD">
            <w:pPr>
              <w:rPr>
                <w:sz w:val="16"/>
                <w:szCs w:val="16"/>
                <w:lang w:val="en-US" w:bidi="si-LK"/>
              </w:rPr>
            </w:pPr>
            <w:r w:rsidRPr="00903889">
              <w:rPr>
                <w:sz w:val="16"/>
                <w:szCs w:val="16"/>
                <w:lang w:val="en-US" w:bidi="si-LK"/>
              </w:rPr>
              <w:t>UTC04</w:t>
            </w:r>
          </w:p>
        </w:tc>
        <w:tc>
          <w:tcPr>
            <w:tcW w:w="2977" w:type="dxa"/>
          </w:tcPr>
          <w:p w14:paraId="36297F11" w14:textId="77777777" w:rsidR="007F06BD" w:rsidRPr="00903889" w:rsidRDefault="007F06BD" w:rsidP="007F06BD">
            <w:pPr>
              <w:rPr>
                <w:sz w:val="16"/>
                <w:szCs w:val="16"/>
                <w:lang w:val="en-US" w:bidi="si-LK"/>
              </w:rPr>
            </w:pPr>
            <w:r w:rsidRPr="00903889">
              <w:rPr>
                <w:sz w:val="16"/>
                <w:szCs w:val="16"/>
                <w:lang w:val="en-US" w:bidi="si-LK"/>
              </w:rPr>
              <w:t>Sub process call to Convert to Vector</w:t>
            </w:r>
          </w:p>
        </w:tc>
        <w:tc>
          <w:tcPr>
            <w:tcW w:w="567" w:type="dxa"/>
          </w:tcPr>
          <w:p w14:paraId="70FC8FD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426C45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7E47B923" w14:textId="5D338DDF" w:rsidR="007F06BD" w:rsidRPr="00903889" w:rsidRDefault="00903889" w:rsidP="007F06BD">
            <w:pPr>
              <w:rPr>
                <w:sz w:val="16"/>
                <w:szCs w:val="16"/>
                <w:lang w:val="en-US" w:bidi="si-LK"/>
              </w:rPr>
            </w:pPr>
            <w:r>
              <w:rPr>
                <w:sz w:val="16"/>
                <w:szCs w:val="16"/>
                <w:lang w:val="en-US" w:bidi="si-LK"/>
              </w:rPr>
              <w:t>Image location, parameter details</w:t>
            </w:r>
          </w:p>
        </w:tc>
        <w:tc>
          <w:tcPr>
            <w:tcW w:w="2268" w:type="dxa"/>
          </w:tcPr>
          <w:p w14:paraId="20966B01" w14:textId="6D17F196" w:rsidR="007F06BD" w:rsidRPr="00903889" w:rsidRDefault="00903889" w:rsidP="007F06BD">
            <w:pPr>
              <w:rPr>
                <w:sz w:val="16"/>
                <w:szCs w:val="16"/>
                <w:lang w:val="en-US" w:bidi="si-LK"/>
              </w:rPr>
            </w:pPr>
            <w:r>
              <w:rPr>
                <w:sz w:val="16"/>
                <w:szCs w:val="16"/>
                <w:lang w:val="en-US" w:bidi="si-LK"/>
              </w:rPr>
              <w:t>Java lib converts image with parameters</w:t>
            </w:r>
          </w:p>
        </w:tc>
        <w:tc>
          <w:tcPr>
            <w:tcW w:w="2126" w:type="dxa"/>
          </w:tcPr>
          <w:p w14:paraId="4593BF6F" w14:textId="6793D49A" w:rsidR="007F06BD" w:rsidRPr="00903889" w:rsidRDefault="00903889" w:rsidP="007F06BD">
            <w:pPr>
              <w:rPr>
                <w:sz w:val="16"/>
                <w:szCs w:val="16"/>
                <w:lang w:val="en-US" w:bidi="si-LK"/>
              </w:rPr>
            </w:pPr>
            <w:r>
              <w:rPr>
                <w:sz w:val="16"/>
                <w:szCs w:val="16"/>
                <w:lang w:val="en-US" w:bidi="si-LK"/>
              </w:rPr>
              <w:t>Java lib converts image with parameters</w:t>
            </w:r>
          </w:p>
        </w:tc>
        <w:tc>
          <w:tcPr>
            <w:tcW w:w="764" w:type="dxa"/>
          </w:tcPr>
          <w:p w14:paraId="5023D665"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64ACC315" w14:textId="77777777" w:rsidTr="00903889">
        <w:tc>
          <w:tcPr>
            <w:tcW w:w="846" w:type="dxa"/>
          </w:tcPr>
          <w:p w14:paraId="29E861A5" w14:textId="77777777" w:rsidR="007F06BD" w:rsidRPr="00903889" w:rsidRDefault="007F06BD" w:rsidP="007F06BD">
            <w:pPr>
              <w:rPr>
                <w:sz w:val="16"/>
                <w:szCs w:val="16"/>
                <w:lang w:val="en-US" w:bidi="si-LK"/>
              </w:rPr>
            </w:pPr>
            <w:r w:rsidRPr="00903889">
              <w:rPr>
                <w:sz w:val="16"/>
                <w:szCs w:val="16"/>
                <w:lang w:val="en-US" w:bidi="si-LK"/>
              </w:rPr>
              <w:t>UTC05</w:t>
            </w:r>
          </w:p>
        </w:tc>
        <w:tc>
          <w:tcPr>
            <w:tcW w:w="2977" w:type="dxa"/>
          </w:tcPr>
          <w:p w14:paraId="52F6BFB2" w14:textId="77777777" w:rsidR="007F06BD" w:rsidRPr="00903889" w:rsidRDefault="007F06BD" w:rsidP="007F06BD">
            <w:pPr>
              <w:rPr>
                <w:sz w:val="16"/>
                <w:szCs w:val="16"/>
                <w:lang w:val="en-US" w:bidi="si-LK"/>
              </w:rPr>
            </w:pPr>
            <w:r w:rsidRPr="00903889">
              <w:rPr>
                <w:sz w:val="16"/>
                <w:szCs w:val="16"/>
                <w:lang w:val="en-US" w:bidi="si-LK"/>
              </w:rPr>
              <w:t>Bat file execution for SVG to PNG conversion</w:t>
            </w:r>
          </w:p>
        </w:tc>
        <w:tc>
          <w:tcPr>
            <w:tcW w:w="567" w:type="dxa"/>
          </w:tcPr>
          <w:p w14:paraId="5F24F7D0"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2843D2D6"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4CFC2146" w14:textId="70B33F4B" w:rsidR="007F06BD" w:rsidRPr="00903889" w:rsidRDefault="00903889" w:rsidP="007F06BD">
            <w:pPr>
              <w:rPr>
                <w:sz w:val="16"/>
                <w:szCs w:val="16"/>
                <w:lang w:val="en-US" w:bidi="si-LK"/>
              </w:rPr>
            </w:pPr>
            <w:r>
              <w:rPr>
                <w:sz w:val="16"/>
                <w:szCs w:val="16"/>
                <w:lang w:val="en-US" w:bidi="si-LK"/>
              </w:rPr>
              <w:t>Input image (SVG) file path, file path to write out to</w:t>
            </w:r>
          </w:p>
        </w:tc>
        <w:tc>
          <w:tcPr>
            <w:tcW w:w="2268" w:type="dxa"/>
          </w:tcPr>
          <w:p w14:paraId="7F9569D8" w14:textId="60E6E2BD" w:rsidR="007F06BD" w:rsidRPr="00903889" w:rsidRDefault="00903889" w:rsidP="007F06BD">
            <w:pPr>
              <w:rPr>
                <w:sz w:val="16"/>
                <w:szCs w:val="16"/>
                <w:lang w:val="en-US" w:bidi="si-LK"/>
              </w:rPr>
            </w:pPr>
            <w:r>
              <w:rPr>
                <w:sz w:val="16"/>
                <w:szCs w:val="16"/>
                <w:lang w:val="en-US" w:bidi="si-LK"/>
              </w:rPr>
              <w:t>Convert SVG to PNG</w:t>
            </w:r>
          </w:p>
        </w:tc>
        <w:tc>
          <w:tcPr>
            <w:tcW w:w="2126" w:type="dxa"/>
          </w:tcPr>
          <w:p w14:paraId="220A877F" w14:textId="39DA998A" w:rsidR="007F06BD" w:rsidRPr="00903889" w:rsidRDefault="00903889" w:rsidP="007F06BD">
            <w:pPr>
              <w:rPr>
                <w:sz w:val="16"/>
                <w:szCs w:val="16"/>
                <w:lang w:val="en-US" w:bidi="si-LK"/>
              </w:rPr>
            </w:pPr>
            <w:r>
              <w:rPr>
                <w:sz w:val="16"/>
                <w:szCs w:val="16"/>
                <w:lang w:val="en-US" w:bidi="si-LK"/>
              </w:rPr>
              <w:t>Convert SVG to PNG</w:t>
            </w:r>
          </w:p>
        </w:tc>
        <w:tc>
          <w:tcPr>
            <w:tcW w:w="764" w:type="dxa"/>
          </w:tcPr>
          <w:p w14:paraId="08FCC8B7"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6EAD8467" w14:textId="77777777" w:rsidTr="00903889">
        <w:tc>
          <w:tcPr>
            <w:tcW w:w="846" w:type="dxa"/>
          </w:tcPr>
          <w:p w14:paraId="52C4FC15" w14:textId="77777777" w:rsidR="007F06BD" w:rsidRPr="00903889" w:rsidRDefault="007F06BD" w:rsidP="007F06BD">
            <w:pPr>
              <w:rPr>
                <w:sz w:val="16"/>
                <w:szCs w:val="16"/>
                <w:lang w:val="en-US" w:bidi="si-LK"/>
              </w:rPr>
            </w:pPr>
            <w:r w:rsidRPr="00903889">
              <w:rPr>
                <w:sz w:val="16"/>
                <w:szCs w:val="16"/>
                <w:lang w:val="en-US" w:bidi="si-LK"/>
              </w:rPr>
              <w:t>UTC06</w:t>
            </w:r>
          </w:p>
        </w:tc>
        <w:tc>
          <w:tcPr>
            <w:tcW w:w="2977" w:type="dxa"/>
          </w:tcPr>
          <w:p w14:paraId="6A078A57" w14:textId="77777777" w:rsidR="007F06BD" w:rsidRPr="00903889" w:rsidRDefault="007F06BD" w:rsidP="007F06BD">
            <w:pPr>
              <w:rPr>
                <w:sz w:val="16"/>
                <w:szCs w:val="16"/>
                <w:lang w:val="en-US" w:bidi="si-LK"/>
              </w:rPr>
            </w:pPr>
            <w:r w:rsidRPr="00903889">
              <w:rPr>
                <w:sz w:val="16"/>
                <w:szCs w:val="16"/>
                <w:lang w:val="en-US" w:bidi="si-LK"/>
              </w:rPr>
              <w:t>Obtain Similarity Index for input image and output image comparison</w:t>
            </w:r>
          </w:p>
        </w:tc>
        <w:tc>
          <w:tcPr>
            <w:tcW w:w="567" w:type="dxa"/>
          </w:tcPr>
          <w:p w14:paraId="3E532E35"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182071BC"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2FB801E7" w14:textId="2DDEE546" w:rsidR="007F06BD" w:rsidRPr="00903889" w:rsidRDefault="00903889" w:rsidP="007F06BD">
            <w:pPr>
              <w:rPr>
                <w:sz w:val="16"/>
                <w:szCs w:val="16"/>
                <w:lang w:val="en-US" w:bidi="si-LK"/>
              </w:rPr>
            </w:pPr>
            <w:r>
              <w:rPr>
                <w:sz w:val="16"/>
                <w:szCs w:val="16"/>
                <w:lang w:val="en-US" w:bidi="si-LK"/>
              </w:rPr>
              <w:t>Original image, Converted PNG from SVG, image size</w:t>
            </w:r>
          </w:p>
        </w:tc>
        <w:tc>
          <w:tcPr>
            <w:tcW w:w="2268" w:type="dxa"/>
          </w:tcPr>
          <w:p w14:paraId="412DD522" w14:textId="7133C3CF" w:rsidR="007F06BD" w:rsidRPr="00903889" w:rsidRDefault="00903889" w:rsidP="007F06BD">
            <w:pPr>
              <w:rPr>
                <w:sz w:val="16"/>
                <w:szCs w:val="16"/>
                <w:lang w:val="en-US" w:bidi="si-LK"/>
              </w:rPr>
            </w:pPr>
            <w:r>
              <w:rPr>
                <w:sz w:val="16"/>
                <w:szCs w:val="16"/>
                <w:lang w:val="en-US" w:bidi="si-LK"/>
              </w:rPr>
              <w:t>Compare original and converted PNG for SSIM</w:t>
            </w:r>
          </w:p>
        </w:tc>
        <w:tc>
          <w:tcPr>
            <w:tcW w:w="2126" w:type="dxa"/>
          </w:tcPr>
          <w:p w14:paraId="16564781" w14:textId="11759BE7" w:rsidR="007F06BD" w:rsidRPr="00903889" w:rsidRDefault="00903889" w:rsidP="007F06BD">
            <w:pPr>
              <w:rPr>
                <w:sz w:val="16"/>
                <w:szCs w:val="16"/>
                <w:lang w:val="en-US" w:bidi="si-LK"/>
              </w:rPr>
            </w:pPr>
            <w:r>
              <w:rPr>
                <w:sz w:val="16"/>
                <w:szCs w:val="16"/>
                <w:lang w:val="en-US" w:bidi="si-LK"/>
              </w:rPr>
              <w:t>Compare original and converted PNG for SSIM</w:t>
            </w:r>
          </w:p>
        </w:tc>
        <w:tc>
          <w:tcPr>
            <w:tcW w:w="764" w:type="dxa"/>
          </w:tcPr>
          <w:p w14:paraId="0701E4A7" w14:textId="77777777" w:rsidR="007F06BD" w:rsidRPr="00903889" w:rsidRDefault="007F06BD" w:rsidP="007F06BD">
            <w:pPr>
              <w:rPr>
                <w:sz w:val="16"/>
                <w:szCs w:val="16"/>
                <w:lang w:val="en-US" w:bidi="si-LK"/>
              </w:rPr>
            </w:pPr>
            <w:r w:rsidRPr="00903889">
              <w:rPr>
                <w:sz w:val="16"/>
                <w:szCs w:val="16"/>
                <w:lang w:val="en-US" w:bidi="si-LK"/>
              </w:rPr>
              <w:t>Passed</w:t>
            </w:r>
          </w:p>
        </w:tc>
      </w:tr>
      <w:tr w:rsidR="007F06BD" w14:paraId="03FBDEF1" w14:textId="77777777" w:rsidTr="00903889">
        <w:tc>
          <w:tcPr>
            <w:tcW w:w="846" w:type="dxa"/>
          </w:tcPr>
          <w:p w14:paraId="11BD43EE" w14:textId="77777777" w:rsidR="007F06BD" w:rsidRPr="00903889" w:rsidRDefault="007F06BD" w:rsidP="007F06BD">
            <w:pPr>
              <w:rPr>
                <w:sz w:val="16"/>
                <w:szCs w:val="16"/>
                <w:lang w:val="en-US" w:bidi="si-LK"/>
              </w:rPr>
            </w:pPr>
            <w:r w:rsidRPr="00903889">
              <w:rPr>
                <w:sz w:val="16"/>
                <w:szCs w:val="16"/>
                <w:lang w:val="en-US" w:bidi="si-LK"/>
              </w:rPr>
              <w:t>UTC07</w:t>
            </w:r>
          </w:p>
        </w:tc>
        <w:tc>
          <w:tcPr>
            <w:tcW w:w="2977" w:type="dxa"/>
          </w:tcPr>
          <w:p w14:paraId="24E3B324" w14:textId="77777777" w:rsidR="007F06BD" w:rsidRPr="00903889" w:rsidRDefault="007F06BD" w:rsidP="007F06BD">
            <w:pPr>
              <w:rPr>
                <w:sz w:val="16"/>
                <w:szCs w:val="16"/>
                <w:lang w:val="en-US" w:bidi="si-LK"/>
              </w:rPr>
            </w:pPr>
            <w:r w:rsidRPr="00903889">
              <w:rPr>
                <w:sz w:val="16"/>
                <w:szCs w:val="16"/>
                <w:lang w:val="en-US" w:bidi="si-LK"/>
              </w:rPr>
              <w:t>Read csv and order in ascending order of given column</w:t>
            </w:r>
          </w:p>
        </w:tc>
        <w:tc>
          <w:tcPr>
            <w:tcW w:w="567" w:type="dxa"/>
          </w:tcPr>
          <w:p w14:paraId="4E5C2FF6" w14:textId="77777777" w:rsidR="007F06BD" w:rsidRPr="00903889" w:rsidRDefault="007F06BD" w:rsidP="007F06BD">
            <w:pPr>
              <w:rPr>
                <w:sz w:val="16"/>
                <w:szCs w:val="16"/>
                <w:lang w:val="en-US" w:bidi="si-LK"/>
              </w:rPr>
            </w:pPr>
            <w:r w:rsidRPr="00903889">
              <w:rPr>
                <w:sz w:val="16"/>
                <w:szCs w:val="16"/>
                <w:lang w:val="en-US" w:bidi="si-LK"/>
              </w:rPr>
              <w:t>3</w:t>
            </w:r>
          </w:p>
        </w:tc>
        <w:tc>
          <w:tcPr>
            <w:tcW w:w="992" w:type="dxa"/>
          </w:tcPr>
          <w:p w14:paraId="41A8DFF0" w14:textId="77777777" w:rsidR="007F06BD" w:rsidRPr="00903889" w:rsidRDefault="007F06BD" w:rsidP="007F06BD">
            <w:pPr>
              <w:rPr>
                <w:sz w:val="16"/>
                <w:szCs w:val="16"/>
                <w:lang w:val="en-US" w:bidi="si-LK"/>
              </w:rPr>
            </w:pPr>
            <w:r w:rsidRPr="00903889">
              <w:rPr>
                <w:sz w:val="16"/>
                <w:szCs w:val="16"/>
                <w:lang w:val="en-US" w:bidi="si-LK"/>
              </w:rPr>
              <w:t>High</w:t>
            </w:r>
          </w:p>
        </w:tc>
        <w:tc>
          <w:tcPr>
            <w:tcW w:w="2410" w:type="dxa"/>
          </w:tcPr>
          <w:p w14:paraId="06A3BF6D" w14:textId="12B8A2CB" w:rsidR="007F06BD" w:rsidRPr="00903889" w:rsidRDefault="00903889" w:rsidP="00903889">
            <w:pPr>
              <w:rPr>
                <w:sz w:val="16"/>
                <w:szCs w:val="16"/>
                <w:lang w:val="en-US" w:bidi="si-LK"/>
              </w:rPr>
            </w:pPr>
            <w:r>
              <w:rPr>
                <w:sz w:val="16"/>
                <w:szCs w:val="16"/>
                <w:lang w:val="en-US" w:bidi="si-LK"/>
              </w:rPr>
              <w:t xml:space="preserve">Individual csv files per image with its </w:t>
            </w:r>
            <w:proofErr w:type="spellStart"/>
            <w:r>
              <w:rPr>
                <w:sz w:val="16"/>
                <w:szCs w:val="16"/>
                <w:lang w:val="en-US" w:bidi="si-LK"/>
              </w:rPr>
              <w:t>params</w:t>
            </w:r>
            <w:proofErr w:type="spellEnd"/>
            <w:r>
              <w:rPr>
                <w:sz w:val="16"/>
                <w:szCs w:val="16"/>
                <w:lang w:val="en-US" w:bidi="si-LK"/>
              </w:rPr>
              <w:t xml:space="preserve"> and SSIM values. </w:t>
            </w:r>
          </w:p>
        </w:tc>
        <w:tc>
          <w:tcPr>
            <w:tcW w:w="2268" w:type="dxa"/>
          </w:tcPr>
          <w:p w14:paraId="52F365C7" w14:textId="4B0631A5" w:rsidR="007F06BD" w:rsidRPr="00903889" w:rsidRDefault="00903889" w:rsidP="007F06BD">
            <w:pPr>
              <w:rPr>
                <w:sz w:val="16"/>
                <w:szCs w:val="16"/>
                <w:lang w:val="en-US" w:bidi="si-LK"/>
              </w:rPr>
            </w:pPr>
            <w:r>
              <w:rPr>
                <w:sz w:val="16"/>
                <w:szCs w:val="16"/>
                <w:lang w:val="en-US" w:bidi="si-LK"/>
              </w:rPr>
              <w:t>Order csv generated from all csv to generate final csv with best parameters</w:t>
            </w:r>
          </w:p>
        </w:tc>
        <w:tc>
          <w:tcPr>
            <w:tcW w:w="2126" w:type="dxa"/>
          </w:tcPr>
          <w:p w14:paraId="5E947170" w14:textId="238C9385" w:rsidR="007F06BD" w:rsidRPr="00903889" w:rsidRDefault="00903889" w:rsidP="007F06BD">
            <w:pPr>
              <w:rPr>
                <w:sz w:val="16"/>
                <w:szCs w:val="16"/>
                <w:lang w:val="en-US" w:bidi="si-LK"/>
              </w:rPr>
            </w:pPr>
            <w:r>
              <w:rPr>
                <w:sz w:val="16"/>
                <w:szCs w:val="16"/>
                <w:lang w:val="en-US" w:bidi="si-LK"/>
              </w:rPr>
              <w:t>Order csv generated from all csv to generate final csv with best parameters</w:t>
            </w:r>
          </w:p>
        </w:tc>
        <w:tc>
          <w:tcPr>
            <w:tcW w:w="764" w:type="dxa"/>
          </w:tcPr>
          <w:p w14:paraId="7FD0AFF9" w14:textId="77777777" w:rsidR="007F06BD" w:rsidRPr="00903889" w:rsidRDefault="007F06BD" w:rsidP="007F06BD">
            <w:pPr>
              <w:rPr>
                <w:sz w:val="16"/>
                <w:szCs w:val="16"/>
                <w:lang w:val="en-US" w:bidi="si-LK"/>
              </w:rPr>
            </w:pPr>
            <w:r w:rsidRPr="00903889">
              <w:rPr>
                <w:sz w:val="16"/>
                <w:szCs w:val="16"/>
                <w:lang w:val="en-US" w:bidi="si-LK"/>
              </w:rPr>
              <w:t>Passed</w:t>
            </w:r>
          </w:p>
        </w:tc>
      </w:tr>
      <w:tr w:rsidR="00903889" w14:paraId="49651ED4" w14:textId="77777777" w:rsidTr="00903889">
        <w:tc>
          <w:tcPr>
            <w:tcW w:w="846" w:type="dxa"/>
          </w:tcPr>
          <w:p w14:paraId="70A48436" w14:textId="77777777" w:rsidR="00903889" w:rsidRPr="00903889" w:rsidRDefault="00903889" w:rsidP="00903889">
            <w:pPr>
              <w:rPr>
                <w:sz w:val="16"/>
                <w:szCs w:val="16"/>
                <w:lang w:val="en-US" w:bidi="si-LK"/>
              </w:rPr>
            </w:pPr>
            <w:r w:rsidRPr="00903889">
              <w:rPr>
                <w:sz w:val="16"/>
                <w:szCs w:val="16"/>
                <w:lang w:val="en-US" w:bidi="si-LK"/>
              </w:rPr>
              <w:t>UTC08</w:t>
            </w:r>
          </w:p>
        </w:tc>
        <w:tc>
          <w:tcPr>
            <w:tcW w:w="2977" w:type="dxa"/>
          </w:tcPr>
          <w:p w14:paraId="72710273" w14:textId="77777777" w:rsidR="00903889" w:rsidRPr="00903889" w:rsidRDefault="00903889" w:rsidP="00903889">
            <w:pPr>
              <w:rPr>
                <w:sz w:val="16"/>
                <w:szCs w:val="16"/>
                <w:lang w:val="en-US" w:bidi="si-LK"/>
              </w:rPr>
            </w:pPr>
            <w:r w:rsidRPr="00903889">
              <w:rPr>
                <w:sz w:val="16"/>
                <w:szCs w:val="16"/>
                <w:lang w:val="en-US" w:bidi="si-LK"/>
              </w:rPr>
              <w:t>Find lower range of column in csv</w:t>
            </w:r>
          </w:p>
        </w:tc>
        <w:tc>
          <w:tcPr>
            <w:tcW w:w="567" w:type="dxa"/>
          </w:tcPr>
          <w:p w14:paraId="7477F946"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39A2EA3E"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3A011115" w14:textId="67F5F71F" w:rsidR="00903889" w:rsidRPr="00903889" w:rsidRDefault="00903889" w:rsidP="00903889">
            <w:pPr>
              <w:rPr>
                <w:sz w:val="16"/>
                <w:szCs w:val="16"/>
                <w:lang w:val="en-US" w:bidi="si-LK"/>
              </w:rPr>
            </w:pPr>
            <w:r>
              <w:rPr>
                <w:sz w:val="16"/>
                <w:szCs w:val="16"/>
                <w:lang w:val="en-US" w:bidi="si-LK"/>
              </w:rPr>
              <w:t>Final csv, field name</w:t>
            </w:r>
          </w:p>
        </w:tc>
        <w:tc>
          <w:tcPr>
            <w:tcW w:w="2268" w:type="dxa"/>
          </w:tcPr>
          <w:p w14:paraId="55F9342F" w14:textId="62E22D7B" w:rsidR="00903889" w:rsidRPr="00903889" w:rsidRDefault="00903889" w:rsidP="00903889">
            <w:pPr>
              <w:rPr>
                <w:sz w:val="16"/>
                <w:szCs w:val="16"/>
                <w:lang w:val="en-US" w:bidi="si-LK"/>
              </w:rPr>
            </w:pPr>
            <w:r>
              <w:rPr>
                <w:sz w:val="16"/>
                <w:szCs w:val="16"/>
                <w:lang w:val="en-US" w:bidi="si-LK"/>
              </w:rPr>
              <w:t>Find lowest value in csv row with given column name</w:t>
            </w:r>
          </w:p>
        </w:tc>
        <w:tc>
          <w:tcPr>
            <w:tcW w:w="2126" w:type="dxa"/>
          </w:tcPr>
          <w:p w14:paraId="5453DBF2" w14:textId="79D4D4A9" w:rsidR="00903889" w:rsidRPr="00903889" w:rsidRDefault="00903889" w:rsidP="00903889">
            <w:pPr>
              <w:rPr>
                <w:sz w:val="16"/>
                <w:szCs w:val="16"/>
                <w:lang w:val="en-US" w:bidi="si-LK"/>
              </w:rPr>
            </w:pPr>
            <w:r>
              <w:rPr>
                <w:sz w:val="16"/>
                <w:szCs w:val="16"/>
                <w:lang w:val="en-US" w:bidi="si-LK"/>
              </w:rPr>
              <w:t>Find lowest value in csv row with given column name</w:t>
            </w:r>
          </w:p>
        </w:tc>
        <w:tc>
          <w:tcPr>
            <w:tcW w:w="764" w:type="dxa"/>
          </w:tcPr>
          <w:p w14:paraId="3029A9D5"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44146A2A" w14:textId="77777777" w:rsidTr="00903889">
        <w:tc>
          <w:tcPr>
            <w:tcW w:w="846" w:type="dxa"/>
          </w:tcPr>
          <w:p w14:paraId="475C8BAC" w14:textId="77777777" w:rsidR="00903889" w:rsidRPr="00903889" w:rsidRDefault="00903889" w:rsidP="00903889">
            <w:pPr>
              <w:rPr>
                <w:sz w:val="16"/>
                <w:szCs w:val="16"/>
                <w:lang w:val="en-US" w:bidi="si-LK"/>
              </w:rPr>
            </w:pPr>
            <w:r w:rsidRPr="00903889">
              <w:rPr>
                <w:sz w:val="16"/>
                <w:szCs w:val="16"/>
                <w:lang w:val="en-US" w:bidi="si-LK"/>
              </w:rPr>
              <w:t>UTC09</w:t>
            </w:r>
          </w:p>
        </w:tc>
        <w:tc>
          <w:tcPr>
            <w:tcW w:w="2977" w:type="dxa"/>
          </w:tcPr>
          <w:p w14:paraId="44672B76" w14:textId="77777777" w:rsidR="00903889" w:rsidRPr="00903889" w:rsidRDefault="00903889" w:rsidP="00903889">
            <w:pPr>
              <w:rPr>
                <w:sz w:val="16"/>
                <w:szCs w:val="16"/>
                <w:lang w:val="en-US" w:bidi="si-LK"/>
              </w:rPr>
            </w:pPr>
            <w:r w:rsidRPr="00903889">
              <w:rPr>
                <w:sz w:val="16"/>
                <w:szCs w:val="16"/>
                <w:lang w:val="en-US" w:bidi="si-LK"/>
              </w:rPr>
              <w:t>Find Higher range of column in csv</w:t>
            </w:r>
          </w:p>
        </w:tc>
        <w:tc>
          <w:tcPr>
            <w:tcW w:w="567" w:type="dxa"/>
          </w:tcPr>
          <w:p w14:paraId="44FB2FE0"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73686E54"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085D7113" w14:textId="56DBF084" w:rsidR="00903889" w:rsidRPr="00903889" w:rsidRDefault="00903889" w:rsidP="00903889">
            <w:pPr>
              <w:rPr>
                <w:sz w:val="16"/>
                <w:szCs w:val="16"/>
                <w:lang w:val="en-US" w:bidi="si-LK"/>
              </w:rPr>
            </w:pPr>
            <w:r>
              <w:rPr>
                <w:sz w:val="16"/>
                <w:szCs w:val="16"/>
                <w:lang w:val="en-US" w:bidi="si-LK"/>
              </w:rPr>
              <w:t>Final csv, field name</w:t>
            </w:r>
          </w:p>
        </w:tc>
        <w:tc>
          <w:tcPr>
            <w:tcW w:w="2268" w:type="dxa"/>
          </w:tcPr>
          <w:p w14:paraId="03C79064" w14:textId="19B9CE59" w:rsidR="00903889" w:rsidRPr="00903889" w:rsidRDefault="00903889" w:rsidP="00903889">
            <w:pPr>
              <w:rPr>
                <w:sz w:val="16"/>
                <w:szCs w:val="16"/>
                <w:lang w:val="en-US" w:bidi="si-LK"/>
              </w:rPr>
            </w:pPr>
            <w:r>
              <w:rPr>
                <w:sz w:val="16"/>
                <w:szCs w:val="16"/>
                <w:lang w:val="en-US" w:bidi="si-LK"/>
              </w:rPr>
              <w:t>Find highest value in csv row with given column name</w:t>
            </w:r>
          </w:p>
        </w:tc>
        <w:tc>
          <w:tcPr>
            <w:tcW w:w="2126" w:type="dxa"/>
          </w:tcPr>
          <w:p w14:paraId="19FAFF6F" w14:textId="27B11982" w:rsidR="00903889" w:rsidRPr="00903889" w:rsidRDefault="00903889" w:rsidP="00903889">
            <w:pPr>
              <w:rPr>
                <w:sz w:val="16"/>
                <w:szCs w:val="16"/>
                <w:lang w:val="en-US" w:bidi="si-LK"/>
              </w:rPr>
            </w:pPr>
            <w:r>
              <w:rPr>
                <w:sz w:val="16"/>
                <w:szCs w:val="16"/>
                <w:lang w:val="en-US" w:bidi="si-LK"/>
              </w:rPr>
              <w:t>Find highest value in csv row with given column name</w:t>
            </w:r>
          </w:p>
        </w:tc>
        <w:tc>
          <w:tcPr>
            <w:tcW w:w="764" w:type="dxa"/>
          </w:tcPr>
          <w:p w14:paraId="4D25F427"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4B4B0E4D" w14:textId="77777777" w:rsidTr="00903889">
        <w:tc>
          <w:tcPr>
            <w:tcW w:w="846" w:type="dxa"/>
          </w:tcPr>
          <w:p w14:paraId="5E39999C" w14:textId="77777777" w:rsidR="00903889" w:rsidRPr="00903889" w:rsidRDefault="00903889" w:rsidP="00903889">
            <w:pPr>
              <w:rPr>
                <w:sz w:val="16"/>
                <w:szCs w:val="16"/>
                <w:lang w:val="en-US" w:bidi="si-LK"/>
              </w:rPr>
            </w:pPr>
            <w:r w:rsidRPr="00903889">
              <w:rPr>
                <w:sz w:val="16"/>
                <w:szCs w:val="16"/>
                <w:lang w:val="en-US" w:bidi="si-LK"/>
              </w:rPr>
              <w:t>UTC10</w:t>
            </w:r>
          </w:p>
        </w:tc>
        <w:tc>
          <w:tcPr>
            <w:tcW w:w="2977" w:type="dxa"/>
          </w:tcPr>
          <w:p w14:paraId="62C6D308" w14:textId="77777777" w:rsidR="00903889" w:rsidRPr="00903889" w:rsidRDefault="00903889" w:rsidP="00903889">
            <w:pPr>
              <w:rPr>
                <w:sz w:val="16"/>
                <w:szCs w:val="16"/>
                <w:lang w:val="en-US" w:bidi="si-LK"/>
              </w:rPr>
            </w:pPr>
            <w:r w:rsidRPr="00903889">
              <w:rPr>
                <w:sz w:val="16"/>
                <w:szCs w:val="16"/>
                <w:lang w:val="en-US" w:bidi="si-LK"/>
              </w:rPr>
              <w:t>Find best fit parameters from given csv</w:t>
            </w:r>
          </w:p>
        </w:tc>
        <w:tc>
          <w:tcPr>
            <w:tcW w:w="567" w:type="dxa"/>
          </w:tcPr>
          <w:p w14:paraId="009AC030" w14:textId="77777777" w:rsidR="00903889" w:rsidRPr="00903889" w:rsidRDefault="00903889" w:rsidP="00903889">
            <w:pPr>
              <w:rPr>
                <w:sz w:val="16"/>
                <w:szCs w:val="16"/>
                <w:lang w:val="en-US" w:bidi="si-LK"/>
              </w:rPr>
            </w:pPr>
            <w:r w:rsidRPr="00903889">
              <w:rPr>
                <w:sz w:val="16"/>
                <w:szCs w:val="16"/>
                <w:lang w:val="en-US" w:bidi="si-LK"/>
              </w:rPr>
              <w:t>3</w:t>
            </w:r>
          </w:p>
        </w:tc>
        <w:tc>
          <w:tcPr>
            <w:tcW w:w="992" w:type="dxa"/>
          </w:tcPr>
          <w:p w14:paraId="4BCBA297"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5E295AB0" w14:textId="506B1DE5" w:rsidR="00903889" w:rsidRPr="00903889" w:rsidRDefault="00903889" w:rsidP="00903889">
            <w:pPr>
              <w:rPr>
                <w:sz w:val="16"/>
                <w:szCs w:val="16"/>
                <w:lang w:val="en-US" w:bidi="si-LK"/>
              </w:rPr>
            </w:pPr>
            <w:r>
              <w:rPr>
                <w:sz w:val="16"/>
                <w:szCs w:val="16"/>
                <w:lang w:val="en-US" w:bidi="si-LK"/>
              </w:rPr>
              <w:t>Final CSV</w:t>
            </w:r>
          </w:p>
        </w:tc>
        <w:tc>
          <w:tcPr>
            <w:tcW w:w="2268" w:type="dxa"/>
          </w:tcPr>
          <w:p w14:paraId="73890373" w14:textId="4E87916C" w:rsidR="00903889" w:rsidRPr="00903889" w:rsidRDefault="00903889" w:rsidP="00903889">
            <w:pPr>
              <w:rPr>
                <w:sz w:val="16"/>
                <w:szCs w:val="16"/>
                <w:lang w:val="en-US" w:bidi="si-LK"/>
              </w:rPr>
            </w:pPr>
            <w:r>
              <w:rPr>
                <w:sz w:val="16"/>
                <w:szCs w:val="16"/>
                <w:lang w:val="en-US" w:bidi="si-LK"/>
              </w:rPr>
              <w:t>Find best parameter range</w:t>
            </w:r>
          </w:p>
        </w:tc>
        <w:tc>
          <w:tcPr>
            <w:tcW w:w="2126" w:type="dxa"/>
          </w:tcPr>
          <w:p w14:paraId="6A565A18" w14:textId="4D32D15E" w:rsidR="00903889" w:rsidRPr="00903889" w:rsidRDefault="00903889" w:rsidP="00903889">
            <w:pPr>
              <w:rPr>
                <w:sz w:val="16"/>
                <w:szCs w:val="16"/>
                <w:lang w:val="en-US" w:bidi="si-LK"/>
              </w:rPr>
            </w:pPr>
            <w:r>
              <w:rPr>
                <w:sz w:val="16"/>
                <w:szCs w:val="16"/>
                <w:lang w:val="en-US" w:bidi="si-LK"/>
              </w:rPr>
              <w:t>Find best parameter range</w:t>
            </w:r>
          </w:p>
        </w:tc>
        <w:tc>
          <w:tcPr>
            <w:tcW w:w="764" w:type="dxa"/>
          </w:tcPr>
          <w:p w14:paraId="0DCB4CB9" w14:textId="77777777" w:rsidR="00903889" w:rsidRPr="00903889" w:rsidRDefault="00903889" w:rsidP="00903889">
            <w:pPr>
              <w:rPr>
                <w:sz w:val="16"/>
                <w:szCs w:val="16"/>
                <w:lang w:val="en-US" w:bidi="si-LK"/>
              </w:rPr>
            </w:pPr>
            <w:r w:rsidRPr="00903889">
              <w:rPr>
                <w:sz w:val="16"/>
                <w:szCs w:val="16"/>
                <w:lang w:val="en-US" w:bidi="si-LK"/>
              </w:rPr>
              <w:t>Passed</w:t>
            </w:r>
          </w:p>
        </w:tc>
      </w:tr>
      <w:tr w:rsidR="00903889" w14:paraId="5A1378C6" w14:textId="77777777" w:rsidTr="00903889">
        <w:tc>
          <w:tcPr>
            <w:tcW w:w="846" w:type="dxa"/>
          </w:tcPr>
          <w:p w14:paraId="1970898D" w14:textId="77777777" w:rsidR="00903889" w:rsidRPr="00903889" w:rsidRDefault="00903889" w:rsidP="00903889">
            <w:pPr>
              <w:rPr>
                <w:sz w:val="16"/>
                <w:szCs w:val="16"/>
                <w:lang w:val="en-US" w:bidi="si-LK"/>
              </w:rPr>
            </w:pPr>
            <w:r w:rsidRPr="00903889">
              <w:rPr>
                <w:sz w:val="16"/>
                <w:szCs w:val="16"/>
                <w:lang w:val="en-US" w:bidi="si-LK"/>
              </w:rPr>
              <w:t>UTC11</w:t>
            </w:r>
          </w:p>
        </w:tc>
        <w:tc>
          <w:tcPr>
            <w:tcW w:w="2977" w:type="dxa"/>
          </w:tcPr>
          <w:p w14:paraId="0D599714" w14:textId="77777777" w:rsidR="00903889" w:rsidRPr="00903889" w:rsidRDefault="00903889" w:rsidP="00903889">
            <w:pPr>
              <w:rPr>
                <w:sz w:val="16"/>
                <w:szCs w:val="16"/>
                <w:lang w:val="en-US" w:bidi="si-LK"/>
              </w:rPr>
            </w:pPr>
            <w:r w:rsidRPr="00903889">
              <w:rPr>
                <w:sz w:val="16"/>
                <w:szCs w:val="16"/>
                <w:lang w:val="en-US" w:bidi="si-LK"/>
              </w:rPr>
              <w:t>Classify image using image classification model file which was fitted and saved.</w:t>
            </w:r>
          </w:p>
        </w:tc>
        <w:tc>
          <w:tcPr>
            <w:tcW w:w="567" w:type="dxa"/>
          </w:tcPr>
          <w:p w14:paraId="41059E3A" w14:textId="77777777" w:rsidR="00903889" w:rsidRPr="00903889" w:rsidRDefault="00903889" w:rsidP="00903889">
            <w:pPr>
              <w:rPr>
                <w:sz w:val="16"/>
                <w:szCs w:val="16"/>
                <w:lang w:val="en-US" w:bidi="si-LK"/>
              </w:rPr>
            </w:pPr>
            <w:r w:rsidRPr="00903889">
              <w:rPr>
                <w:sz w:val="16"/>
                <w:szCs w:val="16"/>
                <w:lang w:val="en-US" w:bidi="si-LK"/>
              </w:rPr>
              <w:t>2</w:t>
            </w:r>
          </w:p>
        </w:tc>
        <w:tc>
          <w:tcPr>
            <w:tcW w:w="992" w:type="dxa"/>
          </w:tcPr>
          <w:p w14:paraId="0F93E73F" w14:textId="77777777" w:rsidR="00903889" w:rsidRPr="00903889" w:rsidRDefault="00903889" w:rsidP="00903889">
            <w:pPr>
              <w:rPr>
                <w:sz w:val="16"/>
                <w:szCs w:val="16"/>
                <w:lang w:val="en-US" w:bidi="si-LK"/>
              </w:rPr>
            </w:pPr>
            <w:r w:rsidRPr="00903889">
              <w:rPr>
                <w:sz w:val="16"/>
                <w:szCs w:val="16"/>
                <w:lang w:val="en-US" w:bidi="si-LK"/>
              </w:rPr>
              <w:t>High</w:t>
            </w:r>
          </w:p>
        </w:tc>
        <w:tc>
          <w:tcPr>
            <w:tcW w:w="2410" w:type="dxa"/>
          </w:tcPr>
          <w:p w14:paraId="381B1D00" w14:textId="61A567F8" w:rsidR="00903889" w:rsidRPr="00903889" w:rsidRDefault="00903889" w:rsidP="00903889">
            <w:pPr>
              <w:rPr>
                <w:sz w:val="16"/>
                <w:szCs w:val="16"/>
                <w:lang w:val="en-US" w:bidi="si-LK"/>
              </w:rPr>
            </w:pPr>
            <w:r>
              <w:rPr>
                <w:sz w:val="16"/>
                <w:szCs w:val="16"/>
                <w:lang w:val="en-US" w:bidi="si-LK"/>
              </w:rPr>
              <w:t>classification model, image</w:t>
            </w:r>
          </w:p>
        </w:tc>
        <w:tc>
          <w:tcPr>
            <w:tcW w:w="2268" w:type="dxa"/>
          </w:tcPr>
          <w:p w14:paraId="03345CEC" w14:textId="517490C6" w:rsidR="00903889" w:rsidRPr="00903889" w:rsidRDefault="00903889" w:rsidP="00903889">
            <w:pPr>
              <w:rPr>
                <w:sz w:val="16"/>
                <w:szCs w:val="16"/>
                <w:lang w:val="en-US" w:bidi="si-LK"/>
              </w:rPr>
            </w:pPr>
            <w:r>
              <w:rPr>
                <w:sz w:val="16"/>
                <w:szCs w:val="16"/>
                <w:lang w:val="en-US" w:bidi="si-LK"/>
              </w:rPr>
              <w:t>Classify passed image and return classification label</w:t>
            </w:r>
          </w:p>
        </w:tc>
        <w:tc>
          <w:tcPr>
            <w:tcW w:w="2126" w:type="dxa"/>
          </w:tcPr>
          <w:p w14:paraId="0ADD8DFF" w14:textId="081DB1A9" w:rsidR="00903889" w:rsidRPr="00903889" w:rsidRDefault="00903889" w:rsidP="00903889">
            <w:pPr>
              <w:rPr>
                <w:sz w:val="16"/>
                <w:szCs w:val="16"/>
                <w:lang w:val="en-US" w:bidi="si-LK"/>
              </w:rPr>
            </w:pPr>
            <w:r>
              <w:rPr>
                <w:sz w:val="16"/>
                <w:szCs w:val="16"/>
                <w:lang w:val="en-US" w:bidi="si-LK"/>
              </w:rPr>
              <w:t>Classify passed image and return classification label</w:t>
            </w:r>
          </w:p>
        </w:tc>
        <w:tc>
          <w:tcPr>
            <w:tcW w:w="764" w:type="dxa"/>
          </w:tcPr>
          <w:p w14:paraId="709D3552" w14:textId="77777777" w:rsidR="00903889" w:rsidRPr="00903889" w:rsidRDefault="00903889" w:rsidP="00903889">
            <w:pPr>
              <w:rPr>
                <w:sz w:val="16"/>
                <w:szCs w:val="16"/>
                <w:lang w:val="en-US" w:bidi="si-LK"/>
              </w:rPr>
            </w:pPr>
            <w:r w:rsidRPr="00903889">
              <w:rPr>
                <w:sz w:val="16"/>
                <w:szCs w:val="16"/>
                <w:lang w:val="en-US" w:bidi="si-LK"/>
              </w:rPr>
              <w:t>Passed</w:t>
            </w:r>
          </w:p>
        </w:tc>
      </w:tr>
    </w:tbl>
    <w:p w14:paraId="2D681336" w14:textId="72C4C534" w:rsidR="007F06BD" w:rsidRDefault="007F06BD" w:rsidP="007F06BD">
      <w:pPr>
        <w:rPr>
          <w:lang w:bidi="si-LK"/>
        </w:rPr>
      </w:pPr>
    </w:p>
    <w:p w14:paraId="01CE4279" w14:textId="77777777" w:rsidR="00FD6A81" w:rsidRPr="007F06BD" w:rsidRDefault="00FD6A81" w:rsidP="007F06BD">
      <w:pPr>
        <w:rPr>
          <w:lang w:bidi="si-LK"/>
        </w:rPr>
      </w:pPr>
    </w:p>
    <w:p w14:paraId="2151F2E9" w14:textId="77777777" w:rsidR="00FD6A81" w:rsidRPr="00FD6A81" w:rsidRDefault="00FD6A81" w:rsidP="00FD6A81">
      <w:pPr>
        <w:rPr>
          <w:lang w:bidi="si-LK"/>
        </w:rPr>
      </w:pPr>
    </w:p>
    <w:p w14:paraId="74D0916A" w14:textId="31CE2071" w:rsidR="00FD6A81" w:rsidRDefault="00FD6A81" w:rsidP="00FD6A81">
      <w:pPr>
        <w:pStyle w:val="Heading1"/>
        <w:numPr>
          <w:ilvl w:val="0"/>
          <w:numId w:val="0"/>
        </w:numPr>
        <w:ind w:left="360" w:hanging="360"/>
      </w:pPr>
      <w:r>
        <w:lastRenderedPageBreak/>
        <w:t>Appendix H – Conversion SSIM Test Result</w:t>
      </w:r>
    </w:p>
    <w:p w14:paraId="731F029C" w14:textId="7BDD4B71" w:rsidR="00FD6A81" w:rsidRPr="00FD6A81" w:rsidRDefault="00FD6A81" w:rsidP="00FD6A81">
      <w:pPr>
        <w:tabs>
          <w:tab w:val="left" w:pos="1950"/>
        </w:tabs>
        <w:rPr>
          <w:lang w:bidi="si-LK"/>
        </w:rPr>
      </w:pPr>
      <w:r>
        <w:rPr>
          <w:noProof/>
          <w:lang w:eastAsia="en-GB"/>
        </w:rPr>
        <mc:AlternateContent>
          <mc:Choice Requires="wps">
            <w:drawing>
              <wp:anchor distT="0" distB="0" distL="114300" distR="114300" simplePos="0" relativeHeight="251664384" behindDoc="0" locked="0" layoutInCell="1" allowOverlap="1" wp14:anchorId="37785FD9" wp14:editId="563FFC41">
                <wp:simplePos x="0" y="0"/>
                <wp:positionH relativeFrom="column">
                  <wp:posOffset>3190875</wp:posOffset>
                </wp:positionH>
                <wp:positionV relativeFrom="paragraph">
                  <wp:posOffset>5259705</wp:posOffset>
                </wp:positionV>
                <wp:extent cx="1905000" cy="276225"/>
                <wp:effectExtent l="0" t="0" r="0" b="9525"/>
                <wp:wrapNone/>
                <wp:docPr id="78" name="Text Box 78"/>
                <wp:cNvGraphicFramePr/>
                <a:graphic xmlns:a="http://schemas.openxmlformats.org/drawingml/2006/main">
                  <a:graphicData uri="http://schemas.microsoft.com/office/word/2010/wordprocessingShape">
                    <wps:wsp>
                      <wps:cNvSpPr txBox="1"/>
                      <wps:spPr>
                        <a:xfrm>
                          <a:off x="0" y="0"/>
                          <a:ext cx="1905000" cy="276225"/>
                        </a:xfrm>
                        <a:prstGeom prst="rect">
                          <a:avLst/>
                        </a:prstGeom>
                        <a:solidFill>
                          <a:schemeClr val="lt1"/>
                        </a:solidFill>
                        <a:ln w="6350">
                          <a:noFill/>
                        </a:ln>
                      </wps:spPr>
                      <wps:txbx>
                        <w:txbxContent>
                          <w:p w14:paraId="2FC0C3E5" w14:textId="25F7ADF2" w:rsidR="00A318BF" w:rsidRPr="00FD6A81" w:rsidRDefault="00A318BF" w:rsidP="00FD6A81">
                            <w:pPr>
                              <w:rPr>
                                <w:lang w:val="en-US"/>
                              </w:rPr>
                            </w:pPr>
                            <w:r>
                              <w:rPr>
                                <w:lang w:val="en-US"/>
                              </w:rPr>
                              <w:t xml:space="preserve">Image Siz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37785FD9" id="_x0000_t202" coordsize="21600,21600" o:spt="202" path="m,l,21600r21600,l21600,xe">
                <v:stroke joinstyle="miter"/>
                <v:path gradientshapeok="t" o:connecttype="rect"/>
              </v:shapetype>
              <v:shape id="Text Box 78" o:spid="_x0000_s1026" type="#_x0000_t202" style="position:absolute;left:0;text-align:left;margin-left:251.25pt;margin-top:414.15pt;width:150pt;height:21.7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" fillcolor="white [3201]" stroked="f" strokeweight=".5pt">
                <v:textbox>
                  <w:txbxContent>
                    <w:p w14:paraId="2FC0C3E5" w14:textId="25F7ADF2" w:rsidR="00A318BF" w:rsidRPr="00FD6A81" w:rsidRDefault="00A318BF" w:rsidP="00FD6A81">
                      <w:pPr>
                        <w:rPr>
                          <w:lang w:val="en-US"/>
                        </w:rPr>
                      </w:pPr>
                      <w:r>
                        <w:rPr>
                          <w:lang w:val="en-US"/>
                        </w:rPr>
                        <w:t xml:space="preserve">Image Size </w:t>
                      </w:r>
                    </w:p>
                  </w:txbxContent>
                </v:textbox>
              </v:shape>
            </w:pict>
          </mc:Fallback>
        </mc:AlternateContent>
      </w:r>
      <w:r>
        <w:rPr>
          <w:noProof/>
          <w:lang w:eastAsia="en-GB"/>
        </w:rPr>
        <mc:AlternateContent>
          <mc:Choice Requires="wps">
            <w:drawing>
              <wp:anchor distT="0" distB="0" distL="114300" distR="114300" simplePos="0" relativeHeight="251662336" behindDoc="0" locked="0" layoutInCell="1" allowOverlap="1" wp14:anchorId="6C74BB7D" wp14:editId="28077AAD">
                <wp:simplePos x="0" y="0"/>
                <wp:positionH relativeFrom="column">
                  <wp:posOffset>-218121</wp:posOffset>
                </wp:positionH>
                <wp:positionV relativeFrom="paragraph">
                  <wp:posOffset>2774632</wp:posOffset>
                </wp:positionV>
                <wp:extent cx="926148" cy="276225"/>
                <wp:effectExtent l="952" t="0" r="8573" b="8572"/>
                <wp:wrapNone/>
                <wp:docPr id="76" name="Text Box 76"/>
                <wp:cNvGraphicFramePr/>
                <a:graphic xmlns:a="http://schemas.openxmlformats.org/drawingml/2006/main">
                  <a:graphicData uri="http://schemas.microsoft.com/office/word/2010/wordprocessingShape">
                    <wps:wsp>
                      <wps:cNvSpPr txBox="1"/>
                      <wps:spPr>
                        <a:xfrm rot="16200000">
                          <a:off x="0" y="0"/>
                          <a:ext cx="926148" cy="276225"/>
                        </a:xfrm>
                        <a:prstGeom prst="rect">
                          <a:avLst/>
                        </a:prstGeom>
                        <a:solidFill>
                          <a:schemeClr val="lt1"/>
                        </a:solidFill>
                        <a:ln w="6350">
                          <a:noFill/>
                        </a:ln>
                      </wps:spPr>
                      <wps:txbx>
                        <w:txbxContent>
                          <w:p w14:paraId="36EE9D35" w14:textId="131E4937" w:rsidR="00A318BF" w:rsidRPr="00FD6A81" w:rsidRDefault="00A318BF">
                            <w:pPr>
                              <w:rPr>
                                <w:lang w:val="en-US"/>
                              </w:rPr>
                            </w:pPr>
                            <w:r>
                              <w:rPr>
                                <w:lang w:val="en-US"/>
                              </w:rPr>
                              <w:t>SSIM valu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74BB7D" id="Text Box 76" o:spid="_x0000_s1027" type="#_x0000_t202" style="position:absolute;left:0;text-align:left;margin-left:-17.15pt;margin-top:218.45pt;width:72.95pt;height:21.75pt;rotation:-90;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" fillcolor="white [3201]" stroked="f" strokeweight=".5pt">
                <v:textbox>
                  <w:txbxContent>
                    <w:p w14:paraId="36EE9D35" w14:textId="131E4937" w:rsidR="00A318BF" w:rsidRPr="00FD6A81" w:rsidRDefault="00A318BF">
                      <w:pPr>
                        <w:rPr>
                          <w:lang w:val="en-US"/>
                        </w:rPr>
                      </w:pPr>
                      <w:r>
                        <w:rPr>
                          <w:lang w:val="en-US"/>
                        </w:rPr>
                        <w:t>SSIM value</w:t>
                      </w:r>
                    </w:p>
                  </w:txbxContent>
                </v:textbox>
              </v:shape>
            </w:pict>
          </mc:Fallback>
        </mc:AlternateContent>
      </w:r>
      <w:r>
        <w:rPr>
          <w:noProof/>
          <w:lang w:eastAsia="en-GB"/>
        </w:rPr>
        <mc:AlternateContent>
          <mc:Choice Requires="wps">
            <w:drawing>
              <wp:anchor distT="0" distB="0" distL="114300" distR="114300" simplePos="0" relativeHeight="251660288" behindDoc="0" locked="0" layoutInCell="1" allowOverlap="1" wp14:anchorId="68AA3AE9" wp14:editId="60D55EAC">
                <wp:simplePos x="0" y="0"/>
                <wp:positionH relativeFrom="column">
                  <wp:posOffset>3162300</wp:posOffset>
                </wp:positionH>
                <wp:positionV relativeFrom="paragraph">
                  <wp:posOffset>173355</wp:posOffset>
                </wp:positionV>
                <wp:extent cx="1905000" cy="276225"/>
                <wp:effectExtent l="0" t="0" r="0" b="9525"/>
                <wp:wrapNone/>
                <wp:docPr id="75" name="Text Box 75"/>
                <wp:cNvGraphicFramePr/>
                <a:graphic xmlns:a="http://schemas.openxmlformats.org/drawingml/2006/main">
                  <a:graphicData uri="http://schemas.microsoft.com/office/word/2010/wordprocessingShape">
                    <wps:wsp>
                      <wps:cNvSpPr txBox="1"/>
                      <wps:spPr>
                        <a:xfrm>
                          <a:off x="0" y="0"/>
                          <a:ext cx="1905000" cy="276225"/>
                        </a:xfrm>
                        <a:prstGeom prst="rect">
                          <a:avLst/>
                        </a:prstGeom>
                        <a:solidFill>
                          <a:schemeClr val="lt1"/>
                        </a:solidFill>
                        <a:ln w="6350">
                          <a:noFill/>
                        </a:ln>
                      </wps:spPr>
                      <wps:txbx>
                        <w:txbxContent>
                          <w:p w14:paraId="476EC8D6" w14:textId="02849735" w:rsidR="00A318BF" w:rsidRPr="00FD6A81" w:rsidRDefault="00A318BF">
                            <w:pPr>
                              <w:rPr>
                                <w:lang w:val="en-US"/>
                              </w:rPr>
                            </w:pPr>
                            <w:r>
                              <w:rPr>
                                <w:lang w:val="en-US"/>
                              </w:rPr>
                              <w:t>SSIM vs Image Siz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AA3AE9" id="Text Box 75" o:spid="_x0000_s1028" type="#_x0000_t202" style="position:absolute;left:0;text-align:left;margin-left:249pt;margin-top:13.65pt;width:150pt;height:21.7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" fillcolor="white [3201]" stroked="f" strokeweight=".5pt">
                <v:textbox>
                  <w:txbxContent>
                    <w:p w14:paraId="476EC8D6" w14:textId="02849735" w:rsidR="00A318BF" w:rsidRPr="00FD6A81" w:rsidRDefault="00A318BF">
                      <w:pPr>
                        <w:rPr>
                          <w:lang w:val="en-US"/>
                        </w:rPr>
                      </w:pPr>
                      <w:r>
                        <w:rPr>
                          <w:lang w:val="en-US"/>
                        </w:rPr>
                        <w:t>SSIM vs Image Size</w:t>
                      </w:r>
                    </w:p>
                  </w:txbxContent>
                </v:textbox>
              </v:shape>
            </w:pict>
          </mc:Fallback>
        </mc:AlternateContent>
      </w:r>
      <w:r w:rsidRPr="00FD6A81">
        <w:rPr>
          <w:noProof/>
          <w:lang w:eastAsia="en-GB"/>
        </w:rPr>
        <w:drawing>
          <wp:inline distT="0" distB="0" distL="0" distR="0" wp14:anchorId="3116AFE1" wp14:editId="1D9FB73F">
            <wp:extent cx="8229600" cy="5486400"/>
            <wp:effectExtent l="0" t="0" r="0" b="0"/>
            <wp:docPr id="71" name="Picture 71" descr="C:\Users\Dillon Lakshman\Downloads\Image Size vs Analysing duration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Dillon Lakshman\Downloads\Image Size vs Analysing duration (7).png"/>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sectPr w:rsidR="00FD6A81" w:rsidRPr="00FD6A81" w:rsidSect="00CF392C">
      <w:pgSz w:w="15840" w:h="12240" w:orient="landscape"/>
      <w:pgMar w:top="1440" w:right="1440" w:bottom="1440" w:left="1440" w:header="720" w:footer="720" w:gutter="0"/>
      <w:pgNumType w:fmt="lowerRoman"/>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133ED8" w14:textId="77777777" w:rsidR="00A6085F" w:rsidRDefault="00A6085F" w:rsidP="009134B9">
      <w:pPr>
        <w:spacing w:after="0" w:line="240" w:lineRule="auto"/>
      </w:pPr>
      <w:r>
        <w:separator/>
      </w:r>
    </w:p>
  </w:endnote>
  <w:endnote w:type="continuationSeparator" w:id="0">
    <w:p w14:paraId="4FC5B6B4" w14:textId="77777777" w:rsidR="00A6085F" w:rsidRDefault="00A6085F" w:rsidP="009134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skoola Pota">
    <w:panose1 w:val="020B0502040204020203"/>
    <w:charset w:val="00"/>
    <w:family w:val="auto"/>
    <w:pitch w:val="variable"/>
    <w:sig w:usb0="00000003" w:usb1="00000000" w:usb2="000002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raphik LC Web">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1909756"/>
      <w:docPartObj>
        <w:docPartGallery w:val="Page Numbers (Bottom of Page)"/>
        <w:docPartUnique/>
      </w:docPartObj>
    </w:sdtPr>
    <w:sdtEndPr>
      <w:rPr>
        <w:noProof/>
      </w:rPr>
    </w:sdtEndPr>
    <w:sdtContent>
      <w:p w14:paraId="018138DA" w14:textId="3DB13CE1" w:rsidR="00A318BF" w:rsidRDefault="00A318BF">
        <w:pPr>
          <w:pStyle w:val="Footer"/>
          <w:jc w:val="right"/>
        </w:pPr>
        <w:r>
          <w:fldChar w:fldCharType="begin"/>
        </w:r>
        <w:r>
          <w:instrText xml:space="preserve"> PAGE   \* MERGEFORMAT </w:instrText>
        </w:r>
        <w:r>
          <w:fldChar w:fldCharType="separate"/>
        </w:r>
        <w:r w:rsidR="00D958C8">
          <w:rPr>
            <w:noProof/>
          </w:rPr>
          <w:t>ii</w:t>
        </w:r>
        <w:r>
          <w:rPr>
            <w:noProof/>
          </w:rPr>
          <w:fldChar w:fldCharType="end"/>
        </w:r>
      </w:p>
    </w:sdtContent>
  </w:sdt>
  <w:p w14:paraId="21DC4C79" w14:textId="77777777" w:rsidR="00A318BF" w:rsidRDefault="00A318B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4CCAB" w14:textId="77777777" w:rsidR="00A6085F" w:rsidRDefault="00A6085F" w:rsidP="009134B9">
      <w:pPr>
        <w:spacing w:after="0" w:line="240" w:lineRule="auto"/>
      </w:pPr>
      <w:r>
        <w:separator/>
      </w:r>
    </w:p>
  </w:footnote>
  <w:footnote w:type="continuationSeparator" w:id="0">
    <w:p w14:paraId="72FFA275" w14:textId="77777777" w:rsidR="00A6085F" w:rsidRDefault="00A6085F" w:rsidP="009134B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34" type="#_x0000_t75" alt="\mu" style="width:8.25pt;height:9.75pt;visibility:visible" o:bullet="t">
        <v:imagedata r:id="rId1" o:title="mu"/>
      </v:shape>
    </w:pict>
  </w:numPicBullet>
  <w:numPicBullet w:numPicBulletId="1">
    <w:pict>
      <v:shape id="_x0000_i1135" type="#_x0000_t75" alt="\sigma" style="width:8.25pt;height:6.75pt;visibility:visible" o:bullet="t">
        <v:imagedata r:id="rId2" o:title="sigma"/>
      </v:shape>
    </w:pict>
  </w:numPicBullet>
  <w:numPicBullet w:numPicBulletId="2">
    <w:pict>
      <v:shape id="_x0000_i1136" type="#_x0000_t75" alt="x" style="width:7.5pt;height:7.5pt;visibility:visible" o:bullet="t">
        <v:imagedata r:id="rId3" o:title="x"/>
      </v:shape>
    </w:pict>
  </w:numPicBullet>
  <w:abstractNum w:abstractNumId="0" w15:restartNumberingAfterBreak="0">
    <w:nsid w:val="083934D7"/>
    <w:multiLevelType w:val="hybridMultilevel"/>
    <w:tmpl w:val="5D5AC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419D3"/>
    <w:multiLevelType w:val="hybridMultilevel"/>
    <w:tmpl w:val="E04C432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B3804A6"/>
    <w:multiLevelType w:val="hybridMultilevel"/>
    <w:tmpl w:val="EC0294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6B0593"/>
    <w:multiLevelType w:val="hybridMultilevel"/>
    <w:tmpl w:val="221C1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2A54DF"/>
    <w:multiLevelType w:val="hybridMultilevel"/>
    <w:tmpl w:val="ACEE918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195A4B03"/>
    <w:multiLevelType w:val="hybridMultilevel"/>
    <w:tmpl w:val="C64E36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ADD3D72"/>
    <w:multiLevelType w:val="hybridMultilevel"/>
    <w:tmpl w:val="B7A256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156172"/>
    <w:multiLevelType w:val="hybridMultilevel"/>
    <w:tmpl w:val="16B69230"/>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F13BA"/>
    <w:multiLevelType w:val="hybridMultilevel"/>
    <w:tmpl w:val="E12CE1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044A29"/>
    <w:multiLevelType w:val="hybridMultilevel"/>
    <w:tmpl w:val="A5BA60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7825B93"/>
    <w:multiLevelType w:val="hybridMultilevel"/>
    <w:tmpl w:val="A56A50E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87C4B8C"/>
    <w:multiLevelType w:val="hybridMultilevel"/>
    <w:tmpl w:val="0762A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1E1CC9"/>
    <w:multiLevelType w:val="hybridMultilevel"/>
    <w:tmpl w:val="EF9260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DE6195F"/>
    <w:multiLevelType w:val="hybridMultilevel"/>
    <w:tmpl w:val="893E825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31B52313"/>
    <w:multiLevelType w:val="hybridMultilevel"/>
    <w:tmpl w:val="910ACB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834E7C"/>
    <w:multiLevelType w:val="hybridMultilevel"/>
    <w:tmpl w:val="87CAE0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4B40CF6"/>
    <w:multiLevelType w:val="hybridMultilevel"/>
    <w:tmpl w:val="B664B294"/>
    <w:lvl w:ilvl="0" w:tplc="8502040C">
      <w:start w:val="1"/>
      <w:numFmt w:val="bullet"/>
      <w:lvlText w:val=""/>
      <w:lvlPicBulletId w:val="2"/>
      <w:lvlJc w:val="left"/>
      <w:pPr>
        <w:tabs>
          <w:tab w:val="num" w:pos="720"/>
        </w:tabs>
        <w:ind w:left="720" w:hanging="360"/>
      </w:pPr>
      <w:rPr>
        <w:rFonts w:ascii="Symbol" w:hAnsi="Symbol" w:hint="default"/>
      </w:rPr>
    </w:lvl>
    <w:lvl w:ilvl="1" w:tplc="A4746E3A" w:tentative="1">
      <w:start w:val="1"/>
      <w:numFmt w:val="bullet"/>
      <w:lvlText w:val=""/>
      <w:lvlJc w:val="left"/>
      <w:pPr>
        <w:tabs>
          <w:tab w:val="num" w:pos="1440"/>
        </w:tabs>
        <w:ind w:left="1440" w:hanging="360"/>
      </w:pPr>
      <w:rPr>
        <w:rFonts w:ascii="Symbol" w:hAnsi="Symbol" w:hint="default"/>
      </w:rPr>
    </w:lvl>
    <w:lvl w:ilvl="2" w:tplc="FF3C27D4" w:tentative="1">
      <w:start w:val="1"/>
      <w:numFmt w:val="bullet"/>
      <w:lvlText w:val=""/>
      <w:lvlJc w:val="left"/>
      <w:pPr>
        <w:tabs>
          <w:tab w:val="num" w:pos="2160"/>
        </w:tabs>
        <w:ind w:left="2160" w:hanging="360"/>
      </w:pPr>
      <w:rPr>
        <w:rFonts w:ascii="Symbol" w:hAnsi="Symbol" w:hint="default"/>
      </w:rPr>
    </w:lvl>
    <w:lvl w:ilvl="3" w:tplc="78CA59E6" w:tentative="1">
      <w:start w:val="1"/>
      <w:numFmt w:val="bullet"/>
      <w:lvlText w:val=""/>
      <w:lvlJc w:val="left"/>
      <w:pPr>
        <w:tabs>
          <w:tab w:val="num" w:pos="2880"/>
        </w:tabs>
        <w:ind w:left="2880" w:hanging="360"/>
      </w:pPr>
      <w:rPr>
        <w:rFonts w:ascii="Symbol" w:hAnsi="Symbol" w:hint="default"/>
      </w:rPr>
    </w:lvl>
    <w:lvl w:ilvl="4" w:tplc="3FC015EA" w:tentative="1">
      <w:start w:val="1"/>
      <w:numFmt w:val="bullet"/>
      <w:lvlText w:val=""/>
      <w:lvlJc w:val="left"/>
      <w:pPr>
        <w:tabs>
          <w:tab w:val="num" w:pos="3600"/>
        </w:tabs>
        <w:ind w:left="3600" w:hanging="360"/>
      </w:pPr>
      <w:rPr>
        <w:rFonts w:ascii="Symbol" w:hAnsi="Symbol" w:hint="default"/>
      </w:rPr>
    </w:lvl>
    <w:lvl w:ilvl="5" w:tplc="EF121CC8" w:tentative="1">
      <w:start w:val="1"/>
      <w:numFmt w:val="bullet"/>
      <w:lvlText w:val=""/>
      <w:lvlJc w:val="left"/>
      <w:pPr>
        <w:tabs>
          <w:tab w:val="num" w:pos="4320"/>
        </w:tabs>
        <w:ind w:left="4320" w:hanging="360"/>
      </w:pPr>
      <w:rPr>
        <w:rFonts w:ascii="Symbol" w:hAnsi="Symbol" w:hint="default"/>
      </w:rPr>
    </w:lvl>
    <w:lvl w:ilvl="6" w:tplc="72FA83A4" w:tentative="1">
      <w:start w:val="1"/>
      <w:numFmt w:val="bullet"/>
      <w:lvlText w:val=""/>
      <w:lvlJc w:val="left"/>
      <w:pPr>
        <w:tabs>
          <w:tab w:val="num" w:pos="5040"/>
        </w:tabs>
        <w:ind w:left="5040" w:hanging="360"/>
      </w:pPr>
      <w:rPr>
        <w:rFonts w:ascii="Symbol" w:hAnsi="Symbol" w:hint="default"/>
      </w:rPr>
    </w:lvl>
    <w:lvl w:ilvl="7" w:tplc="B3A8B0BC" w:tentative="1">
      <w:start w:val="1"/>
      <w:numFmt w:val="bullet"/>
      <w:lvlText w:val=""/>
      <w:lvlJc w:val="left"/>
      <w:pPr>
        <w:tabs>
          <w:tab w:val="num" w:pos="5760"/>
        </w:tabs>
        <w:ind w:left="5760" w:hanging="360"/>
      </w:pPr>
      <w:rPr>
        <w:rFonts w:ascii="Symbol" w:hAnsi="Symbol" w:hint="default"/>
      </w:rPr>
    </w:lvl>
    <w:lvl w:ilvl="8" w:tplc="C3CE41A0"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37E04DDE"/>
    <w:multiLevelType w:val="hybridMultilevel"/>
    <w:tmpl w:val="EDD6B5DE"/>
    <w:lvl w:ilvl="0" w:tplc="80D288BA">
      <w:start w:val="1"/>
      <w:numFmt w:val="bullet"/>
      <w:lvlText w:val=""/>
      <w:lvlPicBulletId w:val="0"/>
      <w:lvlJc w:val="left"/>
      <w:pPr>
        <w:tabs>
          <w:tab w:val="num" w:pos="720"/>
        </w:tabs>
        <w:ind w:left="720" w:hanging="360"/>
      </w:pPr>
      <w:rPr>
        <w:rFonts w:ascii="Symbol" w:hAnsi="Symbol" w:hint="default"/>
      </w:rPr>
    </w:lvl>
    <w:lvl w:ilvl="1" w:tplc="CEAEA426" w:tentative="1">
      <w:start w:val="1"/>
      <w:numFmt w:val="bullet"/>
      <w:lvlText w:val=""/>
      <w:lvlJc w:val="left"/>
      <w:pPr>
        <w:tabs>
          <w:tab w:val="num" w:pos="1440"/>
        </w:tabs>
        <w:ind w:left="1440" w:hanging="360"/>
      </w:pPr>
      <w:rPr>
        <w:rFonts w:ascii="Symbol" w:hAnsi="Symbol" w:hint="default"/>
      </w:rPr>
    </w:lvl>
    <w:lvl w:ilvl="2" w:tplc="F1363AA8" w:tentative="1">
      <w:start w:val="1"/>
      <w:numFmt w:val="bullet"/>
      <w:lvlText w:val=""/>
      <w:lvlJc w:val="left"/>
      <w:pPr>
        <w:tabs>
          <w:tab w:val="num" w:pos="2160"/>
        </w:tabs>
        <w:ind w:left="2160" w:hanging="360"/>
      </w:pPr>
      <w:rPr>
        <w:rFonts w:ascii="Symbol" w:hAnsi="Symbol" w:hint="default"/>
      </w:rPr>
    </w:lvl>
    <w:lvl w:ilvl="3" w:tplc="CC3247BE" w:tentative="1">
      <w:start w:val="1"/>
      <w:numFmt w:val="bullet"/>
      <w:lvlText w:val=""/>
      <w:lvlJc w:val="left"/>
      <w:pPr>
        <w:tabs>
          <w:tab w:val="num" w:pos="2880"/>
        </w:tabs>
        <w:ind w:left="2880" w:hanging="360"/>
      </w:pPr>
      <w:rPr>
        <w:rFonts w:ascii="Symbol" w:hAnsi="Symbol" w:hint="default"/>
      </w:rPr>
    </w:lvl>
    <w:lvl w:ilvl="4" w:tplc="9B5EDBF6" w:tentative="1">
      <w:start w:val="1"/>
      <w:numFmt w:val="bullet"/>
      <w:lvlText w:val=""/>
      <w:lvlJc w:val="left"/>
      <w:pPr>
        <w:tabs>
          <w:tab w:val="num" w:pos="3600"/>
        </w:tabs>
        <w:ind w:left="3600" w:hanging="360"/>
      </w:pPr>
      <w:rPr>
        <w:rFonts w:ascii="Symbol" w:hAnsi="Symbol" w:hint="default"/>
      </w:rPr>
    </w:lvl>
    <w:lvl w:ilvl="5" w:tplc="2C54EC78" w:tentative="1">
      <w:start w:val="1"/>
      <w:numFmt w:val="bullet"/>
      <w:lvlText w:val=""/>
      <w:lvlJc w:val="left"/>
      <w:pPr>
        <w:tabs>
          <w:tab w:val="num" w:pos="4320"/>
        </w:tabs>
        <w:ind w:left="4320" w:hanging="360"/>
      </w:pPr>
      <w:rPr>
        <w:rFonts w:ascii="Symbol" w:hAnsi="Symbol" w:hint="default"/>
      </w:rPr>
    </w:lvl>
    <w:lvl w:ilvl="6" w:tplc="58948B1E" w:tentative="1">
      <w:start w:val="1"/>
      <w:numFmt w:val="bullet"/>
      <w:lvlText w:val=""/>
      <w:lvlJc w:val="left"/>
      <w:pPr>
        <w:tabs>
          <w:tab w:val="num" w:pos="5040"/>
        </w:tabs>
        <w:ind w:left="5040" w:hanging="360"/>
      </w:pPr>
      <w:rPr>
        <w:rFonts w:ascii="Symbol" w:hAnsi="Symbol" w:hint="default"/>
      </w:rPr>
    </w:lvl>
    <w:lvl w:ilvl="7" w:tplc="73F28294" w:tentative="1">
      <w:start w:val="1"/>
      <w:numFmt w:val="bullet"/>
      <w:lvlText w:val=""/>
      <w:lvlJc w:val="left"/>
      <w:pPr>
        <w:tabs>
          <w:tab w:val="num" w:pos="5760"/>
        </w:tabs>
        <w:ind w:left="5760" w:hanging="360"/>
      </w:pPr>
      <w:rPr>
        <w:rFonts w:ascii="Symbol" w:hAnsi="Symbol" w:hint="default"/>
      </w:rPr>
    </w:lvl>
    <w:lvl w:ilvl="8" w:tplc="E9E81A18"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3A657A54"/>
    <w:multiLevelType w:val="hybridMultilevel"/>
    <w:tmpl w:val="624C5E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E3A7192"/>
    <w:multiLevelType w:val="hybridMultilevel"/>
    <w:tmpl w:val="8EDC0C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E6B6265"/>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22D06A3"/>
    <w:multiLevelType w:val="hybridMultilevel"/>
    <w:tmpl w:val="A9106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33A4C97"/>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43C10D8B"/>
    <w:multiLevelType w:val="hybridMultilevel"/>
    <w:tmpl w:val="89C4C312"/>
    <w:lvl w:ilvl="0" w:tplc="04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4831224"/>
    <w:multiLevelType w:val="hybridMultilevel"/>
    <w:tmpl w:val="3C4803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53D069E"/>
    <w:multiLevelType w:val="hybridMultilevel"/>
    <w:tmpl w:val="F5A66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68F122F"/>
    <w:multiLevelType w:val="hybridMultilevel"/>
    <w:tmpl w:val="7EC259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C4176C"/>
    <w:multiLevelType w:val="hybridMultilevel"/>
    <w:tmpl w:val="9EE66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7BE03BE"/>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4A266A7E"/>
    <w:multiLevelType w:val="hybridMultilevel"/>
    <w:tmpl w:val="BEBCE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0" w15:restartNumberingAfterBreak="0">
    <w:nsid w:val="4AEB6168"/>
    <w:multiLevelType w:val="hybridMultilevel"/>
    <w:tmpl w:val="3C562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BF110F2"/>
    <w:multiLevelType w:val="hybridMultilevel"/>
    <w:tmpl w:val="92263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DA275F4"/>
    <w:multiLevelType w:val="multilevel"/>
    <w:tmpl w:val="6D4A2B4C"/>
    <w:lvl w:ilvl="0">
      <w:start w:val="1"/>
      <w:numFmt w:val="decimal"/>
      <w:pStyle w:val="Heading1"/>
      <w:lvlText w:val="%1."/>
      <w:lvlJc w:val="left"/>
      <w:pPr>
        <w:ind w:left="540" w:hanging="360"/>
      </w:pPr>
      <w:rPr>
        <w:sz w:val="32"/>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55F0166B"/>
    <w:multiLevelType w:val="hybridMultilevel"/>
    <w:tmpl w:val="65ECA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55106"/>
    <w:multiLevelType w:val="hybridMultilevel"/>
    <w:tmpl w:val="BA26F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656571A"/>
    <w:multiLevelType w:val="hybridMultilevel"/>
    <w:tmpl w:val="74428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20764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5EE30118"/>
    <w:multiLevelType w:val="hybridMultilevel"/>
    <w:tmpl w:val="249E0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77451B"/>
    <w:multiLevelType w:val="hybridMultilevel"/>
    <w:tmpl w:val="2F485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4B660C2"/>
    <w:multiLevelType w:val="hybridMultilevel"/>
    <w:tmpl w:val="686C66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54B3BB1"/>
    <w:multiLevelType w:val="hybridMultilevel"/>
    <w:tmpl w:val="5770D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AD82285"/>
    <w:multiLevelType w:val="hybridMultilevel"/>
    <w:tmpl w:val="E21E3198"/>
    <w:lvl w:ilvl="0" w:tplc="DFE60C1C">
      <w:start w:val="1"/>
      <w:numFmt w:val="bullet"/>
      <w:lvlText w:val=""/>
      <w:lvlPicBulletId w:val="1"/>
      <w:lvlJc w:val="left"/>
      <w:pPr>
        <w:tabs>
          <w:tab w:val="num" w:pos="720"/>
        </w:tabs>
        <w:ind w:left="720" w:hanging="360"/>
      </w:pPr>
      <w:rPr>
        <w:rFonts w:ascii="Symbol" w:hAnsi="Symbol" w:hint="default"/>
      </w:rPr>
    </w:lvl>
    <w:lvl w:ilvl="1" w:tplc="DF9E3C94" w:tentative="1">
      <w:start w:val="1"/>
      <w:numFmt w:val="bullet"/>
      <w:lvlText w:val=""/>
      <w:lvlJc w:val="left"/>
      <w:pPr>
        <w:tabs>
          <w:tab w:val="num" w:pos="1440"/>
        </w:tabs>
        <w:ind w:left="1440" w:hanging="360"/>
      </w:pPr>
      <w:rPr>
        <w:rFonts w:ascii="Symbol" w:hAnsi="Symbol" w:hint="default"/>
      </w:rPr>
    </w:lvl>
    <w:lvl w:ilvl="2" w:tplc="8B604AE0" w:tentative="1">
      <w:start w:val="1"/>
      <w:numFmt w:val="bullet"/>
      <w:lvlText w:val=""/>
      <w:lvlJc w:val="left"/>
      <w:pPr>
        <w:tabs>
          <w:tab w:val="num" w:pos="2160"/>
        </w:tabs>
        <w:ind w:left="2160" w:hanging="360"/>
      </w:pPr>
      <w:rPr>
        <w:rFonts w:ascii="Symbol" w:hAnsi="Symbol" w:hint="default"/>
      </w:rPr>
    </w:lvl>
    <w:lvl w:ilvl="3" w:tplc="ED56C066" w:tentative="1">
      <w:start w:val="1"/>
      <w:numFmt w:val="bullet"/>
      <w:lvlText w:val=""/>
      <w:lvlJc w:val="left"/>
      <w:pPr>
        <w:tabs>
          <w:tab w:val="num" w:pos="2880"/>
        </w:tabs>
        <w:ind w:left="2880" w:hanging="360"/>
      </w:pPr>
      <w:rPr>
        <w:rFonts w:ascii="Symbol" w:hAnsi="Symbol" w:hint="default"/>
      </w:rPr>
    </w:lvl>
    <w:lvl w:ilvl="4" w:tplc="990E3FAE" w:tentative="1">
      <w:start w:val="1"/>
      <w:numFmt w:val="bullet"/>
      <w:lvlText w:val=""/>
      <w:lvlJc w:val="left"/>
      <w:pPr>
        <w:tabs>
          <w:tab w:val="num" w:pos="3600"/>
        </w:tabs>
        <w:ind w:left="3600" w:hanging="360"/>
      </w:pPr>
      <w:rPr>
        <w:rFonts w:ascii="Symbol" w:hAnsi="Symbol" w:hint="default"/>
      </w:rPr>
    </w:lvl>
    <w:lvl w:ilvl="5" w:tplc="7B108AFA" w:tentative="1">
      <w:start w:val="1"/>
      <w:numFmt w:val="bullet"/>
      <w:lvlText w:val=""/>
      <w:lvlJc w:val="left"/>
      <w:pPr>
        <w:tabs>
          <w:tab w:val="num" w:pos="4320"/>
        </w:tabs>
        <w:ind w:left="4320" w:hanging="360"/>
      </w:pPr>
      <w:rPr>
        <w:rFonts w:ascii="Symbol" w:hAnsi="Symbol" w:hint="default"/>
      </w:rPr>
    </w:lvl>
    <w:lvl w:ilvl="6" w:tplc="39782DFE" w:tentative="1">
      <w:start w:val="1"/>
      <w:numFmt w:val="bullet"/>
      <w:lvlText w:val=""/>
      <w:lvlJc w:val="left"/>
      <w:pPr>
        <w:tabs>
          <w:tab w:val="num" w:pos="5040"/>
        </w:tabs>
        <w:ind w:left="5040" w:hanging="360"/>
      </w:pPr>
      <w:rPr>
        <w:rFonts w:ascii="Symbol" w:hAnsi="Symbol" w:hint="default"/>
      </w:rPr>
    </w:lvl>
    <w:lvl w:ilvl="7" w:tplc="E340A65E" w:tentative="1">
      <w:start w:val="1"/>
      <w:numFmt w:val="bullet"/>
      <w:lvlText w:val=""/>
      <w:lvlJc w:val="left"/>
      <w:pPr>
        <w:tabs>
          <w:tab w:val="num" w:pos="5760"/>
        </w:tabs>
        <w:ind w:left="5760" w:hanging="360"/>
      </w:pPr>
      <w:rPr>
        <w:rFonts w:ascii="Symbol" w:hAnsi="Symbol" w:hint="default"/>
      </w:rPr>
    </w:lvl>
    <w:lvl w:ilvl="8" w:tplc="D0C245DA" w:tentative="1">
      <w:start w:val="1"/>
      <w:numFmt w:val="bullet"/>
      <w:lvlText w:val=""/>
      <w:lvlJc w:val="left"/>
      <w:pPr>
        <w:tabs>
          <w:tab w:val="num" w:pos="6480"/>
        </w:tabs>
        <w:ind w:left="6480" w:hanging="360"/>
      </w:pPr>
      <w:rPr>
        <w:rFonts w:ascii="Symbol" w:hAnsi="Symbol" w:hint="default"/>
      </w:rPr>
    </w:lvl>
  </w:abstractNum>
  <w:abstractNum w:abstractNumId="42" w15:restartNumberingAfterBreak="0">
    <w:nsid w:val="6BDC2BD7"/>
    <w:multiLevelType w:val="hybridMultilevel"/>
    <w:tmpl w:val="024A43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61C49"/>
    <w:multiLevelType w:val="hybridMultilevel"/>
    <w:tmpl w:val="95BE2F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D15581"/>
    <w:multiLevelType w:val="hybridMultilevel"/>
    <w:tmpl w:val="127E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2B012F5"/>
    <w:multiLevelType w:val="hybridMultilevel"/>
    <w:tmpl w:val="87B0D05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15:restartNumberingAfterBreak="0">
    <w:nsid w:val="7472151A"/>
    <w:multiLevelType w:val="hybridMultilevel"/>
    <w:tmpl w:val="654C6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3876FE"/>
    <w:multiLevelType w:val="hybridMultilevel"/>
    <w:tmpl w:val="5DE22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85117DA"/>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B7E6089"/>
    <w:multiLevelType w:val="hybridMultilevel"/>
    <w:tmpl w:val="C8DE7A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DD533BF"/>
    <w:multiLevelType w:val="hybridMultilevel"/>
    <w:tmpl w:val="CE7CE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E0F5B24"/>
    <w:multiLevelType w:val="hybridMultilevel"/>
    <w:tmpl w:val="49B2A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2"/>
  </w:num>
  <w:num w:numId="2">
    <w:abstractNumId w:val="9"/>
  </w:num>
  <w:num w:numId="3">
    <w:abstractNumId w:val="1"/>
  </w:num>
  <w:num w:numId="4">
    <w:abstractNumId w:val="46"/>
  </w:num>
  <w:num w:numId="5">
    <w:abstractNumId w:val="27"/>
  </w:num>
  <w:num w:numId="6">
    <w:abstractNumId w:val="49"/>
  </w:num>
  <w:num w:numId="7">
    <w:abstractNumId w:val="38"/>
  </w:num>
  <w:num w:numId="8">
    <w:abstractNumId w:val="26"/>
  </w:num>
  <w:num w:numId="9">
    <w:abstractNumId w:val="8"/>
  </w:num>
  <w:num w:numId="10">
    <w:abstractNumId w:val="35"/>
  </w:num>
  <w:num w:numId="11">
    <w:abstractNumId w:val="31"/>
  </w:num>
  <w:num w:numId="12">
    <w:abstractNumId w:val="43"/>
  </w:num>
  <w:num w:numId="13">
    <w:abstractNumId w:val="14"/>
  </w:num>
  <w:num w:numId="14">
    <w:abstractNumId w:val="44"/>
  </w:num>
  <w:num w:numId="15">
    <w:abstractNumId w:val="50"/>
  </w:num>
  <w:num w:numId="16">
    <w:abstractNumId w:val="3"/>
  </w:num>
  <w:num w:numId="17">
    <w:abstractNumId w:val="33"/>
  </w:num>
  <w:num w:numId="18">
    <w:abstractNumId w:val="34"/>
  </w:num>
  <w:num w:numId="19">
    <w:abstractNumId w:val="25"/>
  </w:num>
  <w:num w:numId="20">
    <w:abstractNumId w:val="42"/>
  </w:num>
  <w:num w:numId="21">
    <w:abstractNumId w:val="11"/>
  </w:num>
  <w:num w:numId="22">
    <w:abstractNumId w:val="0"/>
  </w:num>
  <w:num w:numId="23">
    <w:abstractNumId w:val="37"/>
  </w:num>
  <w:num w:numId="24">
    <w:abstractNumId w:val="15"/>
  </w:num>
  <w:num w:numId="25">
    <w:abstractNumId w:val="24"/>
  </w:num>
  <w:num w:numId="26">
    <w:abstractNumId w:val="20"/>
  </w:num>
  <w:num w:numId="27">
    <w:abstractNumId w:val="10"/>
  </w:num>
  <w:num w:numId="28">
    <w:abstractNumId w:val="51"/>
  </w:num>
  <w:num w:numId="29">
    <w:abstractNumId w:val="28"/>
  </w:num>
  <w:num w:numId="30">
    <w:abstractNumId w:val="22"/>
  </w:num>
  <w:num w:numId="31">
    <w:abstractNumId w:val="48"/>
  </w:num>
  <w:num w:numId="32">
    <w:abstractNumId w:val="36"/>
  </w:num>
  <w:num w:numId="33">
    <w:abstractNumId w:val="17"/>
  </w:num>
  <w:num w:numId="34">
    <w:abstractNumId w:val="41"/>
  </w:num>
  <w:num w:numId="35">
    <w:abstractNumId w:val="16"/>
  </w:num>
  <w:num w:numId="36">
    <w:abstractNumId w:val="40"/>
  </w:num>
  <w:num w:numId="37">
    <w:abstractNumId w:val="12"/>
  </w:num>
  <w:num w:numId="38">
    <w:abstractNumId w:val="2"/>
  </w:num>
  <w:num w:numId="39">
    <w:abstractNumId w:val="29"/>
  </w:num>
  <w:num w:numId="40">
    <w:abstractNumId w:val="18"/>
  </w:num>
  <w:num w:numId="41">
    <w:abstractNumId w:val="6"/>
  </w:num>
  <w:num w:numId="42">
    <w:abstractNumId w:val="7"/>
  </w:num>
  <w:num w:numId="43">
    <w:abstractNumId w:val="23"/>
  </w:num>
  <w:num w:numId="44">
    <w:abstractNumId w:val="47"/>
  </w:num>
  <w:num w:numId="45">
    <w:abstractNumId w:val="19"/>
  </w:num>
  <w:num w:numId="46">
    <w:abstractNumId w:val="45"/>
  </w:num>
  <w:num w:numId="47">
    <w:abstractNumId w:val="4"/>
  </w:num>
  <w:num w:numId="48">
    <w:abstractNumId w:val="13"/>
  </w:num>
  <w:num w:numId="49">
    <w:abstractNumId w:val="21"/>
  </w:num>
  <w:num w:numId="50">
    <w:abstractNumId w:val="30"/>
  </w:num>
  <w:num w:numId="51">
    <w:abstractNumId w:val="39"/>
  </w:num>
  <w:num w:numId="52">
    <w:abstractNumId w:val="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1276"/>
    <w:rsid w:val="00006799"/>
    <w:rsid w:val="0000699B"/>
    <w:rsid w:val="00025347"/>
    <w:rsid w:val="00034435"/>
    <w:rsid w:val="00053288"/>
    <w:rsid w:val="00083579"/>
    <w:rsid w:val="000A3D4B"/>
    <w:rsid w:val="000B2B33"/>
    <w:rsid w:val="000C036B"/>
    <w:rsid w:val="000C1CE6"/>
    <w:rsid w:val="000C61B1"/>
    <w:rsid w:val="000D18BD"/>
    <w:rsid w:val="000E0D12"/>
    <w:rsid w:val="000E22E8"/>
    <w:rsid w:val="000E4967"/>
    <w:rsid w:val="000E5EB0"/>
    <w:rsid w:val="001003BA"/>
    <w:rsid w:val="00104C8F"/>
    <w:rsid w:val="00111788"/>
    <w:rsid w:val="001207E1"/>
    <w:rsid w:val="00130577"/>
    <w:rsid w:val="0013128E"/>
    <w:rsid w:val="001407D7"/>
    <w:rsid w:val="0016226D"/>
    <w:rsid w:val="00167591"/>
    <w:rsid w:val="00181E53"/>
    <w:rsid w:val="00183666"/>
    <w:rsid w:val="00193D2B"/>
    <w:rsid w:val="00194BE5"/>
    <w:rsid w:val="001C05D3"/>
    <w:rsid w:val="001D41D7"/>
    <w:rsid w:val="001D7703"/>
    <w:rsid w:val="001F6049"/>
    <w:rsid w:val="002158A5"/>
    <w:rsid w:val="00227685"/>
    <w:rsid w:val="00240152"/>
    <w:rsid w:val="00253CFC"/>
    <w:rsid w:val="0027364A"/>
    <w:rsid w:val="00294FA5"/>
    <w:rsid w:val="002A5BBA"/>
    <w:rsid w:val="002A63B7"/>
    <w:rsid w:val="002F0EC9"/>
    <w:rsid w:val="00306561"/>
    <w:rsid w:val="00306DFA"/>
    <w:rsid w:val="00375A9C"/>
    <w:rsid w:val="003829C9"/>
    <w:rsid w:val="003A377E"/>
    <w:rsid w:val="003B1F79"/>
    <w:rsid w:val="003B68F0"/>
    <w:rsid w:val="003C3836"/>
    <w:rsid w:val="003D75A8"/>
    <w:rsid w:val="003E1B10"/>
    <w:rsid w:val="00401611"/>
    <w:rsid w:val="00404321"/>
    <w:rsid w:val="004231B3"/>
    <w:rsid w:val="004232E2"/>
    <w:rsid w:val="00424D2E"/>
    <w:rsid w:val="004431BD"/>
    <w:rsid w:val="00490F57"/>
    <w:rsid w:val="0049177B"/>
    <w:rsid w:val="00492AFF"/>
    <w:rsid w:val="004A00E4"/>
    <w:rsid w:val="004A3957"/>
    <w:rsid w:val="004B3C12"/>
    <w:rsid w:val="004D7126"/>
    <w:rsid w:val="004E1607"/>
    <w:rsid w:val="00511951"/>
    <w:rsid w:val="00540A5E"/>
    <w:rsid w:val="0054117B"/>
    <w:rsid w:val="00542F40"/>
    <w:rsid w:val="005467EF"/>
    <w:rsid w:val="00564BA1"/>
    <w:rsid w:val="0056651D"/>
    <w:rsid w:val="0057189B"/>
    <w:rsid w:val="00580CBF"/>
    <w:rsid w:val="00596050"/>
    <w:rsid w:val="005A68DD"/>
    <w:rsid w:val="005B040D"/>
    <w:rsid w:val="005B4FD4"/>
    <w:rsid w:val="005D61F7"/>
    <w:rsid w:val="005E096D"/>
    <w:rsid w:val="005F17DA"/>
    <w:rsid w:val="00606CAA"/>
    <w:rsid w:val="00626ABF"/>
    <w:rsid w:val="00631421"/>
    <w:rsid w:val="00641C7F"/>
    <w:rsid w:val="006434DA"/>
    <w:rsid w:val="00646484"/>
    <w:rsid w:val="00651276"/>
    <w:rsid w:val="00653E3B"/>
    <w:rsid w:val="006552B8"/>
    <w:rsid w:val="0065572F"/>
    <w:rsid w:val="0069009C"/>
    <w:rsid w:val="00695669"/>
    <w:rsid w:val="00697B1A"/>
    <w:rsid w:val="006B414E"/>
    <w:rsid w:val="006B5DAE"/>
    <w:rsid w:val="006C037E"/>
    <w:rsid w:val="006C0C49"/>
    <w:rsid w:val="006D5BD5"/>
    <w:rsid w:val="006F17D0"/>
    <w:rsid w:val="006F56F2"/>
    <w:rsid w:val="007109F2"/>
    <w:rsid w:val="0071509A"/>
    <w:rsid w:val="00726472"/>
    <w:rsid w:val="00731BF6"/>
    <w:rsid w:val="00735577"/>
    <w:rsid w:val="00736855"/>
    <w:rsid w:val="00752478"/>
    <w:rsid w:val="00771B75"/>
    <w:rsid w:val="00791AA9"/>
    <w:rsid w:val="007A3FD0"/>
    <w:rsid w:val="007A6344"/>
    <w:rsid w:val="007B30F2"/>
    <w:rsid w:val="007B46A8"/>
    <w:rsid w:val="007B5263"/>
    <w:rsid w:val="007C10B9"/>
    <w:rsid w:val="007C32C6"/>
    <w:rsid w:val="007D2391"/>
    <w:rsid w:val="007E6696"/>
    <w:rsid w:val="007F015A"/>
    <w:rsid w:val="007F06BD"/>
    <w:rsid w:val="007F136C"/>
    <w:rsid w:val="00803013"/>
    <w:rsid w:val="008045D2"/>
    <w:rsid w:val="00805FC1"/>
    <w:rsid w:val="00810EE4"/>
    <w:rsid w:val="00817388"/>
    <w:rsid w:val="00854363"/>
    <w:rsid w:val="00857F67"/>
    <w:rsid w:val="008820E7"/>
    <w:rsid w:val="0089668D"/>
    <w:rsid w:val="008E29E5"/>
    <w:rsid w:val="00901645"/>
    <w:rsid w:val="00903889"/>
    <w:rsid w:val="00904104"/>
    <w:rsid w:val="00910A3A"/>
    <w:rsid w:val="00912CB5"/>
    <w:rsid w:val="009134B9"/>
    <w:rsid w:val="009372AB"/>
    <w:rsid w:val="0094263D"/>
    <w:rsid w:val="00947154"/>
    <w:rsid w:val="00955039"/>
    <w:rsid w:val="00955D23"/>
    <w:rsid w:val="00983A80"/>
    <w:rsid w:val="00993D3E"/>
    <w:rsid w:val="009A2F67"/>
    <w:rsid w:val="009C06EC"/>
    <w:rsid w:val="009E35D3"/>
    <w:rsid w:val="009E6992"/>
    <w:rsid w:val="00A02689"/>
    <w:rsid w:val="00A02D59"/>
    <w:rsid w:val="00A05C14"/>
    <w:rsid w:val="00A13574"/>
    <w:rsid w:val="00A145EA"/>
    <w:rsid w:val="00A25E5F"/>
    <w:rsid w:val="00A318BF"/>
    <w:rsid w:val="00A3429C"/>
    <w:rsid w:val="00A52269"/>
    <w:rsid w:val="00A553D5"/>
    <w:rsid w:val="00A6085F"/>
    <w:rsid w:val="00A6632C"/>
    <w:rsid w:val="00B04599"/>
    <w:rsid w:val="00B064F7"/>
    <w:rsid w:val="00B12101"/>
    <w:rsid w:val="00B213B9"/>
    <w:rsid w:val="00B302F6"/>
    <w:rsid w:val="00B367F3"/>
    <w:rsid w:val="00B46893"/>
    <w:rsid w:val="00B53352"/>
    <w:rsid w:val="00B71277"/>
    <w:rsid w:val="00B81577"/>
    <w:rsid w:val="00B85567"/>
    <w:rsid w:val="00BB3C84"/>
    <w:rsid w:val="00BB5FAF"/>
    <w:rsid w:val="00BD0869"/>
    <w:rsid w:val="00BD122E"/>
    <w:rsid w:val="00BE28C9"/>
    <w:rsid w:val="00C02218"/>
    <w:rsid w:val="00C03E3F"/>
    <w:rsid w:val="00C517E2"/>
    <w:rsid w:val="00C64CAB"/>
    <w:rsid w:val="00C66414"/>
    <w:rsid w:val="00C70508"/>
    <w:rsid w:val="00C879FF"/>
    <w:rsid w:val="00CA3830"/>
    <w:rsid w:val="00CB45C5"/>
    <w:rsid w:val="00CE05D3"/>
    <w:rsid w:val="00CE7AC7"/>
    <w:rsid w:val="00CF2C1A"/>
    <w:rsid w:val="00CF392C"/>
    <w:rsid w:val="00D06073"/>
    <w:rsid w:val="00D30BBB"/>
    <w:rsid w:val="00D53CED"/>
    <w:rsid w:val="00D650DB"/>
    <w:rsid w:val="00D668FC"/>
    <w:rsid w:val="00D7161C"/>
    <w:rsid w:val="00D803C6"/>
    <w:rsid w:val="00D92CA0"/>
    <w:rsid w:val="00D958C8"/>
    <w:rsid w:val="00D95E1D"/>
    <w:rsid w:val="00DD148C"/>
    <w:rsid w:val="00DE39A6"/>
    <w:rsid w:val="00E040E7"/>
    <w:rsid w:val="00E2638F"/>
    <w:rsid w:val="00E26687"/>
    <w:rsid w:val="00E27F43"/>
    <w:rsid w:val="00E65442"/>
    <w:rsid w:val="00E70D43"/>
    <w:rsid w:val="00E73269"/>
    <w:rsid w:val="00E818DE"/>
    <w:rsid w:val="00EB2326"/>
    <w:rsid w:val="00EE087F"/>
    <w:rsid w:val="00EE6FBD"/>
    <w:rsid w:val="00EF1A17"/>
    <w:rsid w:val="00EF292A"/>
    <w:rsid w:val="00F0011F"/>
    <w:rsid w:val="00F0629A"/>
    <w:rsid w:val="00F2692C"/>
    <w:rsid w:val="00F32443"/>
    <w:rsid w:val="00F36C3A"/>
    <w:rsid w:val="00F37029"/>
    <w:rsid w:val="00F46448"/>
    <w:rsid w:val="00F51463"/>
    <w:rsid w:val="00F5401E"/>
    <w:rsid w:val="00FB5E4E"/>
    <w:rsid w:val="00FB77A3"/>
    <w:rsid w:val="00FC0CC1"/>
    <w:rsid w:val="00FC3C75"/>
    <w:rsid w:val="00FD6A81"/>
    <w:rsid w:val="00FF6A3F"/>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054DB7"/>
  <w15:chartTrackingRefBased/>
  <w15:docId w15:val="{5A5D7063-4CAC-4AA1-A847-BCCB774B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0508"/>
    <w:pPr>
      <w:spacing w:line="360" w:lineRule="auto"/>
      <w:jc w:val="both"/>
    </w:pPr>
    <w:rPr>
      <w:rFonts w:ascii="Times New Roman" w:hAnsi="Times New Roman" w:cs="Times New Roman"/>
      <w:sz w:val="24"/>
      <w:szCs w:val="24"/>
      <w:lang w:val="en-GB"/>
    </w:rPr>
  </w:style>
  <w:style w:type="paragraph" w:styleId="Heading1">
    <w:name w:val="heading 1"/>
    <w:basedOn w:val="ListParagraph"/>
    <w:next w:val="Normal"/>
    <w:link w:val="Heading1Char"/>
    <w:uiPriority w:val="9"/>
    <w:qFormat/>
    <w:rsid w:val="00651276"/>
    <w:pPr>
      <w:numPr>
        <w:numId w:val="1"/>
      </w:numPr>
      <w:spacing w:after="0"/>
      <w:ind w:left="360"/>
      <w:outlineLvl w:val="0"/>
    </w:pPr>
    <w:rPr>
      <w:rFonts w:eastAsia="Times New Roman"/>
      <w:b/>
      <w:color w:val="0E101A"/>
      <w:sz w:val="32"/>
      <w:lang w:bidi="si-LK"/>
    </w:rPr>
  </w:style>
  <w:style w:type="paragraph" w:styleId="Heading2">
    <w:name w:val="heading 2"/>
    <w:basedOn w:val="ListParagraph"/>
    <w:next w:val="Normal"/>
    <w:link w:val="Heading2Char"/>
    <w:uiPriority w:val="9"/>
    <w:unhideWhenUsed/>
    <w:qFormat/>
    <w:rsid w:val="00651276"/>
    <w:pPr>
      <w:numPr>
        <w:ilvl w:val="1"/>
        <w:numId w:val="1"/>
      </w:numPr>
      <w:spacing w:after="0"/>
      <w:outlineLvl w:val="1"/>
    </w:pPr>
    <w:rPr>
      <w:rFonts w:eastAsia="Times New Roman"/>
      <w:b/>
      <w:color w:val="0E101A"/>
      <w:sz w:val="28"/>
      <w:lang w:bidi="si-LK"/>
    </w:rPr>
  </w:style>
  <w:style w:type="paragraph" w:styleId="Heading3">
    <w:name w:val="heading 3"/>
    <w:basedOn w:val="ListParagraph"/>
    <w:next w:val="Normal"/>
    <w:link w:val="Heading3Char"/>
    <w:uiPriority w:val="9"/>
    <w:unhideWhenUsed/>
    <w:qFormat/>
    <w:rsid w:val="00651276"/>
    <w:pPr>
      <w:numPr>
        <w:ilvl w:val="2"/>
        <w:numId w:val="1"/>
      </w:numPr>
      <w:spacing w:after="0"/>
      <w:outlineLvl w:val="2"/>
    </w:pPr>
    <w:rPr>
      <w:rFonts w:eastAsia="Times New Roman"/>
      <w:b/>
      <w:color w:val="0E101A"/>
      <w:lang w:bidi="si-LK"/>
    </w:rPr>
  </w:style>
  <w:style w:type="paragraph" w:styleId="Heading4">
    <w:name w:val="heading 4"/>
    <w:basedOn w:val="ListParagraph"/>
    <w:next w:val="Normal"/>
    <w:link w:val="Heading4Char"/>
    <w:uiPriority w:val="9"/>
    <w:unhideWhenUsed/>
    <w:qFormat/>
    <w:rsid w:val="00651276"/>
    <w:pPr>
      <w:numPr>
        <w:ilvl w:val="3"/>
        <w:numId w:val="1"/>
      </w:numPr>
      <w:spacing w:after="0"/>
      <w:outlineLvl w:val="3"/>
    </w:pPr>
    <w:rPr>
      <w:rFonts w:eastAsia="Times New Roman"/>
      <w:b/>
      <w:color w:val="0E101A"/>
      <w:lang w:bidi="si-L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1276"/>
    <w:pPr>
      <w:ind w:left="720"/>
      <w:contextualSpacing/>
    </w:pPr>
  </w:style>
  <w:style w:type="character" w:customStyle="1" w:styleId="Heading1Char">
    <w:name w:val="Heading 1 Char"/>
    <w:basedOn w:val="DefaultParagraphFont"/>
    <w:link w:val="Heading1"/>
    <w:uiPriority w:val="9"/>
    <w:rsid w:val="00651276"/>
    <w:rPr>
      <w:rFonts w:ascii="Times New Roman" w:eastAsia="Times New Roman" w:hAnsi="Times New Roman" w:cs="Times New Roman"/>
      <w:b/>
      <w:color w:val="0E101A"/>
      <w:sz w:val="32"/>
      <w:szCs w:val="24"/>
      <w:lang w:val="en-GB" w:bidi="si-LK"/>
    </w:rPr>
  </w:style>
  <w:style w:type="character" w:customStyle="1" w:styleId="Heading2Char">
    <w:name w:val="Heading 2 Char"/>
    <w:basedOn w:val="DefaultParagraphFont"/>
    <w:link w:val="Heading2"/>
    <w:uiPriority w:val="9"/>
    <w:rsid w:val="00651276"/>
    <w:rPr>
      <w:rFonts w:ascii="Times New Roman" w:eastAsia="Times New Roman" w:hAnsi="Times New Roman" w:cs="Times New Roman"/>
      <w:b/>
      <w:color w:val="0E101A"/>
      <w:sz w:val="28"/>
      <w:szCs w:val="24"/>
      <w:lang w:val="en-GB" w:bidi="si-LK"/>
    </w:rPr>
  </w:style>
  <w:style w:type="character" w:customStyle="1" w:styleId="Heading3Char">
    <w:name w:val="Heading 3 Char"/>
    <w:basedOn w:val="DefaultParagraphFont"/>
    <w:link w:val="Heading3"/>
    <w:uiPriority w:val="9"/>
    <w:rsid w:val="00651276"/>
    <w:rPr>
      <w:rFonts w:ascii="Times New Roman" w:eastAsia="Times New Roman" w:hAnsi="Times New Roman" w:cs="Times New Roman"/>
      <w:b/>
      <w:color w:val="0E101A"/>
      <w:sz w:val="24"/>
      <w:szCs w:val="24"/>
      <w:lang w:val="en-GB" w:bidi="si-LK"/>
    </w:rPr>
  </w:style>
  <w:style w:type="character" w:customStyle="1" w:styleId="Heading4Char">
    <w:name w:val="Heading 4 Char"/>
    <w:basedOn w:val="DefaultParagraphFont"/>
    <w:link w:val="Heading4"/>
    <w:uiPriority w:val="9"/>
    <w:rsid w:val="00651276"/>
    <w:rPr>
      <w:rFonts w:ascii="Times New Roman" w:eastAsia="Times New Roman" w:hAnsi="Times New Roman" w:cs="Times New Roman"/>
      <w:b/>
      <w:color w:val="0E101A"/>
      <w:sz w:val="24"/>
      <w:szCs w:val="24"/>
      <w:lang w:val="en-GB" w:bidi="si-LK"/>
    </w:rPr>
  </w:style>
  <w:style w:type="character" w:styleId="CommentReference">
    <w:name w:val="annotation reference"/>
    <w:basedOn w:val="DefaultParagraphFont"/>
    <w:uiPriority w:val="99"/>
    <w:semiHidden/>
    <w:unhideWhenUsed/>
    <w:rsid w:val="00651276"/>
    <w:rPr>
      <w:sz w:val="16"/>
      <w:szCs w:val="16"/>
    </w:rPr>
  </w:style>
  <w:style w:type="paragraph" w:styleId="CommentText">
    <w:name w:val="annotation text"/>
    <w:basedOn w:val="Normal"/>
    <w:link w:val="CommentTextChar"/>
    <w:uiPriority w:val="99"/>
    <w:unhideWhenUsed/>
    <w:rsid w:val="00651276"/>
    <w:pPr>
      <w:spacing w:line="240" w:lineRule="auto"/>
    </w:pPr>
    <w:rPr>
      <w:rFonts w:cstheme="minorBidi"/>
      <w:sz w:val="20"/>
      <w:szCs w:val="20"/>
    </w:rPr>
  </w:style>
  <w:style w:type="character" w:customStyle="1" w:styleId="CommentTextChar">
    <w:name w:val="Comment Text Char"/>
    <w:basedOn w:val="DefaultParagraphFont"/>
    <w:link w:val="CommentText"/>
    <w:uiPriority w:val="99"/>
    <w:rsid w:val="00651276"/>
    <w:rPr>
      <w:rFonts w:ascii="Times New Roman" w:hAnsi="Times New Roman"/>
      <w:sz w:val="20"/>
      <w:szCs w:val="20"/>
    </w:rPr>
  </w:style>
  <w:style w:type="character" w:styleId="Hyperlink">
    <w:name w:val="Hyperlink"/>
    <w:basedOn w:val="DefaultParagraphFont"/>
    <w:uiPriority w:val="99"/>
    <w:unhideWhenUsed/>
    <w:rsid w:val="00651276"/>
    <w:rPr>
      <w:color w:val="0000FF"/>
      <w:u w:val="single"/>
    </w:rPr>
  </w:style>
  <w:style w:type="paragraph" w:styleId="BalloonText">
    <w:name w:val="Balloon Text"/>
    <w:basedOn w:val="Normal"/>
    <w:link w:val="BalloonTextChar"/>
    <w:uiPriority w:val="99"/>
    <w:semiHidden/>
    <w:unhideWhenUsed/>
    <w:rsid w:val="0065127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1276"/>
    <w:rPr>
      <w:rFonts w:ascii="Segoe UI" w:hAnsi="Segoe UI" w:cs="Segoe UI"/>
      <w:sz w:val="18"/>
      <w:szCs w:val="18"/>
    </w:rPr>
  </w:style>
  <w:style w:type="table" w:styleId="GridTable1Light">
    <w:name w:val="Grid Table 1 Light"/>
    <w:basedOn w:val="TableNormal"/>
    <w:uiPriority w:val="46"/>
    <w:rsid w:val="006512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651276"/>
    <w:pPr>
      <w:spacing w:after="200" w:line="240" w:lineRule="auto"/>
    </w:pPr>
    <w:rPr>
      <w:rFonts w:cstheme="minorBidi"/>
      <w:i/>
      <w:iCs/>
      <w:color w:val="44546A" w:themeColor="text2"/>
      <w:sz w:val="18"/>
      <w:szCs w:val="18"/>
    </w:rPr>
  </w:style>
  <w:style w:type="character" w:styleId="Strong">
    <w:name w:val="Strong"/>
    <w:basedOn w:val="DefaultParagraphFont"/>
    <w:uiPriority w:val="22"/>
    <w:qFormat/>
    <w:rsid w:val="00651276"/>
    <w:rPr>
      <w:b/>
      <w:bCs/>
    </w:rPr>
  </w:style>
  <w:style w:type="character" w:styleId="Emphasis">
    <w:name w:val="Emphasis"/>
    <w:basedOn w:val="DefaultParagraphFont"/>
    <w:uiPriority w:val="20"/>
    <w:qFormat/>
    <w:rsid w:val="00651276"/>
    <w:rPr>
      <w:i/>
      <w:iCs/>
    </w:rPr>
  </w:style>
  <w:style w:type="paragraph" w:styleId="NormalWeb">
    <w:name w:val="Normal (Web)"/>
    <w:basedOn w:val="Normal"/>
    <w:uiPriority w:val="99"/>
    <w:unhideWhenUsed/>
    <w:rsid w:val="00651276"/>
    <w:pPr>
      <w:spacing w:before="100" w:beforeAutospacing="1" w:after="100" w:afterAutospacing="1" w:line="240" w:lineRule="auto"/>
    </w:pPr>
    <w:rPr>
      <w:rFonts w:eastAsia="Times New Roman"/>
      <w:color w:val="0E101A"/>
      <w:lang w:bidi="si-LK"/>
    </w:rPr>
  </w:style>
  <w:style w:type="table" w:styleId="TableGrid">
    <w:name w:val="Table Grid"/>
    <w:basedOn w:val="TableNormal"/>
    <w:uiPriority w:val="39"/>
    <w:rsid w:val="006512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651276"/>
    <w:pPr>
      <w:keepNext/>
      <w:keepLines/>
      <w:numPr>
        <w:numId w:val="0"/>
      </w:numPr>
      <w:spacing w:before="240" w:line="259" w:lineRule="auto"/>
      <w:contextualSpacing w:val="0"/>
      <w:outlineLvl w:val="9"/>
    </w:pPr>
    <w:rPr>
      <w:rFonts w:asciiTheme="majorHAnsi" w:eastAsiaTheme="majorEastAsia" w:hAnsiTheme="majorHAnsi" w:cstheme="majorBidi"/>
      <w:b w:val="0"/>
      <w:color w:val="2E74B5" w:themeColor="accent1" w:themeShade="BF"/>
      <w:szCs w:val="32"/>
      <w:lang w:bidi="ar-SA"/>
    </w:rPr>
  </w:style>
  <w:style w:type="paragraph" w:styleId="TOC1">
    <w:name w:val="toc 1"/>
    <w:basedOn w:val="Normal"/>
    <w:next w:val="Normal"/>
    <w:autoRedefine/>
    <w:uiPriority w:val="39"/>
    <w:unhideWhenUsed/>
    <w:rsid w:val="00651276"/>
    <w:pPr>
      <w:spacing w:after="100"/>
    </w:pPr>
  </w:style>
  <w:style w:type="paragraph" w:styleId="TOC2">
    <w:name w:val="toc 2"/>
    <w:basedOn w:val="Normal"/>
    <w:next w:val="Normal"/>
    <w:autoRedefine/>
    <w:uiPriority w:val="39"/>
    <w:unhideWhenUsed/>
    <w:rsid w:val="00651276"/>
    <w:pPr>
      <w:spacing w:after="100"/>
      <w:ind w:left="240"/>
    </w:pPr>
  </w:style>
  <w:style w:type="paragraph" w:styleId="TOC3">
    <w:name w:val="toc 3"/>
    <w:basedOn w:val="Normal"/>
    <w:next w:val="Normal"/>
    <w:autoRedefine/>
    <w:uiPriority w:val="39"/>
    <w:unhideWhenUsed/>
    <w:rsid w:val="00651276"/>
    <w:pPr>
      <w:spacing w:after="100"/>
      <w:ind w:left="480"/>
    </w:pPr>
  </w:style>
  <w:style w:type="paragraph" w:styleId="CommentSubject">
    <w:name w:val="annotation subject"/>
    <w:basedOn w:val="CommentText"/>
    <w:next w:val="CommentText"/>
    <w:link w:val="CommentSubjectChar"/>
    <w:uiPriority w:val="99"/>
    <w:semiHidden/>
    <w:unhideWhenUsed/>
    <w:rsid w:val="00653E3B"/>
    <w:rPr>
      <w:rFonts w:cs="Times New Roman"/>
      <w:b/>
      <w:bCs/>
    </w:rPr>
  </w:style>
  <w:style w:type="character" w:customStyle="1" w:styleId="CommentSubjectChar">
    <w:name w:val="Comment Subject Char"/>
    <w:basedOn w:val="CommentTextChar"/>
    <w:link w:val="CommentSubject"/>
    <w:uiPriority w:val="99"/>
    <w:semiHidden/>
    <w:rsid w:val="00653E3B"/>
    <w:rPr>
      <w:rFonts w:ascii="Times New Roman" w:hAnsi="Times New Roman" w:cs="Times New Roman"/>
      <w:b/>
      <w:bCs/>
      <w:sz w:val="20"/>
      <w:szCs w:val="20"/>
    </w:rPr>
  </w:style>
  <w:style w:type="paragraph" w:styleId="TOC4">
    <w:name w:val="toc 4"/>
    <w:basedOn w:val="Normal"/>
    <w:next w:val="Normal"/>
    <w:autoRedefine/>
    <w:uiPriority w:val="39"/>
    <w:unhideWhenUsed/>
    <w:rsid w:val="0065572F"/>
    <w:pPr>
      <w:spacing w:after="100" w:line="259" w:lineRule="auto"/>
      <w:ind w:left="660"/>
    </w:pPr>
    <w:rPr>
      <w:rFonts w:asciiTheme="minorHAnsi" w:eastAsiaTheme="minorEastAsia" w:hAnsiTheme="minorHAnsi" w:cstheme="minorBidi"/>
      <w:sz w:val="22"/>
      <w:szCs w:val="22"/>
      <w:lang w:eastAsia="en-GB"/>
    </w:rPr>
  </w:style>
  <w:style w:type="paragraph" w:styleId="TOC5">
    <w:name w:val="toc 5"/>
    <w:basedOn w:val="Normal"/>
    <w:next w:val="Normal"/>
    <w:autoRedefine/>
    <w:uiPriority w:val="39"/>
    <w:unhideWhenUsed/>
    <w:rsid w:val="0065572F"/>
    <w:pPr>
      <w:spacing w:after="100" w:line="259" w:lineRule="auto"/>
      <w:ind w:left="880"/>
    </w:pPr>
    <w:rPr>
      <w:rFonts w:asciiTheme="minorHAnsi" w:eastAsiaTheme="minorEastAsia" w:hAnsiTheme="minorHAnsi" w:cstheme="minorBidi"/>
      <w:sz w:val="22"/>
      <w:szCs w:val="22"/>
      <w:lang w:eastAsia="en-GB"/>
    </w:rPr>
  </w:style>
  <w:style w:type="paragraph" w:styleId="TOC6">
    <w:name w:val="toc 6"/>
    <w:basedOn w:val="Normal"/>
    <w:next w:val="Normal"/>
    <w:autoRedefine/>
    <w:uiPriority w:val="39"/>
    <w:unhideWhenUsed/>
    <w:rsid w:val="0065572F"/>
    <w:pPr>
      <w:spacing w:after="100" w:line="259" w:lineRule="auto"/>
      <w:ind w:left="1100"/>
    </w:pPr>
    <w:rPr>
      <w:rFonts w:asciiTheme="minorHAnsi" w:eastAsiaTheme="minorEastAsia" w:hAnsiTheme="minorHAnsi" w:cstheme="minorBidi"/>
      <w:sz w:val="22"/>
      <w:szCs w:val="22"/>
      <w:lang w:eastAsia="en-GB"/>
    </w:rPr>
  </w:style>
  <w:style w:type="paragraph" w:styleId="TOC7">
    <w:name w:val="toc 7"/>
    <w:basedOn w:val="Normal"/>
    <w:next w:val="Normal"/>
    <w:autoRedefine/>
    <w:uiPriority w:val="39"/>
    <w:unhideWhenUsed/>
    <w:rsid w:val="0065572F"/>
    <w:pPr>
      <w:spacing w:after="100" w:line="259" w:lineRule="auto"/>
      <w:ind w:left="1320"/>
    </w:pPr>
    <w:rPr>
      <w:rFonts w:asciiTheme="minorHAnsi" w:eastAsiaTheme="minorEastAsia" w:hAnsiTheme="minorHAnsi" w:cstheme="minorBidi"/>
      <w:sz w:val="22"/>
      <w:szCs w:val="22"/>
      <w:lang w:eastAsia="en-GB"/>
    </w:rPr>
  </w:style>
  <w:style w:type="paragraph" w:styleId="TOC8">
    <w:name w:val="toc 8"/>
    <w:basedOn w:val="Normal"/>
    <w:next w:val="Normal"/>
    <w:autoRedefine/>
    <w:uiPriority w:val="39"/>
    <w:unhideWhenUsed/>
    <w:rsid w:val="0065572F"/>
    <w:pPr>
      <w:spacing w:after="100" w:line="259" w:lineRule="auto"/>
      <w:ind w:left="1540"/>
    </w:pPr>
    <w:rPr>
      <w:rFonts w:asciiTheme="minorHAnsi" w:eastAsiaTheme="minorEastAsia" w:hAnsiTheme="minorHAnsi" w:cstheme="minorBidi"/>
      <w:sz w:val="22"/>
      <w:szCs w:val="22"/>
      <w:lang w:eastAsia="en-GB"/>
    </w:rPr>
  </w:style>
  <w:style w:type="paragraph" w:styleId="TOC9">
    <w:name w:val="toc 9"/>
    <w:basedOn w:val="Normal"/>
    <w:next w:val="Normal"/>
    <w:autoRedefine/>
    <w:uiPriority w:val="39"/>
    <w:unhideWhenUsed/>
    <w:rsid w:val="0065572F"/>
    <w:pPr>
      <w:spacing w:after="100" w:line="259" w:lineRule="auto"/>
      <w:ind w:left="1760"/>
    </w:pPr>
    <w:rPr>
      <w:rFonts w:asciiTheme="minorHAnsi" w:eastAsiaTheme="minorEastAsia" w:hAnsiTheme="minorHAnsi" w:cstheme="minorBidi"/>
      <w:sz w:val="22"/>
      <w:szCs w:val="22"/>
      <w:lang w:eastAsia="en-GB"/>
    </w:rPr>
  </w:style>
  <w:style w:type="paragraph" w:styleId="Header">
    <w:name w:val="header"/>
    <w:basedOn w:val="Normal"/>
    <w:link w:val="HeaderChar"/>
    <w:uiPriority w:val="99"/>
    <w:unhideWhenUsed/>
    <w:rsid w:val="009134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34B9"/>
    <w:rPr>
      <w:rFonts w:ascii="Times New Roman" w:hAnsi="Times New Roman" w:cs="Times New Roman"/>
      <w:sz w:val="24"/>
      <w:szCs w:val="24"/>
      <w:lang w:val="en-GB"/>
    </w:rPr>
  </w:style>
  <w:style w:type="paragraph" w:styleId="Footer">
    <w:name w:val="footer"/>
    <w:basedOn w:val="Normal"/>
    <w:link w:val="FooterChar"/>
    <w:uiPriority w:val="99"/>
    <w:unhideWhenUsed/>
    <w:rsid w:val="009134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34B9"/>
    <w:rPr>
      <w:rFonts w:ascii="Times New Roman" w:hAnsi="Times New Roman" w:cs="Times New Roman"/>
      <w:sz w:val="24"/>
      <w:szCs w:val="24"/>
      <w:lang w:val="en-GB"/>
    </w:rPr>
  </w:style>
  <w:style w:type="paragraph" w:styleId="TableofFigures">
    <w:name w:val="table of figures"/>
    <w:basedOn w:val="Normal"/>
    <w:next w:val="Normal"/>
    <w:uiPriority w:val="99"/>
    <w:unhideWhenUsed/>
    <w:rsid w:val="0049177B"/>
    <w:pPr>
      <w:spacing w:after="0"/>
    </w:pPr>
  </w:style>
  <w:style w:type="character" w:styleId="FollowedHyperlink">
    <w:name w:val="FollowedHyperlink"/>
    <w:basedOn w:val="DefaultParagraphFont"/>
    <w:uiPriority w:val="99"/>
    <w:semiHidden/>
    <w:unhideWhenUsed/>
    <w:rsid w:val="00EE6FBD"/>
    <w:rPr>
      <w:color w:val="954F72" w:themeColor="followedHyperlink"/>
      <w:u w:val="single"/>
    </w:rPr>
  </w:style>
  <w:style w:type="paragraph" w:styleId="NoSpacing">
    <w:name w:val="No Spacing"/>
    <w:uiPriority w:val="1"/>
    <w:qFormat/>
    <w:rsid w:val="0069009C"/>
    <w:pPr>
      <w:spacing w:after="0" w:line="240" w:lineRule="auto"/>
      <w:jc w:val="both"/>
    </w:pPr>
    <w:rPr>
      <w:rFonts w:ascii="Times New Roman" w:hAnsi="Times New Roman" w:cs="Times New Roman"/>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695045">
      <w:bodyDiv w:val="1"/>
      <w:marLeft w:val="0"/>
      <w:marRight w:val="0"/>
      <w:marTop w:val="0"/>
      <w:marBottom w:val="0"/>
      <w:divBdr>
        <w:top w:val="none" w:sz="0" w:space="0" w:color="auto"/>
        <w:left w:val="none" w:sz="0" w:space="0" w:color="auto"/>
        <w:bottom w:val="none" w:sz="0" w:space="0" w:color="auto"/>
        <w:right w:val="none" w:sz="0" w:space="0" w:color="auto"/>
      </w:divBdr>
    </w:div>
    <w:div w:id="60176814">
      <w:bodyDiv w:val="1"/>
      <w:marLeft w:val="0"/>
      <w:marRight w:val="0"/>
      <w:marTop w:val="0"/>
      <w:marBottom w:val="0"/>
      <w:divBdr>
        <w:top w:val="none" w:sz="0" w:space="0" w:color="auto"/>
        <w:left w:val="none" w:sz="0" w:space="0" w:color="auto"/>
        <w:bottom w:val="none" w:sz="0" w:space="0" w:color="auto"/>
        <w:right w:val="none" w:sz="0" w:space="0" w:color="auto"/>
      </w:divBdr>
    </w:div>
    <w:div w:id="325599634">
      <w:bodyDiv w:val="1"/>
      <w:marLeft w:val="0"/>
      <w:marRight w:val="0"/>
      <w:marTop w:val="0"/>
      <w:marBottom w:val="0"/>
      <w:divBdr>
        <w:top w:val="none" w:sz="0" w:space="0" w:color="auto"/>
        <w:left w:val="none" w:sz="0" w:space="0" w:color="auto"/>
        <w:bottom w:val="none" w:sz="0" w:space="0" w:color="auto"/>
        <w:right w:val="none" w:sz="0" w:space="0" w:color="auto"/>
      </w:divBdr>
    </w:div>
    <w:div w:id="1723671012">
      <w:bodyDiv w:val="1"/>
      <w:marLeft w:val="0"/>
      <w:marRight w:val="0"/>
      <w:marTop w:val="0"/>
      <w:marBottom w:val="0"/>
      <w:divBdr>
        <w:top w:val="none" w:sz="0" w:space="0" w:color="auto"/>
        <w:left w:val="none" w:sz="0" w:space="0" w:color="auto"/>
        <w:bottom w:val="none" w:sz="0" w:space="0" w:color="auto"/>
        <w:right w:val="none" w:sz="0" w:space="0" w:color="auto"/>
      </w:divBdr>
    </w:div>
    <w:div w:id="17318015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1.png"/><Relationship Id="rId21" Type="http://schemas.openxmlformats.org/officeDocument/2006/relationships/image" Target="media/image16.png"/><Relationship Id="rId42" Type="http://schemas.openxmlformats.org/officeDocument/2006/relationships/image" Target="media/image37.png"/><Relationship Id="rId47" Type="http://schemas.openxmlformats.org/officeDocument/2006/relationships/image" Target="media/image42.png"/><Relationship Id="rId63" Type="http://schemas.openxmlformats.org/officeDocument/2006/relationships/image" Target="media/image58.png"/><Relationship Id="rId68" Type="http://schemas.openxmlformats.org/officeDocument/2006/relationships/image" Target="media/image63.png"/><Relationship Id="rId16" Type="http://schemas.openxmlformats.org/officeDocument/2006/relationships/image" Target="media/image1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3" Type="http://schemas.openxmlformats.org/officeDocument/2006/relationships/image" Target="media/image48.png"/><Relationship Id="rId58" Type="http://schemas.openxmlformats.org/officeDocument/2006/relationships/image" Target="media/image53.png"/><Relationship Id="rId66" Type="http://schemas.openxmlformats.org/officeDocument/2006/relationships/image" Target="media/image61.png"/><Relationship Id="rId74" Type="http://schemas.openxmlformats.org/officeDocument/2006/relationships/image" Target="media/image69.png"/><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56.png"/><Relationship Id="rId19" Type="http://schemas.openxmlformats.org/officeDocument/2006/relationships/image" Target="media/image14.png"/><Relationship Id="rId14" Type="http://schemas.openxmlformats.org/officeDocument/2006/relationships/image" Target="media/image9.pn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56" Type="http://schemas.openxmlformats.org/officeDocument/2006/relationships/image" Target="media/image51.png"/><Relationship Id="rId64" Type="http://schemas.openxmlformats.org/officeDocument/2006/relationships/image" Target="media/image59.png"/><Relationship Id="rId69" Type="http://schemas.openxmlformats.org/officeDocument/2006/relationships/image" Target="media/image64.png"/><Relationship Id="rId77" Type="http://schemas.openxmlformats.org/officeDocument/2006/relationships/image" Target="media/image72.png"/><Relationship Id="rId8" Type="http://schemas.openxmlformats.org/officeDocument/2006/relationships/footer" Target="footer1.xml"/><Relationship Id="rId51" Type="http://schemas.openxmlformats.org/officeDocument/2006/relationships/image" Target="media/image46.png"/><Relationship Id="rId72" Type="http://schemas.openxmlformats.org/officeDocument/2006/relationships/image" Target="media/image67.pn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59" Type="http://schemas.openxmlformats.org/officeDocument/2006/relationships/image" Target="media/image54.gif"/><Relationship Id="rId67" Type="http://schemas.openxmlformats.org/officeDocument/2006/relationships/image" Target="media/image62.png"/><Relationship Id="rId20" Type="http://schemas.openxmlformats.org/officeDocument/2006/relationships/image" Target="media/image15.png"/><Relationship Id="rId41" Type="http://schemas.openxmlformats.org/officeDocument/2006/relationships/image" Target="media/image36.png"/><Relationship Id="rId54" Type="http://schemas.openxmlformats.org/officeDocument/2006/relationships/image" Target="media/image49.png"/><Relationship Id="rId62" Type="http://schemas.openxmlformats.org/officeDocument/2006/relationships/image" Target="media/image57.png"/><Relationship Id="rId70" Type="http://schemas.openxmlformats.org/officeDocument/2006/relationships/image" Target="media/image65.png"/><Relationship Id="rId75" Type="http://schemas.openxmlformats.org/officeDocument/2006/relationships/image" Target="media/image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57" Type="http://schemas.openxmlformats.org/officeDocument/2006/relationships/image" Target="media/image52.png"/><Relationship Id="rId10" Type="http://schemas.openxmlformats.org/officeDocument/2006/relationships/image" Target="media/image5.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image" Target="media/image47.png"/><Relationship Id="rId60" Type="http://schemas.openxmlformats.org/officeDocument/2006/relationships/image" Target="media/image55.png"/><Relationship Id="rId65" Type="http://schemas.openxmlformats.org/officeDocument/2006/relationships/image" Target="media/image60.png"/><Relationship Id="rId73" Type="http://schemas.openxmlformats.org/officeDocument/2006/relationships/image" Target="media/image68.png"/><Relationship Id="rId78" Type="http://schemas.openxmlformats.org/officeDocument/2006/relationships/image" Target="media/image73.png"/><Relationship Id="rId4" Type="http://schemas.openxmlformats.org/officeDocument/2006/relationships/settings" Target="settings.xml"/><Relationship Id="rId9" Type="http://schemas.openxmlformats.org/officeDocument/2006/relationships/image" Target="media/image4.png"/><Relationship Id="rId13" Type="http://schemas.openxmlformats.org/officeDocument/2006/relationships/image" Target="media/image8.png"/><Relationship Id="rId18" Type="http://schemas.openxmlformats.org/officeDocument/2006/relationships/image" Target="media/image13.png"/><Relationship Id="rId39" Type="http://schemas.openxmlformats.org/officeDocument/2006/relationships/image" Target="media/image34.png"/><Relationship Id="rId34" Type="http://schemas.openxmlformats.org/officeDocument/2006/relationships/image" Target="media/image29.png"/><Relationship Id="rId50" Type="http://schemas.openxmlformats.org/officeDocument/2006/relationships/image" Target="media/image45.png"/><Relationship Id="rId55" Type="http://schemas.openxmlformats.org/officeDocument/2006/relationships/image" Target="media/image50.png"/><Relationship Id="rId76" Type="http://schemas.openxmlformats.org/officeDocument/2006/relationships/image" Target="media/image71.png"/><Relationship Id="rId7" Type="http://schemas.openxmlformats.org/officeDocument/2006/relationships/endnotes" Target="endnotes.xml"/><Relationship Id="rId71" Type="http://schemas.openxmlformats.org/officeDocument/2006/relationships/image" Target="media/image66.png"/><Relationship Id="rId2" Type="http://schemas.openxmlformats.org/officeDocument/2006/relationships/numbering" Target="numbering.xml"/><Relationship Id="rId29" Type="http://schemas.openxmlformats.org/officeDocument/2006/relationships/image" Target="media/image24.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0750C4-E041-402A-9CF3-CB7FB359FA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2</TotalTime>
  <Pages>122</Pages>
  <Words>33967</Words>
  <Characters>193613</Characters>
  <Application>Microsoft Office Word</Application>
  <DocSecurity>0</DocSecurity>
  <Lines>1613</Lines>
  <Paragraphs>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Lakshman</dc:creator>
  <cp:keywords/>
  <dc:description/>
  <cp:lastModifiedBy>Dillon Lakshman</cp:lastModifiedBy>
  <cp:revision>11</cp:revision>
  <cp:lastPrinted>2020-05-07T10:39:00Z</cp:lastPrinted>
  <dcterms:created xsi:type="dcterms:W3CDTF">2020-05-06T15:21:00Z</dcterms:created>
  <dcterms:modified xsi:type="dcterms:W3CDTF">2020-05-07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4ff8353-edc7-3587-b8fd-556e62483c74</vt:lpwstr>
  </property>
  <property fmtid="{D5CDD505-2E9C-101B-9397-08002B2CF9AE}" pid="4" name="Mendeley Citation Style_1">
    <vt:lpwstr>http://www.zotero.org/styles/harvard-cite-them-right</vt:lpwstr>
  </property>
</Properties>
</file>